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7098C1" w14:textId="77777777" w:rsidR="00BA1D15" w:rsidRDefault="00BA1D15" w:rsidP="003E3275">
      <w:pPr>
        <w:widowControl/>
        <w:jc w:val="center"/>
        <w:rPr>
          <w:b/>
        </w:rPr>
      </w:pPr>
      <w:r>
        <w:rPr>
          <w:b/>
          <w:noProof/>
        </w:rPr>
        <w:drawing>
          <wp:inline distT="0" distB="0" distL="0" distR="0" wp14:anchorId="3CDD2409" wp14:editId="0ABC4264">
            <wp:extent cx="914400" cy="453542"/>
            <wp:effectExtent l="19050" t="0" r="0" b="0"/>
            <wp:docPr id="5" name="Picture 4" descr="TimeLine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_Logo.jpg"/>
                    <pic:cNvPicPr/>
                  </pic:nvPicPr>
                  <pic:blipFill>
                    <a:blip r:embed="rId8" cstate="print"/>
                    <a:srcRect t="25208" b="24167"/>
                    <a:stretch>
                      <a:fillRect/>
                    </a:stretch>
                  </pic:blipFill>
                  <pic:spPr>
                    <a:xfrm>
                      <a:off x="0" y="0"/>
                      <a:ext cx="914400" cy="453542"/>
                    </a:xfrm>
                    <a:prstGeom prst="rect">
                      <a:avLst/>
                    </a:prstGeom>
                  </pic:spPr>
                </pic:pic>
              </a:graphicData>
            </a:graphic>
          </wp:inline>
        </w:drawing>
      </w:r>
    </w:p>
    <w:p w14:paraId="39A10166" w14:textId="77777777" w:rsidR="00BA1D15" w:rsidRDefault="00BA1D15" w:rsidP="003E3275">
      <w:pPr>
        <w:widowControl/>
        <w:jc w:val="center"/>
        <w:rPr>
          <w:b/>
        </w:rPr>
      </w:pPr>
    </w:p>
    <w:p w14:paraId="70BF855C" w14:textId="77777777" w:rsidR="00BA1D15" w:rsidRPr="00AA4FA4" w:rsidRDefault="00BA1D15" w:rsidP="003E3275">
      <w:pPr>
        <w:widowControl/>
        <w:jc w:val="center"/>
        <w:rPr>
          <w:b/>
        </w:rPr>
      </w:pPr>
      <w:r w:rsidRPr="00AA4FA4">
        <w:rPr>
          <w:b/>
        </w:rPr>
        <w:t xml:space="preserve">SUSTAINABLE </w:t>
      </w:r>
      <w:r w:rsidR="0099135A">
        <w:rPr>
          <w:b/>
        </w:rPr>
        <w:t>STRATEGY REPORT</w:t>
      </w:r>
      <w:r w:rsidRPr="00AA4FA4">
        <w:rPr>
          <w:rStyle w:val="FootnoteReference"/>
        </w:rPr>
        <w:footnoteReference w:id="1"/>
      </w:r>
    </w:p>
    <w:p w14:paraId="7E6C1C6B" w14:textId="77777777" w:rsidR="00BA1D15" w:rsidRPr="00460B96" w:rsidRDefault="00BA1D15" w:rsidP="003E3275">
      <w:pPr>
        <w:widowControl/>
        <w:jc w:val="center"/>
        <w:rPr>
          <w:b/>
        </w:rPr>
      </w:pPr>
      <w:r>
        <w:rPr>
          <w:b/>
        </w:rPr>
        <w:br/>
      </w:r>
      <w:r w:rsidRPr="00AA4FA4">
        <w:rPr>
          <w:b/>
        </w:rPr>
        <w:t>Prepared by Dottie Bris-Bois</w:t>
      </w:r>
      <w:r>
        <w:rPr>
          <w:b/>
        </w:rPr>
        <w:t xml:space="preserve"> </w:t>
      </w:r>
    </w:p>
    <w:p w14:paraId="148B3AC5" w14:textId="77777777" w:rsidR="00BA1D15" w:rsidRDefault="00BA1D15" w:rsidP="003E3275">
      <w:pPr>
        <w:widowControl/>
        <w:jc w:val="center"/>
        <w:rPr>
          <w:b/>
        </w:rPr>
      </w:pPr>
    </w:p>
    <w:p w14:paraId="3C5A61D2" w14:textId="77777777" w:rsidR="00BA1D15" w:rsidRDefault="00BA1D15" w:rsidP="003E3275">
      <w:pPr>
        <w:widowControl/>
        <w:jc w:val="center"/>
        <w:rPr>
          <w:b/>
        </w:rPr>
      </w:pPr>
      <w:r w:rsidRPr="00B55C65">
        <w:rPr>
          <w:b/>
        </w:rPr>
        <w:t>Table of Contents</w:t>
      </w:r>
    </w:p>
    <w:p w14:paraId="72678F5A" w14:textId="77777777" w:rsidR="00BA1D15" w:rsidRDefault="00BA1D15" w:rsidP="003E3275">
      <w:pPr>
        <w:widowControl/>
        <w:jc w:val="center"/>
        <w:rPr>
          <w:b/>
        </w:rPr>
      </w:pPr>
    </w:p>
    <w:bookmarkStart w:id="0" w:name="_Toc267124612"/>
    <w:p w14:paraId="1C5380E8" w14:textId="05D2DCBB" w:rsidR="006B0BCF" w:rsidRDefault="00B904B9">
      <w:pPr>
        <w:pStyle w:val="TOC1"/>
        <w:rPr>
          <w:rFonts w:asciiTheme="minorHAnsi" w:eastAsiaTheme="minorEastAsia" w:hAnsiTheme="minorHAnsi" w:cstheme="minorBidi"/>
          <w:noProof/>
          <w:sz w:val="22"/>
          <w:szCs w:val="22"/>
        </w:rPr>
      </w:pPr>
      <w:r>
        <w:fldChar w:fldCharType="begin"/>
      </w:r>
      <w:r w:rsidR="00A33108">
        <w:instrText xml:space="preserve"> TOC \h \z \t "Heading 1,2,Heading 2,3,Header,1" </w:instrText>
      </w:r>
      <w:r>
        <w:fldChar w:fldCharType="separate"/>
      </w:r>
      <w:hyperlink w:anchor="_Toc445066139" w:history="1">
        <w:r w:rsidR="006B0BCF" w:rsidRPr="00F1778B">
          <w:rPr>
            <w:rStyle w:val="Hyperlink"/>
            <w:noProof/>
          </w:rPr>
          <w:t>Sustainable Strategic Plan</w:t>
        </w:r>
        <w:r w:rsidR="006B0BCF">
          <w:rPr>
            <w:noProof/>
            <w:webHidden/>
          </w:rPr>
          <w:tab/>
        </w:r>
        <w:r w:rsidR="006B0BCF">
          <w:rPr>
            <w:noProof/>
            <w:webHidden/>
          </w:rPr>
          <w:fldChar w:fldCharType="begin"/>
        </w:r>
        <w:r w:rsidR="006B0BCF">
          <w:rPr>
            <w:noProof/>
            <w:webHidden/>
          </w:rPr>
          <w:instrText xml:space="preserve"> PAGEREF _Toc445066139 \h </w:instrText>
        </w:r>
        <w:r w:rsidR="006B0BCF">
          <w:rPr>
            <w:noProof/>
            <w:webHidden/>
          </w:rPr>
        </w:r>
        <w:r w:rsidR="006B0BCF">
          <w:rPr>
            <w:noProof/>
            <w:webHidden/>
          </w:rPr>
          <w:fldChar w:fldCharType="separate"/>
        </w:r>
        <w:r w:rsidR="006B0BCF">
          <w:rPr>
            <w:noProof/>
            <w:webHidden/>
          </w:rPr>
          <w:t>2</w:t>
        </w:r>
        <w:r w:rsidR="006B0BCF">
          <w:rPr>
            <w:noProof/>
            <w:webHidden/>
          </w:rPr>
          <w:fldChar w:fldCharType="end"/>
        </w:r>
      </w:hyperlink>
    </w:p>
    <w:p w14:paraId="4A850EE9" w14:textId="241E8F75" w:rsidR="006B0BCF" w:rsidRDefault="006B0BCF">
      <w:pPr>
        <w:pStyle w:val="TOC2"/>
        <w:rPr>
          <w:rFonts w:asciiTheme="minorHAnsi" w:eastAsiaTheme="minorEastAsia" w:hAnsiTheme="minorHAnsi" w:cstheme="minorBidi"/>
          <w:noProof/>
          <w:sz w:val="22"/>
          <w:szCs w:val="22"/>
        </w:rPr>
      </w:pPr>
      <w:hyperlink w:anchor="_Toc445066140" w:history="1">
        <w:r w:rsidRPr="00F1778B">
          <w:rPr>
            <w:rStyle w:val="Hyperlink"/>
            <w:noProof/>
          </w:rPr>
          <w:t>Executive Summary</w:t>
        </w:r>
        <w:r>
          <w:rPr>
            <w:noProof/>
            <w:webHidden/>
          </w:rPr>
          <w:tab/>
        </w:r>
        <w:r>
          <w:rPr>
            <w:noProof/>
            <w:webHidden/>
          </w:rPr>
          <w:fldChar w:fldCharType="begin"/>
        </w:r>
        <w:r>
          <w:rPr>
            <w:noProof/>
            <w:webHidden/>
          </w:rPr>
          <w:instrText xml:space="preserve"> PAGEREF _Toc445066140 \h </w:instrText>
        </w:r>
        <w:r>
          <w:rPr>
            <w:noProof/>
            <w:webHidden/>
          </w:rPr>
        </w:r>
        <w:r>
          <w:rPr>
            <w:noProof/>
            <w:webHidden/>
          </w:rPr>
          <w:fldChar w:fldCharType="separate"/>
        </w:r>
        <w:r>
          <w:rPr>
            <w:noProof/>
            <w:webHidden/>
          </w:rPr>
          <w:t>2</w:t>
        </w:r>
        <w:r>
          <w:rPr>
            <w:noProof/>
            <w:webHidden/>
          </w:rPr>
          <w:fldChar w:fldCharType="end"/>
        </w:r>
      </w:hyperlink>
    </w:p>
    <w:p w14:paraId="6D99D72F" w14:textId="36ED8349" w:rsidR="006B0BCF" w:rsidRDefault="006B0BCF">
      <w:pPr>
        <w:pStyle w:val="TOC2"/>
        <w:rPr>
          <w:rFonts w:asciiTheme="minorHAnsi" w:eastAsiaTheme="minorEastAsia" w:hAnsiTheme="minorHAnsi" w:cstheme="minorBidi"/>
          <w:noProof/>
          <w:sz w:val="22"/>
          <w:szCs w:val="22"/>
        </w:rPr>
      </w:pPr>
      <w:hyperlink w:anchor="_Toc445066141" w:history="1">
        <w:r w:rsidRPr="00F1778B">
          <w:rPr>
            <w:rStyle w:val="Hyperlink"/>
            <w:noProof/>
          </w:rPr>
          <w:t>Purpose</w:t>
        </w:r>
        <w:r>
          <w:rPr>
            <w:noProof/>
            <w:webHidden/>
          </w:rPr>
          <w:tab/>
        </w:r>
        <w:r>
          <w:rPr>
            <w:noProof/>
            <w:webHidden/>
          </w:rPr>
          <w:fldChar w:fldCharType="begin"/>
        </w:r>
        <w:r>
          <w:rPr>
            <w:noProof/>
            <w:webHidden/>
          </w:rPr>
          <w:instrText xml:space="preserve"> PAGEREF _Toc445066141 \h </w:instrText>
        </w:r>
        <w:r>
          <w:rPr>
            <w:noProof/>
            <w:webHidden/>
          </w:rPr>
        </w:r>
        <w:r>
          <w:rPr>
            <w:noProof/>
            <w:webHidden/>
          </w:rPr>
          <w:fldChar w:fldCharType="separate"/>
        </w:r>
        <w:r>
          <w:rPr>
            <w:noProof/>
            <w:webHidden/>
          </w:rPr>
          <w:t>2</w:t>
        </w:r>
        <w:r>
          <w:rPr>
            <w:noProof/>
            <w:webHidden/>
          </w:rPr>
          <w:fldChar w:fldCharType="end"/>
        </w:r>
      </w:hyperlink>
    </w:p>
    <w:p w14:paraId="41E11E69" w14:textId="6F33C956" w:rsidR="006B0BCF" w:rsidRDefault="006B0BCF">
      <w:pPr>
        <w:pStyle w:val="TOC3"/>
        <w:rPr>
          <w:rFonts w:asciiTheme="minorHAnsi" w:eastAsiaTheme="minorEastAsia" w:hAnsiTheme="minorHAnsi" w:cstheme="minorBidi"/>
          <w:noProof/>
          <w:sz w:val="22"/>
          <w:szCs w:val="22"/>
        </w:rPr>
      </w:pPr>
      <w:hyperlink w:anchor="_Toc445066142" w:history="1">
        <w:r w:rsidRPr="00F1778B">
          <w:rPr>
            <w:rStyle w:val="Hyperlink"/>
            <w:noProof/>
          </w:rPr>
          <w:t>Val</w:t>
        </w:r>
        <w:r w:rsidRPr="00F1778B">
          <w:rPr>
            <w:rStyle w:val="Hyperlink"/>
            <w:rFonts w:cs="Arial"/>
            <w:noProof/>
          </w:rPr>
          <w:t>u</w:t>
        </w:r>
        <w:r w:rsidRPr="00F1778B">
          <w:rPr>
            <w:rStyle w:val="Hyperlink"/>
            <w:noProof/>
          </w:rPr>
          <w:t>es</w:t>
        </w:r>
        <w:r>
          <w:rPr>
            <w:noProof/>
            <w:webHidden/>
          </w:rPr>
          <w:tab/>
        </w:r>
        <w:r>
          <w:rPr>
            <w:noProof/>
            <w:webHidden/>
          </w:rPr>
          <w:fldChar w:fldCharType="begin"/>
        </w:r>
        <w:r>
          <w:rPr>
            <w:noProof/>
            <w:webHidden/>
          </w:rPr>
          <w:instrText xml:space="preserve"> PAGEREF _Toc445066142 \h </w:instrText>
        </w:r>
        <w:r>
          <w:rPr>
            <w:noProof/>
            <w:webHidden/>
          </w:rPr>
        </w:r>
        <w:r>
          <w:rPr>
            <w:noProof/>
            <w:webHidden/>
          </w:rPr>
          <w:fldChar w:fldCharType="separate"/>
        </w:r>
        <w:r>
          <w:rPr>
            <w:noProof/>
            <w:webHidden/>
          </w:rPr>
          <w:t>3</w:t>
        </w:r>
        <w:r>
          <w:rPr>
            <w:noProof/>
            <w:webHidden/>
          </w:rPr>
          <w:fldChar w:fldCharType="end"/>
        </w:r>
      </w:hyperlink>
    </w:p>
    <w:p w14:paraId="74587131" w14:textId="78AB1020" w:rsidR="006B0BCF" w:rsidRDefault="006B0BCF">
      <w:pPr>
        <w:pStyle w:val="TOC3"/>
        <w:rPr>
          <w:rFonts w:asciiTheme="minorHAnsi" w:eastAsiaTheme="minorEastAsia" w:hAnsiTheme="minorHAnsi" w:cstheme="minorBidi"/>
          <w:noProof/>
          <w:sz w:val="22"/>
          <w:szCs w:val="22"/>
        </w:rPr>
      </w:pPr>
      <w:hyperlink w:anchor="_Toc445066143" w:history="1">
        <w:r w:rsidRPr="00F1778B">
          <w:rPr>
            <w:rStyle w:val="Hyperlink"/>
            <w:noProof/>
          </w:rPr>
          <w:t>Mission</w:t>
        </w:r>
        <w:r>
          <w:rPr>
            <w:noProof/>
            <w:webHidden/>
          </w:rPr>
          <w:tab/>
        </w:r>
        <w:r>
          <w:rPr>
            <w:noProof/>
            <w:webHidden/>
          </w:rPr>
          <w:fldChar w:fldCharType="begin"/>
        </w:r>
        <w:r>
          <w:rPr>
            <w:noProof/>
            <w:webHidden/>
          </w:rPr>
          <w:instrText xml:space="preserve"> PAGEREF _Toc445066143 \h </w:instrText>
        </w:r>
        <w:r>
          <w:rPr>
            <w:noProof/>
            <w:webHidden/>
          </w:rPr>
        </w:r>
        <w:r>
          <w:rPr>
            <w:noProof/>
            <w:webHidden/>
          </w:rPr>
          <w:fldChar w:fldCharType="separate"/>
        </w:r>
        <w:r>
          <w:rPr>
            <w:noProof/>
            <w:webHidden/>
          </w:rPr>
          <w:t>3</w:t>
        </w:r>
        <w:r>
          <w:rPr>
            <w:noProof/>
            <w:webHidden/>
          </w:rPr>
          <w:fldChar w:fldCharType="end"/>
        </w:r>
      </w:hyperlink>
    </w:p>
    <w:p w14:paraId="7FFB56D7" w14:textId="14ED4721" w:rsidR="006B0BCF" w:rsidRDefault="006B0BCF">
      <w:pPr>
        <w:pStyle w:val="TOC2"/>
        <w:rPr>
          <w:rFonts w:asciiTheme="minorHAnsi" w:eastAsiaTheme="minorEastAsia" w:hAnsiTheme="minorHAnsi" w:cstheme="minorBidi"/>
          <w:noProof/>
          <w:sz w:val="22"/>
          <w:szCs w:val="22"/>
        </w:rPr>
      </w:pPr>
      <w:hyperlink w:anchor="_Toc445066144" w:history="1">
        <w:r w:rsidRPr="00F1778B">
          <w:rPr>
            <w:rStyle w:val="Hyperlink"/>
            <w:noProof/>
          </w:rPr>
          <w:t>Strategy</w:t>
        </w:r>
        <w:r>
          <w:rPr>
            <w:noProof/>
            <w:webHidden/>
          </w:rPr>
          <w:tab/>
        </w:r>
        <w:r>
          <w:rPr>
            <w:noProof/>
            <w:webHidden/>
          </w:rPr>
          <w:fldChar w:fldCharType="begin"/>
        </w:r>
        <w:r>
          <w:rPr>
            <w:noProof/>
            <w:webHidden/>
          </w:rPr>
          <w:instrText xml:space="preserve"> PAGEREF _Toc445066144 \h </w:instrText>
        </w:r>
        <w:r>
          <w:rPr>
            <w:noProof/>
            <w:webHidden/>
          </w:rPr>
        </w:r>
        <w:r>
          <w:rPr>
            <w:noProof/>
            <w:webHidden/>
          </w:rPr>
          <w:fldChar w:fldCharType="separate"/>
        </w:r>
        <w:r>
          <w:rPr>
            <w:noProof/>
            <w:webHidden/>
          </w:rPr>
          <w:t>3</w:t>
        </w:r>
        <w:r>
          <w:rPr>
            <w:noProof/>
            <w:webHidden/>
          </w:rPr>
          <w:fldChar w:fldCharType="end"/>
        </w:r>
      </w:hyperlink>
    </w:p>
    <w:p w14:paraId="683F61A0" w14:textId="7E79C16C" w:rsidR="006B0BCF" w:rsidRDefault="006B0BCF">
      <w:pPr>
        <w:pStyle w:val="TOC3"/>
        <w:rPr>
          <w:rFonts w:asciiTheme="minorHAnsi" w:eastAsiaTheme="minorEastAsia" w:hAnsiTheme="minorHAnsi" w:cstheme="minorBidi"/>
          <w:noProof/>
          <w:sz w:val="22"/>
          <w:szCs w:val="22"/>
        </w:rPr>
      </w:pPr>
      <w:hyperlink w:anchor="_Toc445066145" w:history="1">
        <w:r w:rsidRPr="00F1778B">
          <w:rPr>
            <w:rStyle w:val="Hyperlink"/>
            <w:noProof/>
          </w:rPr>
          <w:t>Lines of Business</w:t>
        </w:r>
        <w:r>
          <w:rPr>
            <w:noProof/>
            <w:webHidden/>
          </w:rPr>
          <w:tab/>
        </w:r>
        <w:r>
          <w:rPr>
            <w:noProof/>
            <w:webHidden/>
          </w:rPr>
          <w:fldChar w:fldCharType="begin"/>
        </w:r>
        <w:r>
          <w:rPr>
            <w:noProof/>
            <w:webHidden/>
          </w:rPr>
          <w:instrText xml:space="preserve"> PAGEREF _Toc445066145 \h </w:instrText>
        </w:r>
        <w:r>
          <w:rPr>
            <w:noProof/>
            <w:webHidden/>
          </w:rPr>
        </w:r>
        <w:r>
          <w:rPr>
            <w:noProof/>
            <w:webHidden/>
          </w:rPr>
          <w:fldChar w:fldCharType="separate"/>
        </w:r>
        <w:r>
          <w:rPr>
            <w:noProof/>
            <w:webHidden/>
          </w:rPr>
          <w:t>3</w:t>
        </w:r>
        <w:r>
          <w:rPr>
            <w:noProof/>
            <w:webHidden/>
          </w:rPr>
          <w:fldChar w:fldCharType="end"/>
        </w:r>
      </w:hyperlink>
    </w:p>
    <w:p w14:paraId="62912A23" w14:textId="6A0AD762" w:rsidR="006B0BCF" w:rsidRDefault="006B0BCF">
      <w:pPr>
        <w:pStyle w:val="TOC3"/>
        <w:rPr>
          <w:rFonts w:asciiTheme="minorHAnsi" w:eastAsiaTheme="minorEastAsia" w:hAnsiTheme="minorHAnsi" w:cstheme="minorBidi"/>
          <w:noProof/>
          <w:sz w:val="22"/>
          <w:szCs w:val="22"/>
        </w:rPr>
      </w:pPr>
      <w:hyperlink w:anchor="_Toc445066146" w:history="1">
        <w:r w:rsidRPr="00F1778B">
          <w:rPr>
            <w:rStyle w:val="Hyperlink"/>
            <w:noProof/>
          </w:rPr>
          <w:t xml:space="preserve">Success </w:t>
        </w:r>
        <w:r w:rsidRPr="00F1778B">
          <w:rPr>
            <w:rStyle w:val="Hyperlink"/>
            <w:rFonts w:cs="Arial"/>
            <w:noProof/>
          </w:rPr>
          <w:t>M</w:t>
        </w:r>
        <w:r w:rsidRPr="00F1778B">
          <w:rPr>
            <w:rStyle w:val="Hyperlink"/>
            <w:noProof/>
          </w:rPr>
          <w:t>easu</w:t>
        </w:r>
        <w:r w:rsidRPr="00F1778B">
          <w:rPr>
            <w:rStyle w:val="Hyperlink"/>
            <w:rFonts w:cs="Arial"/>
            <w:noProof/>
          </w:rPr>
          <w:t>r</w:t>
        </w:r>
        <w:r w:rsidRPr="00F1778B">
          <w:rPr>
            <w:rStyle w:val="Hyperlink"/>
            <w:noProof/>
          </w:rPr>
          <w:t>es</w:t>
        </w:r>
        <w:r>
          <w:rPr>
            <w:noProof/>
            <w:webHidden/>
          </w:rPr>
          <w:tab/>
        </w:r>
        <w:r>
          <w:rPr>
            <w:noProof/>
            <w:webHidden/>
          </w:rPr>
          <w:fldChar w:fldCharType="begin"/>
        </w:r>
        <w:r>
          <w:rPr>
            <w:noProof/>
            <w:webHidden/>
          </w:rPr>
          <w:instrText xml:space="preserve"> PAGEREF _Toc445066146 \h </w:instrText>
        </w:r>
        <w:r>
          <w:rPr>
            <w:noProof/>
            <w:webHidden/>
          </w:rPr>
        </w:r>
        <w:r>
          <w:rPr>
            <w:noProof/>
            <w:webHidden/>
          </w:rPr>
          <w:fldChar w:fldCharType="separate"/>
        </w:r>
        <w:r>
          <w:rPr>
            <w:noProof/>
            <w:webHidden/>
          </w:rPr>
          <w:t>4</w:t>
        </w:r>
        <w:r>
          <w:rPr>
            <w:noProof/>
            <w:webHidden/>
          </w:rPr>
          <w:fldChar w:fldCharType="end"/>
        </w:r>
      </w:hyperlink>
    </w:p>
    <w:p w14:paraId="760A79F2" w14:textId="590560AC" w:rsidR="006B0BCF" w:rsidRDefault="006B0BCF">
      <w:pPr>
        <w:pStyle w:val="TOC2"/>
        <w:rPr>
          <w:rFonts w:asciiTheme="minorHAnsi" w:eastAsiaTheme="minorEastAsia" w:hAnsiTheme="minorHAnsi" w:cstheme="minorBidi"/>
          <w:noProof/>
          <w:sz w:val="22"/>
          <w:szCs w:val="22"/>
        </w:rPr>
      </w:pPr>
      <w:hyperlink w:anchor="_Toc445066147" w:history="1">
        <w:r w:rsidRPr="00F1778B">
          <w:rPr>
            <w:rStyle w:val="Hyperlink"/>
            <w:noProof/>
          </w:rPr>
          <w:t>Vision</w:t>
        </w:r>
        <w:r>
          <w:rPr>
            <w:noProof/>
            <w:webHidden/>
          </w:rPr>
          <w:tab/>
        </w:r>
        <w:r>
          <w:rPr>
            <w:noProof/>
            <w:webHidden/>
          </w:rPr>
          <w:fldChar w:fldCharType="begin"/>
        </w:r>
        <w:r>
          <w:rPr>
            <w:noProof/>
            <w:webHidden/>
          </w:rPr>
          <w:instrText xml:space="preserve"> PAGEREF _Toc445066147 \h </w:instrText>
        </w:r>
        <w:r>
          <w:rPr>
            <w:noProof/>
            <w:webHidden/>
          </w:rPr>
        </w:r>
        <w:r>
          <w:rPr>
            <w:noProof/>
            <w:webHidden/>
          </w:rPr>
          <w:fldChar w:fldCharType="separate"/>
        </w:r>
        <w:r>
          <w:rPr>
            <w:noProof/>
            <w:webHidden/>
          </w:rPr>
          <w:t>6</w:t>
        </w:r>
        <w:r>
          <w:rPr>
            <w:noProof/>
            <w:webHidden/>
          </w:rPr>
          <w:fldChar w:fldCharType="end"/>
        </w:r>
      </w:hyperlink>
    </w:p>
    <w:p w14:paraId="0AF53513" w14:textId="3281B08B" w:rsidR="006B0BCF" w:rsidRDefault="006B0BCF">
      <w:pPr>
        <w:pStyle w:val="TOC3"/>
        <w:rPr>
          <w:rFonts w:asciiTheme="minorHAnsi" w:eastAsiaTheme="minorEastAsia" w:hAnsiTheme="minorHAnsi" w:cstheme="minorBidi"/>
          <w:noProof/>
          <w:sz w:val="22"/>
          <w:szCs w:val="22"/>
        </w:rPr>
      </w:pPr>
      <w:hyperlink w:anchor="_Toc445066148" w:history="1">
        <w:r w:rsidRPr="00F1778B">
          <w:rPr>
            <w:rStyle w:val="Hyperlink"/>
            <w:noProof/>
          </w:rPr>
          <w:t>Statement</w:t>
        </w:r>
        <w:r>
          <w:rPr>
            <w:noProof/>
            <w:webHidden/>
          </w:rPr>
          <w:tab/>
        </w:r>
        <w:r>
          <w:rPr>
            <w:noProof/>
            <w:webHidden/>
          </w:rPr>
          <w:fldChar w:fldCharType="begin"/>
        </w:r>
        <w:r>
          <w:rPr>
            <w:noProof/>
            <w:webHidden/>
          </w:rPr>
          <w:instrText xml:space="preserve"> PAGEREF _Toc445066148 \h </w:instrText>
        </w:r>
        <w:r>
          <w:rPr>
            <w:noProof/>
            <w:webHidden/>
          </w:rPr>
        </w:r>
        <w:r>
          <w:rPr>
            <w:noProof/>
            <w:webHidden/>
          </w:rPr>
          <w:fldChar w:fldCharType="separate"/>
        </w:r>
        <w:r>
          <w:rPr>
            <w:noProof/>
            <w:webHidden/>
          </w:rPr>
          <w:t>6</w:t>
        </w:r>
        <w:r>
          <w:rPr>
            <w:noProof/>
            <w:webHidden/>
          </w:rPr>
          <w:fldChar w:fldCharType="end"/>
        </w:r>
      </w:hyperlink>
    </w:p>
    <w:p w14:paraId="7C01CCA0" w14:textId="7663687F" w:rsidR="006B0BCF" w:rsidRDefault="006B0BCF">
      <w:pPr>
        <w:pStyle w:val="TOC3"/>
        <w:rPr>
          <w:rFonts w:asciiTheme="minorHAnsi" w:eastAsiaTheme="minorEastAsia" w:hAnsiTheme="minorHAnsi" w:cstheme="minorBidi"/>
          <w:noProof/>
          <w:sz w:val="22"/>
          <w:szCs w:val="22"/>
        </w:rPr>
      </w:pPr>
      <w:hyperlink w:anchor="_Toc445066149" w:history="1">
        <w:r w:rsidRPr="00F1778B">
          <w:rPr>
            <w:rStyle w:val="Hyperlink"/>
            <w:noProof/>
          </w:rPr>
          <w:t>Strategies</w:t>
        </w:r>
        <w:r>
          <w:rPr>
            <w:noProof/>
            <w:webHidden/>
          </w:rPr>
          <w:tab/>
        </w:r>
        <w:r>
          <w:rPr>
            <w:noProof/>
            <w:webHidden/>
          </w:rPr>
          <w:fldChar w:fldCharType="begin"/>
        </w:r>
        <w:r>
          <w:rPr>
            <w:noProof/>
            <w:webHidden/>
          </w:rPr>
          <w:instrText xml:space="preserve"> PAGEREF _Toc445066149 \h </w:instrText>
        </w:r>
        <w:r>
          <w:rPr>
            <w:noProof/>
            <w:webHidden/>
          </w:rPr>
        </w:r>
        <w:r>
          <w:rPr>
            <w:noProof/>
            <w:webHidden/>
          </w:rPr>
          <w:fldChar w:fldCharType="separate"/>
        </w:r>
        <w:r>
          <w:rPr>
            <w:noProof/>
            <w:webHidden/>
          </w:rPr>
          <w:t>6</w:t>
        </w:r>
        <w:r>
          <w:rPr>
            <w:noProof/>
            <w:webHidden/>
          </w:rPr>
          <w:fldChar w:fldCharType="end"/>
        </w:r>
      </w:hyperlink>
    </w:p>
    <w:p w14:paraId="6C141533" w14:textId="6A555FA1" w:rsidR="006B0BCF" w:rsidRDefault="006B0BCF">
      <w:pPr>
        <w:pStyle w:val="TOC1"/>
        <w:rPr>
          <w:rFonts w:asciiTheme="minorHAnsi" w:eastAsiaTheme="minorEastAsia" w:hAnsiTheme="minorHAnsi" w:cstheme="minorBidi"/>
          <w:noProof/>
          <w:sz w:val="22"/>
          <w:szCs w:val="22"/>
        </w:rPr>
      </w:pPr>
      <w:hyperlink w:anchor="_Toc445066150" w:history="1">
        <w:r w:rsidRPr="00F1778B">
          <w:rPr>
            <w:rStyle w:val="Hyperlink"/>
            <w:noProof/>
          </w:rPr>
          <w:t>Reports</w:t>
        </w:r>
        <w:r>
          <w:rPr>
            <w:noProof/>
            <w:webHidden/>
          </w:rPr>
          <w:tab/>
        </w:r>
        <w:r>
          <w:rPr>
            <w:noProof/>
            <w:webHidden/>
          </w:rPr>
          <w:fldChar w:fldCharType="begin"/>
        </w:r>
        <w:r>
          <w:rPr>
            <w:noProof/>
            <w:webHidden/>
          </w:rPr>
          <w:instrText xml:space="preserve"> PAGEREF _Toc445066150 \h </w:instrText>
        </w:r>
        <w:r>
          <w:rPr>
            <w:noProof/>
            <w:webHidden/>
          </w:rPr>
        </w:r>
        <w:r>
          <w:rPr>
            <w:noProof/>
            <w:webHidden/>
          </w:rPr>
          <w:fldChar w:fldCharType="separate"/>
        </w:r>
        <w:r>
          <w:rPr>
            <w:noProof/>
            <w:webHidden/>
          </w:rPr>
          <w:t>8</w:t>
        </w:r>
        <w:r>
          <w:rPr>
            <w:noProof/>
            <w:webHidden/>
          </w:rPr>
          <w:fldChar w:fldCharType="end"/>
        </w:r>
      </w:hyperlink>
    </w:p>
    <w:p w14:paraId="597E4820" w14:textId="354C99E2" w:rsidR="006B0BCF" w:rsidRDefault="006B0BCF">
      <w:pPr>
        <w:pStyle w:val="TOC2"/>
        <w:rPr>
          <w:rFonts w:asciiTheme="minorHAnsi" w:eastAsiaTheme="minorEastAsia" w:hAnsiTheme="minorHAnsi" w:cstheme="minorBidi"/>
          <w:noProof/>
          <w:sz w:val="22"/>
          <w:szCs w:val="22"/>
        </w:rPr>
      </w:pPr>
      <w:hyperlink w:anchor="_Toc445066151" w:history="1">
        <w:r w:rsidRPr="00F1778B">
          <w:rPr>
            <w:rStyle w:val="Hyperlink"/>
            <w:noProof/>
          </w:rPr>
          <w:t>Great Start Report</w:t>
        </w:r>
        <w:r>
          <w:rPr>
            <w:noProof/>
            <w:webHidden/>
          </w:rPr>
          <w:tab/>
        </w:r>
        <w:r>
          <w:rPr>
            <w:noProof/>
            <w:webHidden/>
          </w:rPr>
          <w:fldChar w:fldCharType="begin"/>
        </w:r>
        <w:r>
          <w:rPr>
            <w:noProof/>
            <w:webHidden/>
          </w:rPr>
          <w:instrText xml:space="preserve"> PAGEREF _Toc445066151 \h </w:instrText>
        </w:r>
        <w:r>
          <w:rPr>
            <w:noProof/>
            <w:webHidden/>
          </w:rPr>
        </w:r>
        <w:r>
          <w:rPr>
            <w:noProof/>
            <w:webHidden/>
          </w:rPr>
          <w:fldChar w:fldCharType="separate"/>
        </w:r>
        <w:r>
          <w:rPr>
            <w:noProof/>
            <w:webHidden/>
          </w:rPr>
          <w:t>8</w:t>
        </w:r>
        <w:r>
          <w:rPr>
            <w:noProof/>
            <w:webHidden/>
          </w:rPr>
          <w:fldChar w:fldCharType="end"/>
        </w:r>
      </w:hyperlink>
    </w:p>
    <w:p w14:paraId="5CA1E48A" w14:textId="25CCB4FD" w:rsidR="006B0BCF" w:rsidRDefault="006B0BCF">
      <w:pPr>
        <w:pStyle w:val="TOC3"/>
        <w:rPr>
          <w:rFonts w:asciiTheme="minorHAnsi" w:eastAsiaTheme="minorEastAsia" w:hAnsiTheme="minorHAnsi" w:cstheme="minorBidi"/>
          <w:noProof/>
          <w:sz w:val="22"/>
          <w:szCs w:val="22"/>
        </w:rPr>
      </w:pPr>
      <w:hyperlink w:anchor="_Toc445066152" w:history="1">
        <w:r w:rsidRPr="00F1778B">
          <w:rPr>
            <w:rStyle w:val="Hyperlink"/>
            <w:noProof/>
          </w:rPr>
          <w:t>Get Ready</w:t>
        </w:r>
        <w:r>
          <w:rPr>
            <w:noProof/>
            <w:webHidden/>
          </w:rPr>
          <w:tab/>
        </w:r>
        <w:r>
          <w:rPr>
            <w:noProof/>
            <w:webHidden/>
          </w:rPr>
          <w:fldChar w:fldCharType="begin"/>
        </w:r>
        <w:r>
          <w:rPr>
            <w:noProof/>
            <w:webHidden/>
          </w:rPr>
          <w:instrText xml:space="preserve"> PAGEREF _Toc445066152 \h </w:instrText>
        </w:r>
        <w:r>
          <w:rPr>
            <w:noProof/>
            <w:webHidden/>
          </w:rPr>
        </w:r>
        <w:r>
          <w:rPr>
            <w:noProof/>
            <w:webHidden/>
          </w:rPr>
          <w:fldChar w:fldCharType="separate"/>
        </w:r>
        <w:r>
          <w:rPr>
            <w:noProof/>
            <w:webHidden/>
          </w:rPr>
          <w:t>8</w:t>
        </w:r>
        <w:r>
          <w:rPr>
            <w:noProof/>
            <w:webHidden/>
          </w:rPr>
          <w:fldChar w:fldCharType="end"/>
        </w:r>
      </w:hyperlink>
    </w:p>
    <w:p w14:paraId="49C97812" w14:textId="4708A838" w:rsidR="006B0BCF" w:rsidRDefault="006B0BCF">
      <w:pPr>
        <w:pStyle w:val="TOC3"/>
        <w:rPr>
          <w:rFonts w:asciiTheme="minorHAnsi" w:eastAsiaTheme="minorEastAsia" w:hAnsiTheme="minorHAnsi" w:cstheme="minorBidi"/>
          <w:noProof/>
          <w:sz w:val="22"/>
          <w:szCs w:val="22"/>
        </w:rPr>
      </w:pPr>
      <w:hyperlink w:anchor="_Toc445066153" w:history="1">
        <w:r w:rsidRPr="00F1778B">
          <w:rPr>
            <w:rStyle w:val="Hyperlink"/>
            <w:noProof/>
          </w:rPr>
          <w:t>Plan to Plan</w:t>
        </w:r>
        <w:r>
          <w:rPr>
            <w:noProof/>
            <w:webHidden/>
          </w:rPr>
          <w:tab/>
        </w:r>
        <w:r>
          <w:rPr>
            <w:noProof/>
            <w:webHidden/>
          </w:rPr>
          <w:fldChar w:fldCharType="begin"/>
        </w:r>
        <w:r>
          <w:rPr>
            <w:noProof/>
            <w:webHidden/>
          </w:rPr>
          <w:instrText xml:space="preserve"> PAGEREF _Toc445066153 \h </w:instrText>
        </w:r>
        <w:r>
          <w:rPr>
            <w:noProof/>
            <w:webHidden/>
          </w:rPr>
        </w:r>
        <w:r>
          <w:rPr>
            <w:noProof/>
            <w:webHidden/>
          </w:rPr>
          <w:fldChar w:fldCharType="separate"/>
        </w:r>
        <w:r>
          <w:rPr>
            <w:noProof/>
            <w:webHidden/>
          </w:rPr>
          <w:t>8</w:t>
        </w:r>
        <w:r>
          <w:rPr>
            <w:noProof/>
            <w:webHidden/>
          </w:rPr>
          <w:fldChar w:fldCharType="end"/>
        </w:r>
      </w:hyperlink>
    </w:p>
    <w:p w14:paraId="511020A2" w14:textId="112E68A4" w:rsidR="006B0BCF" w:rsidRDefault="006B0BCF">
      <w:pPr>
        <w:pStyle w:val="TOC3"/>
        <w:rPr>
          <w:rFonts w:asciiTheme="minorHAnsi" w:eastAsiaTheme="minorEastAsia" w:hAnsiTheme="minorHAnsi" w:cstheme="minorBidi"/>
          <w:noProof/>
          <w:sz w:val="22"/>
          <w:szCs w:val="22"/>
        </w:rPr>
      </w:pPr>
      <w:hyperlink w:anchor="_Toc445066154" w:history="1">
        <w:r w:rsidRPr="00F1778B">
          <w:rPr>
            <w:rStyle w:val="Hyperlink"/>
            <w:noProof/>
          </w:rPr>
          <w:t>Stakeholder Analysis</w:t>
        </w:r>
        <w:r>
          <w:rPr>
            <w:noProof/>
            <w:webHidden/>
          </w:rPr>
          <w:tab/>
        </w:r>
        <w:r>
          <w:rPr>
            <w:noProof/>
            <w:webHidden/>
          </w:rPr>
          <w:fldChar w:fldCharType="begin"/>
        </w:r>
        <w:r>
          <w:rPr>
            <w:noProof/>
            <w:webHidden/>
          </w:rPr>
          <w:instrText xml:space="preserve"> PAGEREF _Toc445066154 \h </w:instrText>
        </w:r>
        <w:r>
          <w:rPr>
            <w:noProof/>
            <w:webHidden/>
          </w:rPr>
        </w:r>
        <w:r>
          <w:rPr>
            <w:noProof/>
            <w:webHidden/>
          </w:rPr>
          <w:fldChar w:fldCharType="separate"/>
        </w:r>
        <w:r>
          <w:rPr>
            <w:noProof/>
            <w:webHidden/>
          </w:rPr>
          <w:t>8</w:t>
        </w:r>
        <w:r>
          <w:rPr>
            <w:noProof/>
            <w:webHidden/>
          </w:rPr>
          <w:fldChar w:fldCharType="end"/>
        </w:r>
      </w:hyperlink>
    </w:p>
    <w:p w14:paraId="72C0B560" w14:textId="2C1360C2" w:rsidR="006B0BCF" w:rsidRDefault="006B0BCF">
      <w:pPr>
        <w:pStyle w:val="TOC3"/>
        <w:rPr>
          <w:rFonts w:asciiTheme="minorHAnsi" w:eastAsiaTheme="minorEastAsia" w:hAnsiTheme="minorHAnsi" w:cstheme="minorBidi"/>
          <w:noProof/>
          <w:sz w:val="22"/>
          <w:szCs w:val="22"/>
        </w:rPr>
      </w:pPr>
      <w:hyperlink w:anchor="_Toc445066155" w:history="1">
        <w:r w:rsidRPr="00F1778B">
          <w:rPr>
            <w:rStyle w:val="Hyperlink"/>
            <w:noProof/>
          </w:rPr>
          <w:t>Purpose</w:t>
        </w:r>
        <w:r>
          <w:rPr>
            <w:noProof/>
            <w:webHidden/>
          </w:rPr>
          <w:tab/>
        </w:r>
        <w:r>
          <w:rPr>
            <w:noProof/>
            <w:webHidden/>
          </w:rPr>
          <w:fldChar w:fldCharType="begin"/>
        </w:r>
        <w:r>
          <w:rPr>
            <w:noProof/>
            <w:webHidden/>
          </w:rPr>
          <w:instrText xml:space="preserve"> PAGEREF _Toc445066155 \h </w:instrText>
        </w:r>
        <w:r>
          <w:rPr>
            <w:noProof/>
            <w:webHidden/>
          </w:rPr>
        </w:r>
        <w:r>
          <w:rPr>
            <w:noProof/>
            <w:webHidden/>
          </w:rPr>
          <w:fldChar w:fldCharType="separate"/>
        </w:r>
        <w:r>
          <w:rPr>
            <w:noProof/>
            <w:webHidden/>
          </w:rPr>
          <w:t>9</w:t>
        </w:r>
        <w:r>
          <w:rPr>
            <w:noProof/>
            <w:webHidden/>
          </w:rPr>
          <w:fldChar w:fldCharType="end"/>
        </w:r>
      </w:hyperlink>
    </w:p>
    <w:p w14:paraId="65FB0B80" w14:textId="207510C4" w:rsidR="006B0BCF" w:rsidRDefault="006B0BCF">
      <w:pPr>
        <w:pStyle w:val="TOC3"/>
        <w:rPr>
          <w:rFonts w:asciiTheme="minorHAnsi" w:eastAsiaTheme="minorEastAsia" w:hAnsiTheme="minorHAnsi" w:cstheme="minorBidi"/>
          <w:noProof/>
          <w:sz w:val="22"/>
          <w:szCs w:val="22"/>
        </w:rPr>
      </w:pPr>
      <w:hyperlink w:anchor="_Toc445066156" w:history="1">
        <w:r w:rsidRPr="00F1778B">
          <w:rPr>
            <w:rStyle w:val="Hyperlink"/>
            <w:rFonts w:cs="Arial"/>
            <w:noProof/>
          </w:rPr>
          <w:t>Current Strategy</w:t>
        </w:r>
        <w:r>
          <w:rPr>
            <w:noProof/>
            <w:webHidden/>
          </w:rPr>
          <w:tab/>
        </w:r>
        <w:r>
          <w:rPr>
            <w:noProof/>
            <w:webHidden/>
          </w:rPr>
          <w:fldChar w:fldCharType="begin"/>
        </w:r>
        <w:r>
          <w:rPr>
            <w:noProof/>
            <w:webHidden/>
          </w:rPr>
          <w:instrText xml:space="preserve"> PAGEREF _Toc445066156 \h </w:instrText>
        </w:r>
        <w:r>
          <w:rPr>
            <w:noProof/>
            <w:webHidden/>
          </w:rPr>
        </w:r>
        <w:r>
          <w:rPr>
            <w:noProof/>
            <w:webHidden/>
          </w:rPr>
          <w:fldChar w:fldCharType="separate"/>
        </w:r>
        <w:r>
          <w:rPr>
            <w:noProof/>
            <w:webHidden/>
          </w:rPr>
          <w:t>15</w:t>
        </w:r>
        <w:r>
          <w:rPr>
            <w:noProof/>
            <w:webHidden/>
          </w:rPr>
          <w:fldChar w:fldCharType="end"/>
        </w:r>
      </w:hyperlink>
    </w:p>
    <w:p w14:paraId="6AF50F6E" w14:textId="3C77F3D0" w:rsidR="006B0BCF" w:rsidRDefault="006B0BCF">
      <w:pPr>
        <w:pStyle w:val="TOC3"/>
        <w:rPr>
          <w:rFonts w:asciiTheme="minorHAnsi" w:eastAsiaTheme="minorEastAsia" w:hAnsiTheme="minorHAnsi" w:cstheme="minorBidi"/>
          <w:noProof/>
          <w:sz w:val="22"/>
          <w:szCs w:val="22"/>
        </w:rPr>
      </w:pPr>
      <w:hyperlink w:anchor="_Toc445066157" w:history="1">
        <w:r w:rsidRPr="00F1778B">
          <w:rPr>
            <w:rStyle w:val="Hyperlink"/>
            <w:rFonts w:cs="Arial"/>
            <w:noProof/>
          </w:rPr>
          <w:t>Summary</w:t>
        </w:r>
        <w:r>
          <w:rPr>
            <w:noProof/>
            <w:webHidden/>
          </w:rPr>
          <w:tab/>
        </w:r>
        <w:r>
          <w:rPr>
            <w:noProof/>
            <w:webHidden/>
          </w:rPr>
          <w:fldChar w:fldCharType="begin"/>
        </w:r>
        <w:r>
          <w:rPr>
            <w:noProof/>
            <w:webHidden/>
          </w:rPr>
          <w:instrText xml:space="preserve"> PAGEREF _Toc445066157 \h </w:instrText>
        </w:r>
        <w:r>
          <w:rPr>
            <w:noProof/>
            <w:webHidden/>
          </w:rPr>
        </w:r>
        <w:r>
          <w:rPr>
            <w:noProof/>
            <w:webHidden/>
          </w:rPr>
          <w:fldChar w:fldCharType="separate"/>
        </w:r>
        <w:r>
          <w:rPr>
            <w:noProof/>
            <w:webHidden/>
          </w:rPr>
          <w:t>17</w:t>
        </w:r>
        <w:r>
          <w:rPr>
            <w:noProof/>
            <w:webHidden/>
          </w:rPr>
          <w:fldChar w:fldCharType="end"/>
        </w:r>
      </w:hyperlink>
    </w:p>
    <w:p w14:paraId="565DD84F" w14:textId="2B8F5124" w:rsidR="006B0BCF" w:rsidRDefault="006B0BCF">
      <w:pPr>
        <w:pStyle w:val="TOC2"/>
        <w:rPr>
          <w:rFonts w:asciiTheme="minorHAnsi" w:eastAsiaTheme="minorEastAsia" w:hAnsiTheme="minorHAnsi" w:cstheme="minorBidi"/>
          <w:noProof/>
          <w:sz w:val="22"/>
          <w:szCs w:val="22"/>
        </w:rPr>
      </w:pPr>
      <w:hyperlink w:anchor="_Toc445066158" w:history="1">
        <w:r w:rsidRPr="00F1778B">
          <w:rPr>
            <w:rStyle w:val="Hyperlink"/>
            <w:noProof/>
          </w:rPr>
          <w:t>Great Ideas Report</w:t>
        </w:r>
        <w:r>
          <w:rPr>
            <w:noProof/>
            <w:webHidden/>
          </w:rPr>
          <w:tab/>
        </w:r>
        <w:r>
          <w:rPr>
            <w:noProof/>
            <w:webHidden/>
          </w:rPr>
          <w:fldChar w:fldCharType="begin"/>
        </w:r>
        <w:r>
          <w:rPr>
            <w:noProof/>
            <w:webHidden/>
          </w:rPr>
          <w:instrText xml:space="preserve"> PAGEREF _Toc445066158 \h </w:instrText>
        </w:r>
        <w:r>
          <w:rPr>
            <w:noProof/>
            <w:webHidden/>
          </w:rPr>
        </w:r>
        <w:r>
          <w:rPr>
            <w:noProof/>
            <w:webHidden/>
          </w:rPr>
          <w:fldChar w:fldCharType="separate"/>
        </w:r>
        <w:r>
          <w:rPr>
            <w:noProof/>
            <w:webHidden/>
          </w:rPr>
          <w:t>18</w:t>
        </w:r>
        <w:r>
          <w:rPr>
            <w:noProof/>
            <w:webHidden/>
          </w:rPr>
          <w:fldChar w:fldCharType="end"/>
        </w:r>
      </w:hyperlink>
    </w:p>
    <w:p w14:paraId="69403786" w14:textId="4487007A" w:rsidR="006B0BCF" w:rsidRDefault="006B0BCF">
      <w:pPr>
        <w:pStyle w:val="TOC3"/>
        <w:rPr>
          <w:rFonts w:asciiTheme="minorHAnsi" w:eastAsiaTheme="minorEastAsia" w:hAnsiTheme="minorHAnsi" w:cstheme="minorBidi"/>
          <w:noProof/>
          <w:sz w:val="22"/>
          <w:szCs w:val="22"/>
        </w:rPr>
      </w:pPr>
      <w:hyperlink w:anchor="_Toc445066159" w:history="1">
        <w:r w:rsidRPr="00F1778B">
          <w:rPr>
            <w:rStyle w:val="Hyperlink"/>
            <w:rFonts w:cs="Arial"/>
            <w:noProof/>
          </w:rPr>
          <w:t>Vision Statement</w:t>
        </w:r>
        <w:r>
          <w:rPr>
            <w:noProof/>
            <w:webHidden/>
          </w:rPr>
          <w:tab/>
        </w:r>
        <w:r>
          <w:rPr>
            <w:noProof/>
            <w:webHidden/>
          </w:rPr>
          <w:fldChar w:fldCharType="begin"/>
        </w:r>
        <w:r>
          <w:rPr>
            <w:noProof/>
            <w:webHidden/>
          </w:rPr>
          <w:instrText xml:space="preserve"> PAGEREF _Toc445066159 \h </w:instrText>
        </w:r>
        <w:r>
          <w:rPr>
            <w:noProof/>
            <w:webHidden/>
          </w:rPr>
        </w:r>
        <w:r>
          <w:rPr>
            <w:noProof/>
            <w:webHidden/>
          </w:rPr>
          <w:fldChar w:fldCharType="separate"/>
        </w:r>
        <w:r>
          <w:rPr>
            <w:noProof/>
            <w:webHidden/>
          </w:rPr>
          <w:t>18</w:t>
        </w:r>
        <w:r>
          <w:rPr>
            <w:noProof/>
            <w:webHidden/>
          </w:rPr>
          <w:fldChar w:fldCharType="end"/>
        </w:r>
      </w:hyperlink>
    </w:p>
    <w:p w14:paraId="5F9EEDF0" w14:textId="1FA7365E" w:rsidR="006B0BCF" w:rsidRDefault="006B0BCF">
      <w:pPr>
        <w:pStyle w:val="TOC3"/>
        <w:rPr>
          <w:rFonts w:asciiTheme="minorHAnsi" w:eastAsiaTheme="minorEastAsia" w:hAnsiTheme="minorHAnsi" w:cstheme="minorBidi"/>
          <w:noProof/>
          <w:sz w:val="22"/>
          <w:szCs w:val="22"/>
        </w:rPr>
      </w:pPr>
      <w:hyperlink w:anchor="_Toc445066160" w:history="1">
        <w:r w:rsidRPr="00F1778B">
          <w:rPr>
            <w:rStyle w:val="Hyperlink"/>
            <w:rFonts w:cs="Arial"/>
            <w:noProof/>
          </w:rPr>
          <w:t>Vision Ideas</w:t>
        </w:r>
        <w:r>
          <w:rPr>
            <w:noProof/>
            <w:webHidden/>
          </w:rPr>
          <w:tab/>
        </w:r>
        <w:r>
          <w:rPr>
            <w:noProof/>
            <w:webHidden/>
          </w:rPr>
          <w:fldChar w:fldCharType="begin"/>
        </w:r>
        <w:r>
          <w:rPr>
            <w:noProof/>
            <w:webHidden/>
          </w:rPr>
          <w:instrText xml:space="preserve"> PAGEREF _Toc445066160 \h </w:instrText>
        </w:r>
        <w:r>
          <w:rPr>
            <w:noProof/>
            <w:webHidden/>
          </w:rPr>
        </w:r>
        <w:r>
          <w:rPr>
            <w:noProof/>
            <w:webHidden/>
          </w:rPr>
          <w:fldChar w:fldCharType="separate"/>
        </w:r>
        <w:r>
          <w:rPr>
            <w:noProof/>
            <w:webHidden/>
          </w:rPr>
          <w:t>24</w:t>
        </w:r>
        <w:r>
          <w:rPr>
            <w:noProof/>
            <w:webHidden/>
          </w:rPr>
          <w:fldChar w:fldCharType="end"/>
        </w:r>
      </w:hyperlink>
    </w:p>
    <w:p w14:paraId="6F1AFD5B" w14:textId="365F251E" w:rsidR="006B0BCF" w:rsidRDefault="006B0BCF">
      <w:pPr>
        <w:pStyle w:val="TOC2"/>
        <w:rPr>
          <w:rFonts w:asciiTheme="minorHAnsi" w:eastAsiaTheme="minorEastAsia" w:hAnsiTheme="minorHAnsi" w:cstheme="minorBidi"/>
          <w:noProof/>
          <w:sz w:val="22"/>
          <w:szCs w:val="22"/>
        </w:rPr>
      </w:pPr>
      <w:hyperlink w:anchor="_Toc445066161" w:history="1">
        <w:r w:rsidRPr="00F1778B">
          <w:rPr>
            <w:rStyle w:val="Hyperlink"/>
            <w:noProof/>
          </w:rPr>
          <w:t>Great Strategies Report</w:t>
        </w:r>
        <w:r>
          <w:rPr>
            <w:noProof/>
            <w:webHidden/>
          </w:rPr>
          <w:tab/>
        </w:r>
        <w:r>
          <w:rPr>
            <w:noProof/>
            <w:webHidden/>
          </w:rPr>
          <w:fldChar w:fldCharType="begin"/>
        </w:r>
        <w:r>
          <w:rPr>
            <w:noProof/>
            <w:webHidden/>
          </w:rPr>
          <w:instrText xml:space="preserve"> PAGEREF _Toc445066161 \h </w:instrText>
        </w:r>
        <w:r>
          <w:rPr>
            <w:noProof/>
            <w:webHidden/>
          </w:rPr>
        </w:r>
        <w:r>
          <w:rPr>
            <w:noProof/>
            <w:webHidden/>
          </w:rPr>
          <w:fldChar w:fldCharType="separate"/>
        </w:r>
        <w:r>
          <w:rPr>
            <w:noProof/>
            <w:webHidden/>
          </w:rPr>
          <w:t>27</w:t>
        </w:r>
        <w:r>
          <w:rPr>
            <w:noProof/>
            <w:webHidden/>
          </w:rPr>
          <w:fldChar w:fldCharType="end"/>
        </w:r>
      </w:hyperlink>
    </w:p>
    <w:p w14:paraId="79767ED8" w14:textId="04614110" w:rsidR="006B0BCF" w:rsidRDefault="006B0BCF">
      <w:pPr>
        <w:pStyle w:val="TOC3"/>
        <w:rPr>
          <w:rFonts w:asciiTheme="minorHAnsi" w:eastAsiaTheme="minorEastAsia" w:hAnsiTheme="minorHAnsi" w:cstheme="minorBidi"/>
          <w:noProof/>
          <w:sz w:val="22"/>
          <w:szCs w:val="22"/>
        </w:rPr>
      </w:pPr>
      <w:hyperlink w:anchor="_Toc445066162" w:history="1">
        <w:r w:rsidRPr="00F1778B">
          <w:rPr>
            <w:rStyle w:val="Hyperlink"/>
            <w:noProof/>
          </w:rPr>
          <w:t>Build</w:t>
        </w:r>
        <w:r>
          <w:rPr>
            <w:noProof/>
            <w:webHidden/>
          </w:rPr>
          <w:tab/>
        </w:r>
        <w:r>
          <w:rPr>
            <w:noProof/>
            <w:webHidden/>
          </w:rPr>
          <w:fldChar w:fldCharType="begin"/>
        </w:r>
        <w:r>
          <w:rPr>
            <w:noProof/>
            <w:webHidden/>
          </w:rPr>
          <w:instrText xml:space="preserve"> PAGEREF _Toc445066162 \h </w:instrText>
        </w:r>
        <w:r>
          <w:rPr>
            <w:noProof/>
            <w:webHidden/>
          </w:rPr>
        </w:r>
        <w:r>
          <w:rPr>
            <w:noProof/>
            <w:webHidden/>
          </w:rPr>
          <w:fldChar w:fldCharType="separate"/>
        </w:r>
        <w:r>
          <w:rPr>
            <w:noProof/>
            <w:webHidden/>
          </w:rPr>
          <w:t>27</w:t>
        </w:r>
        <w:r>
          <w:rPr>
            <w:noProof/>
            <w:webHidden/>
          </w:rPr>
          <w:fldChar w:fldCharType="end"/>
        </w:r>
      </w:hyperlink>
    </w:p>
    <w:p w14:paraId="51ED2F29" w14:textId="05B274B5" w:rsidR="006B0BCF" w:rsidRDefault="006B0BCF">
      <w:pPr>
        <w:pStyle w:val="TOC3"/>
        <w:rPr>
          <w:rFonts w:asciiTheme="minorHAnsi" w:eastAsiaTheme="minorEastAsia" w:hAnsiTheme="minorHAnsi" w:cstheme="minorBidi"/>
          <w:noProof/>
          <w:sz w:val="22"/>
          <w:szCs w:val="22"/>
        </w:rPr>
      </w:pPr>
      <w:hyperlink w:anchor="_Toc445066163" w:history="1">
        <w:r w:rsidRPr="00F1778B">
          <w:rPr>
            <w:rStyle w:val="Hyperlink"/>
            <w:noProof/>
          </w:rPr>
          <w:t>Test</w:t>
        </w:r>
        <w:r>
          <w:rPr>
            <w:noProof/>
            <w:webHidden/>
          </w:rPr>
          <w:tab/>
        </w:r>
        <w:r>
          <w:rPr>
            <w:noProof/>
            <w:webHidden/>
          </w:rPr>
          <w:fldChar w:fldCharType="begin"/>
        </w:r>
        <w:r>
          <w:rPr>
            <w:noProof/>
            <w:webHidden/>
          </w:rPr>
          <w:instrText xml:space="preserve"> PAGEREF _Toc445066163 \h </w:instrText>
        </w:r>
        <w:r>
          <w:rPr>
            <w:noProof/>
            <w:webHidden/>
          </w:rPr>
        </w:r>
        <w:r>
          <w:rPr>
            <w:noProof/>
            <w:webHidden/>
          </w:rPr>
          <w:fldChar w:fldCharType="separate"/>
        </w:r>
        <w:r>
          <w:rPr>
            <w:noProof/>
            <w:webHidden/>
          </w:rPr>
          <w:t>29</w:t>
        </w:r>
        <w:r>
          <w:rPr>
            <w:noProof/>
            <w:webHidden/>
          </w:rPr>
          <w:fldChar w:fldCharType="end"/>
        </w:r>
      </w:hyperlink>
    </w:p>
    <w:p w14:paraId="13371A21" w14:textId="0A8AAE6C" w:rsidR="006B0BCF" w:rsidRDefault="006B0BCF">
      <w:pPr>
        <w:pStyle w:val="TOC3"/>
        <w:rPr>
          <w:rFonts w:asciiTheme="minorHAnsi" w:eastAsiaTheme="minorEastAsia" w:hAnsiTheme="minorHAnsi" w:cstheme="minorBidi"/>
          <w:noProof/>
          <w:sz w:val="22"/>
          <w:szCs w:val="22"/>
        </w:rPr>
      </w:pPr>
      <w:hyperlink w:anchor="_Toc445066164" w:history="1">
        <w:r w:rsidRPr="00F1778B">
          <w:rPr>
            <w:rStyle w:val="Hyperlink"/>
            <w:noProof/>
          </w:rPr>
          <w:t>Great Strategies</w:t>
        </w:r>
        <w:r>
          <w:rPr>
            <w:noProof/>
            <w:webHidden/>
          </w:rPr>
          <w:tab/>
        </w:r>
        <w:r>
          <w:rPr>
            <w:noProof/>
            <w:webHidden/>
          </w:rPr>
          <w:fldChar w:fldCharType="begin"/>
        </w:r>
        <w:r>
          <w:rPr>
            <w:noProof/>
            <w:webHidden/>
          </w:rPr>
          <w:instrText xml:space="preserve"> PAGEREF _Toc445066164 \h </w:instrText>
        </w:r>
        <w:r>
          <w:rPr>
            <w:noProof/>
            <w:webHidden/>
          </w:rPr>
        </w:r>
        <w:r>
          <w:rPr>
            <w:noProof/>
            <w:webHidden/>
          </w:rPr>
          <w:fldChar w:fldCharType="separate"/>
        </w:r>
        <w:r>
          <w:rPr>
            <w:noProof/>
            <w:webHidden/>
          </w:rPr>
          <w:t>33</w:t>
        </w:r>
        <w:r>
          <w:rPr>
            <w:noProof/>
            <w:webHidden/>
          </w:rPr>
          <w:fldChar w:fldCharType="end"/>
        </w:r>
      </w:hyperlink>
    </w:p>
    <w:p w14:paraId="43F21C7C" w14:textId="03AAEDF3" w:rsidR="006B0BCF" w:rsidRDefault="006B0BCF">
      <w:pPr>
        <w:pStyle w:val="TOC1"/>
        <w:rPr>
          <w:rFonts w:asciiTheme="minorHAnsi" w:eastAsiaTheme="minorEastAsia" w:hAnsiTheme="minorHAnsi" w:cstheme="minorBidi"/>
          <w:noProof/>
          <w:sz w:val="22"/>
          <w:szCs w:val="22"/>
        </w:rPr>
      </w:pPr>
      <w:hyperlink w:anchor="_Toc445066165" w:history="1">
        <w:r w:rsidRPr="00F1778B">
          <w:rPr>
            <w:rStyle w:val="Hyperlink"/>
            <w:noProof/>
          </w:rPr>
          <w:t>References</w:t>
        </w:r>
        <w:r>
          <w:rPr>
            <w:noProof/>
            <w:webHidden/>
          </w:rPr>
          <w:tab/>
        </w:r>
        <w:r>
          <w:rPr>
            <w:noProof/>
            <w:webHidden/>
          </w:rPr>
          <w:fldChar w:fldCharType="begin"/>
        </w:r>
        <w:r>
          <w:rPr>
            <w:noProof/>
            <w:webHidden/>
          </w:rPr>
          <w:instrText xml:space="preserve"> PAGEREF _Toc445066165 \h </w:instrText>
        </w:r>
        <w:r>
          <w:rPr>
            <w:noProof/>
            <w:webHidden/>
          </w:rPr>
        </w:r>
        <w:r>
          <w:rPr>
            <w:noProof/>
            <w:webHidden/>
          </w:rPr>
          <w:fldChar w:fldCharType="separate"/>
        </w:r>
        <w:r>
          <w:rPr>
            <w:noProof/>
            <w:webHidden/>
          </w:rPr>
          <w:t>35</w:t>
        </w:r>
        <w:r>
          <w:rPr>
            <w:noProof/>
            <w:webHidden/>
          </w:rPr>
          <w:fldChar w:fldCharType="end"/>
        </w:r>
      </w:hyperlink>
    </w:p>
    <w:p w14:paraId="3A3B993D" w14:textId="2A1D0F37" w:rsidR="006B0BCF" w:rsidRDefault="006B0BCF">
      <w:pPr>
        <w:pStyle w:val="TOC1"/>
        <w:rPr>
          <w:rFonts w:asciiTheme="minorHAnsi" w:eastAsiaTheme="minorEastAsia" w:hAnsiTheme="minorHAnsi" w:cstheme="minorBidi"/>
          <w:noProof/>
          <w:sz w:val="22"/>
          <w:szCs w:val="22"/>
        </w:rPr>
      </w:pPr>
      <w:hyperlink w:anchor="_Toc445066166" w:history="1">
        <w:r w:rsidRPr="00F1778B">
          <w:rPr>
            <w:rStyle w:val="Hyperlink"/>
            <w:noProof/>
          </w:rPr>
          <w:t>Endnotes</w:t>
        </w:r>
        <w:r>
          <w:rPr>
            <w:noProof/>
            <w:webHidden/>
          </w:rPr>
          <w:tab/>
        </w:r>
        <w:r>
          <w:rPr>
            <w:noProof/>
            <w:webHidden/>
          </w:rPr>
          <w:fldChar w:fldCharType="begin"/>
        </w:r>
        <w:r>
          <w:rPr>
            <w:noProof/>
            <w:webHidden/>
          </w:rPr>
          <w:instrText xml:space="preserve"> PAGEREF _Toc445066166 \h </w:instrText>
        </w:r>
        <w:r>
          <w:rPr>
            <w:noProof/>
            <w:webHidden/>
          </w:rPr>
        </w:r>
        <w:r>
          <w:rPr>
            <w:noProof/>
            <w:webHidden/>
          </w:rPr>
          <w:fldChar w:fldCharType="separate"/>
        </w:r>
        <w:r>
          <w:rPr>
            <w:noProof/>
            <w:webHidden/>
          </w:rPr>
          <w:t>35</w:t>
        </w:r>
        <w:r>
          <w:rPr>
            <w:noProof/>
            <w:webHidden/>
          </w:rPr>
          <w:fldChar w:fldCharType="end"/>
        </w:r>
      </w:hyperlink>
    </w:p>
    <w:p w14:paraId="7514F574" w14:textId="26621886" w:rsidR="00BA1D15" w:rsidRPr="00D869F9" w:rsidRDefault="00B904B9" w:rsidP="003E3275">
      <w:pPr>
        <w:widowControl/>
      </w:pPr>
      <w:r>
        <w:fldChar w:fldCharType="end"/>
      </w:r>
    </w:p>
    <w:p w14:paraId="40195D33" w14:textId="77777777" w:rsidR="00D96C3B" w:rsidRDefault="00D96C3B" w:rsidP="003E3275">
      <w:pPr>
        <w:widowControl/>
        <w:rPr>
          <w:b/>
          <w:caps/>
        </w:rPr>
      </w:pPr>
      <w:bookmarkStart w:id="1" w:name="_Toc394861995"/>
      <w:r>
        <w:br w:type="page"/>
      </w:r>
    </w:p>
    <w:p w14:paraId="28194352" w14:textId="77C92D8C" w:rsidR="00BA1D15" w:rsidRPr="00AE77EB" w:rsidRDefault="00B72FD0" w:rsidP="003E3275">
      <w:pPr>
        <w:pStyle w:val="Header"/>
        <w:widowControl/>
      </w:pPr>
      <w:bookmarkStart w:id="2" w:name="_Toc445066139"/>
      <w:r>
        <w:lastRenderedPageBreak/>
        <w:t xml:space="preserve">Sustainable </w:t>
      </w:r>
      <w:r w:rsidR="00BA1D15">
        <w:t>Strategic Plan</w:t>
      </w:r>
      <w:bookmarkEnd w:id="2"/>
    </w:p>
    <w:p w14:paraId="6C3879CD" w14:textId="29CE7DA7" w:rsidR="00BA1D15" w:rsidRPr="00D8667C" w:rsidRDefault="00BA1D15" w:rsidP="003E3275">
      <w:pPr>
        <w:widowControl/>
        <w:jc w:val="center"/>
        <w:rPr>
          <w:rFonts w:cs="Arial"/>
        </w:rPr>
      </w:pPr>
      <w:r w:rsidRPr="00D8667C">
        <w:rPr>
          <w:rFonts w:cs="Arial"/>
        </w:rPr>
        <w:t xml:space="preserve">What we </w:t>
      </w:r>
      <w:r w:rsidR="00B72FD0">
        <w:rPr>
          <w:rFonts w:cs="Arial"/>
          <w:i/>
        </w:rPr>
        <w:t xml:space="preserve">will </w:t>
      </w:r>
      <w:r w:rsidRPr="00D8667C">
        <w:rPr>
          <w:rFonts w:cs="Arial"/>
        </w:rPr>
        <w:t>do next</w:t>
      </w:r>
      <w:r w:rsidR="00642A2E">
        <w:rPr>
          <w:rFonts w:cs="Arial"/>
        </w:rPr>
        <w:t>.</w:t>
      </w:r>
    </w:p>
    <w:p w14:paraId="4DA5A595" w14:textId="77777777" w:rsidR="00BA1D15" w:rsidRPr="00D8667C" w:rsidRDefault="00BA1D15" w:rsidP="003E3275">
      <w:pPr>
        <w:widowControl/>
        <w:rPr>
          <w:rFonts w:cs="Arial"/>
        </w:rPr>
      </w:pPr>
    </w:p>
    <w:p w14:paraId="66CE258F" w14:textId="77777777" w:rsidR="00BA1D15" w:rsidRPr="00D8667C" w:rsidRDefault="00BA1D15" w:rsidP="003E3275">
      <w:pPr>
        <w:pStyle w:val="Heading1"/>
        <w:widowControl/>
      </w:pPr>
      <w:bookmarkStart w:id="3" w:name="_Toc445066140"/>
      <w:r w:rsidRPr="00D8667C">
        <w:t xml:space="preserve">Executive </w:t>
      </w:r>
      <w:r w:rsidRPr="00690571">
        <w:t>Summary</w:t>
      </w:r>
      <w:bookmarkEnd w:id="3"/>
      <w:r w:rsidRPr="00D8667C">
        <w:t xml:space="preserve"> </w:t>
      </w:r>
    </w:p>
    <w:p w14:paraId="0D83D663" w14:textId="77777777" w:rsidR="00BA1D15" w:rsidRPr="00D8667C" w:rsidRDefault="00BA1D15" w:rsidP="003E3275">
      <w:pPr>
        <w:widowControl/>
        <w:rPr>
          <w:rFonts w:cs="Arial"/>
        </w:rPr>
      </w:pPr>
    </w:p>
    <w:p w14:paraId="15C45BF9" w14:textId="377897CB" w:rsidR="00BA1D15" w:rsidRDefault="00BA1D15" w:rsidP="003E3275">
      <w:pPr>
        <w:widowControl/>
      </w:pPr>
      <w:r>
        <w:t>TimeLine Theatre Company (TimeLine) dreams of joining the ranks of other legendary Chicago theatres that started small and grew into prominent arts organizations.</w:t>
      </w:r>
      <w:r>
        <w:rPr>
          <w:rStyle w:val="EndnoteReference"/>
        </w:rPr>
        <w:endnoteReference w:id="1"/>
      </w:r>
      <w:r>
        <w:t xml:space="preserve"> An award-winning theatre with nearly two decades of artistic success, TimeLine has the potential to be more than a theatre that produces plays about history. It could make history. Yet, do</w:t>
      </w:r>
      <w:r w:rsidR="00766614">
        <w:t>ing</w:t>
      </w:r>
      <w:r>
        <w:t xml:space="preserve"> so requires</w:t>
      </w:r>
      <w:r w:rsidR="00766614">
        <w:t xml:space="preserve"> that</w:t>
      </w:r>
      <w:r>
        <w:t xml:space="preserve"> the organization plan strategically. </w:t>
      </w:r>
    </w:p>
    <w:p w14:paraId="2909284A" w14:textId="77777777" w:rsidR="00BA1D15" w:rsidRDefault="00BA1D15" w:rsidP="003E3275">
      <w:pPr>
        <w:widowControl/>
      </w:pPr>
    </w:p>
    <w:p w14:paraId="5F5B67A3" w14:textId="7E52411F" w:rsidR="00BA1D15" w:rsidRPr="00202244" w:rsidRDefault="00BA1D15" w:rsidP="003E3275">
      <w:pPr>
        <w:widowControl/>
      </w:pPr>
      <w:r>
        <w:t xml:space="preserve">The Great Strategies Report begins by summarizing the results of the </w:t>
      </w:r>
      <w:r w:rsidR="000771D0">
        <w:t>S</w:t>
      </w:r>
      <w:r>
        <w:t xml:space="preserve">ustainable </w:t>
      </w:r>
      <w:r w:rsidR="000771D0">
        <w:t>S</w:t>
      </w:r>
      <w:r>
        <w:t xml:space="preserve">trategy process and outlines what TimeLine is doing </w:t>
      </w:r>
      <w:r w:rsidRPr="00C51376">
        <w:rPr>
          <w:i/>
        </w:rPr>
        <w:t>now</w:t>
      </w:r>
      <w:r>
        <w:t xml:space="preserve">, what they </w:t>
      </w:r>
      <w:r w:rsidRPr="00C51376">
        <w:rPr>
          <w:i/>
        </w:rPr>
        <w:t>could</w:t>
      </w:r>
      <w:r>
        <w:t xml:space="preserve"> do next, and what they </w:t>
      </w:r>
      <w:r w:rsidRPr="00C51376">
        <w:rPr>
          <w:i/>
        </w:rPr>
        <w:t>should</w:t>
      </w:r>
      <w:r>
        <w:t xml:space="preserve"> do next. Subsequently, this report articulates the strategies and goals that will launch TimeLine forward, thus putting the aspiratio</w:t>
      </w:r>
      <w:r w:rsidR="006B0BCF">
        <w:t>ns of its vision within reach.</w:t>
      </w:r>
    </w:p>
    <w:p w14:paraId="50A3C05D" w14:textId="77777777" w:rsidR="00BA1D15" w:rsidRPr="00D8667C" w:rsidRDefault="00BA1D15" w:rsidP="006B0BCF"/>
    <w:p w14:paraId="35179C0F" w14:textId="5EA1BD4C" w:rsidR="00BA1D15" w:rsidRPr="00D8667C" w:rsidRDefault="00BA1D15" w:rsidP="003E3275">
      <w:pPr>
        <w:widowControl/>
        <w:rPr>
          <w:rFonts w:cs="Arial"/>
        </w:rPr>
      </w:pPr>
      <w:r>
        <w:t xml:space="preserve">The Great Start Report </w:t>
      </w:r>
      <w:r w:rsidRPr="00E779A0">
        <w:rPr>
          <w:rFonts w:cs="Arial"/>
        </w:rPr>
        <w:t>analyz</w:t>
      </w:r>
      <w:r w:rsidR="000771D0">
        <w:rPr>
          <w:rFonts w:cs="Arial"/>
        </w:rPr>
        <w:t>es</w:t>
      </w:r>
      <w:r>
        <w:rPr>
          <w:rFonts w:cs="Arial"/>
        </w:rPr>
        <w:t xml:space="preserve"> Time</w:t>
      </w:r>
      <w:r w:rsidR="00272385">
        <w:rPr>
          <w:rFonts w:cs="Arial"/>
        </w:rPr>
        <w:t>L</w:t>
      </w:r>
      <w:r>
        <w:rPr>
          <w:rFonts w:cs="Arial"/>
        </w:rPr>
        <w:t xml:space="preserve">ine’s </w:t>
      </w:r>
      <w:r w:rsidRPr="00E779A0">
        <w:rPr>
          <w:rFonts w:cs="Arial"/>
        </w:rPr>
        <w:t>stakehol</w:t>
      </w:r>
      <w:r>
        <w:rPr>
          <w:rFonts w:cs="Arial"/>
        </w:rPr>
        <w:t>ders, purpose, values, mission, current strategies</w:t>
      </w:r>
      <w:r w:rsidRPr="00E779A0">
        <w:rPr>
          <w:rFonts w:cs="Arial"/>
        </w:rPr>
        <w:t>, lines of business</w:t>
      </w:r>
      <w:r>
        <w:rPr>
          <w:rFonts w:cs="Arial"/>
        </w:rPr>
        <w:t xml:space="preserve"> (LOBs),</w:t>
      </w:r>
      <w:r w:rsidRPr="00E779A0">
        <w:rPr>
          <w:rFonts w:cs="Arial"/>
        </w:rPr>
        <w:t xml:space="preserve"> a</w:t>
      </w:r>
      <w:r>
        <w:rPr>
          <w:rFonts w:cs="Arial"/>
        </w:rPr>
        <w:t xml:space="preserve">nd success measures. This process </w:t>
      </w:r>
      <w:r>
        <w:t xml:space="preserve">proved that TimeLine is a promising organization with a clear competitive advantage. As Chicago’s only theatre devoted to productions inspired by history, </w:t>
      </w:r>
      <w:r>
        <w:rPr>
          <w:rFonts w:cs="Arial"/>
        </w:rPr>
        <w:t xml:space="preserve">TimeLine’s ardent </w:t>
      </w:r>
      <w:r w:rsidRPr="00815318">
        <w:rPr>
          <w:rFonts w:cs="Arial"/>
        </w:rPr>
        <w:t xml:space="preserve">staff </w:t>
      </w:r>
      <w:r>
        <w:rPr>
          <w:rFonts w:cs="Arial"/>
        </w:rPr>
        <w:t>is committed to exceptional productions that engage and unite curious Chicago theatregoers. Yet passion cannot sustain a business and the report revealed that TimeLine’s lack of human and capital resources impact its overall effectiveness.</w:t>
      </w:r>
    </w:p>
    <w:p w14:paraId="65CAB0FB" w14:textId="77777777" w:rsidR="00BA1D15" w:rsidRDefault="00BA1D15" w:rsidP="003E3275">
      <w:pPr>
        <w:widowControl/>
        <w:rPr>
          <w:rFonts w:cs="Arial"/>
        </w:rPr>
      </w:pPr>
    </w:p>
    <w:p w14:paraId="2BF47C9A" w14:textId="46DF372A" w:rsidR="00BA1D15" w:rsidRPr="006C5FF3" w:rsidRDefault="00BA1D15" w:rsidP="003E3275">
      <w:pPr>
        <w:widowControl/>
        <w:rPr>
          <w:rFonts w:cs="Arial"/>
        </w:rPr>
      </w:pPr>
      <w:r w:rsidRPr="006C5FF3">
        <w:rPr>
          <w:rFonts w:cs="Arial"/>
        </w:rPr>
        <w:t xml:space="preserve">Using six tools to ideate and four methods to evaluate, </w:t>
      </w:r>
      <w:r>
        <w:rPr>
          <w:rFonts w:cs="Arial"/>
        </w:rPr>
        <w:t>the Great Ideas Report generated three great ideas</w:t>
      </w:r>
      <w:r w:rsidRPr="006C5FF3">
        <w:rPr>
          <w:rFonts w:cs="Arial"/>
        </w:rPr>
        <w:t xml:space="preserve"> for TimeLine</w:t>
      </w:r>
      <w:r>
        <w:rPr>
          <w:rFonts w:cs="Arial"/>
        </w:rPr>
        <w:t xml:space="preserve">: a </w:t>
      </w:r>
      <w:r w:rsidRPr="006C5FF3">
        <w:rPr>
          <w:rFonts w:cs="Arial"/>
        </w:rPr>
        <w:t>festi</w:t>
      </w:r>
      <w:r>
        <w:rPr>
          <w:rFonts w:cs="Arial"/>
        </w:rPr>
        <w:t>val around a historical holiday;</w:t>
      </w:r>
      <w:r w:rsidRPr="006C5FF3">
        <w:rPr>
          <w:rFonts w:cs="Arial"/>
        </w:rPr>
        <w:t xml:space="preserve"> perform</w:t>
      </w:r>
      <w:r>
        <w:rPr>
          <w:rFonts w:cs="Arial"/>
        </w:rPr>
        <w:t xml:space="preserve">ing </w:t>
      </w:r>
      <w:r w:rsidR="002462C2">
        <w:rPr>
          <w:rFonts w:cs="Arial"/>
        </w:rPr>
        <w:t xml:space="preserve">matinees for </w:t>
      </w:r>
      <w:r>
        <w:rPr>
          <w:rFonts w:cs="Arial"/>
        </w:rPr>
        <w:t>student</w:t>
      </w:r>
      <w:r w:rsidR="002462C2">
        <w:rPr>
          <w:rFonts w:cs="Arial"/>
        </w:rPr>
        <w:t xml:space="preserve"> audiences</w:t>
      </w:r>
      <w:r>
        <w:rPr>
          <w:rFonts w:cs="Arial"/>
        </w:rPr>
        <w:t>;</w:t>
      </w:r>
      <w:r w:rsidRPr="006C5FF3">
        <w:rPr>
          <w:rFonts w:cs="Arial"/>
        </w:rPr>
        <w:t xml:space="preserve"> and build</w:t>
      </w:r>
      <w:r>
        <w:rPr>
          <w:rFonts w:cs="Arial"/>
        </w:rPr>
        <w:t>ing</w:t>
      </w:r>
      <w:r w:rsidRPr="006C5FF3">
        <w:rPr>
          <w:rFonts w:cs="Arial"/>
        </w:rPr>
        <w:t xml:space="preserve"> a new home for TimeLine. These ideas</w:t>
      </w:r>
      <w:r>
        <w:rPr>
          <w:rFonts w:cs="Arial"/>
        </w:rPr>
        <w:t xml:space="preserve"> resonated with TimeLine because they promote the organization’s</w:t>
      </w:r>
      <w:r w:rsidRPr="006C5FF3">
        <w:rPr>
          <w:rFonts w:cs="Arial"/>
        </w:rPr>
        <w:t xml:space="preserve"> new visio</w:t>
      </w:r>
      <w:r>
        <w:rPr>
          <w:rFonts w:cs="Arial"/>
        </w:rPr>
        <w:t>n to be</w:t>
      </w:r>
      <w:r w:rsidRPr="006C5FF3">
        <w:rPr>
          <w:rFonts w:cs="Arial"/>
        </w:rPr>
        <w:t xml:space="preserve"> a preeminent Chicago arts </w:t>
      </w:r>
      <w:r>
        <w:rPr>
          <w:rFonts w:cs="Arial"/>
        </w:rPr>
        <w:t>organization,</w:t>
      </w:r>
      <w:r w:rsidRPr="006C5FF3">
        <w:rPr>
          <w:rFonts w:cs="Arial"/>
        </w:rPr>
        <w:t xml:space="preserve"> and are likely to attract national attention. Furthermore, they are pragmatic enough to achieve and idealistic enough to incentivize</w:t>
      </w:r>
      <w:r>
        <w:rPr>
          <w:rFonts w:cs="Arial"/>
        </w:rPr>
        <w:t xml:space="preserve"> action.</w:t>
      </w:r>
      <w:r w:rsidRPr="006C5FF3">
        <w:rPr>
          <w:rFonts w:cs="Arial"/>
        </w:rPr>
        <w:t xml:space="preserve"> </w:t>
      </w:r>
    </w:p>
    <w:p w14:paraId="5D5CFD9B" w14:textId="77777777" w:rsidR="00BA1D15" w:rsidRDefault="00BA1D15" w:rsidP="003E3275">
      <w:pPr>
        <w:widowControl/>
      </w:pPr>
    </w:p>
    <w:p w14:paraId="5379FF18" w14:textId="547B0400" w:rsidR="00BA1D15" w:rsidRPr="00202244" w:rsidRDefault="00202EBA" w:rsidP="003E3275">
      <w:pPr>
        <w:widowControl/>
      </w:pPr>
      <w:r>
        <w:t xml:space="preserve">The final narrative, </w:t>
      </w:r>
      <w:r w:rsidR="00BA1D15">
        <w:t>The Great Strategies Report</w:t>
      </w:r>
      <w:r>
        <w:t>,</w:t>
      </w:r>
      <w:r w:rsidR="00BA1D15">
        <w:t xml:space="preserve"> </w:t>
      </w:r>
      <w:r w:rsidR="00FC0F0D">
        <w:t>reviews</w:t>
      </w:r>
      <w:r w:rsidR="00BA1D15">
        <w:t xml:space="preserve"> TimeLine’s purpose, mission, LOBs, capital structure, and vision in order to illuminate TimeLine’s foundation and future direction. </w:t>
      </w:r>
      <w:r>
        <w:t xml:space="preserve">Next, </w:t>
      </w:r>
      <w:r w:rsidR="00BA1D15">
        <w:t xml:space="preserve">the strategies identified in the Great Ideas Report </w:t>
      </w:r>
      <w:r>
        <w:t xml:space="preserve">were fleshed out </w:t>
      </w:r>
      <w:r w:rsidR="00BA1D15">
        <w:t xml:space="preserve">and evaluated against the external and internal environment. </w:t>
      </w:r>
      <w:r>
        <w:t>Consequently, i</w:t>
      </w:r>
      <w:r w:rsidR="00BA1D15">
        <w:t>t was determined that student matinees and a new facility would propel TimeLine forward—thereby paving the way to making TimeLine a preeminent arts organization.</w:t>
      </w:r>
    </w:p>
    <w:p w14:paraId="0A3C291E" w14:textId="77777777" w:rsidR="004160E6" w:rsidRDefault="004160E6" w:rsidP="003E3275">
      <w:pPr>
        <w:pStyle w:val="Heading3"/>
        <w:widowControl/>
        <w:rPr>
          <w:rFonts w:cs="Arial"/>
        </w:rPr>
      </w:pPr>
    </w:p>
    <w:p w14:paraId="41021EDE" w14:textId="77777777" w:rsidR="00BA1D15" w:rsidRDefault="00BA1D15" w:rsidP="003E3275">
      <w:pPr>
        <w:pStyle w:val="Heading1"/>
        <w:widowControl/>
      </w:pPr>
      <w:bookmarkStart w:id="4" w:name="_Toc445066141"/>
      <w:r w:rsidRPr="00D8667C">
        <w:t>Purpose</w:t>
      </w:r>
      <w:bookmarkEnd w:id="4"/>
    </w:p>
    <w:p w14:paraId="0967029E" w14:textId="77777777" w:rsidR="00BA1D15" w:rsidRDefault="00BA1D15" w:rsidP="003E3275">
      <w:pPr>
        <w:widowControl/>
      </w:pPr>
    </w:p>
    <w:p w14:paraId="4FDC2451" w14:textId="2BC6DD76" w:rsidR="00BA1D15" w:rsidRPr="00E779A0" w:rsidRDefault="00BA1D15" w:rsidP="003E3275">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w:t>
      </w:r>
      <w:r>
        <w:rPr>
          <w:rFonts w:cs="Arial"/>
        </w:rPr>
        <w:t>nization is no different and its</w:t>
      </w:r>
      <w:r w:rsidRPr="00E779A0">
        <w:rPr>
          <w:rFonts w:cs="Arial"/>
        </w:rPr>
        <w:t xml:space="preserve"> purpose is the heart that informs all ot</w:t>
      </w:r>
      <w:r>
        <w:rPr>
          <w:rFonts w:cs="Arial"/>
        </w:rPr>
        <w:t>her elements</w:t>
      </w:r>
      <w:r w:rsidRPr="00E779A0">
        <w:rPr>
          <w:rFonts w:cs="Arial"/>
        </w:rPr>
        <w:t xml:space="preserve">. </w:t>
      </w:r>
      <w:r>
        <w:rPr>
          <w:rFonts w:cs="Arial"/>
        </w:rPr>
        <w:t xml:space="preserve">In brief, </w:t>
      </w:r>
      <w:r w:rsidRPr="00E779A0">
        <w:rPr>
          <w:rFonts w:cs="Arial"/>
        </w:rPr>
        <w:t xml:space="preserve">purpose is the first step to </w:t>
      </w:r>
      <w:r>
        <w:rPr>
          <w:rFonts w:cs="Arial"/>
        </w:rPr>
        <w:t>strategy buildi</w:t>
      </w:r>
      <w:r w:rsidRPr="00F87250">
        <w:rPr>
          <w:rFonts w:cs="Arial"/>
        </w:rPr>
        <w:t>ng.</w:t>
      </w:r>
      <w:r w:rsidRPr="00F87250">
        <w:rPr>
          <w:rStyle w:val="EndnoteReference"/>
          <w:rFonts w:cs="Arial"/>
        </w:rPr>
        <w:endnoteReference w:id="2"/>
      </w:r>
      <w:r>
        <w:rPr>
          <w:rFonts w:cs="Arial"/>
        </w:rPr>
        <w:t xml:space="preserve"> </w:t>
      </w:r>
      <w:r w:rsidRPr="00E779A0">
        <w:rPr>
          <w:rFonts w:cs="Arial"/>
        </w:rPr>
        <w:t xml:space="preserve">To discover the organization’s purpose, </w:t>
      </w:r>
      <w:r w:rsidR="00272385">
        <w:rPr>
          <w:rFonts w:cs="Arial"/>
        </w:rPr>
        <w:t>TimeL</w:t>
      </w:r>
      <w:r w:rsidR="00C84EFA">
        <w:rPr>
          <w:rFonts w:cs="Arial"/>
        </w:rPr>
        <w:t>ine’s organizational values were analyzed and the elements of its mission were defined.</w:t>
      </w:r>
    </w:p>
    <w:p w14:paraId="3D4524F9" w14:textId="77777777" w:rsidR="00BA1D15" w:rsidRPr="00B1401F" w:rsidRDefault="00BA1D15" w:rsidP="003E3275">
      <w:pPr>
        <w:pStyle w:val="Heading2"/>
        <w:widowControl/>
      </w:pPr>
      <w:bookmarkStart w:id="5" w:name="_Toc445066142"/>
      <w:r w:rsidRPr="00B1401F">
        <w:lastRenderedPageBreak/>
        <w:t>Val</w:t>
      </w:r>
      <w:r w:rsidRPr="00B1401F">
        <w:rPr>
          <w:rStyle w:val="Heading4Char"/>
          <w:rFonts w:cs="Arial"/>
          <w:b/>
        </w:rPr>
        <w:t>u</w:t>
      </w:r>
      <w:r w:rsidRPr="00B1401F">
        <w:t>es</w:t>
      </w:r>
      <w:bookmarkEnd w:id="5"/>
    </w:p>
    <w:p w14:paraId="20A83B87" w14:textId="77777777" w:rsidR="00BA1D15" w:rsidRDefault="00BA1D15" w:rsidP="003E3275">
      <w:pPr>
        <w:widowControl/>
      </w:pPr>
    </w:p>
    <w:tbl>
      <w:tblPr>
        <w:tblStyle w:val="TableGrid"/>
        <w:tblpPr w:leftFromText="180" w:rightFromText="180" w:vertAnchor="text" w:horzAnchor="margin" w:tblpY="1386"/>
        <w:tblW w:w="9541" w:type="dxa"/>
        <w:tblLayout w:type="fixed"/>
        <w:tblCellMar>
          <w:left w:w="43" w:type="dxa"/>
          <w:right w:w="43" w:type="dxa"/>
        </w:tblCellMar>
        <w:tblLook w:val="04A0" w:firstRow="1" w:lastRow="0" w:firstColumn="1" w:lastColumn="0" w:noHBand="0" w:noVBand="1"/>
      </w:tblPr>
      <w:tblGrid>
        <w:gridCol w:w="1354"/>
        <w:gridCol w:w="1545"/>
        <w:gridCol w:w="1644"/>
        <w:gridCol w:w="1887"/>
        <w:gridCol w:w="1681"/>
        <w:gridCol w:w="1430"/>
      </w:tblGrid>
      <w:tr w:rsidR="00BA1D15" w:rsidRPr="00D8667C" w14:paraId="6BB2BF7C" w14:textId="77777777" w:rsidTr="00514C33">
        <w:trPr>
          <w:cantSplit/>
          <w:trHeight w:val="350"/>
        </w:trPr>
        <w:tc>
          <w:tcPr>
            <w:tcW w:w="1354" w:type="dxa"/>
            <w:shd w:val="clear" w:color="auto" w:fill="D9D9D9" w:themeFill="background1" w:themeFillShade="D9"/>
            <w:tcMar>
              <w:left w:w="43" w:type="dxa"/>
              <w:right w:w="43" w:type="dxa"/>
            </w:tcMar>
            <w:vAlign w:val="center"/>
          </w:tcPr>
          <w:p w14:paraId="71006010" w14:textId="77777777" w:rsidR="00BA1D15" w:rsidRPr="00D8667C" w:rsidRDefault="00BA1D15" w:rsidP="00514C33">
            <w:pPr>
              <w:widowControl/>
              <w:jc w:val="center"/>
              <w:rPr>
                <w:rFonts w:cs="Arial"/>
              </w:rPr>
            </w:pPr>
            <w:r w:rsidRPr="00D8667C">
              <w:rPr>
                <w:rFonts w:cs="Arial"/>
              </w:rPr>
              <w:t>Values</w:t>
            </w:r>
          </w:p>
        </w:tc>
        <w:tc>
          <w:tcPr>
            <w:tcW w:w="1545" w:type="dxa"/>
            <w:tcMar>
              <w:left w:w="43" w:type="dxa"/>
              <w:right w:w="43" w:type="dxa"/>
            </w:tcMar>
          </w:tcPr>
          <w:p w14:paraId="36724498" w14:textId="77777777" w:rsidR="00BA1D15" w:rsidRPr="00D8667C" w:rsidRDefault="00BA1D15" w:rsidP="003E3275">
            <w:pPr>
              <w:widowControl/>
              <w:jc w:val="center"/>
              <w:rPr>
                <w:rFonts w:cs="Arial"/>
              </w:rPr>
            </w:pPr>
            <w:r>
              <w:rPr>
                <w:rFonts w:cs="Arial"/>
              </w:rPr>
              <w:t>Collaborative</w:t>
            </w:r>
          </w:p>
        </w:tc>
        <w:tc>
          <w:tcPr>
            <w:tcW w:w="1644" w:type="dxa"/>
            <w:tcMar>
              <w:left w:w="43" w:type="dxa"/>
              <w:right w:w="43" w:type="dxa"/>
            </w:tcMar>
          </w:tcPr>
          <w:p w14:paraId="58BE3B95" w14:textId="77777777" w:rsidR="00BA1D15" w:rsidRPr="00D8667C" w:rsidRDefault="00BA1D15" w:rsidP="003E3275">
            <w:pPr>
              <w:widowControl/>
              <w:jc w:val="center"/>
              <w:rPr>
                <w:rFonts w:cs="Arial"/>
              </w:rPr>
            </w:pPr>
            <w:r>
              <w:rPr>
                <w:rFonts w:cs="Arial"/>
              </w:rPr>
              <w:t>Exceptional</w:t>
            </w:r>
          </w:p>
        </w:tc>
        <w:tc>
          <w:tcPr>
            <w:tcW w:w="1887" w:type="dxa"/>
            <w:tcMar>
              <w:left w:w="43" w:type="dxa"/>
              <w:right w:w="43" w:type="dxa"/>
            </w:tcMar>
          </w:tcPr>
          <w:p w14:paraId="15009E18" w14:textId="77777777" w:rsidR="00BA1D15" w:rsidRPr="00D8667C" w:rsidRDefault="00BA1D15" w:rsidP="003E3275">
            <w:pPr>
              <w:widowControl/>
              <w:jc w:val="center"/>
              <w:rPr>
                <w:rFonts w:cs="Arial"/>
              </w:rPr>
            </w:pPr>
            <w:r>
              <w:rPr>
                <w:rFonts w:cs="Arial"/>
              </w:rPr>
              <w:t>Fiscally Responsible</w:t>
            </w:r>
          </w:p>
        </w:tc>
        <w:tc>
          <w:tcPr>
            <w:tcW w:w="1681" w:type="dxa"/>
          </w:tcPr>
          <w:p w14:paraId="53BDC5D3" w14:textId="77777777" w:rsidR="00BA1D15" w:rsidRDefault="00BA1D15" w:rsidP="003E3275">
            <w:pPr>
              <w:widowControl/>
              <w:jc w:val="center"/>
              <w:rPr>
                <w:rFonts w:cs="Arial"/>
              </w:rPr>
            </w:pPr>
            <w:r>
              <w:rPr>
                <w:rFonts w:cs="Arial"/>
              </w:rPr>
              <w:t>Respectful</w:t>
            </w:r>
          </w:p>
        </w:tc>
        <w:tc>
          <w:tcPr>
            <w:tcW w:w="1430" w:type="dxa"/>
            <w:tcMar>
              <w:left w:w="43" w:type="dxa"/>
              <w:right w:w="43" w:type="dxa"/>
            </w:tcMar>
          </w:tcPr>
          <w:p w14:paraId="325B17F4" w14:textId="77777777" w:rsidR="00BA1D15" w:rsidRPr="00D8667C" w:rsidRDefault="00BA1D15" w:rsidP="003E3275">
            <w:pPr>
              <w:widowControl/>
              <w:jc w:val="center"/>
              <w:rPr>
                <w:rFonts w:cs="Arial"/>
              </w:rPr>
            </w:pPr>
            <w:r>
              <w:rPr>
                <w:rFonts w:cs="Arial"/>
              </w:rPr>
              <w:t>Intimate</w:t>
            </w:r>
          </w:p>
        </w:tc>
      </w:tr>
      <w:tr w:rsidR="00BA1D15" w:rsidRPr="00D8667C" w14:paraId="57E28F9B" w14:textId="77777777" w:rsidTr="00514C33">
        <w:trPr>
          <w:cantSplit/>
          <w:trHeight w:val="75"/>
        </w:trPr>
        <w:tc>
          <w:tcPr>
            <w:tcW w:w="1354" w:type="dxa"/>
            <w:shd w:val="clear" w:color="auto" w:fill="D9D9D9" w:themeFill="background1" w:themeFillShade="D9"/>
            <w:tcMar>
              <w:left w:w="43" w:type="dxa"/>
              <w:right w:w="43" w:type="dxa"/>
            </w:tcMar>
            <w:vAlign w:val="center"/>
          </w:tcPr>
          <w:p w14:paraId="4368DBB4" w14:textId="77777777" w:rsidR="00BA1D15" w:rsidRPr="00D8667C" w:rsidRDefault="00BA1D15" w:rsidP="00514C33">
            <w:pPr>
              <w:widowControl/>
              <w:jc w:val="center"/>
              <w:rPr>
                <w:rFonts w:cs="Arial"/>
              </w:rPr>
            </w:pPr>
            <w:r w:rsidRPr="00D8667C">
              <w:rPr>
                <w:rFonts w:cs="Arial"/>
              </w:rPr>
              <w:t>Behaviors</w:t>
            </w:r>
          </w:p>
        </w:tc>
        <w:tc>
          <w:tcPr>
            <w:tcW w:w="1545" w:type="dxa"/>
            <w:tcMar>
              <w:left w:w="43" w:type="dxa"/>
              <w:right w:w="43" w:type="dxa"/>
            </w:tcMar>
          </w:tcPr>
          <w:p w14:paraId="28C15259" w14:textId="77777777" w:rsidR="00BA1D15" w:rsidRDefault="00BA1D15" w:rsidP="003E3275">
            <w:pPr>
              <w:widowControl/>
              <w:ind w:left="152" w:hanging="152"/>
              <w:rPr>
                <w:rFonts w:cs="Arial"/>
              </w:rPr>
            </w:pPr>
            <w:r w:rsidRPr="00E779A0">
              <w:rPr>
                <w:rFonts w:cs="Arial"/>
              </w:rPr>
              <w:t>We are…</w:t>
            </w:r>
          </w:p>
          <w:p w14:paraId="1B80DE86"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Cooperative </w:t>
            </w:r>
          </w:p>
          <w:p w14:paraId="39E58B61" w14:textId="77777777" w:rsidR="00BA1D15" w:rsidRDefault="00BA1D15" w:rsidP="00645630">
            <w:pPr>
              <w:pStyle w:val="ListParagraph"/>
              <w:widowControl/>
              <w:numPr>
                <w:ilvl w:val="0"/>
                <w:numId w:val="10"/>
              </w:numPr>
              <w:ind w:left="152" w:hanging="152"/>
              <w:rPr>
                <w:rFonts w:cs="Arial"/>
              </w:rPr>
            </w:pPr>
            <w:r w:rsidRPr="00E779A0">
              <w:rPr>
                <w:rFonts w:cs="Arial"/>
              </w:rPr>
              <w:t>Inspiring</w:t>
            </w:r>
          </w:p>
          <w:p w14:paraId="3620D3C4"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Team players </w:t>
            </w:r>
          </w:p>
          <w:p w14:paraId="2468E3A4"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Creative  </w:t>
            </w:r>
          </w:p>
          <w:p w14:paraId="66F1D175" w14:textId="77777777" w:rsidR="00BA1D15" w:rsidRPr="00AF3097" w:rsidRDefault="00BA1D15" w:rsidP="00645630">
            <w:pPr>
              <w:pStyle w:val="ListParagraph"/>
              <w:widowControl/>
              <w:numPr>
                <w:ilvl w:val="0"/>
                <w:numId w:val="10"/>
              </w:numPr>
              <w:ind w:left="152" w:hanging="152"/>
              <w:rPr>
                <w:rFonts w:cs="Arial"/>
              </w:rPr>
            </w:pPr>
            <w:r w:rsidRPr="00AF3097">
              <w:rPr>
                <w:rFonts w:cs="Arial"/>
              </w:rPr>
              <w:t xml:space="preserve">Partners </w:t>
            </w:r>
            <w:r w:rsidRPr="00AF3097">
              <w:rPr>
                <w:rFonts w:cs="Arial"/>
              </w:rPr>
              <w:br/>
              <w:t>to the community</w:t>
            </w:r>
          </w:p>
        </w:tc>
        <w:tc>
          <w:tcPr>
            <w:tcW w:w="1644" w:type="dxa"/>
            <w:tcMar>
              <w:left w:w="43" w:type="dxa"/>
              <w:right w:w="43" w:type="dxa"/>
            </w:tcMar>
          </w:tcPr>
          <w:p w14:paraId="65FD6F43" w14:textId="77777777" w:rsidR="00BA1D15" w:rsidRDefault="00BA1D15" w:rsidP="003E3275">
            <w:pPr>
              <w:widowControl/>
              <w:ind w:left="152" w:hanging="152"/>
              <w:rPr>
                <w:rFonts w:cs="Arial"/>
              </w:rPr>
            </w:pPr>
            <w:r w:rsidRPr="00E779A0">
              <w:rPr>
                <w:rFonts w:cs="Arial"/>
              </w:rPr>
              <w:t>We are…</w:t>
            </w:r>
          </w:p>
          <w:p w14:paraId="46A23D8C" w14:textId="77777777" w:rsidR="00BA1D15" w:rsidRDefault="00BA1D15" w:rsidP="00645630">
            <w:pPr>
              <w:pStyle w:val="ListParagraph"/>
              <w:widowControl/>
              <w:numPr>
                <w:ilvl w:val="0"/>
                <w:numId w:val="10"/>
              </w:numPr>
              <w:ind w:left="152" w:hanging="152"/>
              <w:rPr>
                <w:rFonts w:cs="Arial"/>
              </w:rPr>
            </w:pPr>
            <w:r w:rsidRPr="00E779A0">
              <w:rPr>
                <w:rFonts w:cs="Arial"/>
              </w:rPr>
              <w:t>Demanding of excellence</w:t>
            </w:r>
          </w:p>
          <w:p w14:paraId="59200664" w14:textId="77777777" w:rsidR="00BA1D15" w:rsidRDefault="00BA1D15" w:rsidP="00645630">
            <w:pPr>
              <w:pStyle w:val="ListParagraph"/>
              <w:widowControl/>
              <w:numPr>
                <w:ilvl w:val="0"/>
                <w:numId w:val="10"/>
              </w:numPr>
              <w:ind w:left="152" w:hanging="152"/>
              <w:rPr>
                <w:rFonts w:cs="Arial"/>
              </w:rPr>
            </w:pPr>
            <w:r w:rsidRPr="00E779A0">
              <w:rPr>
                <w:rFonts w:cs="Arial"/>
              </w:rPr>
              <w:t>Innovative</w:t>
            </w:r>
          </w:p>
          <w:p w14:paraId="3CA1FEB3" w14:textId="77777777" w:rsidR="00BA1D15" w:rsidRDefault="00BA1D15" w:rsidP="00645630">
            <w:pPr>
              <w:pStyle w:val="ListParagraph"/>
              <w:widowControl/>
              <w:numPr>
                <w:ilvl w:val="0"/>
                <w:numId w:val="10"/>
              </w:numPr>
              <w:ind w:left="152" w:hanging="152"/>
              <w:rPr>
                <w:rFonts w:cs="Arial"/>
              </w:rPr>
            </w:pPr>
            <w:r w:rsidRPr="00E779A0">
              <w:rPr>
                <w:rFonts w:cs="Arial"/>
              </w:rPr>
              <w:t>Results-driven</w:t>
            </w:r>
          </w:p>
          <w:p w14:paraId="2DB4E0BC" w14:textId="77777777" w:rsidR="00BA1D15" w:rsidRPr="00AF3097" w:rsidRDefault="00BA1D15" w:rsidP="00645630">
            <w:pPr>
              <w:pStyle w:val="ListParagraph"/>
              <w:widowControl/>
              <w:numPr>
                <w:ilvl w:val="0"/>
                <w:numId w:val="10"/>
              </w:numPr>
              <w:ind w:left="152" w:hanging="152"/>
              <w:rPr>
                <w:rFonts w:cs="Arial"/>
              </w:rPr>
            </w:pPr>
            <w:r w:rsidRPr="00AF3097">
              <w:rPr>
                <w:rFonts w:cs="Arial"/>
              </w:rPr>
              <w:t>customer-centric</w:t>
            </w:r>
          </w:p>
        </w:tc>
        <w:tc>
          <w:tcPr>
            <w:tcW w:w="1887" w:type="dxa"/>
            <w:tcMar>
              <w:left w:w="43" w:type="dxa"/>
              <w:right w:w="43" w:type="dxa"/>
            </w:tcMar>
          </w:tcPr>
          <w:p w14:paraId="0F1E5F9F" w14:textId="77777777" w:rsidR="00BA1D15" w:rsidRDefault="00BA1D15" w:rsidP="003E3275">
            <w:pPr>
              <w:widowControl/>
              <w:ind w:left="152" w:hanging="152"/>
              <w:rPr>
                <w:rFonts w:cs="Arial"/>
              </w:rPr>
            </w:pPr>
            <w:r w:rsidRPr="00E779A0">
              <w:rPr>
                <w:rFonts w:cs="Arial"/>
              </w:rPr>
              <w:t>We are…</w:t>
            </w:r>
          </w:p>
          <w:p w14:paraId="1B4709A4"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Effective </w:t>
            </w:r>
            <w:r>
              <w:rPr>
                <w:rFonts w:cs="Arial"/>
              </w:rPr>
              <w:t>managers</w:t>
            </w:r>
            <w:r w:rsidRPr="00E779A0">
              <w:rPr>
                <w:rFonts w:cs="Arial"/>
              </w:rPr>
              <w:t xml:space="preserve"> of resources </w:t>
            </w:r>
          </w:p>
          <w:p w14:paraId="0F4998DF" w14:textId="77777777" w:rsidR="00BA1D15" w:rsidRDefault="00BA1D15" w:rsidP="00645630">
            <w:pPr>
              <w:pStyle w:val="ListParagraph"/>
              <w:widowControl/>
              <w:numPr>
                <w:ilvl w:val="0"/>
                <w:numId w:val="10"/>
              </w:numPr>
              <w:ind w:left="152" w:hanging="152"/>
              <w:rPr>
                <w:rFonts w:cs="Arial"/>
              </w:rPr>
            </w:pPr>
            <w:r w:rsidRPr="00AF3097">
              <w:rPr>
                <w:rFonts w:cs="Arial"/>
              </w:rPr>
              <w:t>Informed decision- makers</w:t>
            </w:r>
          </w:p>
          <w:p w14:paraId="157A50A5" w14:textId="77777777" w:rsidR="00BA1D15" w:rsidRPr="0016569E" w:rsidRDefault="00BA1D15" w:rsidP="003E3275">
            <w:pPr>
              <w:widowControl/>
              <w:rPr>
                <w:rFonts w:cs="Arial"/>
              </w:rPr>
            </w:pPr>
          </w:p>
        </w:tc>
        <w:tc>
          <w:tcPr>
            <w:tcW w:w="1681" w:type="dxa"/>
          </w:tcPr>
          <w:p w14:paraId="1074952C" w14:textId="77777777" w:rsidR="00BA1D15" w:rsidRDefault="00BA1D15" w:rsidP="003E3275">
            <w:pPr>
              <w:widowControl/>
              <w:ind w:left="152" w:hanging="152"/>
              <w:rPr>
                <w:rFonts w:cs="Arial"/>
              </w:rPr>
            </w:pPr>
            <w:r w:rsidRPr="00E779A0">
              <w:rPr>
                <w:rFonts w:cs="Arial"/>
              </w:rPr>
              <w:t>We are…</w:t>
            </w:r>
          </w:p>
          <w:p w14:paraId="638B7A8B"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Embracing of diversity </w:t>
            </w:r>
            <w:r w:rsidRPr="00C407C9">
              <w:rPr>
                <w:rFonts w:cs="Arial"/>
                <w:i/>
                <w:sz w:val="16"/>
                <w:szCs w:val="16"/>
              </w:rPr>
              <w:t>(people and ideas)</w:t>
            </w:r>
          </w:p>
          <w:p w14:paraId="78E92439" w14:textId="77777777" w:rsidR="00BA1D15" w:rsidRDefault="00BA1D15" w:rsidP="00645630">
            <w:pPr>
              <w:pStyle w:val="ListParagraph"/>
              <w:widowControl/>
              <w:numPr>
                <w:ilvl w:val="0"/>
                <w:numId w:val="10"/>
              </w:numPr>
              <w:ind w:left="152" w:hanging="152"/>
              <w:rPr>
                <w:rFonts w:cs="Arial"/>
              </w:rPr>
            </w:pPr>
            <w:r w:rsidRPr="00E779A0">
              <w:rPr>
                <w:rFonts w:cs="Arial"/>
              </w:rPr>
              <w:t>Effective listeners</w:t>
            </w:r>
          </w:p>
          <w:p w14:paraId="231F96F8" w14:textId="77777777" w:rsidR="00BA1D15" w:rsidRDefault="00BA1D15" w:rsidP="00645630">
            <w:pPr>
              <w:pStyle w:val="ListParagraph"/>
              <w:widowControl/>
              <w:numPr>
                <w:ilvl w:val="0"/>
                <w:numId w:val="10"/>
              </w:numPr>
              <w:ind w:left="152" w:hanging="152"/>
              <w:rPr>
                <w:rFonts w:cs="Arial"/>
              </w:rPr>
            </w:pPr>
            <w:r w:rsidRPr="00E779A0">
              <w:rPr>
                <w:rFonts w:cs="Arial"/>
              </w:rPr>
              <w:t>Transparent</w:t>
            </w:r>
          </w:p>
          <w:p w14:paraId="0DEF701A" w14:textId="77777777" w:rsidR="00BA1D15" w:rsidRDefault="00BA1D15" w:rsidP="00645630">
            <w:pPr>
              <w:pStyle w:val="ListParagraph"/>
              <w:widowControl/>
              <w:numPr>
                <w:ilvl w:val="0"/>
                <w:numId w:val="10"/>
              </w:numPr>
              <w:ind w:left="152" w:hanging="152"/>
              <w:rPr>
                <w:rFonts w:cs="Arial"/>
              </w:rPr>
            </w:pPr>
            <w:r w:rsidRPr="00AF3097">
              <w:rPr>
                <w:rFonts w:cs="Arial"/>
              </w:rPr>
              <w:t>Fair</w:t>
            </w:r>
          </w:p>
          <w:p w14:paraId="35AC5E47" w14:textId="77777777" w:rsidR="00BA1D15" w:rsidRPr="00AF3097" w:rsidRDefault="00BA1D15" w:rsidP="003E3275">
            <w:pPr>
              <w:pStyle w:val="ListParagraph"/>
              <w:widowControl/>
              <w:ind w:left="152"/>
              <w:rPr>
                <w:rFonts w:cs="Arial"/>
              </w:rPr>
            </w:pPr>
          </w:p>
        </w:tc>
        <w:tc>
          <w:tcPr>
            <w:tcW w:w="1430" w:type="dxa"/>
            <w:tcMar>
              <w:left w:w="43" w:type="dxa"/>
              <w:right w:w="43" w:type="dxa"/>
            </w:tcMar>
          </w:tcPr>
          <w:p w14:paraId="30A9928D" w14:textId="77777777" w:rsidR="00BA1D15" w:rsidRDefault="00BA1D15" w:rsidP="003E3275">
            <w:pPr>
              <w:widowControl/>
              <w:ind w:left="152" w:hanging="152"/>
              <w:rPr>
                <w:rFonts w:cs="Arial"/>
              </w:rPr>
            </w:pPr>
            <w:r w:rsidRPr="00E779A0">
              <w:rPr>
                <w:rFonts w:cs="Arial"/>
              </w:rPr>
              <w:t>We are…</w:t>
            </w:r>
          </w:p>
          <w:p w14:paraId="7467ED02" w14:textId="072AC86B" w:rsidR="00BA1D15" w:rsidRDefault="00BA1D15" w:rsidP="00645630">
            <w:pPr>
              <w:pStyle w:val="ListParagraph"/>
              <w:widowControl/>
              <w:numPr>
                <w:ilvl w:val="0"/>
                <w:numId w:val="10"/>
              </w:numPr>
              <w:ind w:left="152" w:hanging="152"/>
              <w:rPr>
                <w:rFonts w:cs="Arial"/>
              </w:rPr>
            </w:pPr>
            <w:r>
              <w:rPr>
                <w:rFonts w:cs="Arial"/>
              </w:rPr>
              <w:t>Links that connect art and</w:t>
            </w:r>
            <w:r w:rsidRPr="00E779A0">
              <w:rPr>
                <w:rFonts w:cs="Arial"/>
              </w:rPr>
              <w:t xml:space="preserve"> audiences</w:t>
            </w:r>
          </w:p>
          <w:p w14:paraId="51FC51FF" w14:textId="77777777" w:rsidR="00BA1D15" w:rsidRPr="00AF3097" w:rsidRDefault="00BA1D15" w:rsidP="00645630">
            <w:pPr>
              <w:pStyle w:val="ListParagraph"/>
              <w:widowControl/>
              <w:numPr>
                <w:ilvl w:val="0"/>
                <w:numId w:val="10"/>
              </w:numPr>
              <w:ind w:left="152" w:hanging="152"/>
              <w:rPr>
                <w:rFonts w:cs="Arial"/>
              </w:rPr>
            </w:pPr>
            <w:r w:rsidRPr="00AF3097">
              <w:rPr>
                <w:rFonts w:cs="Arial"/>
              </w:rPr>
              <w:t>Personal with those we serve</w:t>
            </w:r>
          </w:p>
        </w:tc>
      </w:tr>
    </w:tbl>
    <w:p w14:paraId="29AC23B2" w14:textId="77777777" w:rsidR="00BA1D15" w:rsidRDefault="00BA1D15" w:rsidP="003E3275">
      <w:pPr>
        <w:widowControl/>
        <w:rPr>
          <w:rFonts w:cs="Arial"/>
        </w:rPr>
      </w:pPr>
      <w:r w:rsidRPr="00E779A0">
        <w:rPr>
          <w:rFonts w:cs="Arial"/>
        </w:rPr>
        <w:t>Values are virtually useless without associated behaviors to clarify them</w:t>
      </w:r>
      <w:r>
        <w:rPr>
          <w:rFonts w:cs="Arial"/>
        </w:rPr>
        <w:t>.</w:t>
      </w:r>
      <w:r>
        <w:rPr>
          <w:rStyle w:val="EndnoteReference"/>
          <w:rFonts w:cs="Arial"/>
        </w:rPr>
        <w:endnoteReference w:id="3"/>
      </w:r>
      <w:r>
        <w:rPr>
          <w:rFonts w:cs="Arial"/>
        </w:rPr>
        <w:t xml:space="preserve"> </w:t>
      </w:r>
      <w:r w:rsidRPr="00E779A0">
        <w:rPr>
          <w:rFonts w:cs="Arial"/>
        </w:rPr>
        <w:t>Although TimeLine formally states its values in its 2011-2014 Strategic Plan, the organization has not defined the behaviors that will embody them. In the chart below, I have linked TimeLine’s stated values with behaviors that I believe are reinforcing.</w:t>
      </w:r>
    </w:p>
    <w:p w14:paraId="4BE23D34" w14:textId="77777777" w:rsidR="00BA1D15" w:rsidRPr="00D8667C" w:rsidRDefault="00BA1D15" w:rsidP="003E3275">
      <w:pPr>
        <w:widowControl/>
        <w:rPr>
          <w:rFonts w:cs="Arial"/>
        </w:rPr>
      </w:pPr>
    </w:p>
    <w:p w14:paraId="4152D00D" w14:textId="77777777" w:rsidR="00BA1D15" w:rsidRDefault="00BA1D15" w:rsidP="003E3275">
      <w:pPr>
        <w:pStyle w:val="Heading4"/>
        <w:widowControl/>
        <w:rPr>
          <w:rFonts w:cs="Arial"/>
        </w:rPr>
      </w:pPr>
    </w:p>
    <w:p w14:paraId="21046C99" w14:textId="77777777" w:rsidR="00BA1D15" w:rsidRDefault="00BA1D15" w:rsidP="003E3275">
      <w:pPr>
        <w:pStyle w:val="Heading2"/>
        <w:widowControl/>
      </w:pPr>
      <w:bookmarkStart w:id="6" w:name="_Toc445066143"/>
      <w:r w:rsidRPr="00D8667C">
        <w:t>Mission</w:t>
      </w:r>
      <w:bookmarkEnd w:id="6"/>
    </w:p>
    <w:p w14:paraId="41C6F64F" w14:textId="77777777" w:rsidR="00BA1D15" w:rsidRDefault="00BA1D15" w:rsidP="003E3275">
      <w:pPr>
        <w:widowControl/>
      </w:pPr>
    </w:p>
    <w:p w14:paraId="08E40E8B" w14:textId="2910E2FE" w:rsidR="00BA1D15" w:rsidRDefault="00BA1D15" w:rsidP="003E3275">
      <w:pPr>
        <w:widowControl/>
        <w:rPr>
          <w:rFonts w:cs="Arial"/>
        </w:rPr>
      </w:pPr>
      <w:r w:rsidRPr="00E779A0">
        <w:rPr>
          <w:rFonts w:cs="Arial"/>
        </w:rPr>
        <w:t xml:space="preserve">TimeLine’s current </w:t>
      </w:r>
      <w:r>
        <w:rPr>
          <w:rFonts w:cs="Arial"/>
        </w:rPr>
        <w:t xml:space="preserve">mission is broad and </w:t>
      </w:r>
      <w:r w:rsidRPr="00E779A0">
        <w:rPr>
          <w:rFonts w:cs="Arial"/>
        </w:rPr>
        <w:t>lacks focus</w:t>
      </w:r>
      <w:r>
        <w:rPr>
          <w:rFonts w:cs="Arial"/>
        </w:rPr>
        <w:t xml:space="preserve">. A Strong mission should address </w:t>
      </w:r>
      <w:r w:rsidRPr="00E779A0">
        <w:rPr>
          <w:rFonts w:cs="Arial"/>
        </w:rPr>
        <w:t xml:space="preserve">three key questions: </w:t>
      </w:r>
      <w:r>
        <w:rPr>
          <w:rFonts w:cs="Arial"/>
          <w:b/>
        </w:rPr>
        <w:t>(</w:t>
      </w:r>
      <w:r w:rsidRPr="00E779A0">
        <w:rPr>
          <w:rFonts w:cs="Arial"/>
          <w:b/>
        </w:rPr>
        <w:t>1.)</w:t>
      </w:r>
      <w:r w:rsidRPr="00E779A0">
        <w:rPr>
          <w:rFonts w:cs="Arial"/>
        </w:rPr>
        <w:t xml:space="preserve"> </w:t>
      </w:r>
      <w:r w:rsidR="00A81DF0">
        <w:rPr>
          <w:rFonts w:cs="Arial"/>
          <w:b/>
        </w:rPr>
        <w:t>W</w:t>
      </w:r>
      <w:r>
        <w:rPr>
          <w:rFonts w:cs="Arial"/>
          <w:b/>
        </w:rPr>
        <w:t>ho TimeLine</w:t>
      </w:r>
      <w:r w:rsidRPr="00E779A0">
        <w:rPr>
          <w:rFonts w:cs="Arial"/>
          <w:b/>
        </w:rPr>
        <w:t xml:space="preserve"> serves; </w:t>
      </w:r>
      <w:r>
        <w:rPr>
          <w:rFonts w:cs="Arial"/>
          <w:b/>
        </w:rPr>
        <w:t xml:space="preserve">(2.) </w:t>
      </w:r>
      <w:r w:rsidR="00A81DF0">
        <w:rPr>
          <w:rFonts w:cs="Arial"/>
          <w:b/>
        </w:rPr>
        <w:t>W</w:t>
      </w:r>
      <w:r>
        <w:rPr>
          <w:rFonts w:cs="Arial"/>
          <w:b/>
        </w:rPr>
        <w:t xml:space="preserve">hat difference TimeLine makes; and (3) </w:t>
      </w:r>
      <w:r w:rsidR="00A81DF0">
        <w:rPr>
          <w:rFonts w:cs="Arial"/>
          <w:b/>
        </w:rPr>
        <w:t>H</w:t>
      </w:r>
      <w:r>
        <w:rPr>
          <w:rFonts w:cs="Arial"/>
          <w:b/>
        </w:rPr>
        <w:t>ow TimeLine</w:t>
      </w:r>
      <w:r w:rsidRPr="00E779A0">
        <w:rPr>
          <w:rFonts w:cs="Arial"/>
          <w:b/>
        </w:rPr>
        <w:t xml:space="preserve"> is different than its rivals</w:t>
      </w:r>
      <w:r>
        <w:rPr>
          <w:rFonts w:cs="Arial"/>
          <w:b/>
        </w:rPr>
        <w:t>.</w:t>
      </w:r>
      <w:r>
        <w:rPr>
          <w:rStyle w:val="EndnoteReference"/>
          <w:rFonts w:cs="Arial"/>
        </w:rPr>
        <w:endnoteReference w:id="4"/>
      </w:r>
      <w:r>
        <w:rPr>
          <w:rFonts w:cs="Arial"/>
          <w:b/>
        </w:rPr>
        <w:t xml:space="preserve"> </w:t>
      </w:r>
      <w:r>
        <w:rPr>
          <w:rFonts w:cs="Arial"/>
        </w:rPr>
        <w:t xml:space="preserve">Answering these questions crafted a new simplified Mission Statement: </w:t>
      </w:r>
    </w:p>
    <w:p w14:paraId="300E95CE" w14:textId="77777777" w:rsidR="00BA1D15" w:rsidRDefault="00BA1D15" w:rsidP="003E3275">
      <w:pPr>
        <w:widowControl/>
        <w:rPr>
          <w:rFonts w:cs="Arial"/>
        </w:rPr>
      </w:pPr>
    </w:p>
    <w:p w14:paraId="3A95D93A" w14:textId="77777777" w:rsidR="00BA1D15" w:rsidRDefault="00BA1D15" w:rsidP="003E3275">
      <w:pPr>
        <w:widowControl/>
        <w:jc w:val="center"/>
        <w:rPr>
          <w:rFonts w:cs="Arial"/>
          <w:i/>
        </w:rPr>
      </w:pPr>
      <w:r w:rsidRPr="00723BD6">
        <w:rPr>
          <w:rFonts w:cs="Arial"/>
          <w:i/>
        </w:rPr>
        <w:t>TimeLine creates a better understand</w:t>
      </w:r>
      <w:r>
        <w:rPr>
          <w:rFonts w:cs="Arial"/>
          <w:i/>
        </w:rPr>
        <w:t>ing</w:t>
      </w:r>
      <w:r>
        <w:rPr>
          <w:rFonts w:cs="Arial"/>
          <w:i/>
        </w:rPr>
        <w:br/>
        <w:t>for curious Chicago theatre</w:t>
      </w:r>
      <w:r w:rsidRPr="00723BD6">
        <w:rPr>
          <w:rFonts w:cs="Arial"/>
          <w:i/>
        </w:rPr>
        <w:t>goers</w:t>
      </w:r>
      <w:r>
        <w:rPr>
          <w:rFonts w:cs="Arial"/>
          <w:i/>
        </w:rPr>
        <w:br/>
      </w:r>
      <w:r w:rsidRPr="00723BD6">
        <w:rPr>
          <w:rFonts w:cs="Arial"/>
          <w:i/>
        </w:rPr>
        <w:t>and unites audiences through history</w:t>
      </w:r>
    </w:p>
    <w:p w14:paraId="21BB544C" w14:textId="77777777" w:rsidR="00BA1D15" w:rsidRDefault="00BA1D15" w:rsidP="003E3275">
      <w:pPr>
        <w:widowControl/>
        <w:rPr>
          <w:rFonts w:cs="Arial"/>
          <w:i/>
        </w:rPr>
      </w:pPr>
    </w:p>
    <w:p w14:paraId="2A9DB35D" w14:textId="77777777" w:rsidR="00BA1D15" w:rsidRPr="00E779A0" w:rsidRDefault="00BA1D15" w:rsidP="003E3275">
      <w:pPr>
        <w:widowControl/>
        <w:rPr>
          <w:rFonts w:cs="Arial"/>
        </w:rPr>
      </w:pPr>
      <w:r>
        <w:rPr>
          <w:rFonts w:cs="Arial"/>
        </w:rPr>
        <w:t>The targeted mission provides a stronger rational for TimeLine’s existence. For more information on TimeLine’s new mission, see the Great Start Report.</w:t>
      </w:r>
    </w:p>
    <w:p w14:paraId="7EF6C2C2" w14:textId="77777777" w:rsidR="00BA1D15" w:rsidRPr="00D8667C" w:rsidRDefault="00BA1D15" w:rsidP="003E3275">
      <w:pPr>
        <w:widowControl/>
        <w:rPr>
          <w:rFonts w:cs="Arial"/>
        </w:rPr>
      </w:pPr>
    </w:p>
    <w:p w14:paraId="5B9A93B9" w14:textId="77777777" w:rsidR="00BA1D15" w:rsidRDefault="00BA1D15" w:rsidP="003E3275">
      <w:pPr>
        <w:pStyle w:val="Heading1"/>
        <w:widowControl/>
      </w:pPr>
      <w:bookmarkStart w:id="7" w:name="_Toc445066144"/>
      <w:r w:rsidRPr="00D8667C">
        <w:t>Strategy</w:t>
      </w:r>
      <w:bookmarkEnd w:id="7"/>
    </w:p>
    <w:p w14:paraId="5421F4CD" w14:textId="77777777" w:rsidR="00D96C3B" w:rsidRDefault="00D96C3B" w:rsidP="003E3275">
      <w:pPr>
        <w:widowControl/>
      </w:pPr>
    </w:p>
    <w:p w14:paraId="35B93916" w14:textId="07E104B7" w:rsidR="00BA1D15" w:rsidRPr="00B1401F" w:rsidRDefault="00BA1D15" w:rsidP="003E3275">
      <w:pPr>
        <w:widowControl/>
      </w:pPr>
      <w:r>
        <w:t>For TimeLine to consider its future, it must understand where it currently stands.</w:t>
      </w:r>
      <w:r>
        <w:rPr>
          <w:rStyle w:val="EndnoteReference"/>
        </w:rPr>
        <w:endnoteReference w:id="5"/>
      </w:r>
      <w:r>
        <w:t xml:space="preserve"> To establish TimeLine’s starting point, I </w:t>
      </w:r>
      <w:r w:rsidR="00A81DF0">
        <w:t xml:space="preserve">examined </w:t>
      </w:r>
      <w:r>
        <w:t xml:space="preserve">their </w:t>
      </w:r>
      <w:r w:rsidR="0054743A">
        <w:t xml:space="preserve">current </w:t>
      </w:r>
      <w:r>
        <w:t xml:space="preserve">LOBs and capital structure. </w:t>
      </w:r>
    </w:p>
    <w:p w14:paraId="1DCFC7F4" w14:textId="77777777" w:rsidR="00BA1D15" w:rsidRPr="00D8667C" w:rsidRDefault="00BA1D15" w:rsidP="003E3275">
      <w:pPr>
        <w:widowControl/>
        <w:rPr>
          <w:rFonts w:cs="Arial"/>
        </w:rPr>
      </w:pPr>
    </w:p>
    <w:p w14:paraId="47368FA4" w14:textId="77777777" w:rsidR="00BA1D15" w:rsidRDefault="00BA1D15" w:rsidP="003E3275">
      <w:pPr>
        <w:pStyle w:val="Heading2"/>
        <w:widowControl/>
      </w:pPr>
      <w:bookmarkStart w:id="8" w:name="_Toc445066145"/>
      <w:r w:rsidRPr="00D8667C">
        <w:t>Lines of Business</w:t>
      </w:r>
      <w:bookmarkEnd w:id="8"/>
    </w:p>
    <w:p w14:paraId="133162AB" w14:textId="77777777" w:rsidR="00D96C3B" w:rsidRDefault="00D96C3B" w:rsidP="003E3275">
      <w:pPr>
        <w:widowControl/>
        <w:rPr>
          <w:rFonts w:cs="Arial"/>
        </w:rPr>
      </w:pPr>
    </w:p>
    <w:p w14:paraId="68A2F6A9" w14:textId="5E7E9D2C" w:rsidR="00BA1D15" w:rsidRPr="00B1401F" w:rsidRDefault="00BA1D15" w:rsidP="003E3275">
      <w:pPr>
        <w:widowControl/>
      </w:pPr>
      <w:r>
        <w:rPr>
          <w:rFonts w:cs="Arial"/>
        </w:rPr>
        <w:t>I</w:t>
      </w:r>
      <w:r w:rsidRPr="00E779A0">
        <w:rPr>
          <w:rFonts w:cs="Arial"/>
        </w:rPr>
        <w:t xml:space="preserve">f purpose is the heartbeat </w:t>
      </w:r>
      <w:r>
        <w:rPr>
          <w:rFonts w:cs="Arial"/>
        </w:rPr>
        <w:t>of strategy, LOBs</w:t>
      </w:r>
      <w:r w:rsidRPr="00E779A0">
        <w:rPr>
          <w:rFonts w:cs="Arial"/>
        </w:rPr>
        <w:t xml:space="preserve"> bring the organization to life</w:t>
      </w:r>
      <w:r>
        <w:rPr>
          <w:rFonts w:cs="Arial"/>
        </w:rPr>
        <w:t>.</w:t>
      </w:r>
      <w:r>
        <w:rPr>
          <w:rStyle w:val="EndnoteReference"/>
          <w:rFonts w:cs="Arial"/>
        </w:rPr>
        <w:endnoteReference w:id="6"/>
      </w:r>
      <w:r>
        <w:rPr>
          <w:rFonts w:cs="Arial"/>
        </w:rPr>
        <w:t xml:space="preserve"> </w:t>
      </w:r>
      <w:r w:rsidRPr="00E779A0">
        <w:rPr>
          <w:rFonts w:cs="Arial"/>
        </w:rPr>
        <w:t xml:space="preserve">The chart below identifies TimeLine’s LOBs, the </w:t>
      </w:r>
      <w:r w:rsidR="00DC5235">
        <w:rPr>
          <w:rFonts w:cs="Arial"/>
        </w:rPr>
        <w:t xml:space="preserve">corresponding </w:t>
      </w:r>
      <w:r w:rsidRPr="00E779A0">
        <w:rPr>
          <w:rFonts w:cs="Arial"/>
        </w:rPr>
        <w:t>customer</w:t>
      </w:r>
      <w:r>
        <w:rPr>
          <w:rFonts w:cs="Arial"/>
        </w:rPr>
        <w:t>, and the difference it makes</w:t>
      </w:r>
      <w:r w:rsidR="00DC5235">
        <w:rPr>
          <w:rFonts w:cs="Arial"/>
        </w:rPr>
        <w:t xml:space="preserve"> for that</w:t>
      </w:r>
      <w:r w:rsidR="00C221A6">
        <w:rPr>
          <w:rFonts w:cs="Arial"/>
        </w:rPr>
        <w:t xml:space="preserve"> constituent</w:t>
      </w:r>
      <w:r>
        <w:rPr>
          <w:rFonts w:cs="Arial"/>
        </w:rPr>
        <w:t>:</w:t>
      </w:r>
      <w:r w:rsidR="00EC73BF">
        <w:rPr>
          <w:rFonts w:cs="Arial"/>
        </w:rPr>
        <w:t xml:space="preserve"> </w:t>
      </w:r>
    </w:p>
    <w:p w14:paraId="4EDDA89B" w14:textId="11F95956" w:rsidR="007E2B24" w:rsidRDefault="007E2B24" w:rsidP="003E3275">
      <w:pPr>
        <w:widowControl/>
        <w:rPr>
          <w:rFonts w:cs="Arial"/>
        </w:rPr>
      </w:pPr>
      <w:r>
        <w:rPr>
          <w:rFonts w:cs="Arial"/>
        </w:rPr>
        <w:br w:type="page"/>
      </w:r>
    </w:p>
    <w:p w14:paraId="25E4F310" w14:textId="77777777" w:rsidR="00BA1D15" w:rsidRPr="00D8667C"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514C33" w:rsidRPr="00E779A0" w14:paraId="7201E753" w14:textId="77777777" w:rsidTr="00C44DC1">
        <w:trPr>
          <w:tblHeader/>
        </w:trPr>
        <w:tc>
          <w:tcPr>
            <w:tcW w:w="9576" w:type="dxa"/>
            <w:gridSpan w:val="3"/>
            <w:shd w:val="clear" w:color="auto" w:fill="D9D9D9" w:themeFill="background1" w:themeFillShade="D9"/>
          </w:tcPr>
          <w:p w14:paraId="1496A342" w14:textId="67FD9FAE" w:rsidR="00514C33" w:rsidRPr="00E779A0" w:rsidRDefault="00514C33" w:rsidP="00514C33">
            <w:pPr>
              <w:widowControl/>
              <w:jc w:val="center"/>
              <w:rPr>
                <w:rFonts w:cs="Arial"/>
              </w:rPr>
            </w:pPr>
            <w:r w:rsidRPr="00E779A0">
              <w:rPr>
                <w:rFonts w:cs="Arial"/>
              </w:rPr>
              <w:t>Lines of Business</w:t>
            </w:r>
          </w:p>
        </w:tc>
      </w:tr>
      <w:tr w:rsidR="00BA1D15" w:rsidRPr="00E779A0" w14:paraId="4B82A9D7" w14:textId="77777777" w:rsidTr="00D96C3B">
        <w:trPr>
          <w:tblHeader/>
        </w:trPr>
        <w:tc>
          <w:tcPr>
            <w:tcW w:w="3103" w:type="dxa"/>
            <w:tcBorders>
              <w:bottom w:val="single" w:sz="4" w:space="0" w:color="auto"/>
            </w:tcBorders>
            <w:shd w:val="clear" w:color="auto" w:fill="D9D9D9" w:themeFill="background1" w:themeFillShade="D9"/>
          </w:tcPr>
          <w:p w14:paraId="4E145EE0" w14:textId="77777777" w:rsidR="00BA1D15" w:rsidRPr="00E779A0" w:rsidRDefault="00BA1D15" w:rsidP="003E3275">
            <w:pPr>
              <w:widowControl/>
              <w:jc w:val="center"/>
              <w:rPr>
                <w:rFonts w:cs="Arial"/>
              </w:rPr>
            </w:pPr>
            <w:r w:rsidRPr="00E779A0">
              <w:rPr>
                <w:rFonts w:cs="Arial"/>
              </w:rPr>
              <w:t>Lines of Business</w:t>
            </w:r>
          </w:p>
        </w:tc>
        <w:tc>
          <w:tcPr>
            <w:tcW w:w="3281" w:type="dxa"/>
            <w:shd w:val="clear" w:color="auto" w:fill="D9D9D9" w:themeFill="background1" w:themeFillShade="D9"/>
          </w:tcPr>
          <w:p w14:paraId="7E889DCC" w14:textId="77777777" w:rsidR="00BA1D15" w:rsidRPr="00E779A0" w:rsidRDefault="00BA1D15" w:rsidP="003E3275">
            <w:pPr>
              <w:widowControl/>
              <w:jc w:val="center"/>
              <w:rPr>
                <w:rFonts w:cs="Arial"/>
              </w:rPr>
            </w:pPr>
            <w:r w:rsidRPr="00E779A0">
              <w:rPr>
                <w:rFonts w:cs="Arial"/>
              </w:rPr>
              <w:t>Customer</w:t>
            </w:r>
          </w:p>
        </w:tc>
        <w:tc>
          <w:tcPr>
            <w:tcW w:w="3192" w:type="dxa"/>
            <w:shd w:val="clear" w:color="auto" w:fill="D9D9D9" w:themeFill="background1" w:themeFillShade="D9"/>
          </w:tcPr>
          <w:p w14:paraId="5A1AA6ED" w14:textId="77777777" w:rsidR="00BA1D15" w:rsidRPr="00E779A0" w:rsidRDefault="00BA1D15" w:rsidP="003E3275">
            <w:pPr>
              <w:widowControl/>
              <w:jc w:val="center"/>
              <w:rPr>
                <w:rFonts w:cs="Arial"/>
              </w:rPr>
            </w:pPr>
            <w:r w:rsidRPr="00E779A0">
              <w:rPr>
                <w:rFonts w:cs="Arial"/>
              </w:rPr>
              <w:t>Difference</w:t>
            </w:r>
          </w:p>
        </w:tc>
      </w:tr>
      <w:tr w:rsidR="00BA1D15" w:rsidRPr="00E779A0" w14:paraId="0BD08635" w14:textId="77777777" w:rsidTr="003E3275">
        <w:trPr>
          <w:trHeight w:val="602"/>
        </w:trPr>
        <w:tc>
          <w:tcPr>
            <w:tcW w:w="3103" w:type="dxa"/>
            <w:tcBorders>
              <w:bottom w:val="nil"/>
            </w:tcBorders>
            <w:shd w:val="clear" w:color="auto" w:fill="auto"/>
          </w:tcPr>
          <w:p w14:paraId="6EBA6B7A" w14:textId="72171902" w:rsidR="00BA1D15" w:rsidRDefault="00BA1D15" w:rsidP="003E3275">
            <w:pPr>
              <w:widowControl/>
              <w:rPr>
                <w:rFonts w:cs="Arial"/>
              </w:rPr>
            </w:pPr>
            <w:r>
              <w:rPr>
                <w:rFonts w:cs="Arial"/>
              </w:rPr>
              <w:t>Annual Season</w:t>
            </w:r>
            <w:r w:rsidR="00B23B6F">
              <w:rPr>
                <w:rFonts w:cs="Arial"/>
              </w:rPr>
              <w:t xml:space="preserve"> </w:t>
            </w:r>
          </w:p>
          <w:p w14:paraId="00BA2761" w14:textId="539A271A" w:rsidR="00BA1D15" w:rsidRPr="00E779A0" w:rsidRDefault="00BA1D15" w:rsidP="003E3275">
            <w:pPr>
              <w:widowControl/>
              <w:jc w:val="right"/>
              <w:rPr>
                <w:rFonts w:cs="Arial"/>
              </w:rPr>
            </w:pPr>
          </w:p>
        </w:tc>
        <w:tc>
          <w:tcPr>
            <w:tcW w:w="3281" w:type="dxa"/>
            <w:shd w:val="clear" w:color="auto" w:fill="auto"/>
          </w:tcPr>
          <w:p w14:paraId="008551B0" w14:textId="5BDB0050" w:rsidR="00BA1D15" w:rsidRPr="00E779A0" w:rsidRDefault="00BA1D15" w:rsidP="003E3275">
            <w:pPr>
              <w:widowControl/>
              <w:jc w:val="center"/>
              <w:rPr>
                <w:rFonts w:cs="Arial"/>
              </w:rPr>
            </w:pPr>
            <w:r>
              <w:rPr>
                <w:rFonts w:cs="Arial"/>
              </w:rPr>
              <w:t xml:space="preserve">Chicago </w:t>
            </w:r>
            <w:r w:rsidR="00B75C17">
              <w:rPr>
                <w:rFonts w:cs="Arial"/>
              </w:rPr>
              <w:t>t</w:t>
            </w:r>
            <w:r>
              <w:rPr>
                <w:rFonts w:cs="Arial"/>
              </w:rPr>
              <w:t>heatregoers</w:t>
            </w:r>
          </w:p>
        </w:tc>
        <w:tc>
          <w:tcPr>
            <w:tcW w:w="3192" w:type="dxa"/>
            <w:shd w:val="clear" w:color="auto" w:fill="auto"/>
          </w:tcPr>
          <w:p w14:paraId="159B8F2E" w14:textId="77777777" w:rsidR="00BA1D15" w:rsidRPr="00E779A0" w:rsidRDefault="00BA1D15" w:rsidP="003E3275">
            <w:pPr>
              <w:widowControl/>
              <w:jc w:val="center"/>
              <w:rPr>
                <w:rFonts w:cs="Arial"/>
              </w:rPr>
            </w:pPr>
            <w:r>
              <w:rPr>
                <w:rFonts w:cs="Arial"/>
              </w:rPr>
              <w:t xml:space="preserve">Gain knowledge and </w:t>
            </w:r>
            <w:r>
              <w:rPr>
                <w:rFonts w:cs="Arial"/>
              </w:rPr>
              <w:br/>
              <w:t>self-awareness</w:t>
            </w:r>
          </w:p>
        </w:tc>
      </w:tr>
      <w:tr w:rsidR="00BA1D15" w:rsidRPr="00E779A0" w14:paraId="7E48B0A9" w14:textId="77777777" w:rsidTr="00D96C3B">
        <w:tc>
          <w:tcPr>
            <w:tcW w:w="3103" w:type="dxa"/>
            <w:tcBorders>
              <w:top w:val="nil"/>
              <w:bottom w:val="nil"/>
            </w:tcBorders>
            <w:shd w:val="clear" w:color="auto" w:fill="auto"/>
          </w:tcPr>
          <w:p w14:paraId="59B943B5" w14:textId="7203010B" w:rsidR="00BA1D15" w:rsidRPr="00E779A0" w:rsidRDefault="00BA1D15" w:rsidP="003E3275">
            <w:pPr>
              <w:widowControl/>
              <w:jc w:val="right"/>
              <w:rPr>
                <w:rFonts w:cs="Arial"/>
              </w:rPr>
            </w:pPr>
            <w:proofErr w:type="spellStart"/>
            <w:r w:rsidRPr="00E779A0">
              <w:rPr>
                <w:rFonts w:cs="Arial"/>
              </w:rPr>
              <w:t>FlexPass</w:t>
            </w:r>
            <w:proofErr w:type="spellEnd"/>
            <w:r w:rsidRPr="00E779A0">
              <w:rPr>
                <w:rFonts w:cs="Arial"/>
              </w:rPr>
              <w:t xml:space="preserve"> Subscri</w:t>
            </w:r>
            <w:r w:rsidR="003F669A">
              <w:rPr>
                <w:rFonts w:cs="Arial"/>
              </w:rPr>
              <w:t>ption</w:t>
            </w:r>
          </w:p>
        </w:tc>
        <w:tc>
          <w:tcPr>
            <w:tcW w:w="3281" w:type="dxa"/>
            <w:shd w:val="clear" w:color="auto" w:fill="auto"/>
          </w:tcPr>
          <w:p w14:paraId="33674B89" w14:textId="784BF2B6" w:rsidR="00BA1D15" w:rsidRPr="00E779A0" w:rsidRDefault="00BA1D15" w:rsidP="003E3275">
            <w:pPr>
              <w:widowControl/>
              <w:jc w:val="center"/>
              <w:rPr>
                <w:rFonts w:cs="Arial"/>
              </w:rPr>
            </w:pPr>
            <w:r>
              <w:rPr>
                <w:rFonts w:cs="Arial"/>
              </w:rPr>
              <w:t xml:space="preserve">Avid Chicago </w:t>
            </w:r>
            <w:r w:rsidR="00B75C17">
              <w:rPr>
                <w:rFonts w:cs="Arial"/>
              </w:rPr>
              <w:t>t</w:t>
            </w:r>
            <w:r>
              <w:rPr>
                <w:rFonts w:cs="Arial"/>
              </w:rPr>
              <w:t>heatregoers</w:t>
            </w:r>
          </w:p>
        </w:tc>
        <w:tc>
          <w:tcPr>
            <w:tcW w:w="3192" w:type="dxa"/>
            <w:shd w:val="clear" w:color="auto" w:fill="auto"/>
          </w:tcPr>
          <w:p w14:paraId="1CC9A196" w14:textId="77777777" w:rsidR="00BA1D15" w:rsidRPr="00E779A0" w:rsidRDefault="00BA1D15" w:rsidP="003E3275">
            <w:pPr>
              <w:widowControl/>
              <w:jc w:val="center"/>
              <w:rPr>
                <w:rFonts w:cs="Arial"/>
              </w:rPr>
            </w:pPr>
            <w:r>
              <w:rPr>
                <w:rFonts w:cs="Arial"/>
              </w:rPr>
              <w:t>Never miss a show; Guarantee your experience</w:t>
            </w:r>
          </w:p>
        </w:tc>
      </w:tr>
      <w:tr w:rsidR="00BA1D15" w:rsidRPr="00E779A0" w14:paraId="65BE6EFD" w14:textId="77777777" w:rsidTr="00D96C3B">
        <w:tc>
          <w:tcPr>
            <w:tcW w:w="3103" w:type="dxa"/>
            <w:tcBorders>
              <w:top w:val="nil"/>
              <w:bottom w:val="single" w:sz="4" w:space="0" w:color="auto"/>
            </w:tcBorders>
            <w:shd w:val="clear" w:color="auto" w:fill="auto"/>
          </w:tcPr>
          <w:p w14:paraId="45AE33F0" w14:textId="2BB47146" w:rsidR="00BA1D15" w:rsidRPr="00E779A0" w:rsidRDefault="00BA1D15" w:rsidP="003E3275">
            <w:pPr>
              <w:widowControl/>
              <w:jc w:val="right"/>
              <w:rPr>
                <w:rFonts w:cs="Arial"/>
              </w:rPr>
            </w:pPr>
            <w:r w:rsidRPr="00E779A0">
              <w:rPr>
                <w:rFonts w:cs="Arial"/>
              </w:rPr>
              <w:t>MyLine</w:t>
            </w:r>
            <w:r w:rsidR="00914CFC">
              <w:rPr>
                <w:rFonts w:cs="Arial"/>
              </w:rPr>
              <w:t xml:space="preserve"> Program</w:t>
            </w:r>
            <w:r w:rsidRPr="00E779A0">
              <w:rPr>
                <w:rFonts w:cs="Arial"/>
              </w:rPr>
              <w:t xml:space="preserve"> </w:t>
            </w:r>
          </w:p>
        </w:tc>
        <w:tc>
          <w:tcPr>
            <w:tcW w:w="3281" w:type="dxa"/>
            <w:shd w:val="clear" w:color="auto" w:fill="auto"/>
          </w:tcPr>
          <w:p w14:paraId="470B516F" w14:textId="77777777" w:rsidR="00BA1D15" w:rsidRPr="00E779A0" w:rsidRDefault="00BA1D15" w:rsidP="003E3275">
            <w:pPr>
              <w:widowControl/>
              <w:jc w:val="center"/>
              <w:rPr>
                <w:rFonts w:cs="Arial"/>
              </w:rPr>
            </w:pPr>
            <w:r>
              <w:rPr>
                <w:rFonts w:cs="Arial"/>
              </w:rPr>
              <w:t>Patrons under the age of 35</w:t>
            </w:r>
          </w:p>
        </w:tc>
        <w:tc>
          <w:tcPr>
            <w:tcW w:w="3192" w:type="dxa"/>
            <w:shd w:val="clear" w:color="auto" w:fill="auto"/>
          </w:tcPr>
          <w:p w14:paraId="183FE199" w14:textId="77777777" w:rsidR="00BA1D15" w:rsidRPr="00E779A0" w:rsidRDefault="00BA1D15" w:rsidP="003E3275">
            <w:pPr>
              <w:widowControl/>
              <w:jc w:val="center"/>
              <w:rPr>
                <w:rFonts w:cs="Arial"/>
              </w:rPr>
            </w:pPr>
            <w:r>
              <w:rPr>
                <w:rFonts w:cs="Arial"/>
              </w:rPr>
              <w:t xml:space="preserve">Experience great theatre </w:t>
            </w:r>
            <w:r>
              <w:rPr>
                <w:rFonts w:cs="Arial"/>
              </w:rPr>
              <w:br/>
              <w:t>at a great price</w:t>
            </w:r>
          </w:p>
        </w:tc>
      </w:tr>
      <w:tr w:rsidR="00BA1D15" w:rsidRPr="00E779A0" w14:paraId="53F54356" w14:textId="77777777" w:rsidTr="00D96C3B">
        <w:tc>
          <w:tcPr>
            <w:tcW w:w="3103" w:type="dxa"/>
            <w:tcBorders>
              <w:top w:val="single" w:sz="4" w:space="0" w:color="auto"/>
              <w:bottom w:val="single" w:sz="4" w:space="0" w:color="auto"/>
            </w:tcBorders>
            <w:shd w:val="clear" w:color="auto" w:fill="auto"/>
          </w:tcPr>
          <w:p w14:paraId="55B4D9E4" w14:textId="77777777" w:rsidR="00BA1D15" w:rsidRPr="00E779A0" w:rsidRDefault="00BA1D15" w:rsidP="003E3275">
            <w:pPr>
              <w:widowControl/>
              <w:rPr>
                <w:rFonts w:cs="Arial"/>
              </w:rPr>
            </w:pPr>
            <w:r w:rsidRPr="00E779A0">
              <w:rPr>
                <w:rFonts w:cs="Arial"/>
              </w:rPr>
              <w:t xml:space="preserve">TimePieces Reading Series </w:t>
            </w:r>
          </w:p>
        </w:tc>
        <w:tc>
          <w:tcPr>
            <w:tcW w:w="3281" w:type="dxa"/>
            <w:shd w:val="clear" w:color="auto" w:fill="auto"/>
          </w:tcPr>
          <w:p w14:paraId="1617F4F2" w14:textId="14AB29BB" w:rsidR="00BA1D15" w:rsidRPr="00E779A0" w:rsidRDefault="00BA1D15" w:rsidP="003E3275">
            <w:pPr>
              <w:widowControl/>
              <w:jc w:val="center"/>
              <w:rPr>
                <w:rFonts w:cs="Arial"/>
              </w:rPr>
            </w:pPr>
            <w:r>
              <w:rPr>
                <w:rFonts w:cs="Arial"/>
              </w:rPr>
              <w:t xml:space="preserve">Chicago </w:t>
            </w:r>
            <w:r w:rsidR="00B75C17">
              <w:rPr>
                <w:rFonts w:cs="Arial"/>
              </w:rPr>
              <w:t>t</w:t>
            </w:r>
            <w:r>
              <w:rPr>
                <w:rFonts w:cs="Arial"/>
              </w:rPr>
              <w:t>heatregoers interested in new work</w:t>
            </w:r>
          </w:p>
        </w:tc>
        <w:tc>
          <w:tcPr>
            <w:tcW w:w="3192" w:type="dxa"/>
            <w:shd w:val="clear" w:color="auto" w:fill="auto"/>
          </w:tcPr>
          <w:p w14:paraId="301C97B8" w14:textId="77777777" w:rsidR="00BA1D15" w:rsidRPr="00E779A0" w:rsidRDefault="00BA1D15" w:rsidP="003E3275">
            <w:pPr>
              <w:widowControl/>
              <w:jc w:val="center"/>
              <w:rPr>
                <w:rFonts w:cs="Arial"/>
              </w:rPr>
            </w:pPr>
            <w:r>
              <w:rPr>
                <w:rFonts w:cs="Arial"/>
              </w:rPr>
              <w:t>See it first</w:t>
            </w:r>
          </w:p>
        </w:tc>
      </w:tr>
      <w:tr w:rsidR="00BA1D15" w:rsidRPr="00E779A0" w14:paraId="105A892C" w14:textId="77777777" w:rsidTr="00D96C3B">
        <w:tc>
          <w:tcPr>
            <w:tcW w:w="3103" w:type="dxa"/>
            <w:tcBorders>
              <w:top w:val="single" w:sz="4" w:space="0" w:color="auto"/>
              <w:bottom w:val="single" w:sz="4" w:space="0" w:color="auto"/>
            </w:tcBorders>
            <w:shd w:val="clear" w:color="auto" w:fill="auto"/>
          </w:tcPr>
          <w:p w14:paraId="03251DC0" w14:textId="77777777" w:rsidR="00BA1D15" w:rsidRPr="00E779A0" w:rsidRDefault="00BA1D15" w:rsidP="003E3275">
            <w:pPr>
              <w:widowControl/>
              <w:rPr>
                <w:rFonts w:cs="Arial"/>
              </w:rPr>
            </w:pPr>
            <w:r w:rsidRPr="00E779A0">
              <w:rPr>
                <w:rFonts w:cs="Arial"/>
              </w:rPr>
              <w:t xml:space="preserve">Sunday Scholar Program </w:t>
            </w:r>
          </w:p>
        </w:tc>
        <w:tc>
          <w:tcPr>
            <w:tcW w:w="3281" w:type="dxa"/>
            <w:shd w:val="clear" w:color="auto" w:fill="auto"/>
          </w:tcPr>
          <w:p w14:paraId="41F30A9E" w14:textId="056C96EC" w:rsidR="00BA1D15" w:rsidRPr="00E779A0" w:rsidRDefault="00BA1D15" w:rsidP="003E3275">
            <w:pPr>
              <w:widowControl/>
              <w:jc w:val="center"/>
              <w:rPr>
                <w:rFonts w:cs="Arial"/>
              </w:rPr>
            </w:pPr>
            <w:r>
              <w:rPr>
                <w:rFonts w:cs="Arial"/>
              </w:rPr>
              <w:t xml:space="preserve">Thoughtful </w:t>
            </w:r>
            <w:r w:rsidR="00B75C17">
              <w:rPr>
                <w:rFonts w:cs="Arial"/>
              </w:rPr>
              <w:t>t</w:t>
            </w:r>
            <w:r>
              <w:rPr>
                <w:rFonts w:cs="Arial"/>
              </w:rPr>
              <w:t>heatregoers</w:t>
            </w:r>
          </w:p>
        </w:tc>
        <w:tc>
          <w:tcPr>
            <w:tcW w:w="3192" w:type="dxa"/>
            <w:shd w:val="clear" w:color="auto" w:fill="auto"/>
          </w:tcPr>
          <w:p w14:paraId="23EB2E43" w14:textId="77777777" w:rsidR="00BA1D15" w:rsidRPr="00E779A0" w:rsidRDefault="00BA1D15" w:rsidP="003E3275">
            <w:pPr>
              <w:widowControl/>
              <w:jc w:val="center"/>
              <w:rPr>
                <w:rFonts w:cs="Arial"/>
              </w:rPr>
            </w:pPr>
            <w:r>
              <w:rPr>
                <w:rFonts w:cs="Arial"/>
              </w:rPr>
              <w:t>See more; Go behind the scenes</w:t>
            </w:r>
          </w:p>
        </w:tc>
      </w:tr>
      <w:tr w:rsidR="00BA1D15" w:rsidRPr="00E779A0" w14:paraId="3A7B773C" w14:textId="77777777" w:rsidTr="00D96C3B">
        <w:tc>
          <w:tcPr>
            <w:tcW w:w="3103" w:type="dxa"/>
            <w:tcBorders>
              <w:top w:val="single" w:sz="4" w:space="0" w:color="auto"/>
            </w:tcBorders>
            <w:shd w:val="clear" w:color="auto" w:fill="auto"/>
          </w:tcPr>
          <w:p w14:paraId="7C4D25BD" w14:textId="77777777" w:rsidR="00BA1D15" w:rsidRPr="00E779A0" w:rsidRDefault="00BA1D15" w:rsidP="003E3275">
            <w:pPr>
              <w:widowControl/>
              <w:rPr>
                <w:rFonts w:cs="Arial"/>
              </w:rPr>
            </w:pPr>
            <w:r w:rsidRPr="00E779A0">
              <w:rPr>
                <w:rFonts w:cs="Arial"/>
              </w:rPr>
              <w:t>Living History Program</w:t>
            </w:r>
          </w:p>
        </w:tc>
        <w:tc>
          <w:tcPr>
            <w:tcW w:w="3281" w:type="dxa"/>
            <w:shd w:val="clear" w:color="auto" w:fill="auto"/>
          </w:tcPr>
          <w:p w14:paraId="36ADABD0" w14:textId="31E680C0" w:rsidR="00BA1D15" w:rsidRPr="00E779A0" w:rsidRDefault="00BA1D15" w:rsidP="003E3275">
            <w:pPr>
              <w:widowControl/>
              <w:jc w:val="center"/>
              <w:rPr>
                <w:rFonts w:cs="Arial"/>
              </w:rPr>
            </w:pPr>
            <w:r>
              <w:rPr>
                <w:rFonts w:cs="Arial"/>
              </w:rPr>
              <w:t xml:space="preserve">Chicago Public School </w:t>
            </w:r>
            <w:r w:rsidR="00B75C17">
              <w:rPr>
                <w:rFonts w:cs="Arial"/>
              </w:rPr>
              <w:t>s</w:t>
            </w:r>
            <w:r>
              <w:rPr>
                <w:rFonts w:cs="Arial"/>
              </w:rPr>
              <w:t>tudents</w:t>
            </w:r>
          </w:p>
        </w:tc>
        <w:tc>
          <w:tcPr>
            <w:tcW w:w="3192" w:type="dxa"/>
            <w:shd w:val="clear" w:color="auto" w:fill="auto"/>
          </w:tcPr>
          <w:p w14:paraId="3FA5109F" w14:textId="77777777" w:rsidR="00BA1D15" w:rsidRPr="00E779A0" w:rsidRDefault="00BA1D15" w:rsidP="003E3275">
            <w:pPr>
              <w:widowControl/>
              <w:jc w:val="center"/>
              <w:rPr>
                <w:rFonts w:cs="Arial"/>
              </w:rPr>
            </w:pPr>
            <w:r>
              <w:rPr>
                <w:rFonts w:cs="Arial"/>
              </w:rPr>
              <w:t>Confident and competent learners</w:t>
            </w:r>
          </w:p>
        </w:tc>
      </w:tr>
      <w:tr w:rsidR="00BA1D15" w:rsidRPr="00E779A0" w14:paraId="4B874D0F" w14:textId="77777777" w:rsidTr="00D96C3B">
        <w:tc>
          <w:tcPr>
            <w:tcW w:w="3103" w:type="dxa"/>
            <w:shd w:val="clear" w:color="auto" w:fill="auto"/>
          </w:tcPr>
          <w:p w14:paraId="2D99F99C" w14:textId="77777777" w:rsidR="00BA1D15" w:rsidRPr="00E779A0" w:rsidRDefault="00BA1D15" w:rsidP="003E3275">
            <w:pPr>
              <w:widowControl/>
              <w:rPr>
                <w:rFonts w:cs="Arial"/>
              </w:rPr>
            </w:pPr>
            <w:r w:rsidRPr="00E779A0">
              <w:rPr>
                <w:rFonts w:cs="Arial"/>
              </w:rPr>
              <w:t>Company Artists</w:t>
            </w:r>
          </w:p>
        </w:tc>
        <w:tc>
          <w:tcPr>
            <w:tcW w:w="3281" w:type="dxa"/>
            <w:shd w:val="clear" w:color="auto" w:fill="auto"/>
          </w:tcPr>
          <w:p w14:paraId="0709B416" w14:textId="7FCA075F" w:rsidR="00BA1D15" w:rsidRPr="00E779A0" w:rsidRDefault="00BA1D15" w:rsidP="003E3275">
            <w:pPr>
              <w:widowControl/>
              <w:jc w:val="center"/>
              <w:rPr>
                <w:rFonts w:cs="Arial"/>
              </w:rPr>
            </w:pPr>
            <w:r>
              <w:rPr>
                <w:rFonts w:cs="Arial"/>
              </w:rPr>
              <w:t xml:space="preserve">Core </w:t>
            </w:r>
            <w:r w:rsidR="00B75C17">
              <w:rPr>
                <w:rFonts w:cs="Arial"/>
              </w:rPr>
              <w:t>f</w:t>
            </w:r>
            <w:r>
              <w:rPr>
                <w:rFonts w:cs="Arial"/>
              </w:rPr>
              <w:t xml:space="preserve">amily of </w:t>
            </w:r>
            <w:r w:rsidR="00B75C17">
              <w:rPr>
                <w:rFonts w:cs="Arial"/>
              </w:rPr>
              <w:t>a</w:t>
            </w:r>
            <w:r>
              <w:rPr>
                <w:rFonts w:cs="Arial"/>
              </w:rPr>
              <w:t>rtists</w:t>
            </w:r>
          </w:p>
        </w:tc>
        <w:tc>
          <w:tcPr>
            <w:tcW w:w="3192" w:type="dxa"/>
            <w:shd w:val="clear" w:color="auto" w:fill="auto"/>
          </w:tcPr>
          <w:p w14:paraId="1A4E5E60" w14:textId="77777777" w:rsidR="00BA1D15" w:rsidRPr="00E779A0" w:rsidRDefault="00BA1D15" w:rsidP="003E3275">
            <w:pPr>
              <w:widowControl/>
              <w:jc w:val="center"/>
              <w:rPr>
                <w:rFonts w:cs="Arial"/>
              </w:rPr>
            </w:pPr>
            <w:r>
              <w:rPr>
                <w:rFonts w:cs="Arial"/>
              </w:rPr>
              <w:t xml:space="preserve">Perform more; </w:t>
            </w:r>
            <w:r>
              <w:rPr>
                <w:rFonts w:cs="Arial"/>
              </w:rPr>
              <w:br/>
              <w:t>Create TimeLine’s future</w:t>
            </w:r>
          </w:p>
        </w:tc>
      </w:tr>
      <w:tr w:rsidR="00BA1D15" w:rsidRPr="00E779A0" w14:paraId="21606576" w14:textId="77777777" w:rsidTr="003E3275">
        <w:tc>
          <w:tcPr>
            <w:tcW w:w="3103" w:type="dxa"/>
            <w:tcBorders>
              <w:bottom w:val="single" w:sz="4" w:space="0" w:color="auto"/>
            </w:tcBorders>
            <w:shd w:val="clear" w:color="auto" w:fill="auto"/>
          </w:tcPr>
          <w:p w14:paraId="20A41D88" w14:textId="77777777" w:rsidR="00BA1D15" w:rsidRPr="00E779A0" w:rsidRDefault="00BA1D15" w:rsidP="003E3275">
            <w:pPr>
              <w:widowControl/>
              <w:rPr>
                <w:rFonts w:cs="Arial"/>
              </w:rPr>
            </w:pPr>
            <w:r w:rsidRPr="00E779A0">
              <w:rPr>
                <w:rFonts w:cs="Arial"/>
              </w:rPr>
              <w:t xml:space="preserve">Research (Dramaturgy) </w:t>
            </w:r>
          </w:p>
        </w:tc>
        <w:tc>
          <w:tcPr>
            <w:tcW w:w="3281" w:type="dxa"/>
            <w:shd w:val="clear" w:color="auto" w:fill="auto"/>
          </w:tcPr>
          <w:p w14:paraId="530D9F28" w14:textId="0489C086" w:rsidR="00BA1D15" w:rsidRPr="00E779A0" w:rsidRDefault="00BA1D15" w:rsidP="003E3275">
            <w:pPr>
              <w:widowControl/>
              <w:jc w:val="center"/>
              <w:rPr>
                <w:rFonts w:cs="Arial"/>
              </w:rPr>
            </w:pPr>
            <w:r>
              <w:rPr>
                <w:rFonts w:cs="Arial"/>
              </w:rPr>
              <w:t xml:space="preserve">All TimeLine </w:t>
            </w:r>
            <w:r w:rsidR="00B75C17">
              <w:rPr>
                <w:rFonts w:cs="Arial"/>
              </w:rPr>
              <w:t>c</w:t>
            </w:r>
            <w:r>
              <w:rPr>
                <w:rFonts w:cs="Arial"/>
              </w:rPr>
              <w:t>onstituents</w:t>
            </w:r>
          </w:p>
        </w:tc>
        <w:tc>
          <w:tcPr>
            <w:tcW w:w="3192" w:type="dxa"/>
            <w:shd w:val="clear" w:color="auto" w:fill="auto"/>
          </w:tcPr>
          <w:p w14:paraId="4C9F9693" w14:textId="33AB95A5" w:rsidR="00BA1D15" w:rsidRPr="00E779A0" w:rsidRDefault="00BA1D15" w:rsidP="003E3275">
            <w:pPr>
              <w:widowControl/>
              <w:jc w:val="center"/>
              <w:rPr>
                <w:rFonts w:cs="Arial"/>
              </w:rPr>
            </w:pPr>
            <w:r>
              <w:rPr>
                <w:rFonts w:cs="Arial"/>
              </w:rPr>
              <w:t>Ensure authentic experiences</w:t>
            </w:r>
          </w:p>
        </w:tc>
      </w:tr>
      <w:tr w:rsidR="00BA1D15" w:rsidRPr="00E779A0" w14:paraId="7CD15AA2" w14:textId="77777777" w:rsidTr="003E3275">
        <w:tc>
          <w:tcPr>
            <w:tcW w:w="3103" w:type="dxa"/>
            <w:tcBorders>
              <w:top w:val="single" w:sz="4" w:space="0" w:color="auto"/>
              <w:left w:val="single" w:sz="4" w:space="0" w:color="auto"/>
              <w:bottom w:val="nil"/>
              <w:right w:val="single" w:sz="4" w:space="0" w:color="auto"/>
            </w:tcBorders>
            <w:shd w:val="clear" w:color="auto" w:fill="auto"/>
          </w:tcPr>
          <w:p w14:paraId="0A213477" w14:textId="77777777" w:rsidR="00BA1D15" w:rsidRDefault="00BA1D15" w:rsidP="003E3275">
            <w:pPr>
              <w:widowControl/>
              <w:rPr>
                <w:rFonts w:cs="Arial"/>
              </w:rPr>
            </w:pPr>
            <w:r>
              <w:rPr>
                <w:rFonts w:cs="Arial"/>
              </w:rPr>
              <w:t>Resource Development</w:t>
            </w:r>
          </w:p>
          <w:p w14:paraId="36E66F7B" w14:textId="77777777" w:rsidR="00BA1D15" w:rsidRPr="00E779A0" w:rsidRDefault="00BA1D15" w:rsidP="003E3275">
            <w:pPr>
              <w:widowControl/>
              <w:jc w:val="right"/>
              <w:rPr>
                <w:rFonts w:cs="Arial"/>
              </w:rPr>
            </w:pPr>
            <w:r w:rsidRPr="00E779A0">
              <w:rPr>
                <w:rFonts w:cs="Arial"/>
              </w:rPr>
              <w:t xml:space="preserve">Annual Fund </w:t>
            </w:r>
          </w:p>
        </w:tc>
        <w:tc>
          <w:tcPr>
            <w:tcW w:w="3281" w:type="dxa"/>
            <w:tcBorders>
              <w:left w:val="single" w:sz="4" w:space="0" w:color="auto"/>
            </w:tcBorders>
            <w:shd w:val="clear" w:color="auto" w:fill="auto"/>
          </w:tcPr>
          <w:p w14:paraId="2D58AC1A" w14:textId="77777777" w:rsidR="00B23B6F" w:rsidRDefault="00B23B6F" w:rsidP="003E3275">
            <w:pPr>
              <w:widowControl/>
              <w:jc w:val="center"/>
              <w:rPr>
                <w:rFonts w:cs="Arial"/>
              </w:rPr>
            </w:pPr>
          </w:p>
          <w:p w14:paraId="414F88A4" w14:textId="5898A0EC" w:rsidR="00BA1D15" w:rsidRPr="00E779A0" w:rsidRDefault="00BA1D15" w:rsidP="003E3275">
            <w:pPr>
              <w:widowControl/>
              <w:jc w:val="center"/>
              <w:rPr>
                <w:rFonts w:cs="Arial"/>
              </w:rPr>
            </w:pPr>
            <w:r>
              <w:rPr>
                <w:rFonts w:cs="Arial"/>
              </w:rPr>
              <w:t xml:space="preserve">Individual </w:t>
            </w:r>
            <w:r w:rsidR="00B75C17">
              <w:rPr>
                <w:rFonts w:cs="Arial"/>
              </w:rPr>
              <w:t>d</w:t>
            </w:r>
            <w:r>
              <w:rPr>
                <w:rFonts w:cs="Arial"/>
              </w:rPr>
              <w:t>onors</w:t>
            </w:r>
          </w:p>
        </w:tc>
        <w:tc>
          <w:tcPr>
            <w:tcW w:w="3192" w:type="dxa"/>
            <w:shd w:val="clear" w:color="auto" w:fill="auto"/>
          </w:tcPr>
          <w:p w14:paraId="3DCF299A" w14:textId="77777777" w:rsidR="00B23B6F" w:rsidRDefault="00B23B6F" w:rsidP="003E3275">
            <w:pPr>
              <w:widowControl/>
              <w:jc w:val="center"/>
              <w:rPr>
                <w:rFonts w:cs="Arial"/>
              </w:rPr>
            </w:pPr>
          </w:p>
          <w:p w14:paraId="2339D5F2" w14:textId="77777777" w:rsidR="00BA1D15" w:rsidRPr="00E779A0" w:rsidRDefault="00BA1D15" w:rsidP="003E3275">
            <w:pPr>
              <w:widowControl/>
              <w:jc w:val="center"/>
              <w:rPr>
                <w:rFonts w:cs="Arial"/>
              </w:rPr>
            </w:pPr>
            <w:r>
              <w:rPr>
                <w:rFonts w:cs="Arial"/>
              </w:rPr>
              <w:t>Feel generous; Make history</w:t>
            </w:r>
          </w:p>
        </w:tc>
      </w:tr>
      <w:tr w:rsidR="00BA1D15" w:rsidRPr="00E779A0" w14:paraId="2726F169" w14:textId="77777777" w:rsidTr="003E3275">
        <w:tc>
          <w:tcPr>
            <w:tcW w:w="3103" w:type="dxa"/>
            <w:tcBorders>
              <w:top w:val="nil"/>
              <w:left w:val="single" w:sz="4" w:space="0" w:color="auto"/>
              <w:bottom w:val="nil"/>
              <w:right w:val="single" w:sz="4" w:space="0" w:color="auto"/>
            </w:tcBorders>
            <w:shd w:val="clear" w:color="auto" w:fill="auto"/>
          </w:tcPr>
          <w:p w14:paraId="068F0220" w14:textId="77777777" w:rsidR="00BA1D15" w:rsidRPr="00E779A0" w:rsidRDefault="00BA1D15" w:rsidP="003E3275">
            <w:pPr>
              <w:widowControl/>
              <w:jc w:val="right"/>
              <w:rPr>
                <w:rFonts w:cs="Arial"/>
              </w:rPr>
            </w:pPr>
            <w:r w:rsidRPr="00E779A0">
              <w:rPr>
                <w:rFonts w:cs="Arial"/>
              </w:rPr>
              <w:t xml:space="preserve">Special Events </w:t>
            </w:r>
          </w:p>
        </w:tc>
        <w:tc>
          <w:tcPr>
            <w:tcW w:w="3281" w:type="dxa"/>
            <w:tcBorders>
              <w:left w:val="single" w:sz="4" w:space="0" w:color="auto"/>
            </w:tcBorders>
            <w:shd w:val="clear" w:color="auto" w:fill="auto"/>
          </w:tcPr>
          <w:p w14:paraId="3751301C" w14:textId="72627099" w:rsidR="00BA1D15" w:rsidRPr="00E779A0" w:rsidRDefault="00BA1D15" w:rsidP="003E3275">
            <w:pPr>
              <w:widowControl/>
              <w:jc w:val="center"/>
              <w:rPr>
                <w:rFonts w:cs="Arial"/>
              </w:rPr>
            </w:pPr>
            <w:r>
              <w:rPr>
                <w:rFonts w:cs="Arial"/>
              </w:rPr>
              <w:t xml:space="preserve">Individual </w:t>
            </w:r>
            <w:r w:rsidR="00B75C17">
              <w:rPr>
                <w:rFonts w:cs="Arial"/>
              </w:rPr>
              <w:t>d</w:t>
            </w:r>
            <w:r>
              <w:rPr>
                <w:rFonts w:cs="Arial"/>
              </w:rPr>
              <w:t>onors</w:t>
            </w:r>
          </w:p>
        </w:tc>
        <w:tc>
          <w:tcPr>
            <w:tcW w:w="3192" w:type="dxa"/>
            <w:shd w:val="clear" w:color="auto" w:fill="auto"/>
          </w:tcPr>
          <w:p w14:paraId="40AF7BA3" w14:textId="77777777" w:rsidR="00BA1D15" w:rsidRPr="00E779A0" w:rsidRDefault="00BA1D15" w:rsidP="003E3275">
            <w:pPr>
              <w:widowControl/>
              <w:jc w:val="center"/>
              <w:rPr>
                <w:rFonts w:cs="Arial"/>
              </w:rPr>
            </w:pPr>
            <w:r>
              <w:rPr>
                <w:rFonts w:cs="Arial"/>
              </w:rPr>
              <w:t>Feel generous; Make history</w:t>
            </w:r>
          </w:p>
        </w:tc>
      </w:tr>
      <w:tr w:rsidR="00BA1D15" w:rsidRPr="00E779A0" w14:paraId="41EEA966" w14:textId="77777777" w:rsidTr="003E3275">
        <w:tc>
          <w:tcPr>
            <w:tcW w:w="3103" w:type="dxa"/>
            <w:tcBorders>
              <w:top w:val="nil"/>
              <w:left w:val="single" w:sz="4" w:space="0" w:color="auto"/>
              <w:bottom w:val="nil"/>
              <w:right w:val="single" w:sz="4" w:space="0" w:color="auto"/>
            </w:tcBorders>
            <w:shd w:val="clear" w:color="auto" w:fill="auto"/>
          </w:tcPr>
          <w:p w14:paraId="1C0810C7" w14:textId="77777777" w:rsidR="00BA1D15" w:rsidRPr="00E779A0" w:rsidRDefault="00BA1D15" w:rsidP="003E3275">
            <w:pPr>
              <w:widowControl/>
              <w:jc w:val="right"/>
              <w:rPr>
                <w:rFonts w:cs="Arial"/>
              </w:rPr>
            </w:pPr>
            <w:r w:rsidRPr="00E779A0">
              <w:rPr>
                <w:rFonts w:cs="Arial"/>
              </w:rPr>
              <w:t xml:space="preserve">Sponsorship </w:t>
            </w:r>
          </w:p>
        </w:tc>
        <w:tc>
          <w:tcPr>
            <w:tcW w:w="3281" w:type="dxa"/>
            <w:tcBorders>
              <w:left w:val="single" w:sz="4" w:space="0" w:color="auto"/>
            </w:tcBorders>
            <w:shd w:val="clear" w:color="auto" w:fill="auto"/>
          </w:tcPr>
          <w:p w14:paraId="7C786EA4" w14:textId="458688E1" w:rsidR="00BA1D15" w:rsidRPr="00E779A0" w:rsidRDefault="00BA1D15" w:rsidP="003E3275">
            <w:pPr>
              <w:widowControl/>
              <w:jc w:val="center"/>
              <w:rPr>
                <w:rFonts w:cs="Arial"/>
              </w:rPr>
            </w:pPr>
            <w:r>
              <w:rPr>
                <w:rFonts w:cs="Arial"/>
              </w:rPr>
              <w:t xml:space="preserve">Corporate </w:t>
            </w:r>
            <w:r w:rsidR="00B75C17">
              <w:rPr>
                <w:rFonts w:cs="Arial"/>
              </w:rPr>
              <w:t>d</w:t>
            </w:r>
            <w:r>
              <w:rPr>
                <w:rFonts w:cs="Arial"/>
              </w:rPr>
              <w:t>onors</w:t>
            </w:r>
          </w:p>
        </w:tc>
        <w:tc>
          <w:tcPr>
            <w:tcW w:w="3192" w:type="dxa"/>
            <w:shd w:val="clear" w:color="auto" w:fill="auto"/>
          </w:tcPr>
          <w:p w14:paraId="33398D4E" w14:textId="77777777" w:rsidR="00BA1D15" w:rsidRPr="00E779A0" w:rsidRDefault="00BA1D15" w:rsidP="003E3275">
            <w:pPr>
              <w:widowControl/>
              <w:jc w:val="center"/>
              <w:rPr>
                <w:rFonts w:cs="Arial"/>
              </w:rPr>
            </w:pPr>
            <w:r>
              <w:rPr>
                <w:rFonts w:cs="Arial"/>
              </w:rPr>
              <w:t>Access potential customers</w:t>
            </w:r>
          </w:p>
        </w:tc>
      </w:tr>
      <w:tr w:rsidR="00BA1D15" w:rsidRPr="00E779A0" w14:paraId="50CA3A5F" w14:textId="77777777" w:rsidTr="003E3275">
        <w:tc>
          <w:tcPr>
            <w:tcW w:w="3103" w:type="dxa"/>
            <w:tcBorders>
              <w:top w:val="nil"/>
              <w:left w:val="single" w:sz="4" w:space="0" w:color="auto"/>
              <w:bottom w:val="single" w:sz="4" w:space="0" w:color="auto"/>
              <w:right w:val="single" w:sz="4" w:space="0" w:color="auto"/>
            </w:tcBorders>
            <w:shd w:val="clear" w:color="auto" w:fill="auto"/>
          </w:tcPr>
          <w:p w14:paraId="7BE59381" w14:textId="77777777" w:rsidR="00BA1D15" w:rsidRPr="00E779A0" w:rsidRDefault="00BA1D15" w:rsidP="003E3275">
            <w:pPr>
              <w:widowControl/>
              <w:jc w:val="right"/>
              <w:rPr>
                <w:rFonts w:cs="Arial"/>
              </w:rPr>
            </w:pPr>
            <w:r>
              <w:rPr>
                <w:rFonts w:cs="Arial"/>
              </w:rPr>
              <w:t>Foundation Support</w:t>
            </w:r>
            <w:r w:rsidRPr="00E779A0">
              <w:rPr>
                <w:rFonts w:cs="Arial"/>
              </w:rPr>
              <w:t xml:space="preserve"> </w:t>
            </w:r>
          </w:p>
        </w:tc>
        <w:tc>
          <w:tcPr>
            <w:tcW w:w="3281" w:type="dxa"/>
            <w:tcBorders>
              <w:left w:val="single" w:sz="4" w:space="0" w:color="auto"/>
            </w:tcBorders>
            <w:shd w:val="clear" w:color="auto" w:fill="auto"/>
          </w:tcPr>
          <w:p w14:paraId="3158B9D2" w14:textId="77777777" w:rsidR="00BA1D15" w:rsidRPr="00E779A0" w:rsidRDefault="00BA1D15" w:rsidP="003E3275">
            <w:pPr>
              <w:widowControl/>
              <w:jc w:val="center"/>
              <w:rPr>
                <w:rFonts w:cs="Arial"/>
              </w:rPr>
            </w:pPr>
            <w:r>
              <w:rPr>
                <w:rFonts w:cs="Arial"/>
              </w:rPr>
              <w:t>Foundations</w:t>
            </w:r>
          </w:p>
        </w:tc>
        <w:tc>
          <w:tcPr>
            <w:tcW w:w="3192" w:type="dxa"/>
            <w:shd w:val="clear" w:color="auto" w:fill="auto"/>
          </w:tcPr>
          <w:p w14:paraId="33DD6DCE" w14:textId="77777777" w:rsidR="00BA1D15" w:rsidRPr="00E779A0" w:rsidRDefault="00BA1D15" w:rsidP="003E3275">
            <w:pPr>
              <w:widowControl/>
              <w:jc w:val="center"/>
              <w:rPr>
                <w:rFonts w:cs="Arial"/>
              </w:rPr>
            </w:pPr>
            <w:r>
              <w:rPr>
                <w:rFonts w:cs="Arial"/>
              </w:rPr>
              <w:t>Fulfill mission</w:t>
            </w:r>
          </w:p>
        </w:tc>
      </w:tr>
    </w:tbl>
    <w:p w14:paraId="792E33BD" w14:textId="77777777" w:rsidR="00BA1D15" w:rsidRPr="00D8667C" w:rsidRDefault="00BA1D15" w:rsidP="003E3275">
      <w:pPr>
        <w:widowControl/>
        <w:rPr>
          <w:rFonts w:cs="Arial"/>
        </w:rPr>
      </w:pPr>
    </w:p>
    <w:p w14:paraId="7C83C2B5" w14:textId="77777777" w:rsidR="00BA1D15" w:rsidRPr="00D8667C" w:rsidRDefault="00BA1D15" w:rsidP="003E3275">
      <w:pPr>
        <w:pStyle w:val="Heading2"/>
        <w:widowControl/>
      </w:pPr>
      <w:bookmarkStart w:id="9" w:name="_Toc445066146"/>
      <w:r w:rsidRPr="00D8667C">
        <w:t xml:space="preserve">Success </w:t>
      </w:r>
      <w:r w:rsidRPr="0032736C">
        <w:rPr>
          <w:rStyle w:val="Heading4Char"/>
          <w:rFonts w:cs="Arial"/>
          <w:b/>
        </w:rPr>
        <w:t>M</w:t>
      </w:r>
      <w:r w:rsidRPr="00D8667C">
        <w:t>easu</w:t>
      </w:r>
      <w:r w:rsidRPr="00D8667C">
        <w:rPr>
          <w:rStyle w:val="Heading3Char"/>
          <w:rFonts w:cs="Arial"/>
        </w:rPr>
        <w:t>r</w:t>
      </w:r>
      <w:r w:rsidRPr="00D8667C">
        <w:t>es</w:t>
      </w:r>
      <w:bookmarkEnd w:id="9"/>
    </w:p>
    <w:p w14:paraId="65D18D11" w14:textId="77777777" w:rsidR="00D96C3B" w:rsidRDefault="00D96C3B" w:rsidP="003E3275">
      <w:pPr>
        <w:widowControl/>
      </w:pPr>
      <w:bookmarkStart w:id="10" w:name="_Toc411086757"/>
    </w:p>
    <w:p w14:paraId="331DB3FF" w14:textId="7706B930" w:rsidR="00BA1D15" w:rsidRDefault="00BA1D15" w:rsidP="003E3275">
      <w:pPr>
        <w:widowControl/>
      </w:pPr>
      <w:r w:rsidRPr="00E779A0">
        <w:t>Suc</w:t>
      </w:r>
      <w:r>
        <w:t>cess Measures allow TimeLine to</w:t>
      </w:r>
      <w:r w:rsidRPr="00E779A0">
        <w:t xml:space="preserve"> track </w:t>
      </w:r>
      <w:r>
        <w:t>its financial health and the number of clients served by LOBs.</w:t>
      </w:r>
      <w:r w:rsidRPr="00E779A0">
        <w:t xml:space="preserve"> T</w:t>
      </w:r>
      <w:r w:rsidR="009C6088">
        <w:t xml:space="preserve">his information is </w:t>
      </w:r>
      <w:r>
        <w:t xml:space="preserve">found in </w:t>
      </w:r>
      <w:r w:rsidR="001B0584">
        <w:t>the organization’s</w:t>
      </w:r>
      <w:r w:rsidRPr="00E779A0">
        <w:t xml:space="preserve"> most recent 990s, its annual report, and as </w:t>
      </w:r>
      <w:r w:rsidR="00F24A61">
        <w:t xml:space="preserve">described </w:t>
      </w:r>
      <w:r w:rsidRPr="00E779A0">
        <w:t>by staff leadership.</w:t>
      </w:r>
      <w:bookmarkEnd w:id="10"/>
      <w:r w:rsidRPr="00E779A0">
        <w:t xml:space="preserve"> </w:t>
      </w:r>
    </w:p>
    <w:p w14:paraId="158F09EB" w14:textId="77777777" w:rsidR="00BA1D15" w:rsidRDefault="00BA1D15" w:rsidP="003E3275">
      <w:pPr>
        <w:widowControl/>
        <w:rPr>
          <w:rFonts w:cs="Arial"/>
        </w:rPr>
      </w:pPr>
    </w:p>
    <w:p w14:paraId="2B7C2C67" w14:textId="77777777" w:rsidR="00BA1D15" w:rsidRDefault="00BA1D15" w:rsidP="003E3275">
      <w:pPr>
        <w:widowControl/>
        <w:rPr>
          <w:rFonts w:cs="Arial"/>
        </w:rPr>
      </w:pPr>
      <w:r>
        <w:t xml:space="preserve">The chart below shows that TimeLine outspent its revenue in 2013. Even so, the total margin was less than 1%. Furthermore, TimeLine’s assets exceed its liabilities and its working capital indicates that TimeLine could sustain its current spending for a short period. </w:t>
      </w:r>
      <w:r w:rsidRPr="00E779A0">
        <w:rPr>
          <w:rFonts w:cs="Arial"/>
        </w:rPr>
        <w:t>Also tracke</w:t>
      </w:r>
      <w:r>
        <w:rPr>
          <w:rFonts w:cs="Arial"/>
        </w:rPr>
        <w:t xml:space="preserve">d in the chart are the LOBs </w:t>
      </w:r>
      <w:r w:rsidRPr="00E779A0">
        <w:rPr>
          <w:rFonts w:cs="Arial"/>
        </w:rPr>
        <w:t>and the nu</w:t>
      </w:r>
      <w:r>
        <w:rPr>
          <w:rFonts w:cs="Arial"/>
        </w:rPr>
        <w:t>mber of clients each line served in 2013</w:t>
      </w:r>
      <w:r w:rsidRPr="00E779A0">
        <w:rPr>
          <w:rFonts w:cs="Arial"/>
        </w:rPr>
        <w:t xml:space="preserve">. </w:t>
      </w:r>
      <w:r>
        <w:rPr>
          <w:rFonts w:cs="Arial"/>
        </w:rPr>
        <w:t>For a more detailed analysis of TimeLine’s success measures, please see the Great Start Report.</w:t>
      </w:r>
    </w:p>
    <w:p w14:paraId="55C02F74" w14:textId="77777777" w:rsidR="00BA1D15" w:rsidRDefault="00BA1D15" w:rsidP="003E3275">
      <w:pPr>
        <w:widowControl/>
        <w:rPr>
          <w:rFonts w:cs="Arial"/>
        </w:rPr>
      </w:pPr>
    </w:p>
    <w:p w14:paraId="096F41FA" w14:textId="77777777" w:rsidR="004A09C8" w:rsidRDefault="004A09C8">
      <w:r>
        <w:br w:type="page"/>
      </w: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4A09C8" w:rsidRPr="004A09C8" w14:paraId="4F38EA72" w14:textId="77777777" w:rsidTr="006B0BCF">
        <w:trPr>
          <w:jc w:val="center"/>
        </w:trPr>
        <w:tc>
          <w:tcPr>
            <w:tcW w:w="5260" w:type="dxa"/>
            <w:tcBorders>
              <w:top w:val="single" w:sz="4" w:space="0" w:color="auto"/>
              <w:left w:val="single" w:sz="4" w:space="0" w:color="auto"/>
              <w:bottom w:val="single" w:sz="4" w:space="0" w:color="auto"/>
              <w:right w:val="nil"/>
            </w:tcBorders>
            <w:shd w:val="clear" w:color="auto" w:fill="D9D9D9" w:themeFill="background1" w:themeFillShade="D9"/>
            <w:hideMark/>
          </w:tcPr>
          <w:p w14:paraId="3FD61598" w14:textId="456687A9" w:rsidR="004A09C8" w:rsidRPr="004A09C8" w:rsidRDefault="004A09C8" w:rsidP="004A09C8">
            <w:pPr>
              <w:widowControl/>
              <w:jc w:val="right"/>
              <w:rPr>
                <w:rFonts w:cs="Arial"/>
              </w:rPr>
            </w:pPr>
            <w:r w:rsidRPr="004A09C8">
              <w:rPr>
                <w:rFonts w:cs="Arial"/>
                <w:b/>
                <w:bCs/>
              </w:rPr>
              <w:lastRenderedPageBreak/>
              <w:t xml:space="preserve">Mission Success Measures </w:t>
            </w:r>
            <w:r w:rsidRPr="004A09C8">
              <w:rPr>
                <w:rFonts w:cs="Arial"/>
              </w:rPr>
              <w:t>($ in thousands)</w:t>
            </w:r>
          </w:p>
        </w:tc>
        <w:tc>
          <w:tcPr>
            <w:tcW w:w="1260" w:type="dxa"/>
            <w:tcBorders>
              <w:top w:val="single" w:sz="4" w:space="0" w:color="auto"/>
              <w:left w:val="nil"/>
              <w:bottom w:val="single" w:sz="4" w:space="0" w:color="auto"/>
              <w:right w:val="nil"/>
            </w:tcBorders>
            <w:shd w:val="clear" w:color="auto" w:fill="D9D9D9" w:themeFill="background1" w:themeFillShade="D9"/>
            <w:hideMark/>
          </w:tcPr>
          <w:p w14:paraId="130740C9" w14:textId="77777777" w:rsidR="004A09C8" w:rsidRPr="004A09C8" w:rsidRDefault="004A09C8" w:rsidP="004A09C8">
            <w:pPr>
              <w:widowControl/>
              <w:jc w:val="right"/>
              <w:rPr>
                <w:rFonts w:cs="Arial"/>
                <w:bCs/>
                <w:color w:val="000000"/>
              </w:rPr>
            </w:pPr>
            <w:r w:rsidRPr="004A09C8">
              <w:rPr>
                <w:rFonts w:cs="Arial"/>
                <w:bCs/>
                <w:color w:val="000000"/>
              </w:rPr>
              <w:t>FYE 2011</w:t>
            </w:r>
          </w:p>
        </w:tc>
        <w:tc>
          <w:tcPr>
            <w:tcW w:w="1260" w:type="dxa"/>
            <w:tcBorders>
              <w:top w:val="single" w:sz="4" w:space="0" w:color="auto"/>
              <w:left w:val="nil"/>
              <w:bottom w:val="single" w:sz="4" w:space="0" w:color="auto"/>
              <w:right w:val="nil"/>
            </w:tcBorders>
            <w:shd w:val="clear" w:color="auto" w:fill="D9D9D9" w:themeFill="background1" w:themeFillShade="D9"/>
            <w:hideMark/>
          </w:tcPr>
          <w:p w14:paraId="184D2D53" w14:textId="77777777" w:rsidR="004A09C8" w:rsidRPr="004A09C8" w:rsidRDefault="004A09C8" w:rsidP="004A09C8">
            <w:pPr>
              <w:widowControl/>
              <w:jc w:val="right"/>
              <w:rPr>
                <w:rFonts w:cs="Arial"/>
                <w:bCs/>
                <w:color w:val="000000"/>
              </w:rPr>
            </w:pPr>
            <w:r w:rsidRPr="004A09C8">
              <w:rPr>
                <w:rFonts w:cs="Arial"/>
                <w:bCs/>
                <w:color w:val="000000"/>
              </w:rPr>
              <w:t>FYE 2012</w:t>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hideMark/>
          </w:tcPr>
          <w:p w14:paraId="63D07582" w14:textId="77777777" w:rsidR="004A09C8" w:rsidRPr="004A09C8" w:rsidRDefault="004A09C8" w:rsidP="004A09C8">
            <w:pPr>
              <w:widowControl/>
              <w:jc w:val="right"/>
              <w:rPr>
                <w:rFonts w:cs="Arial"/>
                <w:bCs/>
                <w:color w:val="000000"/>
              </w:rPr>
            </w:pPr>
            <w:r w:rsidRPr="004A09C8">
              <w:rPr>
                <w:rFonts w:cs="Arial"/>
                <w:bCs/>
                <w:color w:val="000000"/>
              </w:rPr>
              <w:t>FYE 2013</w:t>
            </w:r>
          </w:p>
        </w:tc>
      </w:tr>
      <w:tr w:rsidR="004A09C8" w:rsidRPr="004A09C8" w14:paraId="2F63B54C" w14:textId="77777777" w:rsidTr="006B0BCF">
        <w:trPr>
          <w:jc w:val="center"/>
        </w:trPr>
        <w:tc>
          <w:tcPr>
            <w:tcW w:w="5260" w:type="dxa"/>
            <w:tcBorders>
              <w:top w:val="nil"/>
              <w:left w:val="single" w:sz="4" w:space="0" w:color="auto"/>
              <w:bottom w:val="nil"/>
              <w:right w:val="nil"/>
            </w:tcBorders>
            <w:shd w:val="clear" w:color="auto" w:fill="auto"/>
            <w:hideMark/>
          </w:tcPr>
          <w:p w14:paraId="5586F8AC" w14:textId="77777777" w:rsidR="004A09C8" w:rsidRPr="004A09C8" w:rsidRDefault="004A09C8" w:rsidP="004A09C8">
            <w:pPr>
              <w:widowControl/>
              <w:jc w:val="right"/>
              <w:rPr>
                <w:rFonts w:cs="Arial"/>
              </w:rPr>
            </w:pPr>
            <w:r w:rsidRPr="004A09C8">
              <w:rPr>
                <w:rFonts w:cs="Arial"/>
                <w:b/>
                <w:bCs/>
              </w:rPr>
              <w:t>Profit &amp; Loss</w:t>
            </w:r>
            <w:r w:rsidRPr="004A09C8">
              <w:rPr>
                <w:rFonts w:cs="Arial"/>
              </w:rPr>
              <w:t>: Contributed Revenue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35FEAF7C" w14:textId="77777777" w:rsidR="004A09C8" w:rsidRPr="004A09C8" w:rsidRDefault="004A09C8" w:rsidP="004A09C8">
            <w:pPr>
              <w:widowControl/>
              <w:jc w:val="right"/>
              <w:rPr>
                <w:rFonts w:cs="Arial"/>
              </w:rPr>
            </w:pPr>
            <w:r w:rsidRPr="004A09C8">
              <w:rPr>
                <w:rFonts w:cs="Arial"/>
              </w:rPr>
              <w:t>490</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069EE917" w14:textId="77777777" w:rsidR="004A09C8" w:rsidRPr="004A09C8" w:rsidRDefault="004A09C8" w:rsidP="004A09C8">
            <w:pPr>
              <w:widowControl/>
              <w:jc w:val="right"/>
              <w:rPr>
                <w:rFonts w:cs="Arial"/>
              </w:rPr>
            </w:pPr>
            <w:r w:rsidRPr="004A09C8">
              <w:rPr>
                <w:rFonts w:cs="Arial"/>
              </w:rPr>
              <w:t>513</w:t>
            </w: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1960BDF2" w14:textId="77777777" w:rsidR="004A09C8" w:rsidRPr="004A09C8" w:rsidRDefault="004A09C8" w:rsidP="004A09C8">
            <w:pPr>
              <w:widowControl/>
              <w:jc w:val="right"/>
              <w:rPr>
                <w:rFonts w:cs="Arial"/>
              </w:rPr>
            </w:pPr>
            <w:r w:rsidRPr="004A09C8">
              <w:rPr>
                <w:rFonts w:cs="Arial"/>
              </w:rPr>
              <w:t>512</w:t>
            </w:r>
          </w:p>
        </w:tc>
      </w:tr>
      <w:tr w:rsidR="004A09C8" w:rsidRPr="004A09C8" w14:paraId="35CBCC7B" w14:textId="77777777" w:rsidTr="006B0BCF">
        <w:trPr>
          <w:jc w:val="center"/>
        </w:trPr>
        <w:tc>
          <w:tcPr>
            <w:tcW w:w="5260" w:type="dxa"/>
            <w:tcBorders>
              <w:top w:val="nil"/>
              <w:left w:val="single" w:sz="4" w:space="0" w:color="auto"/>
              <w:bottom w:val="nil"/>
              <w:right w:val="nil"/>
            </w:tcBorders>
            <w:shd w:val="clear" w:color="auto" w:fill="auto"/>
            <w:hideMark/>
          </w:tcPr>
          <w:p w14:paraId="1F2EE9EC" w14:textId="77777777" w:rsidR="004A09C8" w:rsidRPr="004A09C8" w:rsidRDefault="004A09C8" w:rsidP="004A09C8">
            <w:pPr>
              <w:widowControl/>
              <w:jc w:val="right"/>
              <w:rPr>
                <w:rFonts w:cs="Arial"/>
              </w:rPr>
            </w:pPr>
            <w:r w:rsidRPr="004A09C8">
              <w:rPr>
                <w:rFonts w:cs="Arial"/>
              </w:rPr>
              <w:t>Non-contributed Revenue $</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65D0B6E2" w14:textId="77777777" w:rsidR="004A09C8" w:rsidRPr="004A09C8" w:rsidRDefault="004A09C8" w:rsidP="004A09C8">
            <w:pPr>
              <w:widowControl/>
              <w:jc w:val="right"/>
              <w:rPr>
                <w:rFonts w:cs="Arial"/>
              </w:rPr>
            </w:pPr>
            <w:r w:rsidRPr="004A09C8">
              <w:rPr>
                <w:rFonts w:cs="Arial"/>
              </w:rPr>
              <w:t>657</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1304E621" w14:textId="77777777" w:rsidR="004A09C8" w:rsidRPr="004A09C8" w:rsidRDefault="004A09C8" w:rsidP="004A09C8">
            <w:pPr>
              <w:widowControl/>
              <w:jc w:val="right"/>
              <w:rPr>
                <w:rFonts w:cs="Arial"/>
              </w:rPr>
            </w:pPr>
            <w:r w:rsidRPr="004A09C8">
              <w:rPr>
                <w:rFonts w:cs="Arial"/>
              </w:rPr>
              <w:t>835</w:t>
            </w:r>
          </w:p>
        </w:tc>
        <w:tc>
          <w:tcPr>
            <w:tcW w:w="1260" w:type="dxa"/>
            <w:tcBorders>
              <w:top w:val="single" w:sz="2" w:space="0" w:color="D9D9D9" w:themeColor="background1" w:themeShade="D9"/>
              <w:left w:val="nil"/>
              <w:bottom w:val="single" w:sz="4" w:space="0" w:color="auto"/>
              <w:right w:val="single" w:sz="4" w:space="0" w:color="auto"/>
            </w:tcBorders>
            <w:shd w:val="clear" w:color="auto" w:fill="auto"/>
            <w:hideMark/>
          </w:tcPr>
          <w:p w14:paraId="3DFD344A" w14:textId="77777777" w:rsidR="004A09C8" w:rsidRPr="004A09C8" w:rsidRDefault="004A09C8" w:rsidP="004A09C8">
            <w:pPr>
              <w:widowControl/>
              <w:jc w:val="right"/>
              <w:rPr>
                <w:rFonts w:cs="Arial"/>
              </w:rPr>
            </w:pPr>
            <w:r w:rsidRPr="004A09C8">
              <w:rPr>
                <w:rFonts w:cs="Arial"/>
              </w:rPr>
              <w:t>849</w:t>
            </w:r>
          </w:p>
        </w:tc>
      </w:tr>
      <w:tr w:rsidR="004A09C8" w:rsidRPr="004A09C8" w14:paraId="4E1AC04E" w14:textId="77777777" w:rsidTr="006B0BCF">
        <w:trPr>
          <w:jc w:val="center"/>
        </w:trPr>
        <w:tc>
          <w:tcPr>
            <w:tcW w:w="5260" w:type="dxa"/>
            <w:tcBorders>
              <w:top w:val="nil"/>
              <w:left w:val="single" w:sz="4" w:space="0" w:color="auto"/>
              <w:bottom w:val="nil"/>
              <w:right w:val="nil"/>
            </w:tcBorders>
            <w:shd w:val="clear" w:color="auto" w:fill="auto"/>
            <w:hideMark/>
          </w:tcPr>
          <w:p w14:paraId="66705D1A" w14:textId="77777777" w:rsidR="004A09C8" w:rsidRPr="004A09C8" w:rsidRDefault="004A09C8" w:rsidP="004A09C8">
            <w:pPr>
              <w:widowControl/>
              <w:jc w:val="right"/>
              <w:rPr>
                <w:rFonts w:cs="Arial"/>
              </w:rPr>
            </w:pPr>
            <w:r w:rsidRPr="004A09C8">
              <w:rPr>
                <w:rFonts w:cs="Arial"/>
              </w:rPr>
              <w:t>Total Revenue $</w:t>
            </w:r>
          </w:p>
        </w:tc>
        <w:tc>
          <w:tcPr>
            <w:tcW w:w="1260" w:type="dxa"/>
            <w:tcBorders>
              <w:top w:val="nil"/>
              <w:left w:val="nil"/>
              <w:bottom w:val="single" w:sz="4" w:space="0" w:color="auto"/>
              <w:right w:val="nil"/>
            </w:tcBorders>
            <w:shd w:val="clear" w:color="auto" w:fill="auto"/>
            <w:hideMark/>
          </w:tcPr>
          <w:p w14:paraId="7FB0A727" w14:textId="77777777" w:rsidR="004A09C8" w:rsidRPr="004A09C8" w:rsidRDefault="004A09C8" w:rsidP="004A09C8">
            <w:pPr>
              <w:widowControl/>
              <w:jc w:val="right"/>
              <w:rPr>
                <w:rFonts w:cs="Arial"/>
              </w:rPr>
            </w:pPr>
            <w:r w:rsidRPr="004A09C8">
              <w:rPr>
                <w:rFonts w:cs="Arial"/>
              </w:rPr>
              <w:t>1,148</w:t>
            </w:r>
          </w:p>
        </w:tc>
        <w:tc>
          <w:tcPr>
            <w:tcW w:w="1260" w:type="dxa"/>
            <w:tcBorders>
              <w:top w:val="nil"/>
              <w:left w:val="nil"/>
              <w:bottom w:val="single" w:sz="4" w:space="0" w:color="auto"/>
              <w:right w:val="nil"/>
            </w:tcBorders>
            <w:shd w:val="clear" w:color="auto" w:fill="auto"/>
            <w:hideMark/>
          </w:tcPr>
          <w:p w14:paraId="370974E9" w14:textId="77777777" w:rsidR="004A09C8" w:rsidRPr="004A09C8" w:rsidRDefault="004A09C8" w:rsidP="004A09C8">
            <w:pPr>
              <w:widowControl/>
              <w:jc w:val="right"/>
              <w:rPr>
                <w:rFonts w:cs="Arial"/>
              </w:rPr>
            </w:pPr>
            <w:r w:rsidRPr="004A09C8">
              <w:rPr>
                <w:rFonts w:cs="Arial"/>
              </w:rPr>
              <w:t>1,348</w:t>
            </w:r>
          </w:p>
        </w:tc>
        <w:tc>
          <w:tcPr>
            <w:tcW w:w="1260" w:type="dxa"/>
            <w:tcBorders>
              <w:top w:val="nil"/>
              <w:left w:val="nil"/>
              <w:bottom w:val="single" w:sz="4" w:space="0" w:color="auto"/>
              <w:right w:val="single" w:sz="4" w:space="0" w:color="auto"/>
            </w:tcBorders>
            <w:shd w:val="clear" w:color="auto" w:fill="auto"/>
            <w:hideMark/>
          </w:tcPr>
          <w:p w14:paraId="00D6DE4C" w14:textId="77777777" w:rsidR="004A09C8" w:rsidRPr="004A09C8" w:rsidRDefault="004A09C8" w:rsidP="004A09C8">
            <w:pPr>
              <w:widowControl/>
              <w:jc w:val="right"/>
              <w:rPr>
                <w:rFonts w:cs="Arial"/>
              </w:rPr>
            </w:pPr>
            <w:r w:rsidRPr="004A09C8">
              <w:rPr>
                <w:rFonts w:cs="Arial"/>
              </w:rPr>
              <w:t>1,361</w:t>
            </w:r>
          </w:p>
        </w:tc>
      </w:tr>
      <w:tr w:rsidR="004A09C8" w:rsidRPr="004A09C8" w14:paraId="79FFA021" w14:textId="77777777" w:rsidTr="006B0BCF">
        <w:trPr>
          <w:jc w:val="center"/>
        </w:trPr>
        <w:tc>
          <w:tcPr>
            <w:tcW w:w="5260" w:type="dxa"/>
            <w:tcBorders>
              <w:top w:val="nil"/>
              <w:left w:val="single" w:sz="4" w:space="0" w:color="auto"/>
              <w:bottom w:val="nil"/>
              <w:right w:val="nil"/>
            </w:tcBorders>
            <w:shd w:val="clear" w:color="auto" w:fill="auto"/>
            <w:hideMark/>
          </w:tcPr>
          <w:p w14:paraId="7350611A" w14:textId="77777777" w:rsidR="004A09C8" w:rsidRPr="004A09C8" w:rsidRDefault="004A09C8" w:rsidP="004A09C8">
            <w:pPr>
              <w:widowControl/>
              <w:jc w:val="right"/>
              <w:rPr>
                <w:rFonts w:cs="Arial"/>
              </w:rPr>
            </w:pPr>
            <w:r w:rsidRPr="004A09C8">
              <w:rPr>
                <w:rFonts w:cs="Arial"/>
              </w:rPr>
              <w:t>Total Expenses $</w:t>
            </w:r>
          </w:p>
        </w:tc>
        <w:tc>
          <w:tcPr>
            <w:tcW w:w="1260" w:type="dxa"/>
            <w:tcBorders>
              <w:top w:val="nil"/>
              <w:left w:val="nil"/>
              <w:bottom w:val="single" w:sz="4" w:space="0" w:color="auto"/>
              <w:right w:val="nil"/>
            </w:tcBorders>
            <w:shd w:val="clear" w:color="auto" w:fill="auto"/>
            <w:hideMark/>
          </w:tcPr>
          <w:p w14:paraId="6DAA15E8" w14:textId="77777777" w:rsidR="004A09C8" w:rsidRPr="004A09C8" w:rsidRDefault="004A09C8" w:rsidP="004A09C8">
            <w:pPr>
              <w:widowControl/>
              <w:jc w:val="right"/>
              <w:rPr>
                <w:rFonts w:cs="Arial"/>
              </w:rPr>
            </w:pPr>
            <w:r w:rsidRPr="004A09C8">
              <w:rPr>
                <w:rFonts w:cs="Arial"/>
              </w:rPr>
              <w:t>1,055</w:t>
            </w:r>
          </w:p>
        </w:tc>
        <w:tc>
          <w:tcPr>
            <w:tcW w:w="1260" w:type="dxa"/>
            <w:tcBorders>
              <w:top w:val="nil"/>
              <w:left w:val="nil"/>
              <w:bottom w:val="single" w:sz="4" w:space="0" w:color="auto"/>
              <w:right w:val="nil"/>
            </w:tcBorders>
            <w:shd w:val="clear" w:color="auto" w:fill="auto"/>
            <w:hideMark/>
          </w:tcPr>
          <w:p w14:paraId="3117620A" w14:textId="77777777" w:rsidR="004A09C8" w:rsidRPr="004A09C8" w:rsidRDefault="004A09C8" w:rsidP="004A09C8">
            <w:pPr>
              <w:widowControl/>
              <w:jc w:val="right"/>
              <w:rPr>
                <w:rFonts w:cs="Arial"/>
              </w:rPr>
            </w:pPr>
            <w:r w:rsidRPr="004A09C8">
              <w:rPr>
                <w:rFonts w:cs="Arial"/>
              </w:rPr>
              <w:t>1,270</w:t>
            </w:r>
          </w:p>
        </w:tc>
        <w:tc>
          <w:tcPr>
            <w:tcW w:w="1260" w:type="dxa"/>
            <w:tcBorders>
              <w:top w:val="nil"/>
              <w:left w:val="nil"/>
              <w:bottom w:val="single" w:sz="4" w:space="0" w:color="auto"/>
              <w:right w:val="single" w:sz="4" w:space="0" w:color="auto"/>
            </w:tcBorders>
            <w:shd w:val="clear" w:color="auto" w:fill="auto"/>
            <w:hideMark/>
          </w:tcPr>
          <w:p w14:paraId="6918DDBE" w14:textId="77777777" w:rsidR="004A09C8" w:rsidRPr="004A09C8" w:rsidRDefault="004A09C8" w:rsidP="004A09C8">
            <w:pPr>
              <w:widowControl/>
              <w:jc w:val="right"/>
              <w:rPr>
                <w:rFonts w:cs="Arial"/>
              </w:rPr>
            </w:pPr>
            <w:r w:rsidRPr="004A09C8">
              <w:rPr>
                <w:rFonts w:cs="Arial"/>
              </w:rPr>
              <w:t>1,372</w:t>
            </w:r>
          </w:p>
        </w:tc>
      </w:tr>
      <w:tr w:rsidR="004A09C8" w:rsidRPr="004A09C8" w14:paraId="34C2824A" w14:textId="77777777" w:rsidTr="006B0BCF">
        <w:trPr>
          <w:jc w:val="center"/>
        </w:trPr>
        <w:tc>
          <w:tcPr>
            <w:tcW w:w="5260" w:type="dxa"/>
            <w:tcBorders>
              <w:top w:val="nil"/>
              <w:left w:val="single" w:sz="4" w:space="0" w:color="auto"/>
              <w:bottom w:val="single" w:sz="4" w:space="0" w:color="auto"/>
              <w:right w:val="nil"/>
            </w:tcBorders>
            <w:shd w:val="clear" w:color="auto" w:fill="auto"/>
            <w:hideMark/>
          </w:tcPr>
          <w:p w14:paraId="5EAF1795" w14:textId="77777777" w:rsidR="004A09C8" w:rsidRPr="004A09C8" w:rsidRDefault="004A09C8" w:rsidP="004A09C8">
            <w:pPr>
              <w:widowControl/>
              <w:jc w:val="right"/>
              <w:rPr>
                <w:rFonts w:cs="Arial"/>
              </w:rPr>
            </w:pPr>
            <w:r w:rsidRPr="004A09C8">
              <w:rPr>
                <w:rFonts w:cs="Arial"/>
              </w:rPr>
              <w:t>Revenue less Expenses $</w:t>
            </w:r>
          </w:p>
        </w:tc>
        <w:tc>
          <w:tcPr>
            <w:tcW w:w="1260" w:type="dxa"/>
            <w:tcBorders>
              <w:top w:val="nil"/>
              <w:left w:val="nil"/>
              <w:bottom w:val="single" w:sz="4" w:space="0" w:color="auto"/>
              <w:right w:val="nil"/>
            </w:tcBorders>
            <w:shd w:val="clear" w:color="auto" w:fill="auto"/>
            <w:hideMark/>
          </w:tcPr>
          <w:p w14:paraId="7E28AA3C" w14:textId="77777777" w:rsidR="004A09C8" w:rsidRPr="004A09C8" w:rsidRDefault="004A09C8" w:rsidP="004A09C8">
            <w:pPr>
              <w:widowControl/>
              <w:jc w:val="right"/>
              <w:rPr>
                <w:rFonts w:cs="Arial"/>
              </w:rPr>
            </w:pPr>
            <w:r w:rsidRPr="004A09C8">
              <w:rPr>
                <w:rFonts w:cs="Arial"/>
              </w:rPr>
              <w:t>93</w:t>
            </w:r>
          </w:p>
        </w:tc>
        <w:tc>
          <w:tcPr>
            <w:tcW w:w="1260" w:type="dxa"/>
            <w:tcBorders>
              <w:top w:val="nil"/>
              <w:left w:val="nil"/>
              <w:bottom w:val="single" w:sz="4" w:space="0" w:color="auto"/>
              <w:right w:val="nil"/>
            </w:tcBorders>
            <w:shd w:val="clear" w:color="auto" w:fill="auto"/>
            <w:hideMark/>
          </w:tcPr>
          <w:p w14:paraId="7917AA57" w14:textId="77777777" w:rsidR="004A09C8" w:rsidRPr="004A09C8" w:rsidRDefault="004A09C8" w:rsidP="004A09C8">
            <w:pPr>
              <w:widowControl/>
              <w:jc w:val="right"/>
              <w:rPr>
                <w:rFonts w:cs="Arial"/>
              </w:rPr>
            </w:pPr>
            <w:r w:rsidRPr="004A09C8">
              <w:rPr>
                <w:rFonts w:cs="Arial"/>
              </w:rPr>
              <w:t>78</w:t>
            </w:r>
          </w:p>
        </w:tc>
        <w:tc>
          <w:tcPr>
            <w:tcW w:w="1260" w:type="dxa"/>
            <w:tcBorders>
              <w:top w:val="nil"/>
              <w:left w:val="nil"/>
              <w:bottom w:val="single" w:sz="4" w:space="0" w:color="auto"/>
              <w:right w:val="single" w:sz="4" w:space="0" w:color="auto"/>
            </w:tcBorders>
            <w:shd w:val="clear" w:color="auto" w:fill="auto"/>
            <w:hideMark/>
          </w:tcPr>
          <w:p w14:paraId="1BEED733" w14:textId="77777777" w:rsidR="004A09C8" w:rsidRPr="004A09C8" w:rsidRDefault="004A09C8" w:rsidP="004A09C8">
            <w:pPr>
              <w:widowControl/>
              <w:jc w:val="right"/>
              <w:rPr>
                <w:rFonts w:cs="Arial"/>
              </w:rPr>
            </w:pPr>
            <w:r w:rsidRPr="004A09C8">
              <w:rPr>
                <w:rFonts w:cs="Arial"/>
                <w:color w:val="FF0000"/>
              </w:rPr>
              <w:t>(11)</w:t>
            </w:r>
          </w:p>
        </w:tc>
      </w:tr>
      <w:tr w:rsidR="004A09C8" w:rsidRPr="004A09C8" w14:paraId="1F0079D9" w14:textId="77777777" w:rsidTr="006B0BCF">
        <w:trPr>
          <w:jc w:val="center"/>
        </w:trPr>
        <w:tc>
          <w:tcPr>
            <w:tcW w:w="5260" w:type="dxa"/>
            <w:tcBorders>
              <w:top w:val="nil"/>
              <w:left w:val="single" w:sz="4" w:space="0" w:color="auto"/>
              <w:bottom w:val="nil"/>
              <w:right w:val="nil"/>
            </w:tcBorders>
            <w:shd w:val="clear" w:color="auto" w:fill="auto"/>
            <w:hideMark/>
          </w:tcPr>
          <w:p w14:paraId="250D24A8" w14:textId="77777777" w:rsidR="004A09C8" w:rsidRPr="004A09C8" w:rsidRDefault="004A09C8" w:rsidP="004A09C8">
            <w:pPr>
              <w:widowControl/>
              <w:jc w:val="right"/>
              <w:rPr>
                <w:rFonts w:cs="Arial"/>
              </w:rPr>
            </w:pPr>
            <w:r w:rsidRPr="004A09C8">
              <w:rPr>
                <w:rFonts w:cs="Arial"/>
                <w:b/>
                <w:bCs/>
              </w:rPr>
              <w:t>Balance Sheet</w:t>
            </w:r>
            <w:r w:rsidRPr="004A09C8">
              <w:rPr>
                <w:rFonts w:cs="Arial"/>
              </w:rPr>
              <w:t>: Assets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0443F75C" w14:textId="77777777" w:rsidR="004A09C8" w:rsidRPr="004A09C8" w:rsidRDefault="004A09C8" w:rsidP="004A09C8">
            <w:pPr>
              <w:widowControl/>
              <w:jc w:val="right"/>
              <w:rPr>
                <w:rFonts w:cs="Arial"/>
              </w:rPr>
            </w:pPr>
            <w:r w:rsidRPr="004A09C8">
              <w:rPr>
                <w:rFonts w:cs="Arial"/>
              </w:rPr>
              <w:t>911</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3E752BFC" w14:textId="77777777" w:rsidR="004A09C8" w:rsidRPr="004A09C8" w:rsidRDefault="004A09C8" w:rsidP="004A09C8">
            <w:pPr>
              <w:widowControl/>
              <w:jc w:val="right"/>
              <w:rPr>
                <w:rFonts w:cs="Arial"/>
              </w:rPr>
            </w:pPr>
            <w:r w:rsidRPr="004A09C8">
              <w:rPr>
                <w:rFonts w:cs="Arial"/>
              </w:rPr>
              <w:t>1,065</w:t>
            </w: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302538CA" w14:textId="77777777" w:rsidR="004A09C8" w:rsidRPr="004A09C8" w:rsidRDefault="004A09C8" w:rsidP="004A09C8">
            <w:pPr>
              <w:widowControl/>
              <w:jc w:val="right"/>
              <w:rPr>
                <w:rFonts w:cs="Arial"/>
              </w:rPr>
            </w:pPr>
            <w:r w:rsidRPr="004A09C8">
              <w:rPr>
                <w:rFonts w:cs="Arial"/>
              </w:rPr>
              <w:t>1,053</w:t>
            </w:r>
          </w:p>
        </w:tc>
      </w:tr>
      <w:tr w:rsidR="004A09C8" w:rsidRPr="004A09C8" w14:paraId="50115680" w14:textId="77777777" w:rsidTr="006B0BCF">
        <w:trPr>
          <w:jc w:val="center"/>
        </w:trPr>
        <w:tc>
          <w:tcPr>
            <w:tcW w:w="5260" w:type="dxa"/>
            <w:tcBorders>
              <w:top w:val="nil"/>
              <w:left w:val="single" w:sz="4" w:space="0" w:color="auto"/>
              <w:bottom w:val="nil"/>
              <w:right w:val="nil"/>
            </w:tcBorders>
            <w:shd w:val="clear" w:color="auto" w:fill="auto"/>
            <w:hideMark/>
          </w:tcPr>
          <w:p w14:paraId="704F32DA" w14:textId="77777777" w:rsidR="004A09C8" w:rsidRPr="004A09C8" w:rsidRDefault="004A09C8" w:rsidP="004A09C8">
            <w:pPr>
              <w:widowControl/>
              <w:jc w:val="right"/>
              <w:rPr>
                <w:rFonts w:cs="Arial"/>
              </w:rPr>
            </w:pPr>
            <w:r w:rsidRPr="004A09C8">
              <w:rPr>
                <w:rFonts w:cs="Arial"/>
              </w:rPr>
              <w:t>Liabilities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95EB7CD" w14:textId="77777777" w:rsidR="004A09C8" w:rsidRPr="004A09C8" w:rsidRDefault="004A09C8" w:rsidP="004A09C8">
            <w:pPr>
              <w:widowControl/>
              <w:jc w:val="right"/>
              <w:rPr>
                <w:rFonts w:cs="Arial"/>
              </w:rPr>
            </w:pPr>
            <w:r w:rsidRPr="004A09C8">
              <w:rPr>
                <w:rFonts w:cs="Arial"/>
              </w:rPr>
              <w:t>346</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1BE0ED0" w14:textId="77777777" w:rsidR="004A09C8" w:rsidRPr="004A09C8" w:rsidRDefault="004A09C8" w:rsidP="004A09C8">
            <w:pPr>
              <w:widowControl/>
              <w:jc w:val="right"/>
              <w:rPr>
                <w:rFonts w:cs="Arial"/>
              </w:rPr>
            </w:pPr>
            <w:r w:rsidRPr="004A09C8">
              <w:rPr>
                <w:rFonts w:cs="Arial"/>
              </w:rPr>
              <w:t>421</w:t>
            </w: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34B0525" w14:textId="77777777" w:rsidR="004A09C8" w:rsidRPr="004A09C8" w:rsidRDefault="004A09C8" w:rsidP="004A09C8">
            <w:pPr>
              <w:widowControl/>
              <w:jc w:val="right"/>
              <w:rPr>
                <w:rFonts w:cs="Arial"/>
              </w:rPr>
            </w:pPr>
            <w:r w:rsidRPr="004A09C8">
              <w:rPr>
                <w:rFonts w:cs="Arial"/>
              </w:rPr>
              <w:t>420</w:t>
            </w:r>
          </w:p>
        </w:tc>
      </w:tr>
      <w:tr w:rsidR="004A09C8" w:rsidRPr="004A09C8" w14:paraId="69DC776E" w14:textId="77777777" w:rsidTr="006B0BCF">
        <w:trPr>
          <w:jc w:val="center"/>
        </w:trPr>
        <w:tc>
          <w:tcPr>
            <w:tcW w:w="5260" w:type="dxa"/>
            <w:tcBorders>
              <w:top w:val="nil"/>
              <w:left w:val="single" w:sz="4" w:space="0" w:color="auto"/>
              <w:bottom w:val="single" w:sz="4" w:space="0" w:color="auto"/>
              <w:right w:val="nil"/>
            </w:tcBorders>
            <w:shd w:val="clear" w:color="auto" w:fill="auto"/>
            <w:hideMark/>
          </w:tcPr>
          <w:p w14:paraId="44304238" w14:textId="77777777" w:rsidR="004A09C8" w:rsidRPr="004A09C8" w:rsidRDefault="004A09C8" w:rsidP="004A09C8">
            <w:pPr>
              <w:widowControl/>
              <w:jc w:val="right"/>
              <w:rPr>
                <w:rFonts w:cs="Arial"/>
              </w:rPr>
            </w:pPr>
            <w:r w:rsidRPr="004A09C8">
              <w:rPr>
                <w:rFonts w:cs="Arial"/>
              </w:rPr>
              <w:t>Net Assets $</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0A693065" w14:textId="77777777" w:rsidR="004A09C8" w:rsidRPr="004A09C8" w:rsidRDefault="004A09C8" w:rsidP="004A09C8">
            <w:pPr>
              <w:widowControl/>
              <w:jc w:val="right"/>
              <w:rPr>
                <w:rFonts w:cs="Arial"/>
              </w:rPr>
            </w:pPr>
            <w:r w:rsidRPr="004A09C8">
              <w:rPr>
                <w:rFonts w:cs="Arial"/>
              </w:rPr>
              <w:t>566</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00724233" w14:textId="77777777" w:rsidR="004A09C8" w:rsidRPr="004A09C8" w:rsidRDefault="004A09C8" w:rsidP="004A09C8">
            <w:pPr>
              <w:widowControl/>
              <w:jc w:val="right"/>
              <w:rPr>
                <w:rFonts w:cs="Arial"/>
              </w:rPr>
            </w:pPr>
            <w:r w:rsidRPr="004A09C8">
              <w:rPr>
                <w:rFonts w:cs="Arial"/>
              </w:rPr>
              <w:t>644</w:t>
            </w:r>
          </w:p>
        </w:tc>
        <w:tc>
          <w:tcPr>
            <w:tcW w:w="1260" w:type="dxa"/>
            <w:tcBorders>
              <w:top w:val="single" w:sz="2" w:space="0" w:color="D9D9D9" w:themeColor="background1" w:themeShade="D9"/>
              <w:left w:val="nil"/>
              <w:bottom w:val="single" w:sz="4" w:space="0" w:color="auto"/>
              <w:right w:val="single" w:sz="4" w:space="0" w:color="auto"/>
            </w:tcBorders>
            <w:shd w:val="clear" w:color="auto" w:fill="auto"/>
            <w:hideMark/>
          </w:tcPr>
          <w:p w14:paraId="3A625826" w14:textId="77777777" w:rsidR="004A09C8" w:rsidRPr="004A09C8" w:rsidRDefault="004A09C8" w:rsidP="004A09C8">
            <w:pPr>
              <w:widowControl/>
              <w:jc w:val="right"/>
              <w:rPr>
                <w:rFonts w:cs="Arial"/>
              </w:rPr>
            </w:pPr>
            <w:r w:rsidRPr="004A09C8">
              <w:rPr>
                <w:rFonts w:cs="Arial"/>
              </w:rPr>
              <w:t>633</w:t>
            </w:r>
          </w:p>
        </w:tc>
      </w:tr>
      <w:tr w:rsidR="004A09C8" w:rsidRPr="004A09C8" w14:paraId="0B5EDE36" w14:textId="77777777" w:rsidTr="006B0BCF">
        <w:trPr>
          <w:jc w:val="center"/>
        </w:trPr>
        <w:tc>
          <w:tcPr>
            <w:tcW w:w="5260" w:type="dxa"/>
            <w:tcBorders>
              <w:top w:val="nil"/>
              <w:left w:val="single" w:sz="4" w:space="0" w:color="auto"/>
              <w:bottom w:val="nil"/>
              <w:right w:val="nil"/>
            </w:tcBorders>
            <w:shd w:val="clear" w:color="auto" w:fill="auto"/>
            <w:hideMark/>
          </w:tcPr>
          <w:p w14:paraId="49DEA328" w14:textId="77777777" w:rsidR="004A09C8" w:rsidRPr="004A09C8" w:rsidRDefault="004A09C8" w:rsidP="004A09C8">
            <w:pPr>
              <w:widowControl/>
              <w:jc w:val="right"/>
              <w:rPr>
                <w:rFonts w:cs="Arial"/>
              </w:rPr>
            </w:pPr>
            <w:r w:rsidRPr="004A09C8">
              <w:rPr>
                <w:rFonts w:cs="Arial"/>
                <w:b/>
                <w:bCs/>
              </w:rPr>
              <w:t>Capital Structure</w:t>
            </w:r>
            <w:r w:rsidRPr="004A09C8">
              <w:rPr>
                <w:rFonts w:cs="Arial"/>
              </w:rPr>
              <w:t xml:space="preserve">: Total Margin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7D261A75" w14:textId="77777777" w:rsidR="004A09C8" w:rsidRPr="004A09C8" w:rsidRDefault="004A09C8" w:rsidP="004A09C8">
            <w:pPr>
              <w:widowControl/>
              <w:jc w:val="right"/>
              <w:rPr>
                <w:rFonts w:cs="Arial"/>
                <w:color w:val="000000"/>
              </w:rPr>
            </w:pPr>
            <w:r w:rsidRPr="004A09C8">
              <w:rPr>
                <w:rFonts w:cs="Arial"/>
                <w:color w:val="000000"/>
              </w:rPr>
              <w:t xml:space="preserve">0.08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39D1EE0B" w14:textId="77777777" w:rsidR="004A09C8" w:rsidRPr="004A09C8" w:rsidRDefault="004A09C8" w:rsidP="004A09C8">
            <w:pPr>
              <w:widowControl/>
              <w:jc w:val="right"/>
              <w:rPr>
                <w:rFonts w:cs="Arial"/>
                <w:color w:val="000000"/>
              </w:rPr>
            </w:pPr>
            <w:r w:rsidRPr="004A09C8">
              <w:rPr>
                <w:rFonts w:cs="Arial"/>
                <w:color w:val="000000"/>
              </w:rPr>
              <w:t xml:space="preserve">0.06 </w:t>
            </w: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45A5F96F" w14:textId="77777777" w:rsidR="004A09C8" w:rsidRPr="004A09C8" w:rsidRDefault="004A09C8" w:rsidP="004A09C8">
            <w:pPr>
              <w:widowControl/>
              <w:jc w:val="right"/>
              <w:rPr>
                <w:rFonts w:cs="Arial"/>
                <w:color w:val="000000"/>
              </w:rPr>
            </w:pPr>
            <w:r w:rsidRPr="004A09C8">
              <w:rPr>
                <w:rFonts w:cs="Arial"/>
                <w:color w:val="FF0000"/>
              </w:rPr>
              <w:t>(0.01)</w:t>
            </w:r>
          </w:p>
        </w:tc>
      </w:tr>
      <w:tr w:rsidR="004A09C8" w:rsidRPr="004A09C8" w14:paraId="24D7F18F" w14:textId="77777777" w:rsidTr="006B0BCF">
        <w:trPr>
          <w:jc w:val="center"/>
        </w:trPr>
        <w:tc>
          <w:tcPr>
            <w:tcW w:w="5260" w:type="dxa"/>
            <w:tcBorders>
              <w:top w:val="nil"/>
              <w:left w:val="single" w:sz="4" w:space="0" w:color="auto"/>
              <w:bottom w:val="nil"/>
              <w:right w:val="nil"/>
            </w:tcBorders>
            <w:shd w:val="clear" w:color="auto" w:fill="auto"/>
            <w:hideMark/>
          </w:tcPr>
          <w:p w14:paraId="517F6AA6" w14:textId="77777777" w:rsidR="004A09C8" w:rsidRPr="004A09C8" w:rsidRDefault="004A09C8" w:rsidP="004A09C8">
            <w:pPr>
              <w:widowControl/>
              <w:jc w:val="right"/>
              <w:rPr>
                <w:rFonts w:cs="Arial"/>
              </w:rPr>
            </w:pPr>
            <w:r w:rsidRPr="004A09C8">
              <w:rPr>
                <w:rFonts w:cs="Arial"/>
              </w:rPr>
              <w:t>Current Ratio</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02B4284" w14:textId="77777777" w:rsidR="004A09C8" w:rsidRPr="004A09C8" w:rsidRDefault="004A09C8" w:rsidP="004A09C8">
            <w:pPr>
              <w:widowControl/>
              <w:jc w:val="right"/>
              <w:rPr>
                <w:rFonts w:cs="Arial"/>
                <w:color w:val="000000"/>
              </w:rPr>
            </w:pPr>
            <w:r w:rsidRPr="004A09C8">
              <w:rPr>
                <w:rFonts w:cs="Arial"/>
                <w:color w:val="000000"/>
              </w:rPr>
              <w:t xml:space="preserve">2.1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6A37E1F" w14:textId="77777777" w:rsidR="004A09C8" w:rsidRPr="004A09C8" w:rsidRDefault="004A09C8" w:rsidP="004A09C8">
            <w:pPr>
              <w:widowControl/>
              <w:jc w:val="right"/>
              <w:rPr>
                <w:rFonts w:cs="Arial"/>
                <w:color w:val="000000"/>
              </w:rPr>
            </w:pPr>
            <w:r w:rsidRPr="004A09C8">
              <w:rPr>
                <w:rFonts w:cs="Arial"/>
                <w:color w:val="000000"/>
              </w:rPr>
              <w:t xml:space="preserve">2.1 </w:t>
            </w: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392A3FA2" w14:textId="77777777" w:rsidR="004A09C8" w:rsidRPr="004A09C8" w:rsidRDefault="004A09C8" w:rsidP="004A09C8">
            <w:pPr>
              <w:widowControl/>
              <w:jc w:val="right"/>
              <w:rPr>
                <w:rFonts w:cs="Arial"/>
                <w:color w:val="000000"/>
              </w:rPr>
            </w:pPr>
            <w:r w:rsidRPr="004A09C8">
              <w:rPr>
                <w:rFonts w:cs="Arial"/>
                <w:color w:val="000000"/>
              </w:rPr>
              <w:t xml:space="preserve">2.1 </w:t>
            </w:r>
          </w:p>
        </w:tc>
      </w:tr>
      <w:tr w:rsidR="004A09C8" w:rsidRPr="004A09C8" w14:paraId="1EB01C83" w14:textId="77777777" w:rsidTr="006B0BCF">
        <w:trPr>
          <w:jc w:val="center"/>
        </w:trPr>
        <w:tc>
          <w:tcPr>
            <w:tcW w:w="5260" w:type="dxa"/>
            <w:tcBorders>
              <w:top w:val="nil"/>
              <w:left w:val="single" w:sz="4" w:space="0" w:color="auto"/>
              <w:bottom w:val="nil"/>
              <w:right w:val="nil"/>
            </w:tcBorders>
            <w:shd w:val="clear" w:color="auto" w:fill="auto"/>
            <w:noWrap/>
            <w:hideMark/>
          </w:tcPr>
          <w:p w14:paraId="0B5ACE46" w14:textId="77777777" w:rsidR="004A09C8" w:rsidRPr="004A09C8" w:rsidRDefault="004A09C8" w:rsidP="004A09C8">
            <w:pPr>
              <w:widowControl/>
              <w:jc w:val="right"/>
              <w:rPr>
                <w:rFonts w:cs="Arial"/>
              </w:rPr>
            </w:pPr>
            <w:r w:rsidRPr="004A09C8">
              <w:rPr>
                <w:rFonts w:cs="Arial"/>
              </w:rPr>
              <w:t>Working Capital</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5A8064F" w14:textId="77777777" w:rsidR="004A09C8" w:rsidRPr="004A09C8" w:rsidRDefault="004A09C8" w:rsidP="004A09C8">
            <w:pPr>
              <w:widowControl/>
              <w:jc w:val="right"/>
              <w:rPr>
                <w:rFonts w:cs="Arial"/>
                <w:color w:val="000000"/>
              </w:rPr>
            </w:pPr>
            <w:r w:rsidRPr="004A09C8">
              <w:rPr>
                <w:rFonts w:cs="Arial"/>
                <w:color w:val="000000"/>
              </w:rPr>
              <w:t>391</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A06C4FE" w14:textId="77777777" w:rsidR="004A09C8" w:rsidRPr="004A09C8" w:rsidRDefault="004A09C8" w:rsidP="004A09C8">
            <w:pPr>
              <w:widowControl/>
              <w:jc w:val="right"/>
              <w:rPr>
                <w:rFonts w:cs="Arial"/>
                <w:color w:val="000000"/>
              </w:rPr>
            </w:pPr>
            <w:r w:rsidRPr="004A09C8">
              <w:rPr>
                <w:rFonts w:cs="Arial"/>
                <w:color w:val="000000"/>
              </w:rPr>
              <w:t>482</w:t>
            </w: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40BFF1E8" w14:textId="77777777" w:rsidR="004A09C8" w:rsidRPr="004A09C8" w:rsidRDefault="004A09C8" w:rsidP="004A09C8">
            <w:pPr>
              <w:widowControl/>
              <w:jc w:val="right"/>
              <w:rPr>
                <w:rFonts w:cs="Arial"/>
                <w:color w:val="000000"/>
              </w:rPr>
            </w:pPr>
            <w:r w:rsidRPr="004A09C8">
              <w:rPr>
                <w:rFonts w:cs="Arial"/>
                <w:color w:val="000000"/>
              </w:rPr>
              <w:t>480</w:t>
            </w:r>
          </w:p>
        </w:tc>
      </w:tr>
      <w:tr w:rsidR="004A09C8" w:rsidRPr="004A09C8" w14:paraId="2E4BADF3" w14:textId="77777777" w:rsidTr="006B0BCF">
        <w:trPr>
          <w:jc w:val="center"/>
        </w:trPr>
        <w:tc>
          <w:tcPr>
            <w:tcW w:w="5260" w:type="dxa"/>
            <w:tcBorders>
              <w:top w:val="nil"/>
              <w:left w:val="single" w:sz="4" w:space="0" w:color="auto"/>
              <w:bottom w:val="single" w:sz="4" w:space="0" w:color="auto"/>
              <w:right w:val="nil"/>
            </w:tcBorders>
            <w:shd w:val="clear" w:color="auto" w:fill="auto"/>
            <w:noWrap/>
            <w:hideMark/>
          </w:tcPr>
          <w:p w14:paraId="65428F26" w14:textId="77777777" w:rsidR="004A09C8" w:rsidRPr="004A09C8" w:rsidRDefault="004A09C8" w:rsidP="004A09C8">
            <w:pPr>
              <w:widowControl/>
              <w:jc w:val="right"/>
              <w:rPr>
                <w:rFonts w:cs="Arial"/>
              </w:rPr>
            </w:pPr>
            <w:r w:rsidRPr="004A09C8">
              <w:rPr>
                <w:rFonts w:cs="Arial"/>
              </w:rPr>
              <w:t>Operating Reserves</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457AA289" w14:textId="77777777" w:rsidR="004A09C8" w:rsidRPr="004A09C8" w:rsidRDefault="004A09C8" w:rsidP="004A09C8">
            <w:pPr>
              <w:widowControl/>
              <w:jc w:val="right"/>
              <w:rPr>
                <w:rFonts w:cs="Arial"/>
                <w:color w:val="000000"/>
              </w:rPr>
            </w:pPr>
            <w:r w:rsidRPr="004A09C8">
              <w:rPr>
                <w:rFonts w:cs="Arial"/>
                <w:color w:val="000000"/>
              </w:rPr>
              <w:t>335</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0CBA33AB" w14:textId="77777777" w:rsidR="004A09C8" w:rsidRPr="004A09C8" w:rsidRDefault="004A09C8" w:rsidP="004A09C8">
            <w:pPr>
              <w:widowControl/>
              <w:jc w:val="right"/>
              <w:rPr>
                <w:rFonts w:cs="Arial"/>
                <w:color w:val="000000"/>
              </w:rPr>
            </w:pPr>
            <w:r w:rsidRPr="004A09C8">
              <w:rPr>
                <w:rFonts w:cs="Arial"/>
                <w:color w:val="000000"/>
              </w:rPr>
              <w:t>395</w:t>
            </w:r>
          </w:p>
        </w:tc>
        <w:tc>
          <w:tcPr>
            <w:tcW w:w="1260" w:type="dxa"/>
            <w:tcBorders>
              <w:top w:val="single" w:sz="2" w:space="0" w:color="D9D9D9" w:themeColor="background1" w:themeShade="D9"/>
              <w:left w:val="nil"/>
              <w:bottom w:val="single" w:sz="4" w:space="0" w:color="auto"/>
              <w:right w:val="single" w:sz="4" w:space="0" w:color="auto"/>
            </w:tcBorders>
            <w:shd w:val="clear" w:color="auto" w:fill="auto"/>
            <w:hideMark/>
          </w:tcPr>
          <w:p w14:paraId="5E5CEF0D" w14:textId="77777777" w:rsidR="004A09C8" w:rsidRPr="004A09C8" w:rsidRDefault="004A09C8" w:rsidP="004A09C8">
            <w:pPr>
              <w:widowControl/>
              <w:jc w:val="right"/>
              <w:rPr>
                <w:rFonts w:cs="Arial"/>
                <w:color w:val="000000"/>
              </w:rPr>
            </w:pPr>
            <w:r w:rsidRPr="004A09C8">
              <w:rPr>
                <w:rFonts w:cs="Arial"/>
                <w:color w:val="000000"/>
              </w:rPr>
              <w:t>380</w:t>
            </w:r>
          </w:p>
        </w:tc>
      </w:tr>
      <w:tr w:rsidR="004A09C8" w:rsidRPr="004A09C8" w14:paraId="131E9B5B" w14:textId="77777777" w:rsidTr="006B0BCF">
        <w:trPr>
          <w:jc w:val="center"/>
        </w:trPr>
        <w:tc>
          <w:tcPr>
            <w:tcW w:w="5260" w:type="dxa"/>
            <w:tcBorders>
              <w:top w:val="single" w:sz="4" w:space="0" w:color="auto"/>
              <w:left w:val="single" w:sz="4" w:space="0" w:color="auto"/>
              <w:bottom w:val="nil"/>
              <w:right w:val="nil"/>
            </w:tcBorders>
            <w:shd w:val="clear" w:color="auto" w:fill="auto"/>
            <w:hideMark/>
          </w:tcPr>
          <w:p w14:paraId="285D1028" w14:textId="77777777" w:rsidR="004A09C8" w:rsidRPr="004A09C8" w:rsidRDefault="004A09C8" w:rsidP="004A09C8">
            <w:pPr>
              <w:widowControl/>
              <w:jc w:val="right"/>
              <w:rPr>
                <w:rFonts w:cs="Arial"/>
              </w:rPr>
            </w:pPr>
            <w:r w:rsidRPr="004A09C8">
              <w:rPr>
                <w:rFonts w:cs="Arial"/>
                <w:b/>
              </w:rPr>
              <w:t>Lines of Business</w:t>
            </w:r>
            <w:r w:rsidRPr="004A09C8">
              <w:rPr>
                <w:rFonts w:cs="Arial"/>
              </w:rPr>
              <w:t>: TimeLine Total Clients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15418FF2" w14:textId="77777777" w:rsidR="004A09C8" w:rsidRPr="004A09C8" w:rsidRDefault="004A09C8" w:rsidP="004A09C8">
            <w:pPr>
              <w:widowControl/>
              <w:jc w:val="right"/>
              <w:rPr>
                <w:rFonts w:cs="Arial"/>
              </w:rPr>
            </w:pPr>
          </w:p>
        </w:tc>
        <w:tc>
          <w:tcPr>
            <w:tcW w:w="1260" w:type="dxa"/>
            <w:tcBorders>
              <w:top w:val="single" w:sz="4" w:space="0" w:color="auto"/>
              <w:left w:val="nil"/>
              <w:bottom w:val="single" w:sz="2" w:space="0" w:color="D9D9D9" w:themeColor="background1" w:themeShade="D9"/>
              <w:right w:val="nil"/>
            </w:tcBorders>
            <w:shd w:val="clear" w:color="auto" w:fill="auto"/>
            <w:hideMark/>
          </w:tcPr>
          <w:p w14:paraId="0F3C0059"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0BE60A1C" w14:textId="77777777" w:rsidR="004A09C8" w:rsidRPr="004A09C8" w:rsidRDefault="004A09C8" w:rsidP="004A09C8">
            <w:pPr>
              <w:widowControl/>
              <w:jc w:val="right"/>
              <w:rPr>
                <w:rFonts w:cs="Arial"/>
              </w:rPr>
            </w:pPr>
            <w:r w:rsidRPr="004A09C8">
              <w:rPr>
                <w:rFonts w:cs="Arial"/>
              </w:rPr>
              <w:t>59,211</w:t>
            </w:r>
          </w:p>
        </w:tc>
      </w:tr>
      <w:tr w:rsidR="004A09C8" w:rsidRPr="004A09C8" w14:paraId="36202E14" w14:textId="77777777" w:rsidTr="006B0BCF">
        <w:trPr>
          <w:jc w:val="center"/>
        </w:trPr>
        <w:tc>
          <w:tcPr>
            <w:tcW w:w="5260" w:type="dxa"/>
            <w:tcBorders>
              <w:top w:val="nil"/>
              <w:left w:val="single" w:sz="4" w:space="0" w:color="auto"/>
              <w:bottom w:val="nil"/>
              <w:right w:val="nil"/>
            </w:tcBorders>
            <w:shd w:val="clear" w:color="auto" w:fill="auto"/>
            <w:hideMark/>
          </w:tcPr>
          <w:p w14:paraId="183ABAF7" w14:textId="0607C868" w:rsidR="004A09C8" w:rsidRPr="004A09C8" w:rsidRDefault="004A09C8" w:rsidP="004A09C8">
            <w:pPr>
              <w:widowControl/>
              <w:jc w:val="right"/>
              <w:rPr>
                <w:rFonts w:cs="Arial"/>
              </w:rPr>
            </w:pPr>
            <w:r>
              <w:rPr>
                <w:rFonts w:cs="Arial"/>
              </w:rPr>
              <w:t>Annual Season of 4 Plays</w:t>
            </w:r>
            <w:r w:rsidRPr="004A09C8">
              <w:rPr>
                <w:rFonts w:cs="Arial"/>
              </w:rPr>
              <w:t xml:space="preserve">: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0236575"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8F7F72C"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2BD21945" w14:textId="77777777" w:rsidR="004A09C8" w:rsidRPr="004A09C8" w:rsidRDefault="004A09C8" w:rsidP="004A09C8">
            <w:pPr>
              <w:widowControl/>
              <w:jc w:val="right"/>
              <w:rPr>
                <w:rFonts w:cs="Arial"/>
              </w:rPr>
            </w:pPr>
            <w:r w:rsidRPr="004A09C8">
              <w:rPr>
                <w:rFonts w:cs="Arial"/>
              </w:rPr>
              <w:t>19,000</w:t>
            </w:r>
          </w:p>
        </w:tc>
      </w:tr>
      <w:tr w:rsidR="004A09C8" w:rsidRPr="004A09C8" w14:paraId="293BF08A" w14:textId="77777777" w:rsidTr="006B0BCF">
        <w:trPr>
          <w:jc w:val="center"/>
        </w:trPr>
        <w:tc>
          <w:tcPr>
            <w:tcW w:w="5260" w:type="dxa"/>
            <w:tcBorders>
              <w:top w:val="nil"/>
              <w:left w:val="single" w:sz="4" w:space="0" w:color="auto"/>
              <w:bottom w:val="nil"/>
              <w:right w:val="nil"/>
            </w:tcBorders>
            <w:shd w:val="clear" w:color="auto" w:fill="auto"/>
            <w:hideMark/>
          </w:tcPr>
          <w:p w14:paraId="0B949015" w14:textId="417F16AF" w:rsidR="004A09C8" w:rsidRPr="004A09C8" w:rsidRDefault="004A09C8" w:rsidP="004A09C8">
            <w:pPr>
              <w:widowControl/>
              <w:jc w:val="right"/>
              <w:rPr>
                <w:rFonts w:cs="Arial"/>
              </w:rPr>
            </w:pPr>
            <w:r>
              <w:rPr>
                <w:rFonts w:cs="Arial"/>
              </w:rPr>
              <w:t>Flex-Pass Subscribers</w:t>
            </w:r>
            <w:r w:rsidRPr="004A09C8">
              <w:rPr>
                <w:rFonts w:cs="Arial"/>
              </w:rPr>
              <w:t xml:space="preserve">: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D682ECC"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0D838A8"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020231C4" w14:textId="77777777" w:rsidR="004A09C8" w:rsidRPr="004A09C8" w:rsidRDefault="004A09C8" w:rsidP="004A09C8">
            <w:pPr>
              <w:widowControl/>
              <w:jc w:val="right"/>
              <w:rPr>
                <w:rFonts w:cs="Arial"/>
              </w:rPr>
            </w:pPr>
            <w:r w:rsidRPr="004A09C8">
              <w:rPr>
                <w:rFonts w:cs="Arial"/>
              </w:rPr>
              <w:t>5,000</w:t>
            </w:r>
          </w:p>
        </w:tc>
      </w:tr>
      <w:tr w:rsidR="004A09C8" w:rsidRPr="004A09C8" w14:paraId="048932C5" w14:textId="77777777" w:rsidTr="006B0BCF">
        <w:trPr>
          <w:jc w:val="center"/>
        </w:trPr>
        <w:tc>
          <w:tcPr>
            <w:tcW w:w="5260" w:type="dxa"/>
            <w:tcBorders>
              <w:top w:val="nil"/>
              <w:left w:val="single" w:sz="4" w:space="0" w:color="auto"/>
              <w:bottom w:val="nil"/>
              <w:right w:val="nil"/>
            </w:tcBorders>
            <w:shd w:val="clear" w:color="auto" w:fill="auto"/>
            <w:hideMark/>
          </w:tcPr>
          <w:p w14:paraId="7B87B648" w14:textId="77777777" w:rsidR="004A09C8" w:rsidRPr="004A09C8" w:rsidRDefault="004A09C8" w:rsidP="004A09C8">
            <w:pPr>
              <w:widowControl/>
              <w:jc w:val="right"/>
              <w:rPr>
                <w:rFonts w:cs="Arial"/>
              </w:rPr>
            </w:pPr>
            <w:r w:rsidRPr="004A09C8">
              <w:rPr>
                <w:rFonts w:cs="Arial"/>
              </w:rPr>
              <w:t xml:space="preserve">MyLine: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068D90A"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15B0DA7"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4D27A246" w14:textId="77777777" w:rsidR="004A09C8" w:rsidRPr="004A09C8" w:rsidRDefault="004A09C8" w:rsidP="004A09C8">
            <w:pPr>
              <w:widowControl/>
              <w:jc w:val="right"/>
              <w:rPr>
                <w:rFonts w:cs="Arial"/>
              </w:rPr>
            </w:pPr>
            <w:r w:rsidRPr="004A09C8">
              <w:rPr>
                <w:rFonts w:cs="Arial"/>
              </w:rPr>
              <w:t>6,500</w:t>
            </w:r>
          </w:p>
        </w:tc>
      </w:tr>
      <w:tr w:rsidR="004A09C8" w:rsidRPr="004A09C8" w14:paraId="7A707802" w14:textId="77777777" w:rsidTr="006B0BCF">
        <w:trPr>
          <w:jc w:val="center"/>
        </w:trPr>
        <w:tc>
          <w:tcPr>
            <w:tcW w:w="5260" w:type="dxa"/>
            <w:tcBorders>
              <w:top w:val="nil"/>
              <w:left w:val="single" w:sz="4" w:space="0" w:color="auto"/>
              <w:bottom w:val="nil"/>
              <w:right w:val="nil"/>
            </w:tcBorders>
            <w:shd w:val="clear" w:color="auto" w:fill="auto"/>
            <w:hideMark/>
          </w:tcPr>
          <w:p w14:paraId="1E6D7327" w14:textId="77777777" w:rsidR="004A09C8" w:rsidRPr="004A09C8" w:rsidRDefault="004A09C8" w:rsidP="004A09C8">
            <w:pPr>
              <w:widowControl/>
              <w:jc w:val="right"/>
              <w:rPr>
                <w:rFonts w:cs="Arial"/>
              </w:rPr>
            </w:pPr>
            <w:r w:rsidRPr="004A09C8">
              <w:rPr>
                <w:rFonts w:cs="Arial"/>
              </w:rPr>
              <w:t xml:space="preserve">TimePieces Reading Serie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7E772DC"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52E5E01"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4ED91E69" w14:textId="77777777" w:rsidR="004A09C8" w:rsidRPr="004A09C8" w:rsidRDefault="004A09C8" w:rsidP="004A09C8">
            <w:pPr>
              <w:widowControl/>
              <w:jc w:val="right"/>
              <w:rPr>
                <w:rFonts w:cs="Arial"/>
              </w:rPr>
            </w:pPr>
            <w:r w:rsidRPr="004A09C8">
              <w:rPr>
                <w:rFonts w:cs="Arial"/>
              </w:rPr>
              <w:t>800</w:t>
            </w:r>
          </w:p>
        </w:tc>
      </w:tr>
      <w:tr w:rsidR="004A09C8" w:rsidRPr="004A09C8" w14:paraId="19F4438A" w14:textId="77777777" w:rsidTr="006B0BCF">
        <w:trPr>
          <w:jc w:val="center"/>
        </w:trPr>
        <w:tc>
          <w:tcPr>
            <w:tcW w:w="5260" w:type="dxa"/>
            <w:tcBorders>
              <w:top w:val="nil"/>
              <w:left w:val="single" w:sz="4" w:space="0" w:color="auto"/>
              <w:bottom w:val="nil"/>
              <w:right w:val="nil"/>
            </w:tcBorders>
            <w:shd w:val="clear" w:color="auto" w:fill="auto"/>
            <w:hideMark/>
          </w:tcPr>
          <w:p w14:paraId="47B8EB13" w14:textId="77777777" w:rsidR="004A09C8" w:rsidRPr="004A09C8" w:rsidRDefault="004A09C8" w:rsidP="004A09C8">
            <w:pPr>
              <w:widowControl/>
              <w:jc w:val="right"/>
              <w:rPr>
                <w:rFonts w:cs="Arial"/>
              </w:rPr>
            </w:pPr>
            <w:r w:rsidRPr="004A09C8">
              <w:rPr>
                <w:rFonts w:cs="Arial"/>
              </w:rPr>
              <w:t xml:space="preserve">Living History Program: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1C1F059B"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D26CCA5"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0485BEC5" w14:textId="77777777" w:rsidR="004A09C8" w:rsidRPr="004A09C8" w:rsidRDefault="004A09C8" w:rsidP="004A09C8">
            <w:pPr>
              <w:widowControl/>
              <w:jc w:val="right"/>
              <w:rPr>
                <w:rFonts w:cs="Arial"/>
              </w:rPr>
            </w:pPr>
            <w:r w:rsidRPr="004A09C8">
              <w:rPr>
                <w:rFonts w:cs="Arial"/>
              </w:rPr>
              <w:t>750</w:t>
            </w:r>
          </w:p>
        </w:tc>
      </w:tr>
      <w:tr w:rsidR="004A09C8" w:rsidRPr="004A09C8" w14:paraId="5F381493" w14:textId="77777777" w:rsidTr="006B0BCF">
        <w:trPr>
          <w:jc w:val="center"/>
        </w:trPr>
        <w:tc>
          <w:tcPr>
            <w:tcW w:w="5260" w:type="dxa"/>
            <w:tcBorders>
              <w:top w:val="nil"/>
              <w:left w:val="single" w:sz="4" w:space="0" w:color="auto"/>
              <w:bottom w:val="nil"/>
              <w:right w:val="nil"/>
            </w:tcBorders>
            <w:shd w:val="clear" w:color="auto" w:fill="auto"/>
            <w:hideMark/>
          </w:tcPr>
          <w:p w14:paraId="4ACFD2E8" w14:textId="77777777" w:rsidR="004A09C8" w:rsidRPr="004A09C8" w:rsidRDefault="004A09C8" w:rsidP="004A09C8">
            <w:pPr>
              <w:widowControl/>
              <w:jc w:val="right"/>
              <w:rPr>
                <w:rFonts w:cs="Arial"/>
              </w:rPr>
            </w:pPr>
            <w:r w:rsidRPr="004A09C8">
              <w:rPr>
                <w:rFonts w:cs="Arial"/>
              </w:rPr>
              <w:t xml:space="preserve">Sunday Scholar Program: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1DAFCF4"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926DAFB"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12ABADD2" w14:textId="77777777" w:rsidR="004A09C8" w:rsidRPr="004A09C8" w:rsidRDefault="004A09C8" w:rsidP="004A09C8">
            <w:pPr>
              <w:widowControl/>
              <w:jc w:val="right"/>
              <w:rPr>
                <w:rFonts w:cs="Arial"/>
              </w:rPr>
            </w:pPr>
            <w:r w:rsidRPr="004A09C8">
              <w:rPr>
                <w:rFonts w:cs="Arial"/>
              </w:rPr>
              <w:t>400</w:t>
            </w:r>
          </w:p>
        </w:tc>
      </w:tr>
      <w:tr w:rsidR="004A09C8" w:rsidRPr="004A09C8" w14:paraId="553973B7" w14:textId="77777777" w:rsidTr="006B0BCF">
        <w:trPr>
          <w:jc w:val="center"/>
        </w:trPr>
        <w:tc>
          <w:tcPr>
            <w:tcW w:w="5260" w:type="dxa"/>
            <w:tcBorders>
              <w:top w:val="nil"/>
              <w:left w:val="single" w:sz="4" w:space="0" w:color="auto"/>
              <w:bottom w:val="nil"/>
              <w:right w:val="nil"/>
            </w:tcBorders>
            <w:shd w:val="clear" w:color="auto" w:fill="auto"/>
            <w:hideMark/>
          </w:tcPr>
          <w:p w14:paraId="057A2997" w14:textId="77777777" w:rsidR="004A09C8" w:rsidRPr="004A09C8" w:rsidRDefault="004A09C8" w:rsidP="004A09C8">
            <w:pPr>
              <w:widowControl/>
              <w:jc w:val="right"/>
              <w:rPr>
                <w:rFonts w:cs="Arial"/>
              </w:rPr>
            </w:pPr>
            <w:r w:rsidRPr="004A09C8">
              <w:rPr>
                <w:rFonts w:cs="Arial"/>
              </w:rPr>
              <w:t xml:space="preserve">Company Artist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A9A45B2"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4B708E36"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380C9193" w14:textId="77777777" w:rsidR="004A09C8" w:rsidRPr="004A09C8" w:rsidRDefault="004A09C8" w:rsidP="004A09C8">
            <w:pPr>
              <w:widowControl/>
              <w:jc w:val="right"/>
              <w:rPr>
                <w:rFonts w:cs="Arial"/>
                <w:color w:val="000000"/>
              </w:rPr>
            </w:pPr>
            <w:r w:rsidRPr="004A09C8">
              <w:rPr>
                <w:rFonts w:cs="Arial"/>
                <w:color w:val="000000"/>
              </w:rPr>
              <w:t xml:space="preserve">40 </w:t>
            </w:r>
          </w:p>
        </w:tc>
      </w:tr>
      <w:tr w:rsidR="004A09C8" w:rsidRPr="004A09C8" w14:paraId="56D5A786" w14:textId="77777777" w:rsidTr="006B0BCF">
        <w:trPr>
          <w:jc w:val="center"/>
        </w:trPr>
        <w:tc>
          <w:tcPr>
            <w:tcW w:w="5260" w:type="dxa"/>
            <w:tcBorders>
              <w:top w:val="nil"/>
              <w:left w:val="single" w:sz="4" w:space="0" w:color="auto"/>
              <w:bottom w:val="nil"/>
              <w:right w:val="nil"/>
            </w:tcBorders>
            <w:shd w:val="clear" w:color="auto" w:fill="auto"/>
            <w:hideMark/>
          </w:tcPr>
          <w:p w14:paraId="18191FFB" w14:textId="77777777" w:rsidR="004A09C8" w:rsidRPr="004A09C8" w:rsidRDefault="004A09C8" w:rsidP="004A09C8">
            <w:pPr>
              <w:widowControl/>
              <w:jc w:val="right"/>
              <w:rPr>
                <w:rFonts w:cs="Arial"/>
              </w:rPr>
            </w:pPr>
            <w:r w:rsidRPr="004A09C8">
              <w:rPr>
                <w:rFonts w:cs="Arial"/>
              </w:rPr>
              <w:t xml:space="preserve">Research (Dramaturgy):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16EC9443"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D008B09"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8E290B0" w14:textId="77777777" w:rsidR="004A09C8" w:rsidRPr="004A09C8" w:rsidRDefault="004A09C8" w:rsidP="004A09C8">
            <w:pPr>
              <w:widowControl/>
              <w:jc w:val="right"/>
              <w:rPr>
                <w:rFonts w:cs="Arial"/>
                <w:color w:val="000000"/>
              </w:rPr>
            </w:pPr>
            <w:r w:rsidRPr="004A09C8">
              <w:rPr>
                <w:rFonts w:cs="Arial"/>
                <w:color w:val="000000"/>
              </w:rPr>
              <w:t xml:space="preserve">25,600 </w:t>
            </w:r>
          </w:p>
        </w:tc>
      </w:tr>
      <w:tr w:rsidR="004A09C8" w:rsidRPr="004A09C8" w14:paraId="05126819" w14:textId="77777777" w:rsidTr="006B0BCF">
        <w:trPr>
          <w:jc w:val="center"/>
        </w:trPr>
        <w:tc>
          <w:tcPr>
            <w:tcW w:w="5260" w:type="dxa"/>
            <w:tcBorders>
              <w:top w:val="nil"/>
              <w:left w:val="single" w:sz="4" w:space="0" w:color="auto"/>
              <w:bottom w:val="nil"/>
              <w:right w:val="nil"/>
            </w:tcBorders>
            <w:shd w:val="clear" w:color="auto" w:fill="auto"/>
            <w:hideMark/>
          </w:tcPr>
          <w:p w14:paraId="5D88959F" w14:textId="77777777" w:rsidR="004A09C8" w:rsidRPr="004A09C8" w:rsidRDefault="004A09C8" w:rsidP="004A09C8">
            <w:pPr>
              <w:widowControl/>
              <w:jc w:val="right"/>
              <w:rPr>
                <w:rFonts w:cs="Arial"/>
              </w:rPr>
            </w:pPr>
            <w:r w:rsidRPr="004A09C8">
              <w:rPr>
                <w:rFonts w:cs="Arial"/>
              </w:rPr>
              <w:t xml:space="preserve">Annual Fund: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BE0DBB6"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C59C4FC"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AE6D8A7" w14:textId="77777777" w:rsidR="004A09C8" w:rsidRPr="004A09C8" w:rsidRDefault="004A09C8" w:rsidP="004A09C8">
            <w:pPr>
              <w:widowControl/>
              <w:jc w:val="right"/>
              <w:rPr>
                <w:rFonts w:cs="Arial"/>
                <w:color w:val="000000"/>
              </w:rPr>
            </w:pPr>
            <w:r w:rsidRPr="004A09C8">
              <w:rPr>
                <w:rFonts w:cs="Arial"/>
                <w:color w:val="000000"/>
              </w:rPr>
              <w:t xml:space="preserve">800 </w:t>
            </w:r>
          </w:p>
        </w:tc>
      </w:tr>
      <w:tr w:rsidR="004A09C8" w:rsidRPr="004A09C8" w14:paraId="0C6A9145" w14:textId="77777777" w:rsidTr="006B0BCF">
        <w:trPr>
          <w:jc w:val="center"/>
        </w:trPr>
        <w:tc>
          <w:tcPr>
            <w:tcW w:w="5260" w:type="dxa"/>
            <w:tcBorders>
              <w:top w:val="nil"/>
              <w:left w:val="single" w:sz="4" w:space="0" w:color="auto"/>
              <w:bottom w:val="nil"/>
              <w:right w:val="nil"/>
            </w:tcBorders>
            <w:shd w:val="clear" w:color="auto" w:fill="auto"/>
            <w:hideMark/>
          </w:tcPr>
          <w:p w14:paraId="2E302A13" w14:textId="77777777" w:rsidR="004A09C8" w:rsidRPr="004A09C8" w:rsidRDefault="004A09C8" w:rsidP="004A09C8">
            <w:pPr>
              <w:widowControl/>
              <w:jc w:val="right"/>
              <w:rPr>
                <w:rFonts w:cs="Arial"/>
              </w:rPr>
            </w:pPr>
            <w:r w:rsidRPr="004A09C8">
              <w:rPr>
                <w:rFonts w:cs="Arial"/>
              </w:rPr>
              <w:t xml:space="preserve">Special Event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8CAEE14"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C1C1A34"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0D262BCA" w14:textId="77777777" w:rsidR="004A09C8" w:rsidRPr="004A09C8" w:rsidRDefault="004A09C8" w:rsidP="004A09C8">
            <w:pPr>
              <w:widowControl/>
              <w:jc w:val="right"/>
              <w:rPr>
                <w:rFonts w:cs="Arial"/>
                <w:color w:val="000000"/>
              </w:rPr>
            </w:pPr>
            <w:r w:rsidRPr="004A09C8">
              <w:rPr>
                <w:rFonts w:cs="Arial"/>
                <w:color w:val="000000"/>
              </w:rPr>
              <w:t xml:space="preserve">300 </w:t>
            </w:r>
          </w:p>
        </w:tc>
      </w:tr>
      <w:tr w:rsidR="004A09C8" w:rsidRPr="004A09C8" w14:paraId="423A65AC" w14:textId="77777777" w:rsidTr="006B0BCF">
        <w:trPr>
          <w:jc w:val="center"/>
        </w:trPr>
        <w:tc>
          <w:tcPr>
            <w:tcW w:w="5260" w:type="dxa"/>
            <w:tcBorders>
              <w:top w:val="nil"/>
              <w:left w:val="single" w:sz="4" w:space="0" w:color="auto"/>
              <w:bottom w:val="nil"/>
              <w:right w:val="nil"/>
            </w:tcBorders>
            <w:shd w:val="clear" w:color="auto" w:fill="auto"/>
            <w:hideMark/>
          </w:tcPr>
          <w:p w14:paraId="6F53AFF9" w14:textId="77777777" w:rsidR="004A09C8" w:rsidRPr="004A09C8" w:rsidRDefault="004A09C8" w:rsidP="004A09C8">
            <w:pPr>
              <w:widowControl/>
              <w:jc w:val="right"/>
              <w:rPr>
                <w:rFonts w:cs="Arial"/>
              </w:rPr>
            </w:pPr>
            <w:r w:rsidRPr="004A09C8">
              <w:rPr>
                <w:rFonts w:cs="Arial"/>
              </w:rPr>
              <w:t xml:space="preserve">Corporate Sponsorship: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892CE3A"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2FE8121"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8ACA4C7" w14:textId="77777777" w:rsidR="004A09C8" w:rsidRPr="004A09C8" w:rsidRDefault="004A09C8" w:rsidP="004A09C8">
            <w:pPr>
              <w:widowControl/>
              <w:jc w:val="right"/>
              <w:rPr>
                <w:rFonts w:cs="Arial"/>
                <w:color w:val="000000"/>
              </w:rPr>
            </w:pPr>
            <w:r w:rsidRPr="004A09C8">
              <w:rPr>
                <w:rFonts w:cs="Arial"/>
                <w:color w:val="000000"/>
              </w:rPr>
              <w:t xml:space="preserve">4 </w:t>
            </w:r>
          </w:p>
        </w:tc>
      </w:tr>
      <w:tr w:rsidR="004A09C8" w:rsidRPr="004A09C8" w14:paraId="5D9F3C9B" w14:textId="77777777" w:rsidTr="006B0BCF">
        <w:trPr>
          <w:jc w:val="center"/>
        </w:trPr>
        <w:tc>
          <w:tcPr>
            <w:tcW w:w="5260" w:type="dxa"/>
            <w:tcBorders>
              <w:top w:val="nil"/>
              <w:left w:val="single" w:sz="4" w:space="0" w:color="auto"/>
              <w:bottom w:val="nil"/>
              <w:right w:val="nil"/>
            </w:tcBorders>
            <w:shd w:val="clear" w:color="auto" w:fill="auto"/>
            <w:hideMark/>
          </w:tcPr>
          <w:p w14:paraId="555B493B" w14:textId="77777777" w:rsidR="004A09C8" w:rsidRPr="004A09C8" w:rsidRDefault="004A09C8" w:rsidP="004A09C8">
            <w:pPr>
              <w:widowControl/>
              <w:jc w:val="right"/>
              <w:rPr>
                <w:rFonts w:cs="Arial"/>
              </w:rPr>
            </w:pPr>
            <w:r w:rsidRPr="004A09C8">
              <w:rPr>
                <w:rFonts w:cs="Arial"/>
              </w:rPr>
              <w:t xml:space="preserve">Foundation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A153CCB"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BCA01DB"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5FB5D452" w14:textId="77777777" w:rsidR="004A09C8" w:rsidRPr="004A09C8" w:rsidRDefault="004A09C8" w:rsidP="004A09C8">
            <w:pPr>
              <w:widowControl/>
              <w:jc w:val="right"/>
              <w:rPr>
                <w:rFonts w:cs="Arial"/>
                <w:color w:val="000000"/>
              </w:rPr>
            </w:pPr>
            <w:r w:rsidRPr="004A09C8">
              <w:rPr>
                <w:rFonts w:cs="Arial"/>
                <w:color w:val="000000"/>
              </w:rPr>
              <w:t xml:space="preserve">17 </w:t>
            </w:r>
          </w:p>
        </w:tc>
      </w:tr>
      <w:tr w:rsidR="004A09C8" w:rsidRPr="004A09C8" w14:paraId="6B150EDB" w14:textId="77777777" w:rsidTr="006B0BCF">
        <w:trPr>
          <w:jc w:val="center"/>
        </w:trPr>
        <w:tc>
          <w:tcPr>
            <w:tcW w:w="5260" w:type="dxa"/>
            <w:tcBorders>
              <w:top w:val="nil"/>
              <w:left w:val="single" w:sz="4" w:space="0" w:color="auto"/>
              <w:bottom w:val="single" w:sz="4" w:space="0" w:color="auto"/>
              <w:right w:val="nil"/>
            </w:tcBorders>
            <w:shd w:val="clear" w:color="auto" w:fill="auto"/>
            <w:noWrap/>
            <w:hideMark/>
          </w:tcPr>
          <w:p w14:paraId="40E4F8F3" w14:textId="77777777" w:rsidR="004A09C8" w:rsidRPr="004A09C8" w:rsidRDefault="004A09C8" w:rsidP="004A09C8">
            <w:pPr>
              <w:widowControl/>
              <w:jc w:val="right"/>
              <w:rPr>
                <w:rFonts w:cs="Arial"/>
              </w:rPr>
            </w:pPr>
            <w:r w:rsidRPr="004A09C8">
              <w:rPr>
                <w:rFonts w:cs="Arial"/>
              </w:rPr>
              <w:t>Government: Total Clients #</w:t>
            </w:r>
          </w:p>
        </w:tc>
        <w:tc>
          <w:tcPr>
            <w:tcW w:w="1260" w:type="dxa"/>
            <w:tcBorders>
              <w:top w:val="single" w:sz="2" w:space="0" w:color="D9D9D9" w:themeColor="background1" w:themeShade="D9"/>
              <w:left w:val="nil"/>
              <w:bottom w:val="single" w:sz="4" w:space="0" w:color="auto"/>
              <w:right w:val="nil"/>
            </w:tcBorders>
            <w:shd w:val="clear" w:color="auto" w:fill="auto"/>
            <w:noWrap/>
            <w:hideMark/>
          </w:tcPr>
          <w:p w14:paraId="2B2F58AC" w14:textId="77777777" w:rsidR="004A09C8" w:rsidRPr="004A09C8" w:rsidRDefault="004A09C8" w:rsidP="004A09C8">
            <w:pPr>
              <w:widowControl/>
              <w:jc w:val="right"/>
              <w:rPr>
                <w:rFonts w:cs="Arial"/>
              </w:rPr>
            </w:pPr>
          </w:p>
        </w:tc>
        <w:tc>
          <w:tcPr>
            <w:tcW w:w="1260" w:type="dxa"/>
            <w:tcBorders>
              <w:top w:val="single" w:sz="2" w:space="0" w:color="D9D9D9" w:themeColor="background1" w:themeShade="D9"/>
              <w:left w:val="nil"/>
              <w:bottom w:val="single" w:sz="4" w:space="0" w:color="auto"/>
              <w:right w:val="nil"/>
            </w:tcBorders>
            <w:shd w:val="clear" w:color="auto" w:fill="auto"/>
            <w:noWrap/>
            <w:hideMark/>
          </w:tcPr>
          <w:p w14:paraId="52698285" w14:textId="77777777" w:rsidR="004A09C8" w:rsidRPr="004A09C8" w:rsidRDefault="004A09C8" w:rsidP="004A09C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4" w:space="0" w:color="auto"/>
              <w:right w:val="single" w:sz="4" w:space="0" w:color="auto"/>
            </w:tcBorders>
            <w:shd w:val="clear" w:color="auto" w:fill="auto"/>
            <w:noWrap/>
            <w:hideMark/>
          </w:tcPr>
          <w:p w14:paraId="34C0FF76" w14:textId="77777777" w:rsidR="004A09C8" w:rsidRPr="004A09C8" w:rsidRDefault="004A09C8" w:rsidP="004A09C8">
            <w:pPr>
              <w:widowControl/>
              <w:jc w:val="right"/>
              <w:rPr>
                <w:rFonts w:cs="Arial"/>
              </w:rPr>
            </w:pPr>
            <w:r w:rsidRPr="004A09C8">
              <w:rPr>
                <w:rFonts w:cs="Arial"/>
              </w:rPr>
              <w:t>1</w:t>
            </w:r>
          </w:p>
        </w:tc>
      </w:tr>
    </w:tbl>
    <w:p w14:paraId="39204983" w14:textId="77777777" w:rsidR="00BA1D15" w:rsidRDefault="00BA1D15" w:rsidP="003E3275">
      <w:pPr>
        <w:widowControl/>
        <w:jc w:val="center"/>
        <w:rPr>
          <w:rFonts w:cs="Arial"/>
        </w:rPr>
      </w:pPr>
      <w:r w:rsidRPr="00332E75">
        <w:rPr>
          <w:rStyle w:val="FootnoteReference"/>
          <w:rFonts w:cs="Arial"/>
        </w:rPr>
        <w:footnoteReference w:id="2"/>
      </w:r>
    </w:p>
    <w:p w14:paraId="26B0FAE3" w14:textId="77777777" w:rsidR="00D42FAE" w:rsidRDefault="00D42FAE" w:rsidP="003E3275">
      <w:pPr>
        <w:widowControl/>
        <w:rPr>
          <w:b/>
          <w:caps/>
        </w:rPr>
      </w:pPr>
      <w:r>
        <w:br w:type="page"/>
      </w:r>
    </w:p>
    <w:p w14:paraId="6E959733" w14:textId="77777777" w:rsidR="00BA1D15" w:rsidRPr="00F61365" w:rsidRDefault="00BA1D15" w:rsidP="003E3275">
      <w:pPr>
        <w:pStyle w:val="Heading1"/>
        <w:widowControl/>
      </w:pPr>
      <w:bookmarkStart w:id="11" w:name="_Toc445066147"/>
      <w:r w:rsidRPr="00BA1D15">
        <w:lastRenderedPageBreak/>
        <w:t>Vision</w:t>
      </w:r>
      <w:bookmarkEnd w:id="11"/>
    </w:p>
    <w:p w14:paraId="7BD67D54" w14:textId="77777777" w:rsidR="00BA1D15" w:rsidRPr="00332E75" w:rsidRDefault="00BA1D15" w:rsidP="003E3275">
      <w:pPr>
        <w:pStyle w:val="Heading3"/>
        <w:widowControl/>
        <w:tabs>
          <w:tab w:val="center" w:pos="4680"/>
          <w:tab w:val="left" w:pos="5461"/>
        </w:tabs>
        <w:rPr>
          <w:rFonts w:cs="Arial"/>
        </w:rPr>
      </w:pPr>
      <w:r>
        <w:rPr>
          <w:rFonts w:cs="Arial"/>
        </w:rPr>
        <w:tab/>
      </w:r>
    </w:p>
    <w:p w14:paraId="6E92FED1" w14:textId="77777777" w:rsidR="00F974D0" w:rsidRDefault="00F974D0" w:rsidP="003E3275">
      <w:pPr>
        <w:pStyle w:val="Heading2"/>
        <w:widowControl/>
      </w:pPr>
      <w:bookmarkStart w:id="12" w:name="_Toc445066148"/>
      <w:r>
        <w:t>Statement</w:t>
      </w:r>
      <w:bookmarkEnd w:id="12"/>
    </w:p>
    <w:p w14:paraId="18468925" w14:textId="77777777" w:rsidR="00F974D0" w:rsidRDefault="00F974D0" w:rsidP="003E3275">
      <w:pPr>
        <w:widowControl/>
      </w:pPr>
    </w:p>
    <w:p w14:paraId="65081599" w14:textId="77777777" w:rsidR="00F974D0" w:rsidRDefault="00BA1D15" w:rsidP="003E3275">
      <w:pPr>
        <w:widowControl/>
      </w:pPr>
      <w:r w:rsidRPr="00A43A9A">
        <w:t xml:space="preserve">To paint a picture of the </w:t>
      </w:r>
      <w:r w:rsidRPr="00A43A9A">
        <w:rPr>
          <w:i/>
        </w:rPr>
        <w:t>best</w:t>
      </w:r>
      <w:r w:rsidRPr="00A43A9A">
        <w:t xml:space="preserve"> future, leaders must consider what is achievable based on what holds the or</w:t>
      </w:r>
      <w:r>
        <w:t>ganization back and what takes</w:t>
      </w:r>
      <w:r w:rsidRPr="00A43A9A">
        <w:t xml:space="preserve"> it forward.</w:t>
      </w:r>
      <w:r w:rsidRPr="00A43A9A">
        <w:rPr>
          <w:rStyle w:val="EndnoteReference"/>
        </w:rPr>
        <w:endnoteReference w:id="7"/>
      </w:r>
      <w:r w:rsidRPr="00A43A9A">
        <w:t xml:space="preserve"> Brainstorming around these issues identif</w:t>
      </w:r>
      <w:r w:rsidR="00F974D0">
        <w:t xml:space="preserve">ied that TimeLine aspires to be: </w:t>
      </w:r>
    </w:p>
    <w:p w14:paraId="02318187" w14:textId="77777777" w:rsidR="00F974D0" w:rsidRDefault="00F974D0" w:rsidP="003E3275">
      <w:pPr>
        <w:widowControl/>
      </w:pPr>
    </w:p>
    <w:p w14:paraId="4042BD95" w14:textId="77777777" w:rsidR="00F974D0" w:rsidRDefault="00F974D0" w:rsidP="003E3275">
      <w:pPr>
        <w:widowControl/>
        <w:jc w:val="center"/>
      </w:pPr>
      <w:r>
        <w:t>A</w:t>
      </w:r>
      <w:r w:rsidR="00BA1D15" w:rsidRPr="00F974D0">
        <w:t xml:space="preserve"> preem</w:t>
      </w:r>
      <w:r>
        <w:t>inent Chicago arts organization</w:t>
      </w:r>
    </w:p>
    <w:p w14:paraId="5B6FD70B" w14:textId="77777777" w:rsidR="00F974D0" w:rsidRPr="00F974D0" w:rsidRDefault="00BA1D15" w:rsidP="003E3275">
      <w:pPr>
        <w:widowControl/>
        <w:jc w:val="center"/>
      </w:pPr>
      <w:r w:rsidRPr="00F974D0">
        <w:t>a</w:t>
      </w:r>
      <w:r w:rsidR="00F974D0" w:rsidRPr="00F974D0">
        <w:t>nd nationally recognized leader</w:t>
      </w:r>
    </w:p>
    <w:p w14:paraId="6C99B0A3" w14:textId="77777777" w:rsidR="00F974D0" w:rsidRDefault="00F974D0" w:rsidP="003E3275">
      <w:pPr>
        <w:widowControl/>
      </w:pPr>
    </w:p>
    <w:p w14:paraId="5F1A4FC7" w14:textId="77777777" w:rsidR="00BA1D15" w:rsidRDefault="00BA1D15" w:rsidP="003E3275">
      <w:pPr>
        <w:widowControl/>
        <w:rPr>
          <w:b/>
          <w:caps/>
        </w:rPr>
      </w:pPr>
      <w:r w:rsidRPr="00A43A9A">
        <w:t xml:space="preserve">This sentiment should become </w:t>
      </w:r>
      <w:r w:rsidRPr="00A43A9A">
        <w:rPr>
          <w:rFonts w:cs="Arial"/>
          <w:spacing w:val="-3"/>
        </w:rPr>
        <w:t>a</w:t>
      </w:r>
      <w:r w:rsidRPr="00A43A9A">
        <w:t xml:space="preserve"> “guidepost showing the way”</w:t>
      </w:r>
      <w:r w:rsidRPr="00A43A9A">
        <w:rPr>
          <w:rStyle w:val="EndnoteReference"/>
        </w:rPr>
        <w:endnoteReference w:id="8"/>
      </w:r>
      <w:r w:rsidRPr="00A43A9A">
        <w:t xml:space="preserve"> and direct TimeLine’s current and future efforts. </w:t>
      </w:r>
      <w:r>
        <w:t>For more information on the brainstorming process and the construction of the vision statement, please refer to the Great Ideas Report.</w:t>
      </w:r>
    </w:p>
    <w:p w14:paraId="0F737B29" w14:textId="77777777" w:rsidR="00BA1D15" w:rsidRDefault="00BA1D15" w:rsidP="003E3275">
      <w:pPr>
        <w:widowControl/>
      </w:pPr>
    </w:p>
    <w:p w14:paraId="5C487CA7" w14:textId="77777777" w:rsidR="00F974D0" w:rsidRDefault="00F974D0" w:rsidP="003E3275">
      <w:pPr>
        <w:pStyle w:val="Heading2"/>
        <w:widowControl/>
      </w:pPr>
      <w:bookmarkStart w:id="13" w:name="_Toc445066149"/>
      <w:r>
        <w:t>Strategies</w:t>
      </w:r>
      <w:bookmarkEnd w:id="13"/>
    </w:p>
    <w:p w14:paraId="63E30BAD" w14:textId="77777777" w:rsidR="00F974D0" w:rsidRDefault="00F974D0" w:rsidP="003E3275">
      <w:pPr>
        <w:widowControl/>
      </w:pPr>
    </w:p>
    <w:p w14:paraId="1843D31A" w14:textId="02D083E0" w:rsidR="00F974D0" w:rsidRDefault="00F974D0" w:rsidP="003E3275">
      <w:pPr>
        <w:pStyle w:val="Heading3"/>
        <w:widowControl/>
      </w:pPr>
      <w:r w:rsidRPr="00D8667C">
        <w:t>Current</w:t>
      </w:r>
      <w:r w:rsidR="004A09C8">
        <w:t xml:space="preserve"> Strategies</w:t>
      </w:r>
    </w:p>
    <w:p w14:paraId="7D064B75" w14:textId="77777777" w:rsidR="00F974D0" w:rsidRPr="00D8667C" w:rsidRDefault="00F974D0"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F974D0" w:rsidRPr="00D8667C" w14:paraId="0D491BFA" w14:textId="77777777" w:rsidTr="00A908C5">
        <w:trPr>
          <w:cantSplit/>
          <w:tblHeader/>
          <w:jc w:val="center"/>
        </w:trPr>
        <w:tc>
          <w:tcPr>
            <w:tcW w:w="1498" w:type="dxa"/>
            <w:tcBorders>
              <w:top w:val="nil"/>
              <w:left w:val="nil"/>
            </w:tcBorders>
            <w:shd w:val="clear" w:color="auto" w:fill="auto"/>
            <w:vAlign w:val="center"/>
          </w:tcPr>
          <w:p w14:paraId="7589BE7D" w14:textId="77777777" w:rsidR="00F974D0" w:rsidRPr="00D8667C" w:rsidRDefault="00F974D0" w:rsidP="00A908C5">
            <w:pPr>
              <w:widowControl/>
              <w:jc w:val="center"/>
              <w:rPr>
                <w:rFonts w:cs="Arial"/>
              </w:rPr>
            </w:pPr>
          </w:p>
        </w:tc>
        <w:tc>
          <w:tcPr>
            <w:tcW w:w="2692" w:type="dxa"/>
            <w:shd w:val="clear" w:color="auto" w:fill="D9D9D9" w:themeFill="background1" w:themeFillShade="D9"/>
          </w:tcPr>
          <w:p w14:paraId="405DAC55" w14:textId="50608515" w:rsidR="00F974D0" w:rsidRPr="00D8667C" w:rsidRDefault="00F974D0" w:rsidP="003E3275">
            <w:pPr>
              <w:widowControl/>
              <w:autoSpaceDE w:val="0"/>
              <w:autoSpaceDN w:val="0"/>
              <w:adjustRightInd w:val="0"/>
              <w:jc w:val="center"/>
              <w:rPr>
                <w:rFonts w:cs="Arial"/>
              </w:rPr>
            </w:pPr>
            <w:r>
              <w:rPr>
                <w:rFonts w:cs="Arial"/>
              </w:rPr>
              <w:t xml:space="preserve">Better </w:t>
            </w:r>
            <w:r w:rsidR="00777A9E">
              <w:rPr>
                <w:rFonts w:cs="Arial"/>
              </w:rPr>
              <w:t>S</w:t>
            </w:r>
            <w:r>
              <w:rPr>
                <w:rFonts w:cs="Arial"/>
              </w:rPr>
              <w:t xml:space="preserve">pace for </w:t>
            </w:r>
            <w:r w:rsidR="00777A9E">
              <w:rPr>
                <w:rFonts w:cs="Arial"/>
              </w:rPr>
              <w:t>S</w:t>
            </w:r>
            <w:r>
              <w:rPr>
                <w:rFonts w:cs="Arial"/>
              </w:rPr>
              <w:t>taff</w:t>
            </w:r>
          </w:p>
        </w:tc>
        <w:tc>
          <w:tcPr>
            <w:tcW w:w="2693" w:type="dxa"/>
            <w:shd w:val="clear" w:color="auto" w:fill="D9D9D9" w:themeFill="background1" w:themeFillShade="D9"/>
          </w:tcPr>
          <w:p w14:paraId="64A91A82" w14:textId="21DE61DA" w:rsidR="00F974D0" w:rsidRPr="00D8667C" w:rsidRDefault="00F974D0" w:rsidP="003E3275">
            <w:pPr>
              <w:widowControl/>
              <w:jc w:val="center"/>
              <w:rPr>
                <w:rFonts w:cs="Arial"/>
              </w:rPr>
            </w:pPr>
            <w:r>
              <w:rPr>
                <w:rFonts w:cs="Arial"/>
              </w:rPr>
              <w:t xml:space="preserve">Insightful </w:t>
            </w:r>
            <w:r w:rsidR="00777A9E">
              <w:rPr>
                <w:rFonts w:cs="Arial"/>
              </w:rPr>
              <w:t>P</w:t>
            </w:r>
            <w:r>
              <w:rPr>
                <w:rFonts w:cs="Arial"/>
              </w:rPr>
              <w:t>roductions</w:t>
            </w:r>
          </w:p>
        </w:tc>
        <w:tc>
          <w:tcPr>
            <w:tcW w:w="2693" w:type="dxa"/>
            <w:shd w:val="clear" w:color="auto" w:fill="D9D9D9" w:themeFill="background1" w:themeFillShade="D9"/>
          </w:tcPr>
          <w:p w14:paraId="466AE111" w14:textId="6B5CBF42" w:rsidR="00F974D0" w:rsidRPr="00D8667C" w:rsidRDefault="00F974D0" w:rsidP="003E3275">
            <w:pPr>
              <w:widowControl/>
              <w:jc w:val="center"/>
              <w:rPr>
                <w:rFonts w:cs="Arial"/>
              </w:rPr>
            </w:pPr>
            <w:r>
              <w:rPr>
                <w:rFonts w:cs="Arial"/>
              </w:rPr>
              <w:t xml:space="preserve">Sustainable </w:t>
            </w:r>
            <w:r w:rsidR="00777A9E">
              <w:rPr>
                <w:rFonts w:cs="Arial"/>
              </w:rPr>
              <w:t>G</w:t>
            </w:r>
            <w:r>
              <w:rPr>
                <w:rFonts w:cs="Arial"/>
              </w:rPr>
              <w:t>rowth</w:t>
            </w:r>
          </w:p>
        </w:tc>
      </w:tr>
      <w:tr w:rsidR="00F974D0" w:rsidRPr="00D8667C" w14:paraId="1AF97E3F" w14:textId="77777777" w:rsidTr="00A908C5">
        <w:trPr>
          <w:cantSplit/>
          <w:tblHeader/>
          <w:jc w:val="center"/>
        </w:trPr>
        <w:tc>
          <w:tcPr>
            <w:tcW w:w="1498" w:type="dxa"/>
            <w:shd w:val="clear" w:color="auto" w:fill="D9D9D9" w:themeFill="background1" w:themeFillShade="D9"/>
            <w:vAlign w:val="center"/>
          </w:tcPr>
          <w:p w14:paraId="48C2EE48" w14:textId="77777777" w:rsidR="00F974D0" w:rsidRPr="00D8667C" w:rsidRDefault="00F974D0" w:rsidP="00A908C5">
            <w:pPr>
              <w:widowControl/>
              <w:jc w:val="center"/>
              <w:rPr>
                <w:rFonts w:cs="Arial"/>
              </w:rPr>
            </w:pPr>
            <w:r w:rsidRPr="00D8667C">
              <w:rPr>
                <w:rFonts w:cs="Arial"/>
              </w:rPr>
              <w:t>People</w:t>
            </w:r>
          </w:p>
        </w:tc>
        <w:tc>
          <w:tcPr>
            <w:tcW w:w="2692" w:type="dxa"/>
            <w:shd w:val="clear" w:color="auto" w:fill="auto"/>
          </w:tcPr>
          <w:p w14:paraId="793C1D4A" w14:textId="77777777" w:rsidR="00F974D0" w:rsidRPr="00D8667C" w:rsidRDefault="00F974D0" w:rsidP="003E3275">
            <w:pPr>
              <w:widowControl/>
              <w:autoSpaceDE w:val="0"/>
              <w:autoSpaceDN w:val="0"/>
              <w:adjustRightInd w:val="0"/>
              <w:rPr>
                <w:rFonts w:cs="Arial"/>
              </w:rPr>
            </w:pPr>
            <w:r>
              <w:rPr>
                <w:rFonts w:cs="Arial"/>
              </w:rPr>
              <w:t>Employees</w:t>
            </w:r>
          </w:p>
        </w:tc>
        <w:tc>
          <w:tcPr>
            <w:tcW w:w="2693" w:type="dxa"/>
            <w:shd w:val="clear" w:color="auto" w:fill="auto"/>
          </w:tcPr>
          <w:p w14:paraId="123C979F" w14:textId="77777777" w:rsidR="00F974D0" w:rsidRPr="00D8667C" w:rsidRDefault="00F974D0" w:rsidP="003E3275">
            <w:pPr>
              <w:widowControl/>
              <w:autoSpaceDE w:val="0"/>
              <w:autoSpaceDN w:val="0"/>
              <w:adjustRightInd w:val="0"/>
              <w:rPr>
                <w:rFonts w:cs="Arial"/>
              </w:rPr>
            </w:pPr>
            <w:r>
              <w:rPr>
                <w:rFonts w:cs="Arial"/>
              </w:rPr>
              <w:t>Educated Chicago theatregoers</w:t>
            </w:r>
          </w:p>
        </w:tc>
        <w:tc>
          <w:tcPr>
            <w:tcW w:w="2693" w:type="dxa"/>
            <w:shd w:val="clear" w:color="auto" w:fill="auto"/>
          </w:tcPr>
          <w:p w14:paraId="39916C6E" w14:textId="602249BA" w:rsidR="00F974D0" w:rsidRPr="00D8667C" w:rsidRDefault="00F974D0" w:rsidP="003E3275">
            <w:pPr>
              <w:widowControl/>
              <w:autoSpaceDE w:val="0"/>
              <w:autoSpaceDN w:val="0"/>
              <w:adjustRightInd w:val="0"/>
              <w:rPr>
                <w:rFonts w:cs="Arial"/>
              </w:rPr>
            </w:pPr>
            <w:r>
              <w:rPr>
                <w:rFonts w:cs="Arial"/>
              </w:rPr>
              <w:t xml:space="preserve">All </w:t>
            </w:r>
            <w:r w:rsidR="000E3A83">
              <w:rPr>
                <w:rFonts w:cs="Arial"/>
              </w:rPr>
              <w:t>s</w:t>
            </w:r>
            <w:r>
              <w:rPr>
                <w:rFonts w:cs="Arial"/>
              </w:rPr>
              <w:t>takeholders</w:t>
            </w:r>
          </w:p>
        </w:tc>
      </w:tr>
      <w:tr w:rsidR="00F974D0" w:rsidRPr="00D8667C" w14:paraId="738E4535" w14:textId="77777777" w:rsidTr="00A908C5">
        <w:trPr>
          <w:cantSplit/>
          <w:tblHeader/>
          <w:jc w:val="center"/>
        </w:trPr>
        <w:tc>
          <w:tcPr>
            <w:tcW w:w="1498" w:type="dxa"/>
            <w:shd w:val="clear" w:color="auto" w:fill="D9D9D9" w:themeFill="background1" w:themeFillShade="D9"/>
            <w:vAlign w:val="center"/>
          </w:tcPr>
          <w:p w14:paraId="706CF8E5" w14:textId="77777777" w:rsidR="00F974D0" w:rsidRPr="00D8667C" w:rsidRDefault="00F974D0" w:rsidP="00A908C5">
            <w:pPr>
              <w:widowControl/>
              <w:jc w:val="center"/>
              <w:rPr>
                <w:rFonts w:cs="Arial"/>
              </w:rPr>
            </w:pPr>
            <w:r w:rsidRPr="00D8667C">
              <w:rPr>
                <w:rFonts w:cs="Arial"/>
              </w:rPr>
              <w:t>Product</w:t>
            </w:r>
          </w:p>
        </w:tc>
        <w:tc>
          <w:tcPr>
            <w:tcW w:w="2692" w:type="dxa"/>
            <w:shd w:val="clear" w:color="auto" w:fill="auto"/>
          </w:tcPr>
          <w:p w14:paraId="1F956A5F" w14:textId="77777777" w:rsidR="00F974D0" w:rsidRPr="00D8667C" w:rsidRDefault="00F974D0" w:rsidP="003E3275">
            <w:pPr>
              <w:widowControl/>
              <w:rPr>
                <w:rFonts w:cs="Arial"/>
              </w:rPr>
            </w:pPr>
            <w:r>
              <w:rPr>
                <w:rFonts w:cs="Arial"/>
              </w:rPr>
              <w:t xml:space="preserve">Boost morale by creating a better workplace </w:t>
            </w:r>
          </w:p>
        </w:tc>
        <w:tc>
          <w:tcPr>
            <w:tcW w:w="2693" w:type="dxa"/>
            <w:shd w:val="clear" w:color="auto" w:fill="auto"/>
          </w:tcPr>
          <w:p w14:paraId="421E77AF" w14:textId="77777777" w:rsidR="00F974D0" w:rsidRPr="00D8667C" w:rsidRDefault="00F974D0" w:rsidP="003E3275">
            <w:pPr>
              <w:widowControl/>
              <w:rPr>
                <w:rFonts w:cs="Arial"/>
              </w:rPr>
            </w:pPr>
            <w:r>
              <w:rPr>
                <w:rFonts w:cs="Arial"/>
              </w:rPr>
              <w:t>Increase knowledge through deep cultural experiences</w:t>
            </w:r>
          </w:p>
        </w:tc>
        <w:tc>
          <w:tcPr>
            <w:tcW w:w="2693" w:type="dxa"/>
            <w:shd w:val="clear" w:color="auto" w:fill="auto"/>
          </w:tcPr>
          <w:p w14:paraId="25E23EC1" w14:textId="77777777" w:rsidR="00F974D0" w:rsidRPr="00D8667C" w:rsidRDefault="00F974D0" w:rsidP="003E3275">
            <w:pPr>
              <w:widowControl/>
              <w:rPr>
                <w:rFonts w:cs="Arial"/>
              </w:rPr>
            </w:pPr>
            <w:r>
              <w:rPr>
                <w:rFonts w:cs="Arial"/>
              </w:rPr>
              <w:t xml:space="preserve">Strengthening all facets of the organization </w:t>
            </w:r>
          </w:p>
        </w:tc>
      </w:tr>
      <w:tr w:rsidR="00F974D0" w:rsidRPr="00D8667C" w14:paraId="77C3F050" w14:textId="77777777" w:rsidTr="00A908C5">
        <w:trPr>
          <w:cantSplit/>
          <w:tblHeader/>
          <w:jc w:val="center"/>
        </w:trPr>
        <w:tc>
          <w:tcPr>
            <w:tcW w:w="1498" w:type="dxa"/>
            <w:shd w:val="clear" w:color="auto" w:fill="D9D9D9" w:themeFill="background1" w:themeFillShade="D9"/>
            <w:vAlign w:val="center"/>
          </w:tcPr>
          <w:p w14:paraId="3401ECF4" w14:textId="77777777" w:rsidR="00F974D0" w:rsidRPr="00D8667C" w:rsidRDefault="00F974D0" w:rsidP="00A908C5">
            <w:pPr>
              <w:widowControl/>
              <w:jc w:val="center"/>
              <w:rPr>
                <w:rFonts w:cs="Arial"/>
              </w:rPr>
            </w:pPr>
            <w:r w:rsidRPr="00D8667C">
              <w:rPr>
                <w:rFonts w:cs="Arial"/>
              </w:rPr>
              <w:t>Place</w:t>
            </w:r>
          </w:p>
        </w:tc>
        <w:tc>
          <w:tcPr>
            <w:tcW w:w="2692" w:type="dxa"/>
            <w:shd w:val="clear" w:color="auto" w:fill="auto"/>
          </w:tcPr>
          <w:p w14:paraId="48EC194B" w14:textId="77777777" w:rsidR="00F974D0" w:rsidRPr="00D8667C" w:rsidRDefault="00F974D0" w:rsidP="003E3275">
            <w:pPr>
              <w:widowControl/>
              <w:autoSpaceDE w:val="0"/>
              <w:autoSpaceDN w:val="0"/>
              <w:adjustRightInd w:val="0"/>
              <w:rPr>
                <w:rFonts w:cs="Arial"/>
              </w:rPr>
            </w:pPr>
            <w:r>
              <w:rPr>
                <w:rFonts w:cs="Arial"/>
              </w:rPr>
              <w:t>Onsite at TimeLine</w:t>
            </w:r>
          </w:p>
        </w:tc>
        <w:tc>
          <w:tcPr>
            <w:tcW w:w="2693" w:type="dxa"/>
            <w:shd w:val="clear" w:color="auto" w:fill="auto"/>
          </w:tcPr>
          <w:p w14:paraId="2493251E" w14:textId="77777777" w:rsidR="00F974D0" w:rsidRPr="00D8667C" w:rsidRDefault="00F974D0" w:rsidP="003E3275">
            <w:pPr>
              <w:widowControl/>
              <w:autoSpaceDE w:val="0"/>
              <w:autoSpaceDN w:val="0"/>
              <w:adjustRightInd w:val="0"/>
              <w:rPr>
                <w:rFonts w:cs="Arial"/>
              </w:rPr>
            </w:pPr>
            <w:r>
              <w:rPr>
                <w:rFonts w:cs="Arial"/>
              </w:rPr>
              <w:t xml:space="preserve">At our theatre </w:t>
            </w:r>
          </w:p>
        </w:tc>
        <w:tc>
          <w:tcPr>
            <w:tcW w:w="2693" w:type="dxa"/>
            <w:shd w:val="clear" w:color="auto" w:fill="auto"/>
          </w:tcPr>
          <w:p w14:paraId="3C03C5B1" w14:textId="77777777" w:rsidR="00F974D0" w:rsidRPr="00D8667C" w:rsidRDefault="00F974D0" w:rsidP="003E3275">
            <w:pPr>
              <w:widowControl/>
              <w:autoSpaceDE w:val="0"/>
              <w:autoSpaceDN w:val="0"/>
              <w:adjustRightInd w:val="0"/>
              <w:rPr>
                <w:rFonts w:cs="Arial"/>
              </w:rPr>
            </w:pPr>
            <w:r>
              <w:rPr>
                <w:rFonts w:cs="Arial"/>
              </w:rPr>
              <w:t>At our facility and around the city</w:t>
            </w:r>
          </w:p>
        </w:tc>
      </w:tr>
      <w:tr w:rsidR="00F974D0" w:rsidRPr="00D8667C" w14:paraId="14381391" w14:textId="77777777" w:rsidTr="00A908C5">
        <w:trPr>
          <w:cantSplit/>
          <w:tblHeader/>
          <w:jc w:val="center"/>
        </w:trPr>
        <w:tc>
          <w:tcPr>
            <w:tcW w:w="1498" w:type="dxa"/>
            <w:shd w:val="clear" w:color="auto" w:fill="D9D9D9" w:themeFill="background1" w:themeFillShade="D9"/>
            <w:vAlign w:val="center"/>
          </w:tcPr>
          <w:p w14:paraId="32E7252C" w14:textId="77777777" w:rsidR="00F974D0" w:rsidRPr="00D8667C" w:rsidRDefault="00F974D0" w:rsidP="00A908C5">
            <w:pPr>
              <w:widowControl/>
              <w:jc w:val="center"/>
              <w:rPr>
                <w:rFonts w:cs="Arial"/>
              </w:rPr>
            </w:pPr>
            <w:r w:rsidRPr="00D8667C">
              <w:rPr>
                <w:rFonts w:cs="Arial"/>
              </w:rPr>
              <w:t>Price</w:t>
            </w:r>
          </w:p>
        </w:tc>
        <w:tc>
          <w:tcPr>
            <w:tcW w:w="2692" w:type="dxa"/>
            <w:shd w:val="clear" w:color="auto" w:fill="auto"/>
          </w:tcPr>
          <w:p w14:paraId="6889E96A" w14:textId="77777777" w:rsidR="00F974D0" w:rsidRPr="00D8667C" w:rsidRDefault="00F974D0" w:rsidP="003E3275">
            <w:pPr>
              <w:widowControl/>
              <w:rPr>
                <w:rFonts w:cs="Arial"/>
              </w:rPr>
            </w:pPr>
            <w:r>
              <w:rPr>
                <w:rFonts w:cs="Arial"/>
              </w:rPr>
              <w:t>N/A</w:t>
            </w:r>
          </w:p>
        </w:tc>
        <w:tc>
          <w:tcPr>
            <w:tcW w:w="2693" w:type="dxa"/>
            <w:shd w:val="clear" w:color="auto" w:fill="auto"/>
          </w:tcPr>
          <w:p w14:paraId="0DCC7EF2" w14:textId="77777777" w:rsidR="00F974D0" w:rsidRPr="00D8667C" w:rsidRDefault="009766A0" w:rsidP="003E3275">
            <w:pPr>
              <w:widowControl/>
              <w:rPr>
                <w:rFonts w:cs="Arial"/>
              </w:rPr>
            </w:pPr>
            <w:r>
              <w:rPr>
                <w:rFonts w:cs="Arial"/>
              </w:rPr>
              <w:t>Competition based</w:t>
            </w:r>
          </w:p>
        </w:tc>
        <w:tc>
          <w:tcPr>
            <w:tcW w:w="2693" w:type="dxa"/>
            <w:shd w:val="clear" w:color="auto" w:fill="auto"/>
          </w:tcPr>
          <w:p w14:paraId="792ED1EB" w14:textId="77777777" w:rsidR="00F974D0" w:rsidRPr="00D8667C" w:rsidRDefault="00F974D0" w:rsidP="003E3275">
            <w:pPr>
              <w:widowControl/>
              <w:rPr>
                <w:rFonts w:cs="Arial"/>
              </w:rPr>
            </w:pPr>
            <w:r>
              <w:rPr>
                <w:rFonts w:cs="Arial"/>
              </w:rPr>
              <w:t>N/A</w:t>
            </w:r>
          </w:p>
        </w:tc>
      </w:tr>
      <w:tr w:rsidR="00F974D0" w:rsidRPr="00D8667C" w14:paraId="4C6E7155" w14:textId="77777777" w:rsidTr="00A908C5">
        <w:trPr>
          <w:cantSplit/>
          <w:tblHeader/>
          <w:jc w:val="center"/>
        </w:trPr>
        <w:tc>
          <w:tcPr>
            <w:tcW w:w="1498" w:type="dxa"/>
            <w:shd w:val="clear" w:color="auto" w:fill="D9D9D9" w:themeFill="background1" w:themeFillShade="D9"/>
            <w:vAlign w:val="center"/>
          </w:tcPr>
          <w:p w14:paraId="46536A6E" w14:textId="77777777" w:rsidR="00F974D0" w:rsidRPr="00D8667C" w:rsidRDefault="00F974D0" w:rsidP="00A908C5">
            <w:pPr>
              <w:widowControl/>
              <w:jc w:val="center"/>
              <w:rPr>
                <w:rFonts w:cs="Arial"/>
              </w:rPr>
            </w:pPr>
            <w:r w:rsidRPr="00D8667C">
              <w:rPr>
                <w:rFonts w:cs="Arial"/>
              </w:rPr>
              <w:t>Proposition</w:t>
            </w:r>
          </w:p>
        </w:tc>
        <w:tc>
          <w:tcPr>
            <w:tcW w:w="2692" w:type="dxa"/>
            <w:shd w:val="clear" w:color="auto" w:fill="auto"/>
            <w:vAlign w:val="center"/>
          </w:tcPr>
          <w:p w14:paraId="0926E61D" w14:textId="77777777" w:rsidR="00F974D0" w:rsidRPr="00D8667C" w:rsidRDefault="00F974D0" w:rsidP="003E3275">
            <w:pPr>
              <w:widowControl/>
              <w:rPr>
                <w:rFonts w:cs="Arial"/>
              </w:rPr>
            </w:pPr>
            <w:r>
              <w:rPr>
                <w:rFonts w:cs="Arial"/>
              </w:rPr>
              <w:t>Supporting productivity</w:t>
            </w:r>
          </w:p>
        </w:tc>
        <w:tc>
          <w:tcPr>
            <w:tcW w:w="2693" w:type="dxa"/>
            <w:shd w:val="clear" w:color="auto" w:fill="auto"/>
            <w:vAlign w:val="center"/>
          </w:tcPr>
          <w:p w14:paraId="3456AC72" w14:textId="77777777" w:rsidR="00F974D0" w:rsidRPr="00D8667C" w:rsidRDefault="00F974D0" w:rsidP="003E3275">
            <w:pPr>
              <w:widowControl/>
              <w:rPr>
                <w:rFonts w:cs="Arial"/>
              </w:rPr>
            </w:pPr>
            <w:r>
              <w:rPr>
                <w:rFonts w:cs="Arial"/>
              </w:rPr>
              <w:t>Deliver entertaining ways to revisit history</w:t>
            </w:r>
          </w:p>
        </w:tc>
        <w:tc>
          <w:tcPr>
            <w:tcW w:w="2693" w:type="dxa"/>
            <w:shd w:val="clear" w:color="auto" w:fill="auto"/>
            <w:vAlign w:val="center"/>
          </w:tcPr>
          <w:p w14:paraId="7C2256F2" w14:textId="77777777" w:rsidR="00F974D0" w:rsidRPr="00D8667C" w:rsidRDefault="00F974D0" w:rsidP="003E3275">
            <w:pPr>
              <w:widowControl/>
              <w:rPr>
                <w:rFonts w:cs="Arial"/>
              </w:rPr>
            </w:pPr>
            <w:r>
              <w:rPr>
                <w:rFonts w:cs="Arial"/>
              </w:rPr>
              <w:t>Maintain TimeLine’s place among great Chicago theatres</w:t>
            </w:r>
          </w:p>
        </w:tc>
      </w:tr>
      <w:tr w:rsidR="00F974D0" w:rsidRPr="00D8667C" w14:paraId="02C2BF1C" w14:textId="77777777" w:rsidTr="00A908C5">
        <w:trPr>
          <w:cantSplit/>
          <w:tblHeader/>
          <w:jc w:val="center"/>
        </w:trPr>
        <w:tc>
          <w:tcPr>
            <w:tcW w:w="1498" w:type="dxa"/>
            <w:shd w:val="clear" w:color="auto" w:fill="D9D9D9" w:themeFill="background1" w:themeFillShade="D9"/>
            <w:vAlign w:val="center"/>
          </w:tcPr>
          <w:p w14:paraId="43FEA79D" w14:textId="77777777" w:rsidR="00F974D0" w:rsidRPr="00D8667C" w:rsidRDefault="00F974D0" w:rsidP="00A908C5">
            <w:pPr>
              <w:widowControl/>
              <w:jc w:val="center"/>
              <w:rPr>
                <w:rFonts w:cs="Arial"/>
              </w:rPr>
            </w:pPr>
            <w:r>
              <w:rPr>
                <w:rFonts w:cs="Arial"/>
              </w:rPr>
              <w:t>Plan</w:t>
            </w:r>
          </w:p>
        </w:tc>
        <w:tc>
          <w:tcPr>
            <w:tcW w:w="2692" w:type="dxa"/>
            <w:shd w:val="clear" w:color="auto" w:fill="auto"/>
            <w:vAlign w:val="center"/>
          </w:tcPr>
          <w:p w14:paraId="1B7114CB" w14:textId="77777777" w:rsidR="00F974D0" w:rsidRDefault="00F974D0" w:rsidP="003E3275">
            <w:pPr>
              <w:widowControl/>
              <w:rPr>
                <w:rFonts w:cs="Arial"/>
              </w:rPr>
            </w:pPr>
            <w:r>
              <w:rPr>
                <w:rFonts w:cs="Arial"/>
              </w:rPr>
              <w:t>Underway</w:t>
            </w:r>
          </w:p>
        </w:tc>
        <w:tc>
          <w:tcPr>
            <w:tcW w:w="2693" w:type="dxa"/>
            <w:shd w:val="clear" w:color="auto" w:fill="auto"/>
            <w:vAlign w:val="center"/>
          </w:tcPr>
          <w:p w14:paraId="5C3772A8" w14:textId="77777777" w:rsidR="00F974D0" w:rsidRDefault="00F974D0" w:rsidP="003E3275">
            <w:pPr>
              <w:widowControl/>
              <w:rPr>
                <w:rFonts w:cs="Arial"/>
              </w:rPr>
            </w:pPr>
            <w:r>
              <w:rPr>
                <w:rFonts w:cs="Arial"/>
              </w:rPr>
              <w:t>Underway</w:t>
            </w:r>
          </w:p>
        </w:tc>
        <w:tc>
          <w:tcPr>
            <w:tcW w:w="2693" w:type="dxa"/>
            <w:shd w:val="clear" w:color="auto" w:fill="auto"/>
            <w:vAlign w:val="center"/>
          </w:tcPr>
          <w:p w14:paraId="563678BD" w14:textId="77777777" w:rsidR="00F974D0" w:rsidRDefault="00F974D0" w:rsidP="003E3275">
            <w:pPr>
              <w:widowControl/>
              <w:rPr>
                <w:rFonts w:cs="Arial"/>
              </w:rPr>
            </w:pPr>
            <w:r>
              <w:rPr>
                <w:rFonts w:cs="Arial"/>
              </w:rPr>
              <w:t>Underway</w:t>
            </w:r>
          </w:p>
        </w:tc>
      </w:tr>
    </w:tbl>
    <w:p w14:paraId="042A3D7D" w14:textId="77777777" w:rsidR="00F974D0" w:rsidRPr="00D8667C" w:rsidRDefault="00F974D0" w:rsidP="003E3275">
      <w:pPr>
        <w:widowControl/>
        <w:rPr>
          <w:rFonts w:cs="Arial"/>
        </w:rPr>
      </w:pPr>
    </w:p>
    <w:p w14:paraId="63858D3F" w14:textId="06E98EBE" w:rsidR="00F974D0" w:rsidRPr="00D8667C" w:rsidRDefault="00F974D0" w:rsidP="003E3275">
      <w:pPr>
        <w:pStyle w:val="Heading3"/>
        <w:widowControl/>
      </w:pPr>
      <w:r w:rsidRPr="00D8667C">
        <w:t>New</w:t>
      </w:r>
      <w:r w:rsidR="004A09C8">
        <w:t xml:space="preserve"> Strategies</w:t>
      </w:r>
    </w:p>
    <w:p w14:paraId="15889A7F" w14:textId="77777777" w:rsidR="00F974D0" w:rsidRPr="00D8667C" w:rsidRDefault="00F974D0"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F974D0" w:rsidRPr="00D8667C" w14:paraId="7DCCDAA1" w14:textId="77777777" w:rsidTr="00A908C5">
        <w:trPr>
          <w:cantSplit/>
          <w:tblHeader/>
          <w:jc w:val="center"/>
        </w:trPr>
        <w:tc>
          <w:tcPr>
            <w:tcW w:w="1507" w:type="dxa"/>
            <w:tcBorders>
              <w:top w:val="nil"/>
              <w:left w:val="nil"/>
              <w:bottom w:val="single" w:sz="4" w:space="0" w:color="auto"/>
            </w:tcBorders>
            <w:shd w:val="clear" w:color="auto" w:fill="auto"/>
            <w:vAlign w:val="center"/>
          </w:tcPr>
          <w:p w14:paraId="349BC4EB" w14:textId="77777777" w:rsidR="00F974D0" w:rsidRPr="00D8667C" w:rsidRDefault="00F974D0" w:rsidP="00A908C5">
            <w:pPr>
              <w:widowControl/>
              <w:jc w:val="center"/>
              <w:rPr>
                <w:rFonts w:cs="Arial"/>
              </w:rPr>
            </w:pPr>
          </w:p>
        </w:tc>
        <w:tc>
          <w:tcPr>
            <w:tcW w:w="2688" w:type="dxa"/>
            <w:shd w:val="clear" w:color="auto" w:fill="D9D9D9" w:themeFill="background1" w:themeFillShade="D9"/>
          </w:tcPr>
          <w:p w14:paraId="56DE297C" w14:textId="1E733D10" w:rsidR="00F974D0" w:rsidRPr="00D8667C" w:rsidRDefault="00F974D0" w:rsidP="003E3275">
            <w:pPr>
              <w:widowControl/>
              <w:autoSpaceDE w:val="0"/>
              <w:autoSpaceDN w:val="0"/>
              <w:adjustRightInd w:val="0"/>
              <w:jc w:val="center"/>
              <w:rPr>
                <w:rFonts w:cs="Arial"/>
              </w:rPr>
            </w:pPr>
            <w:r>
              <w:rPr>
                <w:rFonts w:cs="Arial"/>
              </w:rPr>
              <w:t>Festival</w:t>
            </w:r>
          </w:p>
        </w:tc>
        <w:tc>
          <w:tcPr>
            <w:tcW w:w="2689" w:type="dxa"/>
            <w:shd w:val="clear" w:color="auto" w:fill="D9D9D9" w:themeFill="background1" w:themeFillShade="D9"/>
          </w:tcPr>
          <w:p w14:paraId="23EA6A24" w14:textId="77777777" w:rsidR="00F974D0" w:rsidRPr="00D8667C" w:rsidRDefault="00F974D0" w:rsidP="003E3275">
            <w:pPr>
              <w:widowControl/>
              <w:jc w:val="center"/>
              <w:rPr>
                <w:rFonts w:cs="Arial"/>
              </w:rPr>
            </w:pPr>
            <w:r>
              <w:rPr>
                <w:rFonts w:cs="Arial"/>
              </w:rPr>
              <w:t>Student Matinees</w:t>
            </w:r>
          </w:p>
        </w:tc>
        <w:tc>
          <w:tcPr>
            <w:tcW w:w="2692" w:type="dxa"/>
            <w:shd w:val="clear" w:color="auto" w:fill="D9D9D9" w:themeFill="background1" w:themeFillShade="D9"/>
          </w:tcPr>
          <w:p w14:paraId="72F6B6B9" w14:textId="45FA5625" w:rsidR="00F974D0" w:rsidRPr="00D8667C" w:rsidRDefault="00F974D0" w:rsidP="003E3275">
            <w:pPr>
              <w:widowControl/>
              <w:jc w:val="center"/>
              <w:rPr>
                <w:rFonts w:cs="Arial"/>
              </w:rPr>
            </w:pPr>
            <w:r>
              <w:rPr>
                <w:rFonts w:cs="Arial"/>
              </w:rPr>
              <w:t>New Facility</w:t>
            </w:r>
          </w:p>
        </w:tc>
      </w:tr>
      <w:tr w:rsidR="00F974D0" w:rsidRPr="00D8667C" w14:paraId="0E49B922" w14:textId="77777777" w:rsidTr="00A908C5">
        <w:trPr>
          <w:cantSplit/>
          <w:jc w:val="center"/>
        </w:trPr>
        <w:tc>
          <w:tcPr>
            <w:tcW w:w="1507" w:type="dxa"/>
            <w:tcBorders>
              <w:top w:val="single" w:sz="4" w:space="0" w:color="auto"/>
            </w:tcBorders>
            <w:shd w:val="clear" w:color="auto" w:fill="D9D9D9" w:themeFill="background1" w:themeFillShade="D9"/>
            <w:vAlign w:val="center"/>
          </w:tcPr>
          <w:p w14:paraId="36EC4368" w14:textId="77777777" w:rsidR="00F974D0" w:rsidRPr="00D8667C" w:rsidRDefault="00F974D0" w:rsidP="00A908C5">
            <w:pPr>
              <w:widowControl/>
              <w:jc w:val="center"/>
              <w:rPr>
                <w:rFonts w:cs="Arial"/>
              </w:rPr>
            </w:pPr>
            <w:r w:rsidRPr="00D8667C">
              <w:rPr>
                <w:rFonts w:cs="Arial"/>
              </w:rPr>
              <w:t>People</w:t>
            </w:r>
          </w:p>
        </w:tc>
        <w:tc>
          <w:tcPr>
            <w:tcW w:w="2688" w:type="dxa"/>
            <w:shd w:val="clear" w:color="auto" w:fill="auto"/>
          </w:tcPr>
          <w:p w14:paraId="20E2BC6F" w14:textId="77777777" w:rsidR="00F974D0" w:rsidRPr="00D8667C" w:rsidRDefault="00F974D0" w:rsidP="004A09C8">
            <w:pPr>
              <w:widowControl/>
              <w:autoSpaceDE w:val="0"/>
              <w:autoSpaceDN w:val="0"/>
              <w:adjustRightInd w:val="0"/>
              <w:rPr>
                <w:rFonts w:cs="Arial"/>
              </w:rPr>
            </w:pPr>
            <w:r>
              <w:rPr>
                <w:rFonts w:cs="Arial"/>
              </w:rPr>
              <w:t>Families and culture-seekers</w:t>
            </w:r>
          </w:p>
        </w:tc>
        <w:tc>
          <w:tcPr>
            <w:tcW w:w="2689" w:type="dxa"/>
            <w:shd w:val="clear" w:color="auto" w:fill="auto"/>
          </w:tcPr>
          <w:p w14:paraId="3563A506" w14:textId="77777777" w:rsidR="00F974D0" w:rsidRPr="00D8667C" w:rsidRDefault="00F974D0" w:rsidP="004A09C8">
            <w:pPr>
              <w:widowControl/>
              <w:autoSpaceDE w:val="0"/>
              <w:autoSpaceDN w:val="0"/>
              <w:adjustRightInd w:val="0"/>
              <w:rPr>
                <w:rFonts w:cs="Arial"/>
              </w:rPr>
            </w:pPr>
            <w:r>
              <w:rPr>
                <w:rFonts w:cs="Arial"/>
              </w:rPr>
              <w:t>Students</w:t>
            </w:r>
          </w:p>
        </w:tc>
        <w:tc>
          <w:tcPr>
            <w:tcW w:w="2692" w:type="dxa"/>
            <w:shd w:val="clear" w:color="auto" w:fill="auto"/>
          </w:tcPr>
          <w:p w14:paraId="4ABEA195" w14:textId="77777777" w:rsidR="00F974D0" w:rsidRPr="00D8667C" w:rsidRDefault="00F974D0" w:rsidP="004A09C8">
            <w:pPr>
              <w:widowControl/>
              <w:autoSpaceDE w:val="0"/>
              <w:autoSpaceDN w:val="0"/>
              <w:adjustRightInd w:val="0"/>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F974D0" w:rsidRPr="00D8667C" w14:paraId="512CC1EA" w14:textId="77777777" w:rsidTr="00A908C5">
        <w:trPr>
          <w:cantSplit/>
          <w:jc w:val="center"/>
        </w:trPr>
        <w:tc>
          <w:tcPr>
            <w:tcW w:w="1507" w:type="dxa"/>
            <w:shd w:val="clear" w:color="auto" w:fill="D9D9D9" w:themeFill="background1" w:themeFillShade="D9"/>
            <w:vAlign w:val="center"/>
          </w:tcPr>
          <w:p w14:paraId="3D500553" w14:textId="77777777" w:rsidR="00F974D0" w:rsidRPr="00D8667C" w:rsidRDefault="00F974D0" w:rsidP="00A908C5">
            <w:pPr>
              <w:widowControl/>
              <w:jc w:val="center"/>
              <w:rPr>
                <w:rFonts w:cs="Arial"/>
              </w:rPr>
            </w:pPr>
            <w:r w:rsidRPr="00D8667C">
              <w:rPr>
                <w:rFonts w:cs="Arial"/>
              </w:rPr>
              <w:t>Product</w:t>
            </w:r>
          </w:p>
        </w:tc>
        <w:tc>
          <w:tcPr>
            <w:tcW w:w="2688" w:type="dxa"/>
            <w:shd w:val="clear" w:color="auto" w:fill="auto"/>
          </w:tcPr>
          <w:p w14:paraId="41E90EEE" w14:textId="77777777" w:rsidR="00F974D0" w:rsidRPr="00D8667C" w:rsidRDefault="00F974D0" w:rsidP="004A09C8">
            <w:pPr>
              <w:widowControl/>
              <w:rPr>
                <w:rFonts w:cs="Arial"/>
              </w:rPr>
            </w:pPr>
            <w:r>
              <w:rPr>
                <w:rFonts w:cs="Arial"/>
              </w:rPr>
              <w:t>Access to culture by taking performances outdoors</w:t>
            </w:r>
          </w:p>
        </w:tc>
        <w:tc>
          <w:tcPr>
            <w:tcW w:w="2689" w:type="dxa"/>
            <w:shd w:val="clear" w:color="auto" w:fill="auto"/>
          </w:tcPr>
          <w:p w14:paraId="24EE88C5" w14:textId="77777777" w:rsidR="00F974D0" w:rsidRPr="00D8667C" w:rsidRDefault="00F974D0" w:rsidP="004A09C8">
            <w:pPr>
              <w:widowControl/>
              <w:rPr>
                <w:rFonts w:cs="Arial"/>
              </w:rPr>
            </w:pPr>
            <w:r>
              <w:rPr>
                <w:rFonts w:cs="Arial"/>
              </w:rPr>
              <w:t>Amplifying teacher lesson plans through live storytelling</w:t>
            </w:r>
          </w:p>
        </w:tc>
        <w:tc>
          <w:tcPr>
            <w:tcW w:w="2692" w:type="dxa"/>
            <w:shd w:val="clear" w:color="auto" w:fill="auto"/>
          </w:tcPr>
          <w:p w14:paraId="6E01ABE7" w14:textId="77777777" w:rsidR="00F974D0" w:rsidRPr="00D8667C" w:rsidRDefault="00F974D0" w:rsidP="004A09C8">
            <w:pPr>
              <w:widowControl/>
              <w:rPr>
                <w:rFonts w:cs="Arial"/>
              </w:rPr>
            </w:pPr>
            <w:r>
              <w:rPr>
                <w:rFonts w:cs="Arial"/>
              </w:rPr>
              <w:t>Making history through a worthwhile investment</w:t>
            </w:r>
          </w:p>
        </w:tc>
      </w:tr>
      <w:tr w:rsidR="00F974D0" w:rsidRPr="00D8667C" w14:paraId="68ED6015" w14:textId="77777777" w:rsidTr="00A908C5">
        <w:trPr>
          <w:cantSplit/>
          <w:jc w:val="center"/>
        </w:trPr>
        <w:tc>
          <w:tcPr>
            <w:tcW w:w="1507" w:type="dxa"/>
            <w:shd w:val="clear" w:color="auto" w:fill="D9D9D9" w:themeFill="background1" w:themeFillShade="D9"/>
            <w:vAlign w:val="center"/>
          </w:tcPr>
          <w:p w14:paraId="3D1817BB" w14:textId="77777777" w:rsidR="00F974D0" w:rsidRPr="00D8667C" w:rsidRDefault="00F974D0" w:rsidP="00A908C5">
            <w:pPr>
              <w:widowControl/>
              <w:jc w:val="center"/>
              <w:rPr>
                <w:rFonts w:cs="Arial"/>
              </w:rPr>
            </w:pPr>
            <w:r w:rsidRPr="00D8667C">
              <w:rPr>
                <w:rFonts w:cs="Arial"/>
              </w:rPr>
              <w:t>Place</w:t>
            </w:r>
          </w:p>
        </w:tc>
        <w:tc>
          <w:tcPr>
            <w:tcW w:w="2688" w:type="dxa"/>
            <w:shd w:val="clear" w:color="auto" w:fill="auto"/>
          </w:tcPr>
          <w:p w14:paraId="60534616" w14:textId="77777777" w:rsidR="00F974D0" w:rsidRPr="00D8667C" w:rsidRDefault="00F974D0" w:rsidP="004A09C8">
            <w:pPr>
              <w:widowControl/>
              <w:autoSpaceDE w:val="0"/>
              <w:autoSpaceDN w:val="0"/>
              <w:adjustRightInd w:val="0"/>
              <w:rPr>
                <w:rFonts w:cs="Arial"/>
              </w:rPr>
            </w:pPr>
            <w:r>
              <w:rPr>
                <w:rFonts w:cs="Arial"/>
              </w:rPr>
              <w:t>At a city park on July 4</w:t>
            </w:r>
            <w:r w:rsidRPr="00031A4C">
              <w:rPr>
                <w:rFonts w:cs="Arial"/>
                <w:vertAlign w:val="superscript"/>
              </w:rPr>
              <w:t>th</w:t>
            </w:r>
            <w:r>
              <w:rPr>
                <w:rFonts w:cs="Arial"/>
              </w:rPr>
              <w:t xml:space="preserve"> weekend</w:t>
            </w:r>
          </w:p>
        </w:tc>
        <w:tc>
          <w:tcPr>
            <w:tcW w:w="2689" w:type="dxa"/>
            <w:shd w:val="clear" w:color="auto" w:fill="auto"/>
          </w:tcPr>
          <w:p w14:paraId="75B49C12" w14:textId="77777777" w:rsidR="00F974D0" w:rsidRPr="00D8667C" w:rsidRDefault="00F974D0" w:rsidP="004A09C8">
            <w:pPr>
              <w:widowControl/>
              <w:autoSpaceDE w:val="0"/>
              <w:autoSpaceDN w:val="0"/>
              <w:adjustRightInd w:val="0"/>
              <w:rPr>
                <w:rFonts w:cs="Arial"/>
              </w:rPr>
            </w:pPr>
            <w:r>
              <w:rPr>
                <w:rFonts w:cs="Arial"/>
              </w:rPr>
              <w:t>At our theatre during school hours</w:t>
            </w:r>
          </w:p>
        </w:tc>
        <w:tc>
          <w:tcPr>
            <w:tcW w:w="2692" w:type="dxa"/>
            <w:shd w:val="clear" w:color="auto" w:fill="auto"/>
          </w:tcPr>
          <w:p w14:paraId="2CD455D4" w14:textId="77777777" w:rsidR="00F974D0" w:rsidRPr="00D8667C" w:rsidRDefault="00F974D0" w:rsidP="004A09C8">
            <w:pPr>
              <w:widowControl/>
              <w:autoSpaceDE w:val="0"/>
              <w:autoSpaceDN w:val="0"/>
              <w:adjustRightInd w:val="0"/>
              <w:rPr>
                <w:rFonts w:cs="Arial"/>
              </w:rPr>
            </w:pPr>
            <w:r>
              <w:rPr>
                <w:rFonts w:cs="Arial"/>
              </w:rPr>
              <w:t>On Chicago’s north side</w:t>
            </w:r>
          </w:p>
        </w:tc>
      </w:tr>
      <w:tr w:rsidR="00F974D0" w:rsidRPr="00D8667C" w14:paraId="71E1C04F" w14:textId="77777777" w:rsidTr="00A908C5">
        <w:trPr>
          <w:cantSplit/>
          <w:jc w:val="center"/>
        </w:trPr>
        <w:tc>
          <w:tcPr>
            <w:tcW w:w="1507" w:type="dxa"/>
            <w:shd w:val="clear" w:color="auto" w:fill="D9D9D9" w:themeFill="background1" w:themeFillShade="D9"/>
            <w:vAlign w:val="center"/>
          </w:tcPr>
          <w:p w14:paraId="758BFD10" w14:textId="77777777" w:rsidR="00F974D0" w:rsidRPr="00D8667C" w:rsidRDefault="00F974D0" w:rsidP="00A908C5">
            <w:pPr>
              <w:widowControl/>
              <w:jc w:val="center"/>
              <w:rPr>
                <w:rFonts w:cs="Arial"/>
              </w:rPr>
            </w:pPr>
            <w:r w:rsidRPr="00D8667C">
              <w:rPr>
                <w:rFonts w:cs="Arial"/>
              </w:rPr>
              <w:t>Price</w:t>
            </w:r>
          </w:p>
        </w:tc>
        <w:tc>
          <w:tcPr>
            <w:tcW w:w="2688" w:type="dxa"/>
            <w:shd w:val="clear" w:color="auto" w:fill="auto"/>
          </w:tcPr>
          <w:p w14:paraId="16783D2F" w14:textId="77777777" w:rsidR="00F974D0" w:rsidRPr="00D8667C" w:rsidRDefault="00F974D0" w:rsidP="004A09C8">
            <w:pPr>
              <w:widowControl/>
              <w:rPr>
                <w:rFonts w:cs="Arial"/>
              </w:rPr>
            </w:pPr>
            <w:r>
              <w:rPr>
                <w:rFonts w:cs="Arial"/>
              </w:rPr>
              <w:t>Economic value</w:t>
            </w:r>
          </w:p>
        </w:tc>
        <w:tc>
          <w:tcPr>
            <w:tcW w:w="2689" w:type="dxa"/>
            <w:shd w:val="clear" w:color="auto" w:fill="auto"/>
          </w:tcPr>
          <w:p w14:paraId="1DCFFCFB" w14:textId="77777777" w:rsidR="00F974D0" w:rsidRPr="00D8667C" w:rsidRDefault="00F974D0" w:rsidP="004A09C8">
            <w:pPr>
              <w:widowControl/>
              <w:rPr>
                <w:rFonts w:cs="Arial"/>
              </w:rPr>
            </w:pPr>
            <w:r>
              <w:rPr>
                <w:rFonts w:cs="Arial"/>
              </w:rPr>
              <w:t>Competition based</w:t>
            </w:r>
          </w:p>
        </w:tc>
        <w:tc>
          <w:tcPr>
            <w:tcW w:w="2692" w:type="dxa"/>
            <w:shd w:val="clear" w:color="auto" w:fill="auto"/>
          </w:tcPr>
          <w:p w14:paraId="4F28F8E8" w14:textId="77777777" w:rsidR="00F974D0" w:rsidRPr="00D8667C" w:rsidRDefault="009766A0" w:rsidP="004A09C8">
            <w:pPr>
              <w:widowControl/>
              <w:rPr>
                <w:rFonts w:cs="Arial"/>
              </w:rPr>
            </w:pPr>
            <w:r>
              <w:rPr>
                <w:rFonts w:cs="Arial"/>
              </w:rPr>
              <w:t>Economic value</w:t>
            </w:r>
          </w:p>
        </w:tc>
      </w:tr>
      <w:tr w:rsidR="00F974D0" w:rsidRPr="00D8667C" w14:paraId="2057C926" w14:textId="77777777" w:rsidTr="00A908C5">
        <w:trPr>
          <w:cantSplit/>
          <w:jc w:val="center"/>
        </w:trPr>
        <w:tc>
          <w:tcPr>
            <w:tcW w:w="1507" w:type="dxa"/>
            <w:shd w:val="clear" w:color="auto" w:fill="D9D9D9" w:themeFill="background1" w:themeFillShade="D9"/>
            <w:vAlign w:val="center"/>
          </w:tcPr>
          <w:p w14:paraId="7C9B8358" w14:textId="77777777" w:rsidR="00F974D0" w:rsidRPr="00D8667C" w:rsidRDefault="00F974D0" w:rsidP="00A908C5">
            <w:pPr>
              <w:widowControl/>
              <w:jc w:val="center"/>
              <w:rPr>
                <w:rFonts w:cs="Arial"/>
              </w:rPr>
            </w:pPr>
            <w:r w:rsidRPr="00D8667C">
              <w:rPr>
                <w:rFonts w:cs="Arial"/>
              </w:rPr>
              <w:t>Proposition</w:t>
            </w:r>
          </w:p>
        </w:tc>
        <w:tc>
          <w:tcPr>
            <w:tcW w:w="2688" w:type="dxa"/>
            <w:shd w:val="clear" w:color="auto" w:fill="auto"/>
          </w:tcPr>
          <w:p w14:paraId="750AAF7E" w14:textId="77777777" w:rsidR="00F974D0" w:rsidRPr="00D8667C" w:rsidRDefault="00F974D0" w:rsidP="004A09C8">
            <w:pPr>
              <w:widowControl/>
              <w:rPr>
                <w:rFonts w:cs="Arial"/>
              </w:rPr>
            </w:pPr>
            <w:r w:rsidRPr="009266A7">
              <w:rPr>
                <w:rFonts w:cs="Arial"/>
              </w:rPr>
              <w:t xml:space="preserve">Low-cost and highly </w:t>
            </w:r>
            <w:r>
              <w:rPr>
                <w:rFonts w:cs="Arial"/>
              </w:rPr>
              <w:t>accessible</w:t>
            </w:r>
          </w:p>
        </w:tc>
        <w:tc>
          <w:tcPr>
            <w:tcW w:w="2689" w:type="dxa"/>
            <w:shd w:val="clear" w:color="auto" w:fill="auto"/>
          </w:tcPr>
          <w:p w14:paraId="35FB5D99" w14:textId="77777777" w:rsidR="00F974D0" w:rsidRPr="00D8667C" w:rsidRDefault="00F974D0" w:rsidP="004A09C8">
            <w:pPr>
              <w:widowControl/>
              <w:rPr>
                <w:rFonts w:cs="Arial"/>
              </w:rPr>
            </w:pPr>
            <w:r>
              <w:rPr>
                <w:rFonts w:cs="Arial"/>
              </w:rPr>
              <w:t>Uniquely aligning with CPS history curriculum</w:t>
            </w:r>
          </w:p>
        </w:tc>
        <w:tc>
          <w:tcPr>
            <w:tcW w:w="2692" w:type="dxa"/>
            <w:shd w:val="clear" w:color="auto" w:fill="auto"/>
          </w:tcPr>
          <w:p w14:paraId="074294EC" w14:textId="77777777" w:rsidR="00F974D0" w:rsidRPr="00D8667C" w:rsidRDefault="00F974D0" w:rsidP="004A09C8">
            <w:pPr>
              <w:widowControl/>
              <w:rPr>
                <w:rFonts w:cs="Arial"/>
              </w:rPr>
            </w:pPr>
            <w:r>
              <w:rPr>
                <w:rFonts w:cs="Arial"/>
              </w:rPr>
              <w:t>A space worthy of TimeLine’s artistry</w:t>
            </w:r>
          </w:p>
        </w:tc>
      </w:tr>
      <w:tr w:rsidR="00F974D0" w:rsidRPr="00D8667C" w14:paraId="37A4749B" w14:textId="77777777" w:rsidTr="00A908C5">
        <w:trPr>
          <w:cantSplit/>
          <w:trHeight w:val="3077"/>
          <w:jc w:val="center"/>
        </w:trPr>
        <w:tc>
          <w:tcPr>
            <w:tcW w:w="1507" w:type="dxa"/>
            <w:shd w:val="clear" w:color="auto" w:fill="D9D9D9" w:themeFill="background1" w:themeFillShade="D9"/>
            <w:vAlign w:val="center"/>
          </w:tcPr>
          <w:p w14:paraId="62CC7F1C" w14:textId="77777777" w:rsidR="00F974D0" w:rsidRPr="00D8667C" w:rsidRDefault="00F974D0" w:rsidP="00A908C5">
            <w:pPr>
              <w:widowControl/>
              <w:jc w:val="center"/>
              <w:rPr>
                <w:rFonts w:cs="Arial"/>
              </w:rPr>
            </w:pPr>
            <w:r>
              <w:rPr>
                <w:rFonts w:cs="Arial"/>
              </w:rPr>
              <w:lastRenderedPageBreak/>
              <w:t>Plan</w:t>
            </w:r>
          </w:p>
        </w:tc>
        <w:tc>
          <w:tcPr>
            <w:tcW w:w="2688" w:type="dxa"/>
            <w:shd w:val="clear" w:color="auto" w:fill="auto"/>
          </w:tcPr>
          <w:p w14:paraId="5A3539E0" w14:textId="77777777" w:rsidR="00F974D0" w:rsidRPr="00DC6516" w:rsidRDefault="00F974D0" w:rsidP="00645630">
            <w:pPr>
              <w:pStyle w:val="ListParagraph"/>
              <w:widowControl/>
              <w:numPr>
                <w:ilvl w:val="0"/>
                <w:numId w:val="20"/>
              </w:numPr>
              <w:ind w:left="144" w:hanging="144"/>
              <w:rPr>
                <w:rFonts w:cs="Arial"/>
              </w:rPr>
            </w:pPr>
            <w:r>
              <w:rPr>
                <w:rFonts w:cs="Arial"/>
              </w:rPr>
              <w:t xml:space="preserve">Partner with Chicago Park District and Department of Cultural Affairs </w:t>
            </w:r>
            <w:r>
              <w:rPr>
                <w:rFonts w:cs="Arial"/>
                <w:sz w:val="16"/>
                <w:szCs w:val="16"/>
              </w:rPr>
              <w:br/>
              <w:t>(By 1/1/2019)</w:t>
            </w:r>
          </w:p>
          <w:p w14:paraId="46FA2502" w14:textId="2FC7A049" w:rsidR="00F974D0" w:rsidRDefault="00F974D0" w:rsidP="00645630">
            <w:pPr>
              <w:pStyle w:val="ListParagraph"/>
              <w:widowControl/>
              <w:numPr>
                <w:ilvl w:val="0"/>
                <w:numId w:val="20"/>
              </w:numPr>
              <w:ind w:left="144" w:hanging="144"/>
              <w:rPr>
                <w:rFonts w:cs="Arial"/>
              </w:rPr>
            </w:pPr>
            <w:r>
              <w:rPr>
                <w:rFonts w:cs="Arial"/>
              </w:rPr>
              <w:t xml:space="preserve">Conduct site visits to determine </w:t>
            </w:r>
            <w:r w:rsidR="00F9770B">
              <w:rPr>
                <w:rFonts w:cs="Arial"/>
              </w:rPr>
              <w:t>location</w:t>
            </w:r>
            <w:r>
              <w:rPr>
                <w:rFonts w:cs="Arial"/>
                <w:sz w:val="16"/>
                <w:szCs w:val="16"/>
              </w:rPr>
              <w:br/>
              <w:t>(By 4/1/2019)</w:t>
            </w:r>
          </w:p>
          <w:p w14:paraId="056AA761" w14:textId="77777777" w:rsidR="00F974D0" w:rsidRDefault="00F974D0" w:rsidP="00645630">
            <w:pPr>
              <w:pStyle w:val="ListParagraph"/>
              <w:widowControl/>
              <w:numPr>
                <w:ilvl w:val="0"/>
                <w:numId w:val="20"/>
              </w:numPr>
              <w:ind w:left="144" w:hanging="144"/>
              <w:rPr>
                <w:rFonts w:cs="Arial"/>
              </w:rPr>
            </w:pPr>
            <w:r>
              <w:rPr>
                <w:rFonts w:cs="Arial"/>
              </w:rPr>
              <w:t>Establish creative 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67A3EC0F" w14:textId="77777777" w:rsidR="00F974D0" w:rsidRPr="00FD2AA8" w:rsidRDefault="00F974D0" w:rsidP="00645630">
            <w:pPr>
              <w:pStyle w:val="ListParagraph"/>
              <w:widowControl/>
              <w:numPr>
                <w:ilvl w:val="0"/>
                <w:numId w:val="20"/>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89" w:type="dxa"/>
            <w:shd w:val="clear" w:color="auto" w:fill="auto"/>
          </w:tcPr>
          <w:p w14:paraId="16A3E1A7" w14:textId="77777777" w:rsidR="00F974D0" w:rsidRDefault="00F974D0" w:rsidP="00645630">
            <w:pPr>
              <w:pStyle w:val="ListParagraph"/>
              <w:widowControl/>
              <w:numPr>
                <w:ilvl w:val="0"/>
                <w:numId w:val="20"/>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28149438" w14:textId="77777777" w:rsidR="00F974D0" w:rsidRPr="00542F5A" w:rsidRDefault="00F974D0" w:rsidP="00645630">
            <w:pPr>
              <w:pStyle w:val="ListParagraph"/>
              <w:widowControl/>
              <w:numPr>
                <w:ilvl w:val="0"/>
                <w:numId w:val="20"/>
              </w:numPr>
              <w:ind w:left="144" w:hanging="144"/>
              <w:rPr>
                <w:rFonts w:cs="Arial"/>
              </w:rPr>
            </w:pPr>
            <w:r>
              <w:rPr>
                <w:rFonts w:cs="Arial"/>
              </w:rPr>
              <w:t>Formalize group sales practices</w:t>
            </w:r>
            <w:r>
              <w:rPr>
                <w:rFonts w:cs="Arial"/>
              </w:rPr>
              <w:br/>
            </w:r>
            <w:r>
              <w:rPr>
                <w:rFonts w:cs="Arial"/>
                <w:sz w:val="16"/>
                <w:szCs w:val="16"/>
              </w:rPr>
              <w:t>(By 9/1/2015)</w:t>
            </w:r>
          </w:p>
          <w:p w14:paraId="3886E5F0" w14:textId="77777777" w:rsidR="00F974D0" w:rsidRDefault="00F974D0" w:rsidP="00645630">
            <w:pPr>
              <w:pStyle w:val="ListParagraph"/>
              <w:widowControl/>
              <w:numPr>
                <w:ilvl w:val="0"/>
                <w:numId w:val="20"/>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14:paraId="2A2FE781" w14:textId="77777777" w:rsidR="00F974D0" w:rsidRPr="00DC6516" w:rsidRDefault="00F974D0" w:rsidP="00645630">
            <w:pPr>
              <w:pStyle w:val="ListParagraph"/>
              <w:widowControl/>
              <w:numPr>
                <w:ilvl w:val="0"/>
                <w:numId w:val="20"/>
              </w:numPr>
              <w:ind w:left="144" w:hanging="144"/>
              <w:rPr>
                <w:rFonts w:cs="Arial"/>
              </w:rPr>
            </w:pPr>
            <w:r>
              <w:rPr>
                <w:rFonts w:cs="Arial"/>
              </w:rPr>
              <w:t>Build a larger network of CPS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2" w:type="dxa"/>
            <w:shd w:val="clear" w:color="auto" w:fill="auto"/>
          </w:tcPr>
          <w:p w14:paraId="0AD10600" w14:textId="77777777" w:rsidR="00F974D0" w:rsidRDefault="00F974D0" w:rsidP="00645630">
            <w:pPr>
              <w:pStyle w:val="ListParagraph"/>
              <w:widowControl/>
              <w:numPr>
                <w:ilvl w:val="0"/>
                <w:numId w:val="20"/>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0FDFE214" w14:textId="77777777" w:rsidR="00F974D0" w:rsidRPr="006C5DD4" w:rsidRDefault="00F974D0" w:rsidP="00645630">
            <w:pPr>
              <w:pStyle w:val="ListParagraph"/>
              <w:widowControl/>
              <w:numPr>
                <w:ilvl w:val="0"/>
                <w:numId w:val="20"/>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14:paraId="1AF0D5F6" w14:textId="77777777" w:rsidR="00F974D0" w:rsidRDefault="00F974D0" w:rsidP="00645630">
            <w:pPr>
              <w:pStyle w:val="ListParagraph"/>
              <w:widowControl/>
              <w:numPr>
                <w:ilvl w:val="0"/>
                <w:numId w:val="20"/>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14:paraId="244CF6CA" w14:textId="77777777" w:rsidR="00F974D0" w:rsidRPr="00FD2AA8" w:rsidRDefault="00F974D0" w:rsidP="00645630">
            <w:pPr>
              <w:pStyle w:val="ListParagraph"/>
              <w:widowControl/>
              <w:numPr>
                <w:ilvl w:val="0"/>
                <w:numId w:val="20"/>
              </w:numPr>
              <w:ind w:left="144" w:hanging="144"/>
              <w:rPr>
                <w:rFonts w:cs="Arial"/>
              </w:rPr>
            </w:pPr>
            <w:r>
              <w:rPr>
                <w:rFonts w:cs="Arial"/>
              </w:rPr>
              <w:t>Celebrate donors and keep stakeholders updated on progress</w:t>
            </w:r>
            <w:r>
              <w:rPr>
                <w:rFonts w:cs="Arial"/>
              </w:rPr>
              <w:br/>
            </w:r>
            <w:r>
              <w:rPr>
                <w:rFonts w:cs="Arial"/>
                <w:sz w:val="16"/>
                <w:szCs w:val="16"/>
              </w:rPr>
              <w:t>(At least twice per year during campaign life - approx. 3 years)</w:t>
            </w:r>
          </w:p>
        </w:tc>
      </w:tr>
    </w:tbl>
    <w:p w14:paraId="3B1A3441" w14:textId="77777777" w:rsidR="00F974D0" w:rsidRDefault="00F974D0" w:rsidP="003E3275">
      <w:pPr>
        <w:widowControl/>
        <w:rPr>
          <w:rFonts w:cs="Arial"/>
        </w:rPr>
      </w:pPr>
    </w:p>
    <w:p w14:paraId="77536233" w14:textId="77777777" w:rsidR="00BA1D15" w:rsidRDefault="00BA1D15" w:rsidP="003E3275">
      <w:pPr>
        <w:widowControl/>
        <w:rPr>
          <w:rFonts w:cs="Arial"/>
        </w:rPr>
      </w:pPr>
    </w:p>
    <w:p w14:paraId="54EB2E65" w14:textId="77777777" w:rsidR="00F974D0" w:rsidRDefault="00F974D0" w:rsidP="003E3275">
      <w:pPr>
        <w:widowControl/>
        <w:rPr>
          <w:rFonts w:cs="Arial"/>
        </w:rPr>
      </w:pPr>
    </w:p>
    <w:p w14:paraId="5D5FB9DF" w14:textId="77777777" w:rsidR="00F974D0" w:rsidRDefault="00F974D0" w:rsidP="003E3275">
      <w:pPr>
        <w:widowControl/>
        <w:rPr>
          <w:rFonts w:cs="Arial"/>
        </w:rPr>
      </w:pPr>
    </w:p>
    <w:p w14:paraId="3C6A9068" w14:textId="77777777" w:rsidR="00F974D0" w:rsidRPr="00D8667C" w:rsidRDefault="00F974D0" w:rsidP="003E3275">
      <w:pPr>
        <w:widowControl/>
        <w:rPr>
          <w:rFonts w:cs="Arial"/>
        </w:rPr>
      </w:pPr>
    </w:p>
    <w:p w14:paraId="5F32AAF0" w14:textId="77777777" w:rsidR="00BA1D15" w:rsidRPr="00D8667C" w:rsidRDefault="00BA1D15" w:rsidP="003E3275">
      <w:pPr>
        <w:pStyle w:val="Heading4"/>
        <w:widowControl/>
        <w:rPr>
          <w:rFonts w:cs="Arial"/>
        </w:rPr>
      </w:pPr>
    </w:p>
    <w:p w14:paraId="35D4AC21" w14:textId="77777777" w:rsidR="00BA1D15" w:rsidRPr="00D8667C" w:rsidRDefault="00BA1D15" w:rsidP="003E3275">
      <w:pPr>
        <w:widowControl/>
        <w:rPr>
          <w:rFonts w:cs="Arial"/>
          <w:b/>
          <w:caps/>
        </w:rPr>
      </w:pPr>
      <w:r w:rsidRPr="00D8667C">
        <w:rPr>
          <w:rFonts w:cs="Arial"/>
        </w:rPr>
        <w:br w:type="page"/>
      </w:r>
    </w:p>
    <w:p w14:paraId="3ADC39E4" w14:textId="77777777" w:rsidR="00BA1D15" w:rsidRPr="005E4606" w:rsidRDefault="00BA1D15" w:rsidP="003E3275">
      <w:pPr>
        <w:pStyle w:val="Header"/>
        <w:widowControl/>
      </w:pPr>
      <w:bookmarkStart w:id="14" w:name="_Toc445066150"/>
      <w:r>
        <w:lastRenderedPageBreak/>
        <w:t>Reports</w:t>
      </w:r>
      <w:bookmarkEnd w:id="14"/>
    </w:p>
    <w:p w14:paraId="2DA5B9BE" w14:textId="77777777" w:rsidR="00BA1D15" w:rsidRPr="005E4606" w:rsidRDefault="00BA1D15" w:rsidP="003E3275">
      <w:pPr>
        <w:widowControl/>
      </w:pPr>
    </w:p>
    <w:p w14:paraId="49D386AA" w14:textId="77777777" w:rsidR="00BA1D15" w:rsidRPr="001369AA" w:rsidRDefault="00BA1D15" w:rsidP="003E3275">
      <w:pPr>
        <w:pStyle w:val="Heading1"/>
        <w:widowControl/>
      </w:pPr>
      <w:bookmarkStart w:id="15" w:name="_Toc445066151"/>
      <w:r>
        <w:t>Great Start</w:t>
      </w:r>
      <w:bookmarkEnd w:id="1"/>
      <w:r>
        <w:t xml:space="preserve"> Report</w:t>
      </w:r>
      <w:bookmarkEnd w:id="15"/>
    </w:p>
    <w:p w14:paraId="52E1FD06" w14:textId="77777777" w:rsidR="00BA1D15" w:rsidRPr="00B55C65" w:rsidRDefault="00BA1D15" w:rsidP="003E3275">
      <w:pPr>
        <w:widowControl/>
        <w:jc w:val="center"/>
      </w:pPr>
      <w:r w:rsidRPr="00B55C65">
        <w:t xml:space="preserve">What </w:t>
      </w:r>
      <w:r w:rsidRPr="00F3055A">
        <w:rPr>
          <w:i/>
        </w:rPr>
        <w:t xml:space="preserve">are </w:t>
      </w:r>
      <w:r>
        <w:t>we doing now</w:t>
      </w:r>
      <w:r w:rsidRPr="00B55C65">
        <w:t>?</w:t>
      </w:r>
    </w:p>
    <w:p w14:paraId="42B4C425" w14:textId="77777777" w:rsidR="00BA1D15" w:rsidRPr="00B55C65" w:rsidRDefault="00BA1D15" w:rsidP="003E3275">
      <w:pPr>
        <w:widowControl/>
      </w:pPr>
    </w:p>
    <w:p w14:paraId="2BD587AD" w14:textId="77777777" w:rsidR="00BA1D15" w:rsidRDefault="00BA1D15" w:rsidP="003E3275">
      <w:pPr>
        <w:pStyle w:val="Heading2"/>
        <w:widowControl/>
      </w:pPr>
      <w:bookmarkStart w:id="16" w:name="_Toc394861996"/>
      <w:bookmarkStart w:id="17" w:name="_Toc445066152"/>
      <w:r w:rsidRPr="008C7572">
        <w:t>Get Ready</w:t>
      </w:r>
      <w:bookmarkEnd w:id="16"/>
      <w:bookmarkEnd w:id="17"/>
    </w:p>
    <w:p w14:paraId="39C2AF38" w14:textId="77777777" w:rsidR="00BA1D15" w:rsidRDefault="00BA1D15" w:rsidP="003E3275">
      <w:pPr>
        <w:widowControl/>
      </w:pPr>
    </w:p>
    <w:p w14:paraId="7CC8DA19" w14:textId="7E72C791" w:rsidR="00BA1D15" w:rsidRDefault="00BA1D15" w:rsidP="003E3275">
      <w:pPr>
        <w:widowControl/>
        <w:shd w:val="clear" w:color="000000" w:fill="auto"/>
        <w:rPr>
          <w:rFonts w:cs="Arial"/>
        </w:rPr>
      </w:pPr>
      <w:r w:rsidRPr="00E779A0">
        <w:rPr>
          <w:rFonts w:cs="Arial"/>
        </w:rPr>
        <w:t>Imagine if no one ever told you about the people, places, and events that have shaped who you are. Without history we lose the one thing</w:t>
      </w:r>
      <w:r>
        <w:rPr>
          <w:rFonts w:cs="Arial"/>
        </w:rPr>
        <w:t xml:space="preserve"> we all share</w:t>
      </w:r>
      <w:r w:rsidR="000608AF">
        <w:rPr>
          <w:rFonts w:cs="Arial"/>
        </w:rPr>
        <w:t xml:space="preserve">: </w:t>
      </w:r>
      <w:r>
        <w:rPr>
          <w:rFonts w:cs="Arial"/>
        </w:rPr>
        <w:t>the circumstances</w:t>
      </w:r>
      <w:r w:rsidRPr="00E779A0">
        <w:rPr>
          <w:rFonts w:cs="Arial"/>
        </w:rPr>
        <w:t xml:space="preserve"> that have</w:t>
      </w:r>
      <w:r>
        <w:rPr>
          <w:rFonts w:cs="Arial"/>
        </w:rPr>
        <w:t xml:space="preserve"> led to this</w:t>
      </w:r>
      <w:r w:rsidRPr="00E779A0">
        <w:rPr>
          <w:rFonts w:cs="Arial"/>
        </w:rPr>
        <w:t xml:space="preserve"> very moment in time. TimeLine Theatre Company (TimeLine) </w:t>
      </w:r>
      <w:r>
        <w:rPr>
          <w:rFonts w:cs="Arial"/>
        </w:rPr>
        <w:t xml:space="preserve">dramatically brings </w:t>
      </w:r>
      <w:r w:rsidRPr="00E779A0">
        <w:rPr>
          <w:rFonts w:cs="Arial"/>
        </w:rPr>
        <w:t>histor</w:t>
      </w:r>
      <w:r>
        <w:rPr>
          <w:rFonts w:cs="Arial"/>
        </w:rPr>
        <w:t>y to life on stage—but to flourish—the organization’s</w:t>
      </w:r>
      <w:r w:rsidRPr="00E779A0">
        <w:rPr>
          <w:rFonts w:cs="Arial"/>
        </w:rPr>
        <w:t xml:space="preserve"> </w:t>
      </w:r>
      <w:r>
        <w:rPr>
          <w:rFonts w:cs="Arial"/>
        </w:rPr>
        <w:t xml:space="preserve">business practices must be as exceptional as </w:t>
      </w:r>
      <w:r w:rsidR="00640917">
        <w:rPr>
          <w:rFonts w:cs="Arial"/>
        </w:rPr>
        <w:t>the</w:t>
      </w:r>
      <w:r>
        <w:rPr>
          <w:rFonts w:cs="Arial"/>
        </w:rPr>
        <w:t xml:space="preserve"> art</w:t>
      </w:r>
      <w:r w:rsidR="00640917">
        <w:rPr>
          <w:rFonts w:cs="Arial"/>
        </w:rPr>
        <w:t xml:space="preserve"> it produces</w:t>
      </w:r>
      <w:r>
        <w:rPr>
          <w:rFonts w:cs="Arial"/>
        </w:rPr>
        <w:t xml:space="preserve">. </w:t>
      </w:r>
    </w:p>
    <w:p w14:paraId="4063DA5B" w14:textId="77777777" w:rsidR="00BA1D15" w:rsidRPr="00E779A0" w:rsidRDefault="00BA1D15" w:rsidP="003E3275">
      <w:pPr>
        <w:widowControl/>
        <w:shd w:val="clear" w:color="000000" w:fill="auto"/>
        <w:rPr>
          <w:rFonts w:cs="Arial"/>
        </w:rPr>
      </w:pPr>
    </w:p>
    <w:p w14:paraId="51BCB6D7" w14:textId="77777777" w:rsidR="00BA1D15" w:rsidRDefault="00BA1D15" w:rsidP="003E3275">
      <w:pPr>
        <w:widowControl/>
        <w:shd w:val="clear" w:color="000000" w:fill="auto"/>
        <w:rPr>
          <w:rFonts w:cs="Arial"/>
          <w:shd w:val="clear" w:color="auto" w:fill="FFFFFF"/>
        </w:rPr>
      </w:pPr>
      <w:r>
        <w:rPr>
          <w:rFonts w:cs="Arial"/>
        </w:rPr>
        <w:t>First and foremost,</w:t>
      </w:r>
      <w:r w:rsidRPr="00E779A0">
        <w:rPr>
          <w:rFonts w:cs="Arial"/>
        </w:rPr>
        <w:t xml:space="preserve"> strategy building should establish a competitive advantage</w:t>
      </w:r>
      <w:r>
        <w:rPr>
          <w:rFonts w:cs="Arial"/>
        </w:rPr>
        <w:t>.</w:t>
      </w:r>
      <w:r>
        <w:rPr>
          <w:rStyle w:val="EndnoteReference"/>
          <w:rFonts w:cs="Arial"/>
        </w:rPr>
        <w:endnoteReference w:id="9"/>
      </w:r>
      <w:r>
        <w:rPr>
          <w:rFonts w:cs="Arial"/>
        </w:rPr>
        <w:t xml:space="preserve"> To do so, Michael E. Porter </w:t>
      </w:r>
      <w:r w:rsidRPr="00E779A0">
        <w:rPr>
          <w:rFonts w:cs="Arial"/>
        </w:rPr>
        <w:t xml:space="preserve">suggests that </w:t>
      </w:r>
      <w:r>
        <w:rPr>
          <w:rFonts w:cs="Arial"/>
        </w:rPr>
        <w:t>organizations establish</w:t>
      </w:r>
      <w:r w:rsidRPr="00E779A0">
        <w:rPr>
          <w:rFonts w:cs="Arial"/>
        </w:rPr>
        <w:t xml:space="preserve"> a unique </w:t>
      </w:r>
      <w:r>
        <w:rPr>
          <w:rFonts w:cs="Arial"/>
        </w:rPr>
        <w:t>position, tailor</w:t>
      </w:r>
      <w:r w:rsidRPr="00E779A0">
        <w:rPr>
          <w:rFonts w:cs="Arial"/>
        </w:rPr>
        <w:t xml:space="preserve"> </w:t>
      </w:r>
      <w:r>
        <w:rPr>
          <w:rFonts w:cs="Arial"/>
        </w:rPr>
        <w:t>activities to strategy, choose</w:t>
      </w:r>
      <w:r w:rsidRPr="00E779A0">
        <w:rPr>
          <w:rFonts w:cs="Arial"/>
        </w:rPr>
        <w:t xml:space="preserve"> what </w:t>
      </w:r>
      <w:r w:rsidRPr="00E779A0">
        <w:rPr>
          <w:rFonts w:cs="Arial"/>
          <w:i/>
        </w:rPr>
        <w:t>not</w:t>
      </w:r>
      <w:r>
        <w:rPr>
          <w:rFonts w:cs="Arial"/>
        </w:rPr>
        <w:t xml:space="preserve"> to do, and find</w:t>
      </w:r>
      <w:r w:rsidRPr="00E779A0">
        <w:rPr>
          <w:rFonts w:cs="Arial"/>
        </w:rPr>
        <w:t xml:space="preserve"> fit across activities.</w:t>
      </w:r>
      <w:r>
        <w:rPr>
          <w:rStyle w:val="EndnoteReference"/>
          <w:rFonts w:cs="Arial"/>
        </w:rPr>
        <w:endnoteReference w:id="10"/>
      </w:r>
      <w:r w:rsidRPr="00E779A0">
        <w:rPr>
          <w:rFonts w:cs="Arial"/>
        </w:rPr>
        <w:t xml:space="preserve"> According to </w:t>
      </w:r>
      <w:r w:rsidRPr="00E779A0">
        <w:rPr>
          <w:rFonts w:cs="Arial"/>
          <w:shd w:val="clear" w:color="auto" w:fill="FFFFFF"/>
        </w:rPr>
        <w:t xml:space="preserve">Henry Mintzberg, Bruce </w:t>
      </w:r>
      <w:proofErr w:type="spellStart"/>
      <w:r w:rsidRPr="00E779A0">
        <w:rPr>
          <w:rFonts w:cs="Arial"/>
          <w:shd w:val="clear" w:color="auto" w:fill="FFFFFF"/>
        </w:rPr>
        <w:t>Ahlstrand</w:t>
      </w:r>
      <w:proofErr w:type="spellEnd"/>
      <w:r w:rsidRPr="00E779A0">
        <w:rPr>
          <w:rFonts w:cs="Arial"/>
          <w:shd w:val="clear" w:color="auto" w:fill="FFFFFF"/>
        </w:rPr>
        <w:t xml:space="preserve">, and Joseph </w:t>
      </w:r>
      <w:proofErr w:type="spellStart"/>
      <w:r w:rsidRPr="00E779A0">
        <w:rPr>
          <w:rFonts w:cs="Arial"/>
          <w:shd w:val="clear" w:color="auto" w:fill="FFFFFF"/>
        </w:rPr>
        <w:t>Lampel</w:t>
      </w:r>
      <w:proofErr w:type="spellEnd"/>
      <w:r>
        <w:rPr>
          <w:rFonts w:cs="Arial"/>
          <w:shd w:val="clear" w:color="auto" w:fill="FFFFFF"/>
        </w:rPr>
        <w:t>, competitive advantage is gained when an organization decides how to plan its course of action, position it products, establish a pattern (or not), choose a perspective, and ploy to leverage power.</w:t>
      </w:r>
      <w:r>
        <w:rPr>
          <w:rStyle w:val="EndnoteReference"/>
          <w:rFonts w:cs="Arial"/>
          <w:shd w:val="clear" w:color="auto" w:fill="FFFFFF"/>
        </w:rPr>
        <w:endnoteReference w:id="11"/>
      </w:r>
      <w:r>
        <w:rPr>
          <w:rFonts w:cs="Arial"/>
          <w:shd w:val="clear" w:color="auto" w:fill="FFFFFF"/>
        </w:rPr>
        <w:t xml:space="preserve"> </w:t>
      </w:r>
    </w:p>
    <w:p w14:paraId="4FBF3184" w14:textId="77777777" w:rsidR="00BA1D15" w:rsidRDefault="00BA1D15" w:rsidP="003E3275">
      <w:pPr>
        <w:widowControl/>
        <w:shd w:val="clear" w:color="000000" w:fill="auto"/>
        <w:rPr>
          <w:rFonts w:cs="Arial"/>
          <w:shd w:val="clear" w:color="auto" w:fill="FFFFFF"/>
        </w:rPr>
      </w:pPr>
    </w:p>
    <w:p w14:paraId="74DB85DE" w14:textId="77777777" w:rsidR="00BA1D15" w:rsidRPr="00AE3C9F" w:rsidRDefault="00BA1D15" w:rsidP="003E3275">
      <w:pPr>
        <w:widowControl/>
        <w:shd w:val="clear" w:color="000000" w:fill="auto"/>
        <w:rPr>
          <w:rFonts w:cs="Arial"/>
          <w:shd w:val="clear" w:color="auto" w:fill="FFFFFF"/>
        </w:rPr>
      </w:pPr>
      <w:r>
        <w:rPr>
          <w:rFonts w:cs="Arial"/>
          <w:shd w:val="clear" w:color="auto" w:fill="FFFFFF"/>
        </w:rPr>
        <w:t>The Great Start Report synthesizes elements that Porter, Mintzberg, and many other strategic planners endorse to ensure that proper planning is results-driven.</w:t>
      </w:r>
      <w:r>
        <w:rPr>
          <w:rStyle w:val="EndnoteReference"/>
          <w:rFonts w:cs="Arial"/>
          <w:shd w:val="clear" w:color="auto" w:fill="FFFFFF"/>
        </w:rPr>
        <w:endnoteReference w:id="12"/>
      </w:r>
      <w:r>
        <w:rPr>
          <w:rFonts w:cs="Arial"/>
          <w:shd w:val="clear" w:color="auto" w:fill="FFFFFF"/>
        </w:rPr>
        <w:t xml:space="preserve">  In doing so, TimeLine can evaluate its </w:t>
      </w:r>
      <w:r w:rsidRPr="00E779A0">
        <w:rPr>
          <w:rFonts w:cs="Arial"/>
        </w:rPr>
        <w:t>stakeholders, purpose, values, mission, current strategy, lines of business</w:t>
      </w:r>
      <w:r>
        <w:rPr>
          <w:rFonts w:cs="Arial"/>
        </w:rPr>
        <w:t>,</w:t>
      </w:r>
      <w:r w:rsidRPr="00E779A0">
        <w:rPr>
          <w:rFonts w:cs="Arial"/>
        </w:rPr>
        <w:t xml:space="preserve"> a</w:t>
      </w:r>
      <w:r>
        <w:rPr>
          <w:rFonts w:cs="Arial"/>
        </w:rPr>
        <w:t>nd success measures. Consequently</w:t>
      </w:r>
      <w:r w:rsidRPr="00E779A0">
        <w:rPr>
          <w:rFonts w:cs="Arial"/>
        </w:rPr>
        <w:t xml:space="preserve">, TimeLine can pinpoint what the </w:t>
      </w:r>
      <w:r>
        <w:rPr>
          <w:rFonts w:cs="Arial"/>
        </w:rPr>
        <w:t xml:space="preserve">organization is doing now in order to </w:t>
      </w:r>
      <w:r w:rsidRPr="00E779A0">
        <w:rPr>
          <w:rFonts w:cs="Arial"/>
        </w:rPr>
        <w:t>consider what it could and should do next.</w:t>
      </w:r>
    </w:p>
    <w:p w14:paraId="24AB8B96" w14:textId="77777777" w:rsidR="00BA1D15" w:rsidRPr="008C7572" w:rsidRDefault="00BA1D15" w:rsidP="003E3275">
      <w:pPr>
        <w:pStyle w:val="Heading4"/>
        <w:widowControl/>
        <w:rPr>
          <w:rFonts w:cs="Arial"/>
          <w:highlight w:val="yellow"/>
        </w:rPr>
      </w:pPr>
    </w:p>
    <w:p w14:paraId="6416CFBC" w14:textId="77777777" w:rsidR="00BA1D15" w:rsidRPr="008C7572" w:rsidRDefault="00BA1D15" w:rsidP="003E3275">
      <w:pPr>
        <w:pStyle w:val="Heading2"/>
        <w:widowControl/>
      </w:pPr>
      <w:bookmarkStart w:id="18" w:name="_Toc394861997"/>
      <w:bookmarkStart w:id="19" w:name="_Toc445066153"/>
      <w:r w:rsidRPr="008C7572">
        <w:t>Plan to Plan</w:t>
      </w:r>
      <w:bookmarkEnd w:id="18"/>
      <w:bookmarkEnd w:id="19"/>
    </w:p>
    <w:p w14:paraId="5A2C3BC2" w14:textId="77777777" w:rsidR="00BA1D15" w:rsidRDefault="00BA1D15" w:rsidP="003E3275">
      <w:pPr>
        <w:pStyle w:val="Heading4"/>
        <w:widowControl/>
        <w:rPr>
          <w:rFonts w:cs="Arial"/>
        </w:rPr>
      </w:pPr>
    </w:p>
    <w:p w14:paraId="6DFD60DC" w14:textId="5DE2FC49" w:rsidR="00BA1D15" w:rsidRDefault="00BA1D15" w:rsidP="003E3275">
      <w:pPr>
        <w:widowControl/>
      </w:pPr>
      <w:r>
        <w:t>In order for the Great Start Report (and additional planning reports) to be successful, Michael Allison and Judy Kaye list numerous conditions ideal for effective planning. Among these are establishing that no high</w:t>
      </w:r>
      <w:r w:rsidR="001375D3">
        <w:t>-</w:t>
      </w:r>
      <w:r>
        <w:t xml:space="preserve">impact decision is already underway, that resources are available to implement a new strategy, and that the right mix of participants are involved. Most importantly, Allison and Kaye insist that commitment from top leadership and </w:t>
      </w:r>
      <w:r w:rsidR="004C1D63">
        <w:t>the willingness for them to evaluate the organization’s strengths, weaknesses, opportunities and threats is essential</w:t>
      </w:r>
      <w:r>
        <w:t>.</w:t>
      </w:r>
      <w:r>
        <w:rPr>
          <w:rStyle w:val="EndnoteReference"/>
        </w:rPr>
        <w:endnoteReference w:id="13"/>
      </w:r>
      <w:r>
        <w:t xml:space="preserve"> Fitting the criteria, TimeLine’s staff is </w:t>
      </w:r>
      <w:r w:rsidR="004C1D63">
        <w:t xml:space="preserve">dedicated </w:t>
      </w:r>
      <w:r>
        <w:t xml:space="preserve">to the process and </w:t>
      </w:r>
      <w:r w:rsidR="00570338">
        <w:t>eager</w:t>
      </w:r>
      <w:r>
        <w:t xml:space="preserve"> to share data and insights.</w:t>
      </w:r>
    </w:p>
    <w:p w14:paraId="2C79BA87" w14:textId="77777777" w:rsidR="00BA1D15" w:rsidRPr="00DC3CEA" w:rsidRDefault="00BA1D15" w:rsidP="003E3275">
      <w:pPr>
        <w:widowControl/>
      </w:pPr>
    </w:p>
    <w:p w14:paraId="54F5A861" w14:textId="77777777" w:rsidR="00BA1D15" w:rsidRPr="00CE6952" w:rsidRDefault="00BA1D15" w:rsidP="003E3275">
      <w:pPr>
        <w:pStyle w:val="Heading2"/>
        <w:widowControl/>
      </w:pPr>
      <w:bookmarkStart w:id="20" w:name="_Toc394861998"/>
      <w:bookmarkStart w:id="21" w:name="_Toc445066154"/>
      <w:r w:rsidRPr="00CE6952">
        <w:t xml:space="preserve">Stakeholder </w:t>
      </w:r>
      <w:r w:rsidRPr="00727906">
        <w:t>Analysis</w:t>
      </w:r>
      <w:bookmarkEnd w:id="20"/>
      <w:bookmarkEnd w:id="21"/>
    </w:p>
    <w:p w14:paraId="6F497B2F" w14:textId="77777777" w:rsidR="00BA1D15" w:rsidRDefault="00BA1D15" w:rsidP="003E3275">
      <w:pPr>
        <w:widowControl/>
        <w:rPr>
          <w:rFonts w:cs="Arial"/>
        </w:rPr>
      </w:pPr>
    </w:p>
    <w:p w14:paraId="7107B421" w14:textId="67F56006" w:rsidR="00BA1D15" w:rsidRDefault="00BA1D15" w:rsidP="003E3275">
      <w:pPr>
        <w:widowControl/>
        <w:rPr>
          <w:rFonts w:cs="Arial"/>
        </w:rPr>
      </w:pPr>
      <w:r>
        <w:rPr>
          <w:rFonts w:cs="Arial"/>
        </w:rPr>
        <w:t xml:space="preserve">TimeLine must consider </w:t>
      </w:r>
      <w:r w:rsidR="00162303">
        <w:rPr>
          <w:rFonts w:cs="Arial"/>
        </w:rPr>
        <w:t>i</w:t>
      </w:r>
      <w:r>
        <w:rPr>
          <w:rFonts w:cs="Arial"/>
        </w:rPr>
        <w:t>nternal and external stakeholders as part of the strategic process. This encourages commitment and interest; objective positions; foundations for future work; and open dialogue.</w:t>
      </w:r>
      <w:r>
        <w:rPr>
          <w:rStyle w:val="EndnoteReference"/>
          <w:rFonts w:cs="Arial"/>
        </w:rPr>
        <w:endnoteReference w:id="14"/>
      </w:r>
      <w:r>
        <w:rPr>
          <w:rFonts w:cs="Arial"/>
        </w:rPr>
        <w:t xml:space="preserve"> Once established, strategic planners should identify the goals and power of each group.</w:t>
      </w:r>
      <w:r>
        <w:rPr>
          <w:rStyle w:val="EndnoteReference"/>
          <w:rFonts w:cs="Arial"/>
        </w:rPr>
        <w:endnoteReference w:id="15"/>
      </w:r>
      <w:r>
        <w:rPr>
          <w:rFonts w:cs="Arial"/>
        </w:rPr>
        <w:t xml:space="preserve"> TimeLine’s stakeholders are summarized below:</w:t>
      </w:r>
    </w:p>
    <w:p w14:paraId="4F965225" w14:textId="77777777" w:rsidR="00BA1D15" w:rsidRDefault="00BA1D15" w:rsidP="003E3275">
      <w:pPr>
        <w:widowControl/>
        <w:rPr>
          <w:rFonts w:cs="Arial"/>
        </w:rPr>
      </w:pPr>
    </w:p>
    <w:p w14:paraId="54DA2E88" w14:textId="77777777" w:rsidR="00BA1D15" w:rsidRDefault="00BA1D15" w:rsidP="003E3275">
      <w:pPr>
        <w:widowControl/>
      </w:pPr>
      <w:r>
        <w:br w:type="page"/>
      </w:r>
    </w:p>
    <w:tbl>
      <w:tblPr>
        <w:tblStyle w:val="TableGrid"/>
        <w:tblW w:w="9576" w:type="dxa"/>
        <w:tblLayout w:type="fixed"/>
        <w:tblCellMar>
          <w:left w:w="43" w:type="dxa"/>
          <w:right w:w="43" w:type="dxa"/>
        </w:tblCellMar>
        <w:tblLook w:val="04A0" w:firstRow="1" w:lastRow="0" w:firstColumn="1" w:lastColumn="0" w:noHBand="0" w:noVBand="1"/>
      </w:tblPr>
      <w:tblGrid>
        <w:gridCol w:w="3711"/>
        <w:gridCol w:w="3712"/>
        <w:gridCol w:w="1076"/>
        <w:gridCol w:w="1077"/>
      </w:tblGrid>
      <w:tr w:rsidR="00BA1D15" w:rsidRPr="00E779A0" w14:paraId="3D03FD99" w14:textId="77777777" w:rsidTr="00D96C3B">
        <w:trPr>
          <w:cantSplit/>
        </w:trPr>
        <w:tc>
          <w:tcPr>
            <w:tcW w:w="3711" w:type="dxa"/>
            <w:shd w:val="clear" w:color="auto" w:fill="D9D9D9" w:themeFill="background1" w:themeFillShade="D9"/>
            <w:tcMar>
              <w:left w:w="43" w:type="dxa"/>
              <w:right w:w="43" w:type="dxa"/>
            </w:tcMar>
          </w:tcPr>
          <w:p w14:paraId="5137F01F" w14:textId="77777777" w:rsidR="00BA1D15" w:rsidRPr="00E779A0" w:rsidRDefault="00BA1D15" w:rsidP="003E3275">
            <w:pPr>
              <w:widowControl/>
              <w:jc w:val="center"/>
              <w:rPr>
                <w:rFonts w:cs="Arial"/>
              </w:rPr>
            </w:pPr>
            <w:r w:rsidRPr="00E779A0">
              <w:rPr>
                <w:rFonts w:cs="Arial"/>
              </w:rPr>
              <w:lastRenderedPageBreak/>
              <w:t>Stakeholder</w:t>
            </w:r>
          </w:p>
        </w:tc>
        <w:tc>
          <w:tcPr>
            <w:tcW w:w="3712" w:type="dxa"/>
            <w:shd w:val="clear" w:color="auto" w:fill="D9D9D9" w:themeFill="background1" w:themeFillShade="D9"/>
            <w:tcMar>
              <w:left w:w="43" w:type="dxa"/>
              <w:right w:w="43" w:type="dxa"/>
            </w:tcMar>
          </w:tcPr>
          <w:p w14:paraId="6A03B17F" w14:textId="77777777" w:rsidR="00BA1D15" w:rsidRPr="00E779A0" w:rsidRDefault="00BA1D15" w:rsidP="003E3275">
            <w:pPr>
              <w:widowControl/>
              <w:jc w:val="center"/>
              <w:rPr>
                <w:rFonts w:cs="Arial"/>
              </w:rPr>
            </w:pPr>
            <w:r w:rsidRPr="00E779A0">
              <w:rPr>
                <w:rFonts w:cs="Arial"/>
              </w:rPr>
              <w:t>Principal Goals</w:t>
            </w:r>
          </w:p>
        </w:tc>
        <w:tc>
          <w:tcPr>
            <w:tcW w:w="1076" w:type="dxa"/>
            <w:shd w:val="clear" w:color="auto" w:fill="D9D9D9" w:themeFill="background1" w:themeFillShade="D9"/>
            <w:tcMar>
              <w:left w:w="43" w:type="dxa"/>
              <w:right w:w="43" w:type="dxa"/>
            </w:tcMar>
          </w:tcPr>
          <w:p w14:paraId="2ABD45FB" w14:textId="77777777" w:rsidR="00BA1D15" w:rsidRPr="00E779A0" w:rsidRDefault="00BA1D15" w:rsidP="003E3275">
            <w:pPr>
              <w:widowControl/>
              <w:jc w:val="center"/>
              <w:rPr>
                <w:rFonts w:cs="Arial"/>
              </w:rPr>
            </w:pPr>
            <w:r w:rsidRPr="00E779A0">
              <w:rPr>
                <w:rFonts w:cs="Arial"/>
              </w:rPr>
              <w:t>Interest</w:t>
            </w:r>
          </w:p>
        </w:tc>
        <w:tc>
          <w:tcPr>
            <w:tcW w:w="1077" w:type="dxa"/>
            <w:shd w:val="clear" w:color="auto" w:fill="D9D9D9" w:themeFill="background1" w:themeFillShade="D9"/>
            <w:tcMar>
              <w:left w:w="43" w:type="dxa"/>
              <w:right w:w="43" w:type="dxa"/>
            </w:tcMar>
          </w:tcPr>
          <w:p w14:paraId="3A3276CA" w14:textId="77777777" w:rsidR="00BA1D15" w:rsidRPr="00E779A0" w:rsidRDefault="00BA1D15" w:rsidP="003E3275">
            <w:pPr>
              <w:widowControl/>
              <w:jc w:val="center"/>
              <w:rPr>
                <w:rFonts w:cs="Arial"/>
              </w:rPr>
            </w:pPr>
            <w:r w:rsidRPr="00E779A0">
              <w:rPr>
                <w:rFonts w:cs="Arial"/>
              </w:rPr>
              <w:t>Power</w:t>
            </w:r>
          </w:p>
        </w:tc>
      </w:tr>
      <w:tr w:rsidR="00BA1D15" w:rsidRPr="00E779A0" w14:paraId="47C08D4E" w14:textId="77777777" w:rsidTr="00D96C3B">
        <w:trPr>
          <w:cantSplit/>
          <w:trHeight w:val="54"/>
        </w:trPr>
        <w:tc>
          <w:tcPr>
            <w:tcW w:w="3711" w:type="dxa"/>
            <w:tcBorders>
              <w:top w:val="single" w:sz="4" w:space="0" w:color="auto"/>
              <w:bottom w:val="single" w:sz="4" w:space="0" w:color="auto"/>
            </w:tcBorders>
            <w:shd w:val="clear" w:color="auto" w:fill="auto"/>
            <w:tcMar>
              <w:left w:w="43" w:type="dxa"/>
              <w:right w:w="43" w:type="dxa"/>
            </w:tcMar>
          </w:tcPr>
          <w:p w14:paraId="5D24A4BB" w14:textId="0FF8963D" w:rsidR="00BA1D15" w:rsidRPr="00E779A0" w:rsidRDefault="00BA1D15" w:rsidP="003E3275">
            <w:pPr>
              <w:widowControl/>
              <w:rPr>
                <w:rFonts w:cs="Arial"/>
              </w:rPr>
            </w:pPr>
            <w:r w:rsidRPr="00E779A0">
              <w:rPr>
                <w:rFonts w:cs="Arial"/>
              </w:rPr>
              <w:t>Theatre Patrons: 25,000 in the Chicago metropolitan area</w:t>
            </w:r>
          </w:p>
        </w:tc>
        <w:tc>
          <w:tcPr>
            <w:tcW w:w="3712" w:type="dxa"/>
            <w:tcMar>
              <w:left w:w="43" w:type="dxa"/>
              <w:right w:w="43" w:type="dxa"/>
            </w:tcMar>
          </w:tcPr>
          <w:p w14:paraId="61D08514" w14:textId="77777777" w:rsidR="00BA1D15" w:rsidRPr="00E779A0" w:rsidRDefault="00BA1D15" w:rsidP="003E3275">
            <w:pPr>
              <w:widowControl/>
              <w:rPr>
                <w:rFonts w:cs="Arial"/>
              </w:rPr>
            </w:pPr>
            <w:r w:rsidRPr="00E779A0">
              <w:rPr>
                <w:rFonts w:cs="Arial"/>
              </w:rPr>
              <w:t>Experience excellent and enlightening theat</w:t>
            </w:r>
            <w:r>
              <w:rPr>
                <w:rFonts w:cs="Arial"/>
              </w:rPr>
              <w:t>re</w:t>
            </w:r>
          </w:p>
        </w:tc>
        <w:tc>
          <w:tcPr>
            <w:tcW w:w="1076" w:type="dxa"/>
            <w:tcMar>
              <w:left w:w="43" w:type="dxa"/>
              <w:right w:w="43" w:type="dxa"/>
            </w:tcMar>
          </w:tcPr>
          <w:p w14:paraId="178E46BB" w14:textId="77777777" w:rsidR="00BA1D15" w:rsidRPr="00E779A0" w:rsidRDefault="00BA1D15" w:rsidP="003E3275">
            <w:pPr>
              <w:widowControl/>
              <w:rPr>
                <w:rFonts w:cs="Arial"/>
              </w:rPr>
            </w:pPr>
            <w:r w:rsidRPr="00E779A0">
              <w:rPr>
                <w:rFonts w:cs="Arial"/>
              </w:rPr>
              <w:t>Mid</w:t>
            </w:r>
          </w:p>
        </w:tc>
        <w:tc>
          <w:tcPr>
            <w:tcW w:w="1077" w:type="dxa"/>
            <w:tcMar>
              <w:left w:w="43" w:type="dxa"/>
              <w:right w:w="43" w:type="dxa"/>
            </w:tcMar>
          </w:tcPr>
          <w:p w14:paraId="483C2E14" w14:textId="77777777" w:rsidR="00BA1D15" w:rsidRPr="00E779A0" w:rsidRDefault="00BA1D15" w:rsidP="003E3275">
            <w:pPr>
              <w:widowControl/>
              <w:rPr>
                <w:rFonts w:cs="Arial"/>
              </w:rPr>
            </w:pPr>
            <w:r w:rsidRPr="00E779A0">
              <w:rPr>
                <w:rFonts w:cs="Arial"/>
              </w:rPr>
              <w:t>High</w:t>
            </w:r>
          </w:p>
        </w:tc>
      </w:tr>
      <w:tr w:rsidR="00BA1D15" w:rsidRPr="00E779A0" w14:paraId="097BFF40" w14:textId="77777777" w:rsidTr="00D96C3B">
        <w:trPr>
          <w:cantSplit/>
          <w:trHeight w:val="54"/>
        </w:trPr>
        <w:tc>
          <w:tcPr>
            <w:tcW w:w="3711" w:type="dxa"/>
            <w:tcBorders>
              <w:top w:val="single" w:sz="4" w:space="0" w:color="auto"/>
              <w:bottom w:val="single" w:sz="4" w:space="0" w:color="auto"/>
            </w:tcBorders>
            <w:shd w:val="clear" w:color="auto" w:fill="auto"/>
            <w:tcMar>
              <w:left w:w="43" w:type="dxa"/>
              <w:right w:w="43" w:type="dxa"/>
            </w:tcMar>
          </w:tcPr>
          <w:p w14:paraId="40F9D396" w14:textId="6256A301" w:rsidR="00BA1D15" w:rsidRPr="00E779A0" w:rsidRDefault="00BA1D15" w:rsidP="003E3275">
            <w:pPr>
              <w:widowControl/>
              <w:rPr>
                <w:rFonts w:cs="Arial"/>
              </w:rPr>
            </w:pPr>
            <w:r>
              <w:rPr>
                <w:rFonts w:cs="Arial"/>
              </w:rPr>
              <w:t xml:space="preserve">Staff: 13 </w:t>
            </w:r>
            <w:r w:rsidR="00777A9E">
              <w:rPr>
                <w:rFonts w:cs="Arial"/>
              </w:rPr>
              <w:t>n</w:t>
            </w:r>
            <w:r w:rsidRPr="00E779A0">
              <w:rPr>
                <w:rFonts w:cs="Arial"/>
              </w:rPr>
              <w:t xml:space="preserve">onprofit </w:t>
            </w:r>
            <w:r w:rsidR="00777A9E">
              <w:rPr>
                <w:rFonts w:cs="Arial"/>
              </w:rPr>
              <w:t>e</w:t>
            </w:r>
            <w:r w:rsidRPr="00E779A0">
              <w:rPr>
                <w:rFonts w:cs="Arial"/>
              </w:rPr>
              <w:t>mployees</w:t>
            </w:r>
          </w:p>
        </w:tc>
        <w:tc>
          <w:tcPr>
            <w:tcW w:w="3712" w:type="dxa"/>
            <w:tcMar>
              <w:left w:w="43" w:type="dxa"/>
              <w:right w:w="43" w:type="dxa"/>
            </w:tcMar>
          </w:tcPr>
          <w:p w14:paraId="4B36EAB2" w14:textId="77777777" w:rsidR="00BA1D15" w:rsidRPr="00E779A0" w:rsidRDefault="00BA1D15" w:rsidP="003E3275">
            <w:pPr>
              <w:widowControl/>
              <w:rPr>
                <w:rFonts w:cs="Arial"/>
              </w:rPr>
            </w:pPr>
            <w:r w:rsidRPr="00E779A0">
              <w:rPr>
                <w:rFonts w:cs="Arial"/>
              </w:rPr>
              <w:t>Valuable work</w:t>
            </w:r>
            <w:r>
              <w:rPr>
                <w:rFonts w:cs="Arial"/>
              </w:rPr>
              <w:t xml:space="preserve"> experience; F</w:t>
            </w:r>
            <w:r w:rsidRPr="00E779A0">
              <w:rPr>
                <w:rFonts w:cs="Arial"/>
              </w:rPr>
              <w:t>inancial compensation</w:t>
            </w:r>
          </w:p>
        </w:tc>
        <w:tc>
          <w:tcPr>
            <w:tcW w:w="1076" w:type="dxa"/>
            <w:tcMar>
              <w:left w:w="43" w:type="dxa"/>
              <w:right w:w="43" w:type="dxa"/>
            </w:tcMar>
          </w:tcPr>
          <w:p w14:paraId="14D69A44" w14:textId="77777777" w:rsidR="00BA1D15" w:rsidRPr="00E779A0" w:rsidRDefault="00BA1D15" w:rsidP="003E3275">
            <w:pPr>
              <w:widowControl/>
              <w:rPr>
                <w:rFonts w:cs="Arial"/>
              </w:rPr>
            </w:pPr>
            <w:r w:rsidRPr="00E779A0">
              <w:rPr>
                <w:rFonts w:cs="Arial"/>
              </w:rPr>
              <w:t>Mid</w:t>
            </w:r>
          </w:p>
        </w:tc>
        <w:tc>
          <w:tcPr>
            <w:tcW w:w="1077" w:type="dxa"/>
            <w:tcMar>
              <w:left w:w="43" w:type="dxa"/>
              <w:right w:w="43" w:type="dxa"/>
            </w:tcMar>
          </w:tcPr>
          <w:p w14:paraId="07E8CFE3" w14:textId="77777777" w:rsidR="00BA1D15" w:rsidRPr="00E779A0" w:rsidRDefault="00BA1D15" w:rsidP="003E3275">
            <w:pPr>
              <w:widowControl/>
              <w:rPr>
                <w:rFonts w:cs="Arial"/>
              </w:rPr>
            </w:pPr>
            <w:r w:rsidRPr="00E779A0">
              <w:rPr>
                <w:rFonts w:cs="Arial"/>
              </w:rPr>
              <w:t>High</w:t>
            </w:r>
          </w:p>
        </w:tc>
      </w:tr>
      <w:tr w:rsidR="00BA1D15" w:rsidRPr="00E779A0" w14:paraId="2AAF25A3" w14:textId="77777777" w:rsidTr="00D96C3B">
        <w:trPr>
          <w:cantSplit/>
          <w:trHeight w:val="54"/>
        </w:trPr>
        <w:tc>
          <w:tcPr>
            <w:tcW w:w="3711" w:type="dxa"/>
            <w:tcBorders>
              <w:top w:val="single" w:sz="4" w:space="0" w:color="auto"/>
              <w:bottom w:val="single" w:sz="4" w:space="0" w:color="auto"/>
            </w:tcBorders>
            <w:shd w:val="clear" w:color="auto" w:fill="auto"/>
            <w:tcMar>
              <w:left w:w="43" w:type="dxa"/>
              <w:right w:w="43" w:type="dxa"/>
            </w:tcMar>
          </w:tcPr>
          <w:p w14:paraId="74FBEE2C" w14:textId="3CE29517" w:rsidR="00BA1D15" w:rsidRPr="00E779A0" w:rsidRDefault="00BA1D15" w:rsidP="003E3275">
            <w:pPr>
              <w:widowControl/>
              <w:rPr>
                <w:rFonts w:cs="Arial"/>
              </w:rPr>
            </w:pPr>
            <w:r w:rsidRPr="00E779A0">
              <w:rPr>
                <w:rFonts w:cs="Arial"/>
              </w:rPr>
              <w:t>Company Artists: 40</w:t>
            </w:r>
            <w:r w:rsidR="00777A9E">
              <w:rPr>
                <w:rFonts w:cs="Arial"/>
              </w:rPr>
              <w:t xml:space="preserve"> actors, artisans, and directors</w:t>
            </w:r>
          </w:p>
        </w:tc>
        <w:tc>
          <w:tcPr>
            <w:tcW w:w="3712" w:type="dxa"/>
            <w:tcMar>
              <w:left w:w="43" w:type="dxa"/>
              <w:right w:w="43" w:type="dxa"/>
            </w:tcMar>
          </w:tcPr>
          <w:p w14:paraId="7FED0976" w14:textId="77777777" w:rsidR="00BA1D15" w:rsidRPr="00E779A0" w:rsidRDefault="00BA1D15" w:rsidP="003E3275">
            <w:pPr>
              <w:widowControl/>
              <w:rPr>
                <w:rFonts w:cs="Arial"/>
              </w:rPr>
            </w:pPr>
            <w:r w:rsidRPr="00E779A0">
              <w:rPr>
                <w:rFonts w:cs="Arial"/>
              </w:rPr>
              <w:t xml:space="preserve">Enhanced artistic experience and stake in the organization </w:t>
            </w:r>
          </w:p>
        </w:tc>
        <w:tc>
          <w:tcPr>
            <w:tcW w:w="1076" w:type="dxa"/>
            <w:tcMar>
              <w:left w:w="43" w:type="dxa"/>
              <w:right w:w="43" w:type="dxa"/>
            </w:tcMar>
          </w:tcPr>
          <w:p w14:paraId="43910142" w14:textId="77777777" w:rsidR="00BA1D15" w:rsidRPr="00E779A0" w:rsidRDefault="00BA1D15" w:rsidP="003E3275">
            <w:pPr>
              <w:widowControl/>
              <w:rPr>
                <w:rFonts w:cs="Arial"/>
              </w:rPr>
            </w:pPr>
            <w:r w:rsidRPr="00E779A0">
              <w:rPr>
                <w:rFonts w:cs="Arial"/>
              </w:rPr>
              <w:t>Mid</w:t>
            </w:r>
          </w:p>
        </w:tc>
        <w:tc>
          <w:tcPr>
            <w:tcW w:w="1077" w:type="dxa"/>
            <w:tcMar>
              <w:left w:w="43" w:type="dxa"/>
              <w:right w:w="43" w:type="dxa"/>
            </w:tcMar>
          </w:tcPr>
          <w:p w14:paraId="2CEA1187" w14:textId="77777777" w:rsidR="00BA1D15" w:rsidRPr="00E779A0" w:rsidRDefault="00BA1D15" w:rsidP="003E3275">
            <w:pPr>
              <w:widowControl/>
              <w:rPr>
                <w:rFonts w:cs="Arial"/>
              </w:rPr>
            </w:pPr>
            <w:r w:rsidRPr="00E779A0">
              <w:rPr>
                <w:rFonts w:cs="Arial"/>
              </w:rPr>
              <w:t>Low</w:t>
            </w:r>
          </w:p>
        </w:tc>
      </w:tr>
      <w:tr w:rsidR="00BA1D15" w:rsidRPr="00E779A0" w14:paraId="21016381" w14:textId="77777777" w:rsidTr="00D96C3B">
        <w:trPr>
          <w:cantSplit/>
          <w:trHeight w:val="54"/>
        </w:trPr>
        <w:tc>
          <w:tcPr>
            <w:tcW w:w="3711" w:type="dxa"/>
            <w:tcBorders>
              <w:top w:val="single" w:sz="4" w:space="0" w:color="auto"/>
              <w:bottom w:val="single" w:sz="4" w:space="0" w:color="auto"/>
            </w:tcBorders>
            <w:shd w:val="clear" w:color="auto" w:fill="auto"/>
            <w:tcMar>
              <w:left w:w="43" w:type="dxa"/>
              <w:right w:w="43" w:type="dxa"/>
            </w:tcMar>
          </w:tcPr>
          <w:p w14:paraId="1C439D88" w14:textId="539CCA08" w:rsidR="00BA1D15" w:rsidRPr="00E779A0" w:rsidRDefault="00BA1D15" w:rsidP="003E3275">
            <w:pPr>
              <w:widowControl/>
              <w:rPr>
                <w:rFonts w:cs="Arial"/>
              </w:rPr>
            </w:pPr>
            <w:r>
              <w:rPr>
                <w:rFonts w:cs="Arial"/>
              </w:rPr>
              <w:t xml:space="preserve">Funders: </w:t>
            </w:r>
            <w:r w:rsidR="00777A9E">
              <w:rPr>
                <w:rFonts w:cs="Arial"/>
              </w:rPr>
              <w:t>f</w:t>
            </w:r>
            <w:r>
              <w:rPr>
                <w:rFonts w:cs="Arial"/>
              </w:rPr>
              <w:t xml:space="preserve">oundation, </w:t>
            </w:r>
            <w:r w:rsidR="00777A9E">
              <w:rPr>
                <w:rFonts w:cs="Arial"/>
              </w:rPr>
              <w:t>c</w:t>
            </w:r>
            <w:r>
              <w:rPr>
                <w:rFonts w:cs="Arial"/>
              </w:rPr>
              <w:t xml:space="preserve">orporate, </w:t>
            </w:r>
            <w:r w:rsidR="00777A9E">
              <w:rPr>
                <w:rFonts w:cs="Arial"/>
              </w:rPr>
              <w:t>g</w:t>
            </w:r>
            <w:r>
              <w:rPr>
                <w:rFonts w:cs="Arial"/>
              </w:rPr>
              <w:t xml:space="preserve">overnment and </w:t>
            </w:r>
            <w:r w:rsidR="00777A9E">
              <w:rPr>
                <w:rFonts w:cs="Arial"/>
              </w:rPr>
              <w:t>i</w:t>
            </w:r>
            <w:r w:rsidRPr="00E779A0">
              <w:rPr>
                <w:rFonts w:cs="Arial"/>
              </w:rPr>
              <w:t>ndividual</w:t>
            </w:r>
            <w:r w:rsidR="00777A9E">
              <w:rPr>
                <w:rFonts w:cs="Arial"/>
              </w:rPr>
              <w:t xml:space="preserve"> donors</w:t>
            </w:r>
          </w:p>
        </w:tc>
        <w:tc>
          <w:tcPr>
            <w:tcW w:w="3712" w:type="dxa"/>
            <w:tcMar>
              <w:left w:w="43" w:type="dxa"/>
              <w:right w:w="43" w:type="dxa"/>
            </w:tcMar>
          </w:tcPr>
          <w:p w14:paraId="68FF3089" w14:textId="77777777" w:rsidR="00BA1D15" w:rsidRPr="00E779A0" w:rsidRDefault="00BA1D15" w:rsidP="003E3275">
            <w:pPr>
              <w:widowControl/>
              <w:rPr>
                <w:rFonts w:cs="Arial"/>
              </w:rPr>
            </w:pPr>
            <w:r w:rsidRPr="00E779A0">
              <w:rPr>
                <w:rFonts w:cs="Arial"/>
              </w:rPr>
              <w:t>Return on investment</w:t>
            </w:r>
          </w:p>
        </w:tc>
        <w:tc>
          <w:tcPr>
            <w:tcW w:w="1076" w:type="dxa"/>
            <w:tcMar>
              <w:left w:w="43" w:type="dxa"/>
              <w:right w:w="43" w:type="dxa"/>
            </w:tcMar>
          </w:tcPr>
          <w:p w14:paraId="20F5F893" w14:textId="77777777" w:rsidR="00BA1D15" w:rsidRPr="00E779A0" w:rsidRDefault="00BA1D15" w:rsidP="003E3275">
            <w:pPr>
              <w:widowControl/>
              <w:rPr>
                <w:rFonts w:cs="Arial"/>
              </w:rPr>
            </w:pPr>
            <w:r w:rsidRPr="00E779A0">
              <w:rPr>
                <w:rFonts w:cs="Arial"/>
              </w:rPr>
              <w:t>High</w:t>
            </w:r>
          </w:p>
        </w:tc>
        <w:tc>
          <w:tcPr>
            <w:tcW w:w="1077" w:type="dxa"/>
            <w:tcMar>
              <w:left w:w="43" w:type="dxa"/>
              <w:right w:w="43" w:type="dxa"/>
            </w:tcMar>
          </w:tcPr>
          <w:p w14:paraId="174DDC19" w14:textId="77777777" w:rsidR="00BA1D15" w:rsidRPr="00E779A0" w:rsidRDefault="00BA1D15" w:rsidP="003E3275">
            <w:pPr>
              <w:widowControl/>
              <w:rPr>
                <w:rFonts w:cs="Arial"/>
              </w:rPr>
            </w:pPr>
            <w:r w:rsidRPr="00E779A0">
              <w:rPr>
                <w:rFonts w:cs="Arial"/>
              </w:rPr>
              <w:t>High</w:t>
            </w:r>
          </w:p>
        </w:tc>
      </w:tr>
      <w:tr w:rsidR="00BA1D15" w:rsidRPr="00E779A0" w14:paraId="2BA0C338" w14:textId="77777777" w:rsidTr="00D96C3B">
        <w:trPr>
          <w:cantSplit/>
          <w:trHeight w:val="54"/>
        </w:trPr>
        <w:tc>
          <w:tcPr>
            <w:tcW w:w="3711" w:type="dxa"/>
            <w:tcBorders>
              <w:top w:val="single" w:sz="4" w:space="0" w:color="auto"/>
              <w:bottom w:val="single" w:sz="4" w:space="0" w:color="auto"/>
            </w:tcBorders>
            <w:shd w:val="clear" w:color="auto" w:fill="auto"/>
            <w:tcMar>
              <w:left w:w="43" w:type="dxa"/>
              <w:right w:w="43" w:type="dxa"/>
            </w:tcMar>
          </w:tcPr>
          <w:p w14:paraId="4D531D16" w14:textId="77777777" w:rsidR="00BA1D15" w:rsidRPr="00E779A0" w:rsidRDefault="00BA1D15" w:rsidP="003E3275">
            <w:pPr>
              <w:widowControl/>
              <w:rPr>
                <w:rFonts w:cs="Arial"/>
              </w:rPr>
            </w:pPr>
            <w:r w:rsidRPr="00E779A0">
              <w:rPr>
                <w:rFonts w:cs="Arial"/>
              </w:rPr>
              <w:t>Board: 21 Chicago-area members</w:t>
            </w:r>
          </w:p>
        </w:tc>
        <w:tc>
          <w:tcPr>
            <w:tcW w:w="3712" w:type="dxa"/>
            <w:tcMar>
              <w:left w:w="43" w:type="dxa"/>
              <w:right w:w="43" w:type="dxa"/>
            </w:tcMar>
          </w:tcPr>
          <w:p w14:paraId="088FAAF0" w14:textId="24E628ED" w:rsidR="00BA1D15" w:rsidRPr="00E779A0" w:rsidRDefault="00777A9E" w:rsidP="003E3275">
            <w:pPr>
              <w:widowControl/>
              <w:rPr>
                <w:rFonts w:cs="Arial"/>
              </w:rPr>
            </w:pPr>
            <w:r>
              <w:rPr>
                <w:rFonts w:cs="Arial"/>
              </w:rPr>
              <w:t>Ensure p</w:t>
            </w:r>
            <w:r w:rsidR="00BA1D15" w:rsidRPr="00E779A0">
              <w:rPr>
                <w:rFonts w:cs="Arial"/>
              </w:rPr>
              <w:t xml:space="preserve">roper governing of </w:t>
            </w:r>
            <w:r>
              <w:rPr>
                <w:rFonts w:cs="Arial"/>
              </w:rPr>
              <w:t xml:space="preserve">the </w:t>
            </w:r>
            <w:r w:rsidR="00BA1D15" w:rsidRPr="00E779A0">
              <w:rPr>
                <w:rFonts w:cs="Arial"/>
              </w:rPr>
              <w:t xml:space="preserve">organization </w:t>
            </w:r>
          </w:p>
        </w:tc>
        <w:tc>
          <w:tcPr>
            <w:tcW w:w="1076" w:type="dxa"/>
            <w:tcMar>
              <w:left w:w="43" w:type="dxa"/>
              <w:right w:w="43" w:type="dxa"/>
            </w:tcMar>
          </w:tcPr>
          <w:p w14:paraId="0A9D79C7" w14:textId="77777777" w:rsidR="00BA1D15" w:rsidRPr="00E779A0" w:rsidRDefault="00BA1D15" w:rsidP="003E3275">
            <w:pPr>
              <w:widowControl/>
              <w:rPr>
                <w:rFonts w:cs="Arial"/>
              </w:rPr>
            </w:pPr>
            <w:r w:rsidRPr="00E779A0">
              <w:rPr>
                <w:rFonts w:cs="Arial"/>
              </w:rPr>
              <w:t>Mid</w:t>
            </w:r>
          </w:p>
        </w:tc>
        <w:tc>
          <w:tcPr>
            <w:tcW w:w="1077" w:type="dxa"/>
            <w:tcMar>
              <w:left w:w="43" w:type="dxa"/>
              <w:right w:w="43" w:type="dxa"/>
            </w:tcMar>
          </w:tcPr>
          <w:p w14:paraId="565590CC" w14:textId="77777777" w:rsidR="00BA1D15" w:rsidRPr="00E779A0" w:rsidRDefault="00BA1D15" w:rsidP="003E3275">
            <w:pPr>
              <w:widowControl/>
              <w:rPr>
                <w:rFonts w:cs="Arial"/>
              </w:rPr>
            </w:pPr>
            <w:r w:rsidRPr="00E779A0">
              <w:rPr>
                <w:rFonts w:cs="Arial"/>
              </w:rPr>
              <w:t>High</w:t>
            </w:r>
          </w:p>
        </w:tc>
      </w:tr>
      <w:tr w:rsidR="00BA1D15" w:rsidRPr="00E779A0" w14:paraId="2C19C2E5" w14:textId="77777777" w:rsidTr="00D96C3B">
        <w:trPr>
          <w:cantSplit/>
          <w:trHeight w:val="54"/>
        </w:trPr>
        <w:tc>
          <w:tcPr>
            <w:tcW w:w="3711" w:type="dxa"/>
            <w:tcBorders>
              <w:top w:val="single" w:sz="4" w:space="0" w:color="auto"/>
              <w:bottom w:val="single" w:sz="4" w:space="0" w:color="auto"/>
            </w:tcBorders>
            <w:shd w:val="clear" w:color="auto" w:fill="auto"/>
            <w:tcMar>
              <w:left w:w="43" w:type="dxa"/>
              <w:right w:w="43" w:type="dxa"/>
            </w:tcMar>
          </w:tcPr>
          <w:p w14:paraId="516DFE67" w14:textId="77777777" w:rsidR="00BA1D15" w:rsidRPr="00E779A0" w:rsidRDefault="00BA1D15" w:rsidP="003E3275">
            <w:pPr>
              <w:widowControl/>
              <w:rPr>
                <w:rFonts w:cs="Arial"/>
              </w:rPr>
            </w:pPr>
            <w:r w:rsidRPr="00E779A0">
              <w:rPr>
                <w:rFonts w:cs="Arial"/>
              </w:rPr>
              <w:t>CPS Students: 500</w:t>
            </w:r>
          </w:p>
        </w:tc>
        <w:tc>
          <w:tcPr>
            <w:tcW w:w="3712" w:type="dxa"/>
            <w:tcMar>
              <w:left w:w="43" w:type="dxa"/>
              <w:right w:w="43" w:type="dxa"/>
            </w:tcMar>
          </w:tcPr>
          <w:p w14:paraId="03C5A511" w14:textId="77777777" w:rsidR="00BA1D15" w:rsidRPr="00E779A0" w:rsidRDefault="00BA1D15" w:rsidP="003E3275">
            <w:pPr>
              <w:widowControl/>
              <w:rPr>
                <w:rFonts w:cs="Arial"/>
              </w:rPr>
            </w:pPr>
            <w:r w:rsidRPr="00E779A0">
              <w:rPr>
                <w:rFonts w:cs="Arial"/>
              </w:rPr>
              <w:t>Become better students using drama-based strategies</w:t>
            </w:r>
          </w:p>
        </w:tc>
        <w:tc>
          <w:tcPr>
            <w:tcW w:w="1076" w:type="dxa"/>
            <w:tcMar>
              <w:left w:w="43" w:type="dxa"/>
              <w:right w:w="43" w:type="dxa"/>
            </w:tcMar>
          </w:tcPr>
          <w:p w14:paraId="505A2304" w14:textId="77777777" w:rsidR="00BA1D15" w:rsidRPr="00E779A0" w:rsidRDefault="00BA1D15" w:rsidP="003E3275">
            <w:pPr>
              <w:widowControl/>
              <w:rPr>
                <w:rFonts w:cs="Arial"/>
              </w:rPr>
            </w:pPr>
            <w:r w:rsidRPr="00E779A0">
              <w:rPr>
                <w:rFonts w:cs="Arial"/>
              </w:rPr>
              <w:t>Mid</w:t>
            </w:r>
          </w:p>
        </w:tc>
        <w:tc>
          <w:tcPr>
            <w:tcW w:w="1077" w:type="dxa"/>
            <w:tcMar>
              <w:left w:w="43" w:type="dxa"/>
              <w:right w:w="43" w:type="dxa"/>
            </w:tcMar>
          </w:tcPr>
          <w:p w14:paraId="2CFE1FE1" w14:textId="77777777" w:rsidR="00BA1D15" w:rsidRPr="00E779A0" w:rsidRDefault="00BA1D15" w:rsidP="003E3275">
            <w:pPr>
              <w:widowControl/>
              <w:rPr>
                <w:rFonts w:cs="Arial"/>
              </w:rPr>
            </w:pPr>
            <w:r w:rsidRPr="00E779A0">
              <w:rPr>
                <w:rFonts w:cs="Arial"/>
              </w:rPr>
              <w:t>Low</w:t>
            </w:r>
          </w:p>
        </w:tc>
      </w:tr>
      <w:tr w:rsidR="00BA1D15" w:rsidRPr="00E779A0" w14:paraId="69FB2DFD" w14:textId="77777777" w:rsidTr="00D96C3B">
        <w:trPr>
          <w:cantSplit/>
          <w:trHeight w:val="54"/>
        </w:trPr>
        <w:tc>
          <w:tcPr>
            <w:tcW w:w="3711" w:type="dxa"/>
            <w:tcBorders>
              <w:top w:val="single" w:sz="4" w:space="0" w:color="auto"/>
            </w:tcBorders>
            <w:shd w:val="clear" w:color="auto" w:fill="auto"/>
            <w:tcMar>
              <w:left w:w="43" w:type="dxa"/>
              <w:right w:w="43" w:type="dxa"/>
            </w:tcMar>
          </w:tcPr>
          <w:p w14:paraId="7356A1F5" w14:textId="65919C93" w:rsidR="00BA1D15" w:rsidRPr="00E779A0" w:rsidRDefault="00BA1D15" w:rsidP="003E3275">
            <w:pPr>
              <w:widowControl/>
              <w:rPr>
                <w:rFonts w:cs="Arial"/>
              </w:rPr>
            </w:pPr>
            <w:r>
              <w:rPr>
                <w:rFonts w:cs="Arial"/>
              </w:rPr>
              <w:t xml:space="preserve">Partners: </w:t>
            </w:r>
            <w:r w:rsidR="00777A9E">
              <w:rPr>
                <w:rFonts w:cs="Arial"/>
              </w:rPr>
              <w:t>s</w:t>
            </w:r>
            <w:r>
              <w:rPr>
                <w:rFonts w:cs="Arial"/>
              </w:rPr>
              <w:t xml:space="preserve">pace </w:t>
            </w:r>
            <w:r w:rsidR="00777A9E">
              <w:rPr>
                <w:rFonts w:cs="Arial"/>
              </w:rPr>
              <w:t>r</w:t>
            </w:r>
            <w:r w:rsidRPr="00E779A0">
              <w:rPr>
                <w:rFonts w:cs="Arial"/>
              </w:rPr>
              <w:t xml:space="preserve">ental </w:t>
            </w:r>
          </w:p>
        </w:tc>
        <w:tc>
          <w:tcPr>
            <w:tcW w:w="3712" w:type="dxa"/>
            <w:tcMar>
              <w:left w:w="43" w:type="dxa"/>
              <w:right w:w="43" w:type="dxa"/>
            </w:tcMar>
          </w:tcPr>
          <w:p w14:paraId="5D901AE1" w14:textId="77777777" w:rsidR="00BA1D15" w:rsidRPr="00E779A0" w:rsidRDefault="00BA1D15" w:rsidP="003E3275">
            <w:pPr>
              <w:widowControl/>
              <w:rPr>
                <w:rFonts w:cs="Arial"/>
              </w:rPr>
            </w:pPr>
            <w:r w:rsidRPr="00E779A0">
              <w:rPr>
                <w:rFonts w:cs="Arial"/>
              </w:rPr>
              <w:t xml:space="preserve">Generate a portion of revenue from TimeLine’s audience  </w:t>
            </w:r>
          </w:p>
        </w:tc>
        <w:tc>
          <w:tcPr>
            <w:tcW w:w="1076" w:type="dxa"/>
            <w:tcMar>
              <w:left w:w="43" w:type="dxa"/>
              <w:right w:w="43" w:type="dxa"/>
            </w:tcMar>
          </w:tcPr>
          <w:p w14:paraId="7C6412B6" w14:textId="77777777" w:rsidR="00BA1D15" w:rsidRPr="00E779A0" w:rsidRDefault="00BA1D15" w:rsidP="003E3275">
            <w:pPr>
              <w:widowControl/>
              <w:rPr>
                <w:rFonts w:cs="Arial"/>
              </w:rPr>
            </w:pPr>
            <w:r w:rsidRPr="00E779A0">
              <w:rPr>
                <w:rFonts w:cs="Arial"/>
              </w:rPr>
              <w:t>Low</w:t>
            </w:r>
          </w:p>
        </w:tc>
        <w:tc>
          <w:tcPr>
            <w:tcW w:w="1077" w:type="dxa"/>
            <w:tcMar>
              <w:left w:w="43" w:type="dxa"/>
              <w:right w:w="43" w:type="dxa"/>
            </w:tcMar>
          </w:tcPr>
          <w:p w14:paraId="262EBC51" w14:textId="77777777" w:rsidR="00BA1D15" w:rsidRPr="00E779A0" w:rsidRDefault="00BA1D15" w:rsidP="003E3275">
            <w:pPr>
              <w:widowControl/>
              <w:rPr>
                <w:rFonts w:cs="Arial"/>
              </w:rPr>
            </w:pPr>
            <w:r w:rsidRPr="00E779A0">
              <w:rPr>
                <w:rFonts w:cs="Arial"/>
              </w:rPr>
              <w:t>Low</w:t>
            </w:r>
          </w:p>
        </w:tc>
      </w:tr>
    </w:tbl>
    <w:p w14:paraId="64203673" w14:textId="77777777" w:rsidR="00BA1D15" w:rsidRDefault="00BA1D15" w:rsidP="003E3275">
      <w:pPr>
        <w:widowControl/>
        <w:rPr>
          <w:rFonts w:cs="Arial"/>
        </w:rPr>
      </w:pPr>
    </w:p>
    <w:p w14:paraId="42D5B710" w14:textId="49D59728" w:rsidR="00BA1D15" w:rsidRDefault="00BA1D15" w:rsidP="003E3275">
      <w:pPr>
        <w:widowControl/>
        <w:rPr>
          <w:rFonts w:cs="Arial"/>
        </w:rPr>
      </w:pPr>
      <w:r>
        <w:rPr>
          <w:rFonts w:cs="Arial"/>
        </w:rPr>
        <w:t xml:space="preserve">TimeLine’s internal stakeholders are staff, company artists, and board members. Externally, patrons, students, </w:t>
      </w:r>
      <w:r w:rsidR="00777A9E">
        <w:rPr>
          <w:rFonts w:cs="Arial"/>
        </w:rPr>
        <w:t xml:space="preserve">funders, and </w:t>
      </w:r>
      <w:r>
        <w:rPr>
          <w:rFonts w:cs="Arial"/>
        </w:rPr>
        <w:t>rental partners have a stake in the organization. Funders have the highest power since TimeLine has not built an endowment</w:t>
      </w:r>
      <w:r w:rsidR="00777A9E">
        <w:rPr>
          <w:rFonts w:cs="Arial"/>
        </w:rPr>
        <w:t xml:space="preserve"> and t</w:t>
      </w:r>
      <w:r>
        <w:rPr>
          <w:rFonts w:cs="Arial"/>
        </w:rPr>
        <w:t>herefore</w:t>
      </w:r>
      <w:r w:rsidR="00777A9E">
        <w:rPr>
          <w:rFonts w:cs="Arial"/>
        </w:rPr>
        <w:t xml:space="preserve"> </w:t>
      </w:r>
      <w:r>
        <w:rPr>
          <w:rFonts w:cs="Arial"/>
        </w:rPr>
        <w:t xml:space="preserve">relies heavily on current and future aid to safeguard its efforts. </w:t>
      </w:r>
    </w:p>
    <w:p w14:paraId="1BDCC020" w14:textId="77777777" w:rsidR="00BA1D15" w:rsidRPr="008C7572" w:rsidRDefault="00BA1D15" w:rsidP="003E3275">
      <w:pPr>
        <w:widowControl/>
        <w:rPr>
          <w:rFonts w:cs="Arial"/>
        </w:rPr>
      </w:pPr>
    </w:p>
    <w:p w14:paraId="7EC340E5" w14:textId="77777777" w:rsidR="00BA1D15" w:rsidRPr="008C7572" w:rsidRDefault="00BA1D15" w:rsidP="003E3275">
      <w:pPr>
        <w:pStyle w:val="Heading2"/>
        <w:widowControl/>
      </w:pPr>
      <w:bookmarkStart w:id="22" w:name="_Toc394861999"/>
      <w:bookmarkStart w:id="23" w:name="_Toc445066155"/>
      <w:r w:rsidRPr="00727906">
        <w:t>Purpose</w:t>
      </w:r>
      <w:bookmarkEnd w:id="22"/>
      <w:bookmarkEnd w:id="23"/>
    </w:p>
    <w:p w14:paraId="239D9704" w14:textId="77777777" w:rsidR="00BA1D15" w:rsidRDefault="00BA1D15" w:rsidP="003E3275">
      <w:pPr>
        <w:widowControl/>
        <w:rPr>
          <w:rFonts w:cs="Arial"/>
        </w:rPr>
      </w:pPr>
    </w:p>
    <w:p w14:paraId="6FB737D0" w14:textId="2214B971" w:rsidR="00BA1D15" w:rsidRPr="00E779A0" w:rsidRDefault="00BA1D15" w:rsidP="003E3275">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nization is no different and the purpose is the heart that informs all other elements. </w:t>
      </w:r>
      <w:r>
        <w:rPr>
          <w:rFonts w:cs="Arial"/>
        </w:rPr>
        <w:t>In brief</w:t>
      </w:r>
      <w:r w:rsidR="009A5B1B">
        <w:rPr>
          <w:rFonts w:cs="Arial"/>
        </w:rPr>
        <w:t>,</w:t>
      </w:r>
      <w:r>
        <w:rPr>
          <w:rFonts w:cs="Arial"/>
        </w:rPr>
        <w:t xml:space="preserve"> </w:t>
      </w:r>
      <w:r w:rsidRPr="00E779A0">
        <w:rPr>
          <w:rFonts w:cs="Arial"/>
        </w:rPr>
        <w:t>purpose is the first step to strategy building</w:t>
      </w:r>
      <w:r>
        <w:rPr>
          <w:rFonts w:cs="Arial"/>
        </w:rPr>
        <w:t>.</w:t>
      </w:r>
      <w:r>
        <w:rPr>
          <w:rStyle w:val="EndnoteReference"/>
          <w:rFonts w:cs="Arial"/>
        </w:rPr>
        <w:endnoteReference w:id="16"/>
      </w:r>
      <w:r>
        <w:rPr>
          <w:rFonts w:cs="Arial"/>
        </w:rPr>
        <w:t xml:space="preserve"> </w:t>
      </w:r>
      <w:r w:rsidRPr="00E779A0">
        <w:rPr>
          <w:rFonts w:cs="Arial"/>
        </w:rPr>
        <w:t>To discover the organization’s purpose, I have analy</w:t>
      </w:r>
      <w:r>
        <w:rPr>
          <w:rFonts w:cs="Arial"/>
        </w:rPr>
        <w:t xml:space="preserve">zed the organization’s values </w:t>
      </w:r>
      <w:r w:rsidRPr="00E779A0">
        <w:rPr>
          <w:rFonts w:cs="Arial"/>
        </w:rPr>
        <w:t>in combinati</w:t>
      </w:r>
      <w:r>
        <w:rPr>
          <w:rFonts w:cs="Arial"/>
        </w:rPr>
        <w:t>on with the elements that define</w:t>
      </w:r>
      <w:r w:rsidRPr="00E779A0">
        <w:rPr>
          <w:rFonts w:cs="Arial"/>
        </w:rPr>
        <w:t xml:space="preserve"> </w:t>
      </w:r>
      <w:r w:rsidR="009A5B1B">
        <w:rPr>
          <w:rFonts w:cs="Arial"/>
        </w:rPr>
        <w:t xml:space="preserve">its </w:t>
      </w:r>
      <w:r w:rsidRPr="00E779A0">
        <w:rPr>
          <w:rFonts w:cs="Arial"/>
        </w:rPr>
        <w:t>mission.</w:t>
      </w:r>
    </w:p>
    <w:p w14:paraId="62E50BB7" w14:textId="77777777" w:rsidR="00BA1D15" w:rsidRPr="008C7572" w:rsidRDefault="00BA1D15" w:rsidP="003E3275">
      <w:pPr>
        <w:widowControl/>
        <w:rPr>
          <w:rFonts w:cs="Arial"/>
        </w:rPr>
      </w:pPr>
    </w:p>
    <w:p w14:paraId="07FF4DB7" w14:textId="77777777" w:rsidR="00BA1D15" w:rsidRPr="008C7572" w:rsidRDefault="00BA1D15" w:rsidP="003E3275">
      <w:pPr>
        <w:pStyle w:val="Heading3"/>
        <w:widowControl/>
      </w:pPr>
      <w:bookmarkStart w:id="24" w:name="_Toc394862000"/>
      <w:r w:rsidRPr="00727906">
        <w:t>Values</w:t>
      </w:r>
      <w:bookmarkEnd w:id="24"/>
      <w:r w:rsidRPr="008C7572">
        <w:t xml:space="preserve"> </w:t>
      </w:r>
    </w:p>
    <w:p w14:paraId="68551DF9" w14:textId="77777777" w:rsidR="00BA1D15" w:rsidRDefault="00BA1D15" w:rsidP="003E3275">
      <w:pPr>
        <w:widowControl/>
        <w:rPr>
          <w:rFonts w:cs="Arial"/>
        </w:rPr>
      </w:pPr>
    </w:p>
    <w:p w14:paraId="246BD803" w14:textId="77777777" w:rsidR="00BA1D15" w:rsidRDefault="00BA1D15" w:rsidP="003E3275">
      <w:pPr>
        <w:widowControl/>
        <w:rPr>
          <w:rFonts w:cs="Arial"/>
        </w:rPr>
      </w:pPr>
      <w:r w:rsidRPr="00E779A0">
        <w:rPr>
          <w:rFonts w:cs="Arial"/>
        </w:rPr>
        <w:t>Values are virtually useless without associated behaviors to clarify them</w:t>
      </w:r>
      <w:r>
        <w:rPr>
          <w:rFonts w:cs="Arial"/>
        </w:rPr>
        <w:t>.</w:t>
      </w:r>
      <w:r>
        <w:rPr>
          <w:rStyle w:val="EndnoteReference"/>
          <w:rFonts w:cs="Arial"/>
        </w:rPr>
        <w:endnoteReference w:id="17"/>
      </w:r>
      <w:r>
        <w:rPr>
          <w:rFonts w:cs="Arial"/>
        </w:rPr>
        <w:t xml:space="preserve"> </w:t>
      </w:r>
      <w:r w:rsidRPr="00E779A0">
        <w:rPr>
          <w:rFonts w:cs="Arial"/>
        </w:rPr>
        <w:t>Although TimeLine formally states its values in its 2011-2014 Strategic Plan, the organization has not defined the behaviors that will embody them. In the chart below, I have linked TimeLine’s stated values with behaviors that I believe are reinforcing.</w:t>
      </w:r>
    </w:p>
    <w:p w14:paraId="584ABCE9" w14:textId="45D501A1" w:rsidR="007E2B24" w:rsidRDefault="007E2B24" w:rsidP="003E3275">
      <w:pPr>
        <w:widowControl/>
        <w:rPr>
          <w:rFonts w:cs="Arial"/>
        </w:rPr>
      </w:pPr>
      <w:r>
        <w:rPr>
          <w:rFonts w:cs="Arial"/>
        </w:rPr>
        <w:br w:type="page"/>
      </w:r>
    </w:p>
    <w:p w14:paraId="17AC4A11" w14:textId="77777777" w:rsidR="00BA1D15"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288"/>
        <w:gridCol w:w="1700"/>
        <w:gridCol w:w="1687"/>
        <w:gridCol w:w="1767"/>
        <w:gridCol w:w="1607"/>
        <w:gridCol w:w="1527"/>
      </w:tblGrid>
      <w:tr w:rsidR="00BA1D15" w:rsidRPr="00E779A0" w14:paraId="10C17E8E" w14:textId="77777777" w:rsidTr="00514C33">
        <w:trPr>
          <w:cantSplit/>
          <w:trHeight w:val="268"/>
          <w:tblHeader/>
          <w:jc w:val="center"/>
        </w:trPr>
        <w:tc>
          <w:tcPr>
            <w:tcW w:w="1440" w:type="dxa"/>
            <w:tcBorders>
              <w:top w:val="nil"/>
              <w:left w:val="nil"/>
            </w:tcBorders>
            <w:shd w:val="clear" w:color="auto" w:fill="auto"/>
            <w:vAlign w:val="center"/>
          </w:tcPr>
          <w:p w14:paraId="463E1DF8" w14:textId="77777777" w:rsidR="00BA1D15" w:rsidRPr="00E779A0" w:rsidRDefault="00BA1D15" w:rsidP="00514C33">
            <w:pPr>
              <w:widowControl/>
              <w:jc w:val="center"/>
              <w:rPr>
                <w:rFonts w:cs="Arial"/>
              </w:rPr>
            </w:pPr>
          </w:p>
        </w:tc>
        <w:tc>
          <w:tcPr>
            <w:tcW w:w="9285" w:type="dxa"/>
            <w:gridSpan w:val="5"/>
            <w:shd w:val="clear" w:color="auto" w:fill="D9D9D9" w:themeFill="background1" w:themeFillShade="D9"/>
            <w:tcMar>
              <w:left w:w="43" w:type="dxa"/>
              <w:right w:w="43" w:type="dxa"/>
            </w:tcMar>
          </w:tcPr>
          <w:p w14:paraId="58109F70" w14:textId="77777777" w:rsidR="00BA1D15" w:rsidRPr="00E779A0" w:rsidRDefault="00BA1D15" w:rsidP="003E3275">
            <w:pPr>
              <w:widowControl/>
              <w:jc w:val="center"/>
              <w:rPr>
                <w:rFonts w:cs="Arial"/>
              </w:rPr>
            </w:pPr>
            <w:r w:rsidRPr="00E779A0">
              <w:rPr>
                <w:rFonts w:cs="Arial"/>
              </w:rPr>
              <w:t>Values</w:t>
            </w:r>
          </w:p>
        </w:tc>
      </w:tr>
      <w:tr w:rsidR="00BA1D15" w:rsidRPr="00E779A0" w14:paraId="3915C6CC" w14:textId="77777777" w:rsidTr="00514C33">
        <w:trPr>
          <w:cantSplit/>
          <w:trHeight w:val="545"/>
          <w:jc w:val="center"/>
        </w:trPr>
        <w:tc>
          <w:tcPr>
            <w:tcW w:w="1440" w:type="dxa"/>
            <w:shd w:val="clear" w:color="auto" w:fill="D9D9D9" w:themeFill="background1" w:themeFillShade="D9"/>
            <w:tcMar>
              <w:left w:w="43" w:type="dxa"/>
              <w:right w:w="43" w:type="dxa"/>
            </w:tcMar>
            <w:vAlign w:val="center"/>
          </w:tcPr>
          <w:p w14:paraId="6A20D285" w14:textId="77777777" w:rsidR="00BA1D15" w:rsidRPr="00E779A0" w:rsidRDefault="00BA1D15" w:rsidP="00514C33">
            <w:pPr>
              <w:widowControl/>
              <w:jc w:val="center"/>
              <w:rPr>
                <w:rFonts w:cs="Arial"/>
              </w:rPr>
            </w:pPr>
            <w:r w:rsidRPr="00E779A0">
              <w:rPr>
                <w:rFonts w:cs="Arial"/>
              </w:rPr>
              <w:t>Values</w:t>
            </w:r>
          </w:p>
        </w:tc>
        <w:tc>
          <w:tcPr>
            <w:tcW w:w="1905" w:type="dxa"/>
            <w:tcMar>
              <w:left w:w="43" w:type="dxa"/>
              <w:right w:w="43" w:type="dxa"/>
            </w:tcMar>
          </w:tcPr>
          <w:p w14:paraId="0839165B" w14:textId="77777777" w:rsidR="00BA1D15" w:rsidRPr="00E779A0" w:rsidRDefault="00BA1D15" w:rsidP="003E3275">
            <w:pPr>
              <w:widowControl/>
              <w:jc w:val="center"/>
              <w:rPr>
                <w:rFonts w:cs="Arial"/>
              </w:rPr>
            </w:pPr>
            <w:r w:rsidRPr="00E779A0">
              <w:rPr>
                <w:rFonts w:cs="Arial"/>
              </w:rPr>
              <w:t>Collaborative</w:t>
            </w:r>
          </w:p>
        </w:tc>
        <w:tc>
          <w:tcPr>
            <w:tcW w:w="1890" w:type="dxa"/>
            <w:tcMar>
              <w:left w:w="43" w:type="dxa"/>
              <w:right w:w="43" w:type="dxa"/>
            </w:tcMar>
          </w:tcPr>
          <w:p w14:paraId="111B52F7" w14:textId="77777777" w:rsidR="00BA1D15" w:rsidRPr="00E779A0" w:rsidRDefault="00BA1D15" w:rsidP="003E3275">
            <w:pPr>
              <w:widowControl/>
              <w:jc w:val="center"/>
              <w:rPr>
                <w:rFonts w:cs="Arial"/>
              </w:rPr>
            </w:pPr>
            <w:r w:rsidRPr="00E779A0">
              <w:rPr>
                <w:rFonts w:cs="Arial"/>
              </w:rPr>
              <w:t>Exceptional</w:t>
            </w:r>
          </w:p>
        </w:tc>
        <w:tc>
          <w:tcPr>
            <w:tcW w:w="1980" w:type="dxa"/>
            <w:tcMar>
              <w:left w:w="43" w:type="dxa"/>
              <w:right w:w="43" w:type="dxa"/>
            </w:tcMar>
          </w:tcPr>
          <w:p w14:paraId="604A8028" w14:textId="77777777" w:rsidR="00BA1D15" w:rsidRPr="00E779A0" w:rsidRDefault="00BA1D15" w:rsidP="003E3275">
            <w:pPr>
              <w:widowControl/>
              <w:jc w:val="center"/>
              <w:rPr>
                <w:rFonts w:cs="Arial"/>
              </w:rPr>
            </w:pPr>
            <w:r w:rsidRPr="00E779A0">
              <w:rPr>
                <w:rFonts w:cs="Arial"/>
              </w:rPr>
              <w:t>Fiscally Responsible</w:t>
            </w:r>
          </w:p>
        </w:tc>
        <w:tc>
          <w:tcPr>
            <w:tcW w:w="1800" w:type="dxa"/>
            <w:tcMar>
              <w:left w:w="43" w:type="dxa"/>
              <w:right w:w="43" w:type="dxa"/>
            </w:tcMar>
          </w:tcPr>
          <w:p w14:paraId="252361BD" w14:textId="77777777" w:rsidR="00BA1D15" w:rsidRPr="00E779A0" w:rsidRDefault="00BA1D15" w:rsidP="003E3275">
            <w:pPr>
              <w:widowControl/>
              <w:jc w:val="center"/>
              <w:rPr>
                <w:rFonts w:cs="Arial"/>
              </w:rPr>
            </w:pPr>
            <w:r w:rsidRPr="00E779A0">
              <w:rPr>
                <w:rFonts w:cs="Arial"/>
              </w:rPr>
              <w:t>Respectful</w:t>
            </w:r>
          </w:p>
        </w:tc>
        <w:tc>
          <w:tcPr>
            <w:tcW w:w="1710" w:type="dxa"/>
          </w:tcPr>
          <w:p w14:paraId="59695604" w14:textId="77777777" w:rsidR="00BA1D15" w:rsidRPr="00E779A0" w:rsidRDefault="00BA1D15" w:rsidP="003E3275">
            <w:pPr>
              <w:widowControl/>
              <w:jc w:val="center"/>
              <w:rPr>
                <w:rFonts w:cs="Arial"/>
              </w:rPr>
            </w:pPr>
            <w:r w:rsidRPr="00E779A0">
              <w:rPr>
                <w:rFonts w:cs="Arial"/>
              </w:rPr>
              <w:t>Intimate</w:t>
            </w:r>
          </w:p>
        </w:tc>
      </w:tr>
      <w:tr w:rsidR="00BA1D15" w:rsidRPr="00E779A0" w14:paraId="5C50C79C" w14:textId="77777777" w:rsidTr="00514C33">
        <w:trPr>
          <w:cantSplit/>
          <w:trHeight w:val="54"/>
          <w:jc w:val="center"/>
        </w:trPr>
        <w:tc>
          <w:tcPr>
            <w:tcW w:w="1440" w:type="dxa"/>
            <w:tcBorders>
              <w:top w:val="single" w:sz="4" w:space="0" w:color="auto"/>
            </w:tcBorders>
            <w:shd w:val="clear" w:color="auto" w:fill="D9D9D9" w:themeFill="background1" w:themeFillShade="D9"/>
            <w:tcMar>
              <w:left w:w="43" w:type="dxa"/>
              <w:right w:w="43" w:type="dxa"/>
            </w:tcMar>
            <w:vAlign w:val="center"/>
          </w:tcPr>
          <w:p w14:paraId="137856CE" w14:textId="77777777" w:rsidR="00BA1D15" w:rsidRPr="00E779A0" w:rsidRDefault="00BA1D15" w:rsidP="00514C33">
            <w:pPr>
              <w:widowControl/>
              <w:jc w:val="center"/>
              <w:rPr>
                <w:rFonts w:cs="Arial"/>
              </w:rPr>
            </w:pPr>
            <w:r w:rsidRPr="00E779A0">
              <w:rPr>
                <w:rFonts w:cs="Arial"/>
              </w:rPr>
              <w:t>Behaviors</w:t>
            </w:r>
          </w:p>
        </w:tc>
        <w:tc>
          <w:tcPr>
            <w:tcW w:w="1905" w:type="dxa"/>
            <w:tcMar>
              <w:left w:w="43" w:type="dxa"/>
              <w:right w:w="43" w:type="dxa"/>
            </w:tcMar>
          </w:tcPr>
          <w:p w14:paraId="0AA6D662" w14:textId="77777777" w:rsidR="00BA1D15" w:rsidRDefault="00BA1D15" w:rsidP="003E3275">
            <w:pPr>
              <w:widowControl/>
              <w:ind w:left="152" w:hanging="152"/>
              <w:rPr>
                <w:rFonts w:cs="Arial"/>
              </w:rPr>
            </w:pPr>
            <w:r w:rsidRPr="00E779A0">
              <w:rPr>
                <w:rFonts w:cs="Arial"/>
              </w:rPr>
              <w:t>We are…</w:t>
            </w:r>
          </w:p>
          <w:p w14:paraId="3D7B3442"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Cooperative </w:t>
            </w:r>
          </w:p>
          <w:p w14:paraId="3A90ACD5" w14:textId="77777777" w:rsidR="00BA1D15" w:rsidRDefault="00BA1D15" w:rsidP="00645630">
            <w:pPr>
              <w:pStyle w:val="ListParagraph"/>
              <w:widowControl/>
              <w:numPr>
                <w:ilvl w:val="0"/>
                <w:numId w:val="10"/>
              </w:numPr>
              <w:ind w:left="152" w:hanging="152"/>
              <w:rPr>
                <w:rFonts w:cs="Arial"/>
              </w:rPr>
            </w:pPr>
            <w:r w:rsidRPr="00E779A0">
              <w:rPr>
                <w:rFonts w:cs="Arial"/>
              </w:rPr>
              <w:t>Inspiring</w:t>
            </w:r>
          </w:p>
          <w:p w14:paraId="5B432D96"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Team players </w:t>
            </w:r>
          </w:p>
          <w:p w14:paraId="3B38B4E6"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Creative  </w:t>
            </w:r>
          </w:p>
          <w:p w14:paraId="0980BA7E"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Partners </w:t>
            </w:r>
            <w:r w:rsidRPr="00E779A0">
              <w:rPr>
                <w:rFonts w:cs="Arial"/>
              </w:rPr>
              <w:br/>
              <w:t>to the community</w:t>
            </w:r>
          </w:p>
        </w:tc>
        <w:tc>
          <w:tcPr>
            <w:tcW w:w="1890" w:type="dxa"/>
            <w:tcMar>
              <w:left w:w="43" w:type="dxa"/>
              <w:right w:w="43" w:type="dxa"/>
            </w:tcMar>
          </w:tcPr>
          <w:p w14:paraId="2A7F2C92" w14:textId="77777777" w:rsidR="00BA1D15" w:rsidRDefault="00BA1D15" w:rsidP="003E3275">
            <w:pPr>
              <w:widowControl/>
              <w:ind w:left="152" w:hanging="152"/>
              <w:rPr>
                <w:rFonts w:cs="Arial"/>
              </w:rPr>
            </w:pPr>
            <w:r w:rsidRPr="00E779A0">
              <w:rPr>
                <w:rFonts w:cs="Arial"/>
              </w:rPr>
              <w:t>We are…</w:t>
            </w:r>
          </w:p>
          <w:p w14:paraId="6BDDAABD" w14:textId="77777777" w:rsidR="00BA1D15" w:rsidRDefault="00BA1D15" w:rsidP="00645630">
            <w:pPr>
              <w:pStyle w:val="ListParagraph"/>
              <w:widowControl/>
              <w:numPr>
                <w:ilvl w:val="0"/>
                <w:numId w:val="10"/>
              </w:numPr>
              <w:ind w:left="152" w:hanging="152"/>
              <w:rPr>
                <w:rFonts w:cs="Arial"/>
              </w:rPr>
            </w:pPr>
            <w:r w:rsidRPr="00E779A0">
              <w:rPr>
                <w:rFonts w:cs="Arial"/>
              </w:rPr>
              <w:t>Demanding of excellence</w:t>
            </w:r>
          </w:p>
          <w:p w14:paraId="31EBFC5D" w14:textId="77777777" w:rsidR="00BA1D15" w:rsidRDefault="00BA1D15" w:rsidP="00645630">
            <w:pPr>
              <w:pStyle w:val="ListParagraph"/>
              <w:widowControl/>
              <w:numPr>
                <w:ilvl w:val="0"/>
                <w:numId w:val="10"/>
              </w:numPr>
              <w:ind w:left="152" w:hanging="152"/>
              <w:rPr>
                <w:rFonts w:cs="Arial"/>
              </w:rPr>
            </w:pPr>
            <w:r w:rsidRPr="00E779A0">
              <w:rPr>
                <w:rFonts w:cs="Arial"/>
              </w:rPr>
              <w:t>Innovative</w:t>
            </w:r>
          </w:p>
          <w:p w14:paraId="453D3E3F" w14:textId="77777777" w:rsidR="00BA1D15" w:rsidRDefault="00BA1D15" w:rsidP="00645630">
            <w:pPr>
              <w:pStyle w:val="ListParagraph"/>
              <w:widowControl/>
              <w:numPr>
                <w:ilvl w:val="0"/>
                <w:numId w:val="10"/>
              </w:numPr>
              <w:ind w:left="152" w:hanging="152"/>
              <w:rPr>
                <w:rFonts w:cs="Arial"/>
              </w:rPr>
            </w:pPr>
            <w:r w:rsidRPr="00E779A0">
              <w:rPr>
                <w:rFonts w:cs="Arial"/>
              </w:rPr>
              <w:t>Results-driven</w:t>
            </w:r>
          </w:p>
          <w:p w14:paraId="5989D525" w14:textId="77777777" w:rsidR="00BA1D15" w:rsidRDefault="00BA1D15" w:rsidP="00645630">
            <w:pPr>
              <w:pStyle w:val="ListParagraph"/>
              <w:widowControl/>
              <w:numPr>
                <w:ilvl w:val="0"/>
                <w:numId w:val="10"/>
              </w:numPr>
              <w:ind w:left="152" w:hanging="152"/>
              <w:rPr>
                <w:rFonts w:cs="Arial"/>
              </w:rPr>
            </w:pPr>
            <w:r w:rsidRPr="00E779A0">
              <w:rPr>
                <w:rFonts w:cs="Arial"/>
              </w:rPr>
              <w:t>customer-centric</w:t>
            </w:r>
          </w:p>
        </w:tc>
        <w:tc>
          <w:tcPr>
            <w:tcW w:w="1980" w:type="dxa"/>
            <w:tcMar>
              <w:left w:w="43" w:type="dxa"/>
              <w:right w:w="43" w:type="dxa"/>
            </w:tcMar>
          </w:tcPr>
          <w:p w14:paraId="17C2D99D" w14:textId="77777777" w:rsidR="00BA1D15" w:rsidRDefault="00BA1D15" w:rsidP="003E3275">
            <w:pPr>
              <w:widowControl/>
              <w:ind w:left="152" w:hanging="152"/>
              <w:rPr>
                <w:rFonts w:cs="Arial"/>
              </w:rPr>
            </w:pPr>
            <w:r w:rsidRPr="00E779A0">
              <w:rPr>
                <w:rFonts w:cs="Arial"/>
              </w:rPr>
              <w:t>We are…</w:t>
            </w:r>
          </w:p>
          <w:p w14:paraId="29232877"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Effective </w:t>
            </w:r>
            <w:r>
              <w:rPr>
                <w:rFonts w:cs="Arial"/>
              </w:rPr>
              <w:t>managers</w:t>
            </w:r>
            <w:r w:rsidRPr="00E779A0">
              <w:rPr>
                <w:rFonts w:cs="Arial"/>
              </w:rPr>
              <w:t xml:space="preserve"> of resources </w:t>
            </w:r>
          </w:p>
          <w:p w14:paraId="44D41B32" w14:textId="77777777" w:rsidR="00BA1D15" w:rsidRDefault="00BA1D15" w:rsidP="00645630">
            <w:pPr>
              <w:pStyle w:val="ListParagraph"/>
              <w:widowControl/>
              <w:numPr>
                <w:ilvl w:val="0"/>
                <w:numId w:val="10"/>
              </w:numPr>
              <w:ind w:left="152" w:hanging="152"/>
              <w:rPr>
                <w:rFonts w:cs="Arial"/>
              </w:rPr>
            </w:pPr>
            <w:r w:rsidRPr="00E779A0">
              <w:rPr>
                <w:rFonts w:cs="Arial"/>
              </w:rPr>
              <w:t>Informed decision</w:t>
            </w:r>
            <w:r>
              <w:rPr>
                <w:rFonts w:cs="Arial"/>
              </w:rPr>
              <w:t>-</w:t>
            </w:r>
            <w:r w:rsidRPr="00E779A0">
              <w:rPr>
                <w:rFonts w:cs="Arial"/>
              </w:rPr>
              <w:t xml:space="preserve"> makers</w:t>
            </w:r>
          </w:p>
        </w:tc>
        <w:tc>
          <w:tcPr>
            <w:tcW w:w="1800" w:type="dxa"/>
            <w:tcMar>
              <w:left w:w="43" w:type="dxa"/>
              <w:right w:w="43" w:type="dxa"/>
            </w:tcMar>
          </w:tcPr>
          <w:p w14:paraId="18242F53" w14:textId="77777777" w:rsidR="00BA1D15" w:rsidRDefault="00BA1D15" w:rsidP="003E3275">
            <w:pPr>
              <w:widowControl/>
              <w:ind w:left="152" w:hanging="152"/>
              <w:rPr>
                <w:rFonts w:cs="Arial"/>
              </w:rPr>
            </w:pPr>
            <w:r w:rsidRPr="00E779A0">
              <w:rPr>
                <w:rFonts w:cs="Arial"/>
              </w:rPr>
              <w:t>We are…</w:t>
            </w:r>
          </w:p>
          <w:p w14:paraId="3F3834AE" w14:textId="77777777" w:rsidR="00BA1D15" w:rsidRDefault="00BA1D15" w:rsidP="00645630">
            <w:pPr>
              <w:pStyle w:val="ListParagraph"/>
              <w:widowControl/>
              <w:numPr>
                <w:ilvl w:val="0"/>
                <w:numId w:val="10"/>
              </w:numPr>
              <w:ind w:left="152" w:hanging="152"/>
              <w:rPr>
                <w:rFonts w:cs="Arial"/>
              </w:rPr>
            </w:pPr>
            <w:r w:rsidRPr="00E779A0">
              <w:rPr>
                <w:rFonts w:cs="Arial"/>
              </w:rPr>
              <w:t xml:space="preserve">Embracing of diversity </w:t>
            </w:r>
            <w:r>
              <w:rPr>
                <w:rFonts w:cs="Arial"/>
              </w:rPr>
              <w:br/>
            </w:r>
            <w:r w:rsidRPr="00C407C9">
              <w:rPr>
                <w:rFonts w:cs="Arial"/>
                <w:i/>
                <w:sz w:val="16"/>
                <w:szCs w:val="16"/>
              </w:rPr>
              <w:t>(people and ideas)</w:t>
            </w:r>
          </w:p>
          <w:p w14:paraId="6A49D385" w14:textId="77777777" w:rsidR="00BA1D15" w:rsidRDefault="00BA1D15" w:rsidP="00645630">
            <w:pPr>
              <w:pStyle w:val="ListParagraph"/>
              <w:widowControl/>
              <w:numPr>
                <w:ilvl w:val="0"/>
                <w:numId w:val="10"/>
              </w:numPr>
              <w:ind w:left="152" w:hanging="152"/>
              <w:rPr>
                <w:rFonts w:cs="Arial"/>
              </w:rPr>
            </w:pPr>
            <w:r w:rsidRPr="00E779A0">
              <w:rPr>
                <w:rFonts w:cs="Arial"/>
              </w:rPr>
              <w:t>Effective listeners</w:t>
            </w:r>
          </w:p>
          <w:p w14:paraId="2D448D21" w14:textId="77777777" w:rsidR="00BA1D15" w:rsidRDefault="00BA1D15" w:rsidP="00645630">
            <w:pPr>
              <w:pStyle w:val="ListParagraph"/>
              <w:widowControl/>
              <w:numPr>
                <w:ilvl w:val="0"/>
                <w:numId w:val="10"/>
              </w:numPr>
              <w:ind w:left="152" w:hanging="152"/>
              <w:rPr>
                <w:rFonts w:cs="Arial"/>
              </w:rPr>
            </w:pPr>
            <w:r w:rsidRPr="00E779A0">
              <w:rPr>
                <w:rFonts w:cs="Arial"/>
              </w:rPr>
              <w:t>Transparent</w:t>
            </w:r>
          </w:p>
          <w:p w14:paraId="39E6EF79" w14:textId="77777777" w:rsidR="00BA1D15" w:rsidRDefault="00BA1D15" w:rsidP="00645630">
            <w:pPr>
              <w:pStyle w:val="ListParagraph"/>
              <w:widowControl/>
              <w:numPr>
                <w:ilvl w:val="0"/>
                <w:numId w:val="10"/>
              </w:numPr>
              <w:ind w:left="152" w:hanging="152"/>
              <w:rPr>
                <w:rFonts w:cs="Arial"/>
              </w:rPr>
            </w:pPr>
            <w:r w:rsidRPr="00E779A0">
              <w:rPr>
                <w:rFonts w:cs="Arial"/>
              </w:rPr>
              <w:t>Fair</w:t>
            </w:r>
          </w:p>
        </w:tc>
        <w:tc>
          <w:tcPr>
            <w:tcW w:w="1710" w:type="dxa"/>
          </w:tcPr>
          <w:p w14:paraId="6B7DCF8B" w14:textId="77777777" w:rsidR="00BA1D15" w:rsidRDefault="00BA1D15" w:rsidP="003E3275">
            <w:pPr>
              <w:widowControl/>
              <w:ind w:left="152" w:hanging="152"/>
              <w:rPr>
                <w:rFonts w:cs="Arial"/>
              </w:rPr>
            </w:pPr>
            <w:r w:rsidRPr="00E779A0">
              <w:rPr>
                <w:rFonts w:cs="Arial"/>
              </w:rPr>
              <w:t>We are…</w:t>
            </w:r>
          </w:p>
          <w:p w14:paraId="548FF87D" w14:textId="101AEAB6" w:rsidR="00BA1D15" w:rsidRDefault="00BA1D15" w:rsidP="00645630">
            <w:pPr>
              <w:pStyle w:val="ListParagraph"/>
              <w:widowControl/>
              <w:numPr>
                <w:ilvl w:val="0"/>
                <w:numId w:val="10"/>
              </w:numPr>
              <w:ind w:left="152" w:hanging="152"/>
              <w:rPr>
                <w:rFonts w:cs="Arial"/>
              </w:rPr>
            </w:pPr>
            <w:r>
              <w:rPr>
                <w:rFonts w:cs="Arial"/>
              </w:rPr>
              <w:t>Links that connect art and</w:t>
            </w:r>
            <w:r w:rsidRPr="00E779A0">
              <w:rPr>
                <w:rFonts w:cs="Arial"/>
              </w:rPr>
              <w:t xml:space="preserve"> audiences</w:t>
            </w:r>
          </w:p>
          <w:p w14:paraId="323CA9F4" w14:textId="77777777" w:rsidR="00BA1D15" w:rsidRDefault="00BA1D15" w:rsidP="00645630">
            <w:pPr>
              <w:pStyle w:val="ListParagraph"/>
              <w:widowControl/>
              <w:numPr>
                <w:ilvl w:val="0"/>
                <w:numId w:val="10"/>
              </w:numPr>
              <w:ind w:left="152" w:hanging="152"/>
              <w:rPr>
                <w:rFonts w:cs="Arial"/>
              </w:rPr>
            </w:pPr>
            <w:r w:rsidRPr="00E779A0">
              <w:rPr>
                <w:rFonts w:cs="Arial"/>
              </w:rPr>
              <w:t>Personal with those we serve</w:t>
            </w:r>
          </w:p>
        </w:tc>
      </w:tr>
    </w:tbl>
    <w:p w14:paraId="2206A0F0" w14:textId="77777777" w:rsidR="00BA1D15" w:rsidRPr="008C7572" w:rsidRDefault="00BA1D15" w:rsidP="003E3275">
      <w:pPr>
        <w:pStyle w:val="Heading4"/>
        <w:widowControl/>
        <w:rPr>
          <w:rFonts w:cs="Arial"/>
        </w:rPr>
      </w:pPr>
    </w:p>
    <w:p w14:paraId="7358D4ED" w14:textId="77777777" w:rsidR="00BA1D15" w:rsidRPr="008C7572" w:rsidRDefault="00BA1D15" w:rsidP="003E3275">
      <w:pPr>
        <w:pStyle w:val="Heading3"/>
        <w:widowControl/>
        <w:rPr>
          <w:rFonts w:cs="Arial"/>
          <w:i/>
        </w:rPr>
      </w:pPr>
      <w:bookmarkStart w:id="25" w:name="_Toc394862001"/>
      <w:r w:rsidRPr="008C7572">
        <w:rPr>
          <w:rFonts w:cs="Arial"/>
        </w:rPr>
        <w:t>Mission</w:t>
      </w:r>
      <w:bookmarkEnd w:id="25"/>
      <w:r w:rsidRPr="008C7572">
        <w:rPr>
          <w:rFonts w:cs="Arial"/>
        </w:rPr>
        <w:t xml:space="preserve"> </w:t>
      </w:r>
    </w:p>
    <w:p w14:paraId="31ED7BB7" w14:textId="77777777" w:rsidR="00BA1D15" w:rsidRDefault="00BA1D15" w:rsidP="003E3275">
      <w:pPr>
        <w:widowControl/>
        <w:rPr>
          <w:rFonts w:cs="Arial"/>
        </w:rPr>
      </w:pPr>
    </w:p>
    <w:p w14:paraId="7EAFD971" w14:textId="63AA1D38" w:rsidR="00BA1D15" w:rsidRPr="00E779A0" w:rsidRDefault="00BA1D15" w:rsidP="003E3275">
      <w:pPr>
        <w:widowControl/>
        <w:rPr>
          <w:rFonts w:cs="Arial"/>
        </w:rPr>
      </w:pPr>
      <w:r w:rsidRPr="00E779A0">
        <w:rPr>
          <w:rFonts w:cs="Arial"/>
        </w:rPr>
        <w:t>Before TimeLine can consider the future, it must un</w:t>
      </w:r>
      <w:r>
        <w:rPr>
          <w:rFonts w:cs="Arial"/>
        </w:rPr>
        <w:t>derstand why its service matters.</w:t>
      </w:r>
      <w:r>
        <w:rPr>
          <w:rStyle w:val="EndnoteReference"/>
          <w:rFonts w:cs="Arial"/>
        </w:rPr>
        <w:endnoteReference w:id="18"/>
      </w:r>
      <w:r>
        <w:rPr>
          <w:rFonts w:cs="Arial"/>
        </w:rPr>
        <w:t xml:space="preserve"> </w:t>
      </w:r>
      <w:r w:rsidRPr="00E779A0">
        <w:rPr>
          <w:rFonts w:cs="Arial"/>
        </w:rPr>
        <w:t xml:space="preserve">This vital step is the bedrock of strategy building </w:t>
      </w:r>
      <w:r>
        <w:rPr>
          <w:rFonts w:cs="Arial"/>
        </w:rPr>
        <w:t>and ensures</w:t>
      </w:r>
      <w:r w:rsidRPr="00E779A0">
        <w:rPr>
          <w:rFonts w:cs="Arial"/>
        </w:rPr>
        <w:t xml:space="preserve"> sound d</w:t>
      </w:r>
      <w:r>
        <w:rPr>
          <w:rFonts w:cs="Arial"/>
        </w:rPr>
        <w:t>ecision-making in regard to</w:t>
      </w:r>
      <w:r w:rsidRPr="00E779A0">
        <w:rPr>
          <w:rFonts w:cs="Arial"/>
        </w:rPr>
        <w:t xml:space="preserve"> activities, governance,</w:t>
      </w:r>
      <w:r>
        <w:rPr>
          <w:rFonts w:cs="Arial"/>
        </w:rPr>
        <w:t xml:space="preserve"> and management structure. The </w:t>
      </w:r>
      <w:r w:rsidRPr="00E779A0">
        <w:rPr>
          <w:rFonts w:cs="Arial"/>
        </w:rPr>
        <w:t xml:space="preserve">mission should address three key questions: </w:t>
      </w:r>
      <w:r>
        <w:rPr>
          <w:rFonts w:cs="Arial"/>
          <w:b/>
        </w:rPr>
        <w:t>(</w:t>
      </w:r>
      <w:r w:rsidRPr="00E779A0">
        <w:rPr>
          <w:rFonts w:cs="Arial"/>
          <w:b/>
        </w:rPr>
        <w:t>1.)</w:t>
      </w:r>
      <w:r w:rsidRPr="00E779A0">
        <w:rPr>
          <w:rFonts w:cs="Arial"/>
        </w:rPr>
        <w:t xml:space="preserve"> </w:t>
      </w:r>
      <w:r w:rsidR="002116BF">
        <w:rPr>
          <w:rFonts w:cs="Arial"/>
          <w:b/>
        </w:rPr>
        <w:t>W</w:t>
      </w:r>
      <w:r w:rsidRPr="00E779A0">
        <w:rPr>
          <w:rFonts w:cs="Arial"/>
          <w:b/>
        </w:rPr>
        <w:t xml:space="preserve">ho it serves; </w:t>
      </w:r>
      <w:r>
        <w:rPr>
          <w:rFonts w:cs="Arial"/>
          <w:b/>
        </w:rPr>
        <w:t>(</w:t>
      </w:r>
      <w:r w:rsidRPr="00E779A0">
        <w:rPr>
          <w:rFonts w:cs="Arial"/>
          <w:b/>
        </w:rPr>
        <w:t xml:space="preserve">2.) </w:t>
      </w:r>
      <w:r w:rsidR="002116BF">
        <w:rPr>
          <w:rFonts w:cs="Arial"/>
          <w:b/>
        </w:rPr>
        <w:t>W</w:t>
      </w:r>
      <w:r w:rsidRPr="00E779A0">
        <w:rPr>
          <w:rFonts w:cs="Arial"/>
          <w:b/>
        </w:rPr>
        <w:t xml:space="preserve">hat difference it makes; and (3) </w:t>
      </w:r>
      <w:r w:rsidR="002116BF">
        <w:rPr>
          <w:rFonts w:cs="Arial"/>
          <w:b/>
        </w:rPr>
        <w:t>H</w:t>
      </w:r>
      <w:r w:rsidRPr="00E779A0">
        <w:rPr>
          <w:rFonts w:cs="Arial"/>
          <w:b/>
        </w:rPr>
        <w:t>ow it is different than its rivals</w:t>
      </w:r>
      <w:r>
        <w:rPr>
          <w:rFonts w:cs="Arial"/>
          <w:b/>
        </w:rPr>
        <w:t>.</w:t>
      </w:r>
      <w:r w:rsidRPr="009C4FC3">
        <w:rPr>
          <w:rStyle w:val="EndnoteReference"/>
          <w:rFonts w:cs="Arial"/>
        </w:rPr>
        <w:endnoteReference w:id="19"/>
      </w:r>
      <w:r w:rsidRPr="009C4FC3">
        <w:rPr>
          <w:rFonts w:cs="Arial"/>
        </w:rPr>
        <w:t xml:space="preserve"> </w:t>
      </w:r>
      <w:r w:rsidRPr="00E779A0">
        <w:rPr>
          <w:rFonts w:cs="Arial"/>
        </w:rPr>
        <w:t xml:space="preserve">TimeLine’s current </w:t>
      </w:r>
      <w:r>
        <w:rPr>
          <w:rFonts w:cs="Arial"/>
        </w:rPr>
        <w:t xml:space="preserve">mission is broad and </w:t>
      </w:r>
      <w:r w:rsidRPr="00E779A0">
        <w:rPr>
          <w:rFonts w:cs="Arial"/>
        </w:rPr>
        <w:t>lacks focus</w:t>
      </w:r>
      <w:r>
        <w:rPr>
          <w:rFonts w:cs="Arial"/>
        </w:rPr>
        <w:t xml:space="preserve">. However, answering ‘who, what, and how’ will provide better rational for TimeLine’s existence, resulting in a more targeted mission. </w:t>
      </w:r>
    </w:p>
    <w:p w14:paraId="3B35CC92" w14:textId="77777777" w:rsidR="00BA1D15" w:rsidRPr="00E779A0" w:rsidRDefault="00BA1D15" w:rsidP="003E3275">
      <w:pPr>
        <w:widowControl/>
        <w:rPr>
          <w:rFonts w:cs="Arial"/>
        </w:rPr>
      </w:pPr>
    </w:p>
    <w:p w14:paraId="19F5D515" w14:textId="15C809EE" w:rsidR="00BA1D15" w:rsidRPr="00B1658C" w:rsidRDefault="00BA1D15" w:rsidP="003E3275">
      <w:pPr>
        <w:widowControl/>
        <w:rPr>
          <w:b/>
        </w:rPr>
      </w:pPr>
      <w:r w:rsidRPr="00075C72">
        <w:rPr>
          <w:b/>
        </w:rPr>
        <w:t>Who?</w:t>
      </w:r>
      <w:r>
        <w:t xml:space="preserve"> </w:t>
      </w:r>
      <w:r w:rsidRPr="000157B8">
        <w:t xml:space="preserve">TimeLine’s current mission fails to identify </w:t>
      </w:r>
      <w:r>
        <w:t xml:space="preserve">any </w:t>
      </w:r>
      <w:r w:rsidRPr="000157B8">
        <w:t>customer. Although all stakeholders</w:t>
      </w:r>
      <w:r>
        <w:t xml:space="preserve"> served via programs or outreach</w:t>
      </w:r>
      <w:r w:rsidRPr="000157B8">
        <w:t xml:space="preserve"> are </w:t>
      </w:r>
      <w:r>
        <w:t>valuable</w:t>
      </w:r>
      <w:r w:rsidRPr="000157B8">
        <w:t xml:space="preserve">, the mission should identify the </w:t>
      </w:r>
      <w:r w:rsidRPr="00B51082">
        <w:rPr>
          <w:i/>
        </w:rPr>
        <w:t>primary</w:t>
      </w:r>
      <w:r w:rsidRPr="000157B8">
        <w:t xml:space="preserve"> customer</w:t>
      </w:r>
      <w:r>
        <w:t>.</w:t>
      </w:r>
      <w:r>
        <w:rPr>
          <w:rStyle w:val="EndnoteReference"/>
        </w:rPr>
        <w:endnoteReference w:id="20"/>
      </w:r>
      <w:r>
        <w:t xml:space="preserve"> </w:t>
      </w:r>
      <w:r w:rsidRPr="000157B8">
        <w:t xml:space="preserve">As TimeLine is dedicated first and foremost to producing plays, its primary customer is its audience. </w:t>
      </w:r>
      <w:r>
        <w:t xml:space="preserve">Generally, this audience is well-versed in Chicago’s theatre offerings and is interested in </w:t>
      </w:r>
      <w:r w:rsidRPr="000157B8">
        <w:t>new work inspired by history or the plays in the American canon that have defined it. Simply put,</w:t>
      </w:r>
      <w:r w:rsidRPr="00E779A0">
        <w:t xml:space="preserve"> </w:t>
      </w:r>
      <w:r w:rsidRPr="00B1658C">
        <w:rPr>
          <w:b/>
        </w:rPr>
        <w:t>TimeLine’s primary customers are curious Chicago theatregoers.</w:t>
      </w:r>
    </w:p>
    <w:p w14:paraId="06FC4A85" w14:textId="77777777" w:rsidR="00BA1D15" w:rsidRPr="00E779A0" w:rsidRDefault="00BA1D15" w:rsidP="003E3275">
      <w:pPr>
        <w:widowControl/>
        <w:rPr>
          <w:rFonts w:cs="Arial"/>
        </w:rPr>
      </w:pPr>
    </w:p>
    <w:p w14:paraId="17C37329" w14:textId="2BE54499" w:rsidR="00BA1D15" w:rsidRPr="00B1658C" w:rsidRDefault="00BA1D15" w:rsidP="003E3275">
      <w:pPr>
        <w:widowControl/>
        <w:rPr>
          <w:b/>
        </w:rPr>
      </w:pPr>
      <w:r w:rsidRPr="00075C72">
        <w:rPr>
          <w:b/>
        </w:rPr>
        <w:t>What Difference?</w:t>
      </w:r>
      <w:r>
        <w:t xml:space="preserve"> </w:t>
      </w:r>
      <w:r w:rsidRPr="000157B8">
        <w:t xml:space="preserve">Answering what </w:t>
      </w:r>
      <w:proofErr w:type="gramStart"/>
      <w:r w:rsidRPr="000157B8">
        <w:t>difference</w:t>
      </w:r>
      <w:proofErr w:type="gramEnd"/>
      <w:r w:rsidRPr="000157B8">
        <w:t xml:space="preserve"> we make in the lives of our primary constituents insures that focus lies outside of the organization</w:t>
      </w:r>
      <w:r>
        <w:t>.</w:t>
      </w:r>
      <w:r>
        <w:rPr>
          <w:rStyle w:val="EndnoteReference"/>
        </w:rPr>
        <w:endnoteReference w:id="21"/>
      </w:r>
      <w:r>
        <w:t xml:space="preserve"> </w:t>
      </w:r>
      <w:r w:rsidRPr="000157B8">
        <w:t>Therefore, th</w:t>
      </w:r>
      <w:r>
        <w:t>e impact for Time</w:t>
      </w:r>
      <w:r w:rsidR="00272385">
        <w:t>L</w:t>
      </w:r>
      <w:r>
        <w:t>ine’s theatre</w:t>
      </w:r>
      <w:r w:rsidRPr="000157B8">
        <w:t>goers should extend beyond the performance. TimeLine presents theatrical stories about events that have shaped our global community, while also giving individuals greater self-awareness of his</w:t>
      </w:r>
      <w:r w:rsidR="00160EC1">
        <w:t xml:space="preserve"> or </w:t>
      </w:r>
      <w:r w:rsidRPr="000157B8">
        <w:t xml:space="preserve">her place in time. More succinctly, </w:t>
      </w:r>
      <w:r w:rsidRPr="00B1658C">
        <w:rPr>
          <w:b/>
        </w:rPr>
        <w:t>TimeLine audiences better understand themselves and their collective past.</w:t>
      </w:r>
    </w:p>
    <w:p w14:paraId="4025B121" w14:textId="77777777" w:rsidR="00BA1D15" w:rsidRPr="00E779A0" w:rsidRDefault="00BA1D15" w:rsidP="003E3275">
      <w:pPr>
        <w:widowControl/>
        <w:rPr>
          <w:rFonts w:cs="Arial"/>
        </w:rPr>
      </w:pPr>
    </w:p>
    <w:p w14:paraId="0109128A" w14:textId="219EAB1A" w:rsidR="00BA1D15" w:rsidRPr="000E0778" w:rsidRDefault="00BA1D15" w:rsidP="003E3275">
      <w:pPr>
        <w:widowControl/>
      </w:pPr>
      <w:r w:rsidRPr="00075C72">
        <w:rPr>
          <w:b/>
        </w:rPr>
        <w:t>How Better?</w:t>
      </w:r>
      <w:r>
        <w:t xml:space="preserve"> </w:t>
      </w:r>
      <w:r w:rsidRPr="000157B8">
        <w:t>The third element of mission is to identify what edge TimeL</w:t>
      </w:r>
      <w:r>
        <w:t>ine has over competitors.</w:t>
      </w:r>
      <w:r>
        <w:rPr>
          <w:rStyle w:val="EndnoteReference"/>
        </w:rPr>
        <w:endnoteReference w:id="22"/>
      </w:r>
      <w:r w:rsidRPr="000157B8">
        <w:t xml:space="preserve"> </w:t>
      </w:r>
      <w:r>
        <w:t xml:space="preserve">To establish TimeLine’s unique and valuable position, </w:t>
      </w:r>
      <w:r w:rsidRPr="000157B8">
        <w:t xml:space="preserve">I </w:t>
      </w:r>
      <w:r>
        <w:t>first</w:t>
      </w:r>
      <w:r w:rsidRPr="000157B8">
        <w:t xml:space="preserve"> used the SVP </w:t>
      </w:r>
      <w:r w:rsidR="00FC3587">
        <w:t>C</w:t>
      </w:r>
      <w:r w:rsidRPr="000157B8">
        <w:t xml:space="preserve">apacity </w:t>
      </w:r>
      <w:r w:rsidR="00FC3587">
        <w:t>A</w:t>
      </w:r>
      <w:r w:rsidRPr="000157B8">
        <w:t xml:space="preserve">ssessment </w:t>
      </w:r>
      <w:r w:rsidR="00FC3587">
        <w:t>T</w:t>
      </w:r>
      <w:r w:rsidRPr="000157B8">
        <w:t>ool to track the organization’s internal strengths and weaknesses. Secondly, I used the ‘</w:t>
      </w:r>
      <w:r w:rsidR="00FC3587">
        <w:t>F</w:t>
      </w:r>
      <w:r w:rsidRPr="000157B8">
        <w:t xml:space="preserve">our </w:t>
      </w:r>
      <w:r w:rsidR="00FC3587">
        <w:t>Q</w:t>
      </w:r>
      <w:r w:rsidRPr="000157B8">
        <w:t>uestion</w:t>
      </w:r>
      <w:r w:rsidR="00FC3587">
        <w:t>s’</w:t>
      </w:r>
      <w:r w:rsidRPr="000157B8">
        <w:t xml:space="preserve"> method prescribed by Michael Hitt, Duane Ireland, and Robert Hoskisson to list the organization’s greatest resources, capabilities, core competencies, and competitive advantages. </w:t>
      </w:r>
    </w:p>
    <w:p w14:paraId="5418D98D" w14:textId="359AEB2E" w:rsidR="007E2B24" w:rsidRDefault="007E2B24" w:rsidP="003E3275">
      <w:pPr>
        <w:widowControl/>
        <w:rPr>
          <w:rFonts w:cs="Arial"/>
        </w:rPr>
      </w:pPr>
      <w:r>
        <w:rPr>
          <w:rFonts w:cs="Arial"/>
        </w:rPr>
        <w:br w:type="page"/>
      </w:r>
    </w:p>
    <w:p w14:paraId="133D1C5B" w14:textId="77777777" w:rsidR="00BA1D15" w:rsidRPr="008C7572" w:rsidRDefault="00BA1D15" w:rsidP="003E3275">
      <w:pPr>
        <w:widowControl/>
        <w:rPr>
          <w:rFonts w:cs="Arial"/>
        </w:rPr>
      </w:pPr>
    </w:p>
    <w:p w14:paraId="585ED083" w14:textId="77777777" w:rsidR="00BA1D15" w:rsidRDefault="00BA1D15" w:rsidP="006B0BCF">
      <w:pPr>
        <w:pStyle w:val="Heading4"/>
      </w:pPr>
      <w:bookmarkStart w:id="26" w:name="_Toc394862005"/>
      <w:r w:rsidRPr="008C7572">
        <w:t>SVP Capacity Assessment Tool</w:t>
      </w:r>
      <w:bookmarkEnd w:id="26"/>
      <w:r w:rsidRPr="00CE6952">
        <w:rPr>
          <w:rStyle w:val="EndnoteReference"/>
          <w:rFonts w:cs="Arial"/>
          <w:b w:val="0"/>
        </w:rPr>
        <w:endnoteReference w:id="23"/>
      </w:r>
    </w:p>
    <w:p w14:paraId="4872122C" w14:textId="77777777" w:rsidR="00BA1D15" w:rsidRDefault="00BA1D15" w:rsidP="003E3275">
      <w:pPr>
        <w:widowControl/>
      </w:pPr>
    </w:p>
    <w:p w14:paraId="5B3000FE" w14:textId="77777777" w:rsidR="00BA1D15" w:rsidRPr="00F528A7" w:rsidRDefault="00BA1D15" w:rsidP="003E3275">
      <w:pPr>
        <w:widowControl/>
        <w:rPr>
          <w:rFonts w:cs="Arial"/>
        </w:rPr>
      </w:pPr>
      <w:r w:rsidRPr="00E779A0">
        <w:rPr>
          <w:rFonts w:cs="Arial"/>
        </w:rPr>
        <w:t>The SVP Capacity Assessm</w:t>
      </w:r>
      <w:r>
        <w:rPr>
          <w:rFonts w:cs="Arial"/>
        </w:rPr>
        <w:t xml:space="preserve">ent Tool measures 10 primary aspects of the organization. </w:t>
      </w:r>
      <w:r w:rsidRPr="00E779A0">
        <w:rPr>
          <w:rFonts w:cs="Arial"/>
        </w:rPr>
        <w:t xml:space="preserve">To </w:t>
      </w:r>
      <w:r>
        <w:rPr>
          <w:rFonts w:cs="Arial"/>
        </w:rPr>
        <w:t>ensure the accuracy of the assessment (summarized below)</w:t>
      </w:r>
      <w:r w:rsidRPr="00E779A0">
        <w:rPr>
          <w:rFonts w:cs="Arial"/>
        </w:rPr>
        <w:t>, TimeLine’s general manager and director of marketing</w:t>
      </w:r>
      <w:r>
        <w:rPr>
          <w:rFonts w:cs="Arial"/>
        </w:rPr>
        <w:t xml:space="preserve"> and communications</w:t>
      </w:r>
      <w:r w:rsidRPr="00E779A0">
        <w:rPr>
          <w:rFonts w:cs="Arial"/>
        </w:rPr>
        <w:t xml:space="preserve"> were consulted. </w:t>
      </w:r>
    </w:p>
    <w:p w14:paraId="5BA2F666" w14:textId="77777777" w:rsidR="00BA1D15" w:rsidRDefault="00BA1D15" w:rsidP="003E3275">
      <w:pPr>
        <w:widowControl/>
        <w:rPr>
          <w:rFonts w:cs="Arial"/>
        </w:rPr>
      </w:pPr>
    </w:p>
    <w:p w14:paraId="15D39700" w14:textId="77777777" w:rsidR="00BA1D15" w:rsidRDefault="00BA1D15" w:rsidP="003E3275">
      <w:pPr>
        <w:widowControl/>
        <w:jc w:val="center"/>
        <w:rPr>
          <w:rFonts w:cs="Arial"/>
        </w:rPr>
      </w:pPr>
      <w:r w:rsidRPr="00F528A7">
        <w:rPr>
          <w:rFonts w:cs="Arial"/>
          <w:noProof/>
        </w:rPr>
        <w:drawing>
          <wp:inline distT="0" distB="0" distL="0" distR="0" wp14:anchorId="3FB4C286" wp14:editId="1497600E">
            <wp:extent cx="4876800" cy="1666875"/>
            <wp:effectExtent l="0" t="0" r="0"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rFonts w:cs="Arial"/>
        </w:rPr>
        <w:br/>
      </w:r>
    </w:p>
    <w:p w14:paraId="71549CB6" w14:textId="58184AB6" w:rsidR="00BA1D15" w:rsidRDefault="00BA1D15" w:rsidP="003E3275">
      <w:pPr>
        <w:widowControl/>
        <w:rPr>
          <w:rFonts w:cs="Arial"/>
        </w:rPr>
      </w:pPr>
      <w:r w:rsidRPr="00E779A0">
        <w:rPr>
          <w:rFonts w:cs="Arial"/>
        </w:rPr>
        <w:t>TimeLine’s robust management team is the pillar that informs its other strengths. By building a strong culture, leadership has established its mission, vision, and strategic plan</w:t>
      </w:r>
      <w:r>
        <w:rPr>
          <w:rFonts w:cs="Arial"/>
        </w:rPr>
        <w:t xml:space="preserve">. The strong culture established by </w:t>
      </w:r>
      <w:r w:rsidR="005F5D91">
        <w:rPr>
          <w:rFonts w:cs="Arial"/>
        </w:rPr>
        <w:t>the theatre’</w:t>
      </w:r>
      <w:r w:rsidR="00A52ED7">
        <w:rPr>
          <w:rFonts w:cs="Arial"/>
        </w:rPr>
        <w:t>s management</w:t>
      </w:r>
      <w:r>
        <w:rPr>
          <w:rFonts w:cs="Arial"/>
        </w:rPr>
        <w:t xml:space="preserve"> trickles down to the rest of the organization and </w:t>
      </w:r>
      <w:r w:rsidRPr="00E779A0">
        <w:rPr>
          <w:rFonts w:cs="Arial"/>
        </w:rPr>
        <w:t>guide</w:t>
      </w:r>
      <w:r>
        <w:rPr>
          <w:rFonts w:cs="Arial"/>
        </w:rPr>
        <w:t>s</w:t>
      </w:r>
      <w:r w:rsidRPr="00E779A0">
        <w:rPr>
          <w:rFonts w:cs="Arial"/>
        </w:rPr>
        <w:t xml:space="preserve"> </w:t>
      </w:r>
      <w:r>
        <w:rPr>
          <w:rFonts w:cs="Arial"/>
        </w:rPr>
        <w:t xml:space="preserve">all </w:t>
      </w:r>
      <w:r w:rsidRPr="00E779A0">
        <w:rPr>
          <w:rFonts w:cs="Arial"/>
        </w:rPr>
        <w:t>staff</w:t>
      </w:r>
      <w:r>
        <w:rPr>
          <w:rFonts w:cs="Arial"/>
        </w:rPr>
        <w:t xml:space="preserve"> members</w:t>
      </w:r>
      <w:r w:rsidRPr="00E779A0">
        <w:rPr>
          <w:rFonts w:cs="Arial"/>
        </w:rPr>
        <w:t xml:space="preserve"> in their daily activities</w:t>
      </w:r>
      <w:r>
        <w:rPr>
          <w:rFonts w:cs="Arial"/>
        </w:rPr>
        <w:t>. There is also a valiant effort</w:t>
      </w:r>
      <w:r w:rsidRPr="00E779A0">
        <w:rPr>
          <w:rFonts w:cs="Arial"/>
        </w:rPr>
        <w:t xml:space="preserve"> </w:t>
      </w:r>
      <w:r w:rsidR="005F5D91">
        <w:rPr>
          <w:rFonts w:cs="Arial"/>
        </w:rPr>
        <w:t xml:space="preserve">by all employees </w:t>
      </w:r>
      <w:r>
        <w:rPr>
          <w:rFonts w:cs="Arial"/>
        </w:rPr>
        <w:t xml:space="preserve">to share </w:t>
      </w:r>
      <w:r w:rsidR="008737E3">
        <w:rPr>
          <w:rFonts w:cs="Arial"/>
        </w:rPr>
        <w:t>TimeL</w:t>
      </w:r>
      <w:r w:rsidR="00A52ED7">
        <w:rPr>
          <w:rFonts w:cs="Arial"/>
        </w:rPr>
        <w:t>ine’s</w:t>
      </w:r>
      <w:r>
        <w:rPr>
          <w:rFonts w:cs="Arial"/>
        </w:rPr>
        <w:t xml:space="preserve"> mission and vision</w:t>
      </w:r>
      <w:r w:rsidRPr="00E779A0">
        <w:rPr>
          <w:rFonts w:cs="Arial"/>
        </w:rPr>
        <w:t xml:space="preserve"> frequently with ext</w:t>
      </w:r>
      <w:r>
        <w:rPr>
          <w:rFonts w:cs="Arial"/>
        </w:rPr>
        <w:t>ernal stakeholders, such as funders and theatregoers.</w:t>
      </w:r>
    </w:p>
    <w:p w14:paraId="560CD76B" w14:textId="77777777" w:rsidR="00BA1D15" w:rsidRDefault="00BA1D15" w:rsidP="003E3275">
      <w:pPr>
        <w:widowControl/>
        <w:rPr>
          <w:rFonts w:cs="Arial"/>
        </w:rPr>
      </w:pPr>
    </w:p>
    <w:p w14:paraId="45B113E4" w14:textId="6B4CFD03" w:rsidR="00BA1D15" w:rsidRPr="00E779A0" w:rsidRDefault="00550DE7" w:rsidP="003E3275">
      <w:pPr>
        <w:widowControl/>
        <w:rPr>
          <w:rFonts w:cs="Arial"/>
        </w:rPr>
      </w:pPr>
      <w:r>
        <w:rPr>
          <w:rFonts w:cs="Arial"/>
        </w:rPr>
        <w:t xml:space="preserve">The theatre’s leadership </w:t>
      </w:r>
      <w:r w:rsidR="00BA1D15" w:rsidRPr="00E779A0">
        <w:rPr>
          <w:rFonts w:cs="Arial"/>
        </w:rPr>
        <w:t xml:space="preserve">also </w:t>
      </w:r>
      <w:r w:rsidR="00BA1D15">
        <w:rPr>
          <w:rFonts w:cs="Arial"/>
        </w:rPr>
        <w:t xml:space="preserve">values </w:t>
      </w:r>
      <w:r w:rsidR="00BA1D15" w:rsidRPr="00E779A0">
        <w:rPr>
          <w:rFonts w:cs="Arial"/>
        </w:rPr>
        <w:t>financial management</w:t>
      </w:r>
      <w:r w:rsidR="0049504B">
        <w:rPr>
          <w:rFonts w:cs="Arial"/>
        </w:rPr>
        <w:t>,</w:t>
      </w:r>
      <w:r w:rsidR="00BA1D15">
        <w:rPr>
          <w:rFonts w:cs="Arial"/>
        </w:rPr>
        <w:t xml:space="preserve"> striv</w:t>
      </w:r>
      <w:r w:rsidR="0049504B">
        <w:rPr>
          <w:rFonts w:cs="Arial"/>
        </w:rPr>
        <w:t>ing</w:t>
      </w:r>
      <w:r w:rsidR="00BA1D15">
        <w:rPr>
          <w:rFonts w:cs="Arial"/>
        </w:rPr>
        <w:t xml:space="preserve"> to maintain resources and grow existing capital. </w:t>
      </w:r>
      <w:r w:rsidR="008737E3">
        <w:rPr>
          <w:rFonts w:cs="Arial"/>
        </w:rPr>
        <w:t xml:space="preserve">Lara </w:t>
      </w:r>
      <w:proofErr w:type="spellStart"/>
      <w:r w:rsidR="008737E3">
        <w:rPr>
          <w:rFonts w:cs="Arial"/>
        </w:rPr>
        <w:t>Goetsch</w:t>
      </w:r>
      <w:proofErr w:type="spellEnd"/>
      <w:r w:rsidR="008737E3">
        <w:rPr>
          <w:rFonts w:cs="Arial"/>
        </w:rPr>
        <w:t>, TimeL</w:t>
      </w:r>
      <w:r w:rsidR="005D0D93">
        <w:rPr>
          <w:rFonts w:cs="Arial"/>
        </w:rPr>
        <w:t xml:space="preserve">ine’s </w:t>
      </w:r>
      <w:r w:rsidR="005D0D93" w:rsidRPr="00E779A0">
        <w:rPr>
          <w:rFonts w:cs="Arial"/>
        </w:rPr>
        <w:t>directo</w:t>
      </w:r>
      <w:r w:rsidR="005D0D93">
        <w:rPr>
          <w:rFonts w:cs="Arial"/>
        </w:rPr>
        <w:t>r of marketing and communications, w</w:t>
      </w:r>
      <w:r w:rsidR="00BA1D15" w:rsidRPr="00E779A0">
        <w:rPr>
          <w:rFonts w:cs="Arial"/>
        </w:rPr>
        <w:t>ork</w:t>
      </w:r>
      <w:r w:rsidR="005D0D93">
        <w:rPr>
          <w:rFonts w:cs="Arial"/>
        </w:rPr>
        <w:t>s</w:t>
      </w:r>
      <w:r w:rsidR="00BA1D15" w:rsidRPr="00E779A0">
        <w:rPr>
          <w:rFonts w:cs="Arial"/>
        </w:rPr>
        <w:t xml:space="preserve"> hand</w:t>
      </w:r>
      <w:r w:rsidR="0049504B">
        <w:rPr>
          <w:rFonts w:cs="Arial"/>
        </w:rPr>
        <w:t>-</w:t>
      </w:r>
      <w:r w:rsidR="00BA1D15" w:rsidRPr="00E779A0">
        <w:rPr>
          <w:rFonts w:cs="Arial"/>
        </w:rPr>
        <w:t>in</w:t>
      </w:r>
      <w:r w:rsidR="0049504B">
        <w:rPr>
          <w:rFonts w:cs="Arial"/>
        </w:rPr>
        <w:t>-</w:t>
      </w:r>
      <w:r w:rsidR="00BA1D15" w:rsidRPr="00E779A0">
        <w:rPr>
          <w:rFonts w:cs="Arial"/>
        </w:rPr>
        <w:t>hand with the</w:t>
      </w:r>
      <w:r w:rsidR="00BA1D15">
        <w:rPr>
          <w:rFonts w:cs="Arial"/>
        </w:rPr>
        <w:t xml:space="preserve"> organization’s chief financial officers. </w:t>
      </w:r>
      <w:r w:rsidR="00857848">
        <w:rPr>
          <w:rFonts w:cs="Arial"/>
        </w:rPr>
        <w:t>Since j</w:t>
      </w:r>
      <w:r w:rsidR="00BA1D15">
        <w:rPr>
          <w:rFonts w:cs="Arial"/>
        </w:rPr>
        <w:t xml:space="preserve">oining the team in 2006, </w:t>
      </w:r>
      <w:r w:rsidR="005D0D93">
        <w:rPr>
          <w:rFonts w:cs="Arial"/>
        </w:rPr>
        <w:t xml:space="preserve">she </w:t>
      </w:r>
      <w:r w:rsidR="00BA1D15" w:rsidRPr="00E779A0">
        <w:rPr>
          <w:rFonts w:cs="Arial"/>
        </w:rPr>
        <w:t>has tripled annual earned income and increased subscriptions by 330%</w:t>
      </w:r>
      <w:r w:rsidR="00BA1D15">
        <w:rPr>
          <w:rFonts w:cs="Arial"/>
        </w:rPr>
        <w:t>.</w:t>
      </w:r>
      <w:r w:rsidR="00BA1D15">
        <w:rPr>
          <w:rStyle w:val="EndnoteReference"/>
          <w:rFonts w:cs="Arial"/>
        </w:rPr>
        <w:endnoteReference w:id="24"/>
      </w:r>
      <w:r w:rsidR="00BA1D15">
        <w:rPr>
          <w:rFonts w:cs="Arial"/>
        </w:rPr>
        <w:t xml:space="preserve"> </w:t>
      </w:r>
      <w:r w:rsidR="00BA1D15" w:rsidRPr="00E779A0">
        <w:rPr>
          <w:rFonts w:cs="Arial"/>
        </w:rPr>
        <w:t xml:space="preserve">As the organization seeks to become a Chicago institution, </w:t>
      </w:r>
      <w:r w:rsidR="00857848">
        <w:rPr>
          <w:rFonts w:cs="Arial"/>
        </w:rPr>
        <w:t xml:space="preserve">Ms. </w:t>
      </w:r>
      <w:proofErr w:type="spellStart"/>
      <w:r w:rsidR="00857848">
        <w:rPr>
          <w:rFonts w:cs="Arial"/>
        </w:rPr>
        <w:t>Goetsch’s</w:t>
      </w:r>
      <w:proofErr w:type="spellEnd"/>
      <w:r w:rsidR="00BA1D15" w:rsidRPr="00E779A0">
        <w:rPr>
          <w:rFonts w:cs="Arial"/>
        </w:rPr>
        <w:t xml:space="preserve"> current focus is getting local and national re</w:t>
      </w:r>
      <w:r w:rsidR="00BA1D15">
        <w:rPr>
          <w:rFonts w:cs="Arial"/>
        </w:rPr>
        <w:t xml:space="preserve">cognition for the organization, which will boost the SVP marketing rating even higher. </w:t>
      </w:r>
    </w:p>
    <w:p w14:paraId="3554DA82" w14:textId="77777777" w:rsidR="00BA1D15" w:rsidRPr="00E779A0" w:rsidRDefault="00BA1D15" w:rsidP="003E3275">
      <w:pPr>
        <w:widowControl/>
        <w:rPr>
          <w:rFonts w:cs="Arial"/>
        </w:rPr>
      </w:pPr>
    </w:p>
    <w:p w14:paraId="134F8E69" w14:textId="13198051" w:rsidR="00BA1D15" w:rsidRDefault="00BA1D15" w:rsidP="003E3275">
      <w:pPr>
        <w:widowControl/>
        <w:rPr>
          <w:rFonts w:cs="Arial"/>
        </w:rPr>
      </w:pPr>
      <w:r>
        <w:rPr>
          <w:rFonts w:cs="Arial"/>
        </w:rPr>
        <w:t>Although, Time</w:t>
      </w:r>
      <w:r w:rsidR="0001004B">
        <w:rPr>
          <w:rFonts w:cs="Arial"/>
        </w:rPr>
        <w:t>L</w:t>
      </w:r>
      <w:r>
        <w:rPr>
          <w:rFonts w:cs="Arial"/>
        </w:rPr>
        <w:t xml:space="preserve">ine’s management is inspiring, its lack of human capital and resources are weakening the organization. </w:t>
      </w:r>
      <w:r w:rsidRPr="00E779A0">
        <w:rPr>
          <w:rFonts w:cs="Arial"/>
        </w:rPr>
        <w:t>In regard to human capital, not only does TimeLin</w:t>
      </w:r>
      <w:r>
        <w:rPr>
          <w:rFonts w:cs="Arial"/>
        </w:rPr>
        <w:t>e operate without an HR</w:t>
      </w:r>
      <w:r w:rsidR="00857848">
        <w:rPr>
          <w:rFonts w:cs="Arial"/>
        </w:rPr>
        <w:t xml:space="preserve"> manager</w:t>
      </w:r>
      <w:r w:rsidRPr="00E779A0">
        <w:rPr>
          <w:rFonts w:cs="Arial"/>
        </w:rPr>
        <w:t>, but all staff members have similar backgrounds</w:t>
      </w:r>
      <w:r w:rsidR="00857848">
        <w:rPr>
          <w:rFonts w:cs="Arial"/>
        </w:rPr>
        <w:t xml:space="preserve">, resulting in a homogeneous work force. </w:t>
      </w:r>
    </w:p>
    <w:p w14:paraId="6E171C2C" w14:textId="77777777" w:rsidR="00BA1D15" w:rsidRDefault="00BA1D15" w:rsidP="003E3275">
      <w:pPr>
        <w:widowControl/>
        <w:rPr>
          <w:rFonts w:cs="Arial"/>
        </w:rPr>
      </w:pPr>
    </w:p>
    <w:p w14:paraId="07A0AF83" w14:textId="77777777" w:rsidR="00BA1D15" w:rsidRPr="00E779A0" w:rsidRDefault="00BA1D15" w:rsidP="003E3275">
      <w:pPr>
        <w:widowControl/>
        <w:rPr>
          <w:rFonts w:cs="Arial"/>
        </w:rPr>
      </w:pPr>
      <w:r w:rsidRPr="00E779A0">
        <w:rPr>
          <w:rFonts w:cs="Arial"/>
        </w:rPr>
        <w:t xml:space="preserve">Furthermore, without a surplus of resources, incentives to motivate employees are rare. </w:t>
      </w:r>
      <w:r>
        <w:rPr>
          <w:rFonts w:cs="Arial"/>
        </w:rPr>
        <w:t>Additionally, the SVP graph shows the lack in resources extends</w:t>
      </w:r>
      <w:r w:rsidRPr="00E779A0">
        <w:rPr>
          <w:rFonts w:cs="Arial"/>
        </w:rPr>
        <w:t xml:space="preserve"> beyond human capital and </w:t>
      </w:r>
      <w:r>
        <w:rPr>
          <w:rFonts w:cs="Arial"/>
        </w:rPr>
        <w:t>impacts</w:t>
      </w:r>
      <w:r w:rsidRPr="00E779A0">
        <w:rPr>
          <w:rFonts w:cs="Arial"/>
        </w:rPr>
        <w:t xml:space="preserve"> program evaluation, information technology, and legal affairs. Without fund development, TimeLine will</w:t>
      </w:r>
      <w:r>
        <w:rPr>
          <w:rFonts w:cs="Arial"/>
        </w:rPr>
        <w:t xml:space="preserve"> lose any competitive edge.</w:t>
      </w:r>
      <w:r w:rsidRPr="00E779A0">
        <w:rPr>
          <w:rFonts w:cs="Arial"/>
        </w:rPr>
        <w:t xml:space="preserve"> </w:t>
      </w:r>
      <w:r>
        <w:rPr>
          <w:rFonts w:cs="Arial"/>
        </w:rPr>
        <w:t>Moreover, improper resources may lead to staff ‘burnout,’ which may threaten TimeLine’s strong culture.</w:t>
      </w:r>
    </w:p>
    <w:p w14:paraId="3A79DAE1" w14:textId="77777777" w:rsidR="00BA1D15" w:rsidRPr="008C7572" w:rsidRDefault="00BA1D15" w:rsidP="003E3275">
      <w:pPr>
        <w:widowControl/>
        <w:rPr>
          <w:rFonts w:cs="Arial"/>
        </w:rPr>
      </w:pPr>
    </w:p>
    <w:p w14:paraId="3B354E12" w14:textId="77777777" w:rsidR="006B0BCF" w:rsidRDefault="006B0BCF">
      <w:pPr>
        <w:widowControl/>
        <w:rPr>
          <w:b/>
        </w:rPr>
      </w:pPr>
      <w:bookmarkStart w:id="27" w:name="_Toc394862006"/>
      <w:r>
        <w:br w:type="page"/>
      </w:r>
    </w:p>
    <w:p w14:paraId="5F72A1A7" w14:textId="1253FD9E" w:rsidR="006B0BCF" w:rsidRDefault="006B0BCF" w:rsidP="006B0BCF">
      <w:pPr>
        <w:pStyle w:val="Heading4"/>
      </w:pPr>
      <w:r w:rsidRPr="00BE2D21">
        <w:lastRenderedPageBreak/>
        <w:t>Organizational Capacity Assessment Tool</w:t>
      </w:r>
    </w:p>
    <w:p w14:paraId="4BB07A6E" w14:textId="77777777" w:rsidR="006B0BCF" w:rsidRDefault="006B0BCF" w:rsidP="006B0BCF">
      <w:pPr>
        <w:widowControl/>
      </w:pPr>
    </w:p>
    <w:p w14:paraId="4C55A3FA" w14:textId="77777777" w:rsidR="006B0BCF" w:rsidRDefault="006B0BCF" w:rsidP="006B0BCF">
      <w:pPr>
        <w:widowControl/>
      </w:pPr>
      <w:r>
        <w:t>In addition to the SVP tool, TimeLine also used the Organizational Capacity Assessment Tool (OCAT) to analyze the organization’s operations and strategy. Using nine raters, the following is an overview of TimeLine’s basic functionality:</w:t>
      </w:r>
      <w:r>
        <w:rPr>
          <w:rStyle w:val="EndnoteReference"/>
        </w:rPr>
        <w:endnoteReference w:id="25"/>
      </w:r>
    </w:p>
    <w:p w14:paraId="0C809BBE" w14:textId="77777777" w:rsidR="006B0BCF" w:rsidRDefault="006B0BCF" w:rsidP="006B0B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B0BCF" w:rsidRPr="005C4677" w14:paraId="1DD98591" w14:textId="77777777" w:rsidTr="006B0BCF">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3CE38D68"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00B4B044"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2EDAE03E" w14:textId="77777777" w:rsidR="006B0BCF" w:rsidRPr="005C4677" w:rsidRDefault="006B0BCF" w:rsidP="006B0BCF">
            <w:pPr>
              <w:widowControl/>
              <w:jc w:val="center"/>
              <w:rPr>
                <w:szCs w:val="22"/>
              </w:rPr>
            </w:pPr>
            <w:r>
              <w:rPr>
                <w:szCs w:val="22"/>
              </w:rPr>
              <w:t>Level</w:t>
            </w:r>
          </w:p>
        </w:tc>
      </w:tr>
      <w:tr w:rsidR="006B0BCF" w:rsidRPr="005C4677" w14:paraId="081E51B2" w14:textId="77777777" w:rsidTr="006B0BCF">
        <w:trPr>
          <w:jc w:val="center"/>
        </w:trPr>
        <w:tc>
          <w:tcPr>
            <w:tcW w:w="691" w:type="dxa"/>
            <w:tcBorders>
              <w:top w:val="single" w:sz="4" w:space="0" w:color="auto"/>
            </w:tcBorders>
            <w:shd w:val="clear" w:color="auto" w:fill="auto"/>
          </w:tcPr>
          <w:p w14:paraId="3CE5BEE4"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auto"/>
          </w:tcPr>
          <w:p w14:paraId="54D8FD4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auto"/>
          </w:tcPr>
          <w:p w14:paraId="2379FAEB" w14:textId="5B4FCDF1"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shd w:val="clear" w:color="auto" w:fill="auto"/>
          </w:tcPr>
          <w:p w14:paraId="199BC697" w14:textId="77777777" w:rsidR="006B0BCF" w:rsidRPr="005C4677" w:rsidRDefault="006B0BCF" w:rsidP="006B0BCF">
            <w:pPr>
              <w:widowControl/>
              <w:jc w:val="center"/>
              <w:rPr>
                <w:szCs w:val="22"/>
              </w:rPr>
            </w:pPr>
            <w:r>
              <w:rPr>
                <w:szCs w:val="22"/>
              </w:rPr>
              <w:t>Moderate</w:t>
            </w:r>
          </w:p>
        </w:tc>
      </w:tr>
      <w:tr w:rsidR="006B0BCF" w:rsidRPr="005C4677" w14:paraId="3EBF690E" w14:textId="77777777" w:rsidTr="006B0BCF">
        <w:trPr>
          <w:jc w:val="center"/>
        </w:trPr>
        <w:tc>
          <w:tcPr>
            <w:tcW w:w="691" w:type="dxa"/>
            <w:shd w:val="clear" w:color="auto" w:fill="auto"/>
          </w:tcPr>
          <w:p w14:paraId="0E30CE0B"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auto"/>
          </w:tcPr>
          <w:p w14:paraId="015D2E34"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auto"/>
          </w:tcPr>
          <w:p w14:paraId="6EC228D3"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7</w:t>
            </w:r>
          </w:p>
        </w:tc>
        <w:tc>
          <w:tcPr>
            <w:tcW w:w="1269" w:type="dxa"/>
            <w:shd w:val="clear" w:color="auto" w:fill="auto"/>
          </w:tcPr>
          <w:p w14:paraId="29A51FBD" w14:textId="77777777" w:rsidR="006B0BCF" w:rsidRPr="005C4677" w:rsidRDefault="006B0BCF" w:rsidP="006B0BCF">
            <w:pPr>
              <w:widowControl/>
              <w:jc w:val="center"/>
              <w:rPr>
                <w:szCs w:val="22"/>
              </w:rPr>
            </w:pPr>
            <w:r>
              <w:rPr>
                <w:szCs w:val="22"/>
              </w:rPr>
              <w:t>Moderate</w:t>
            </w:r>
          </w:p>
        </w:tc>
      </w:tr>
      <w:tr w:rsidR="006B0BCF" w:rsidRPr="005C4677" w14:paraId="011DB48E" w14:textId="77777777" w:rsidTr="006B0BCF">
        <w:trPr>
          <w:jc w:val="center"/>
        </w:trPr>
        <w:tc>
          <w:tcPr>
            <w:tcW w:w="691" w:type="dxa"/>
            <w:shd w:val="clear" w:color="auto" w:fill="auto"/>
          </w:tcPr>
          <w:p w14:paraId="502E1E4B"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auto"/>
          </w:tcPr>
          <w:p w14:paraId="144D05C8"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auto"/>
          </w:tcPr>
          <w:p w14:paraId="69E377A9"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8</w:t>
            </w:r>
          </w:p>
        </w:tc>
        <w:tc>
          <w:tcPr>
            <w:tcW w:w="1269" w:type="dxa"/>
            <w:shd w:val="clear" w:color="auto" w:fill="auto"/>
          </w:tcPr>
          <w:p w14:paraId="56727C77"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Moderate</w:t>
            </w:r>
          </w:p>
        </w:tc>
      </w:tr>
      <w:tr w:rsidR="006B0BCF" w:rsidRPr="005C4677" w14:paraId="2F1A531F" w14:textId="77777777" w:rsidTr="006B0BCF">
        <w:trPr>
          <w:jc w:val="center"/>
        </w:trPr>
        <w:tc>
          <w:tcPr>
            <w:tcW w:w="691" w:type="dxa"/>
            <w:tcBorders>
              <w:top w:val="nil"/>
            </w:tcBorders>
            <w:shd w:val="clear" w:color="auto" w:fill="auto"/>
          </w:tcPr>
          <w:p w14:paraId="6BA45E76"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auto"/>
          </w:tcPr>
          <w:p w14:paraId="1BC8BB86"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auto"/>
          </w:tcPr>
          <w:p w14:paraId="7ECEBCD9"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tcBorders>
              <w:top w:val="nil"/>
            </w:tcBorders>
            <w:shd w:val="clear" w:color="auto" w:fill="auto"/>
          </w:tcPr>
          <w:p w14:paraId="5C2FC15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Moderate</w:t>
            </w:r>
          </w:p>
        </w:tc>
      </w:tr>
      <w:tr w:rsidR="006B0BCF" w:rsidRPr="005C4677" w14:paraId="60DE67A7" w14:textId="77777777" w:rsidTr="006B0BCF">
        <w:trPr>
          <w:jc w:val="center"/>
        </w:trPr>
        <w:tc>
          <w:tcPr>
            <w:tcW w:w="691" w:type="dxa"/>
            <w:shd w:val="clear" w:color="auto" w:fill="auto"/>
          </w:tcPr>
          <w:p w14:paraId="1FF39E89" w14:textId="77777777" w:rsidR="006B0BCF" w:rsidRPr="005C4677" w:rsidRDefault="006B0BCF" w:rsidP="006B0BCF">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auto"/>
          </w:tcPr>
          <w:p w14:paraId="6015B22D" w14:textId="77777777" w:rsidR="006B0BCF" w:rsidRPr="005C4677" w:rsidRDefault="006B0BCF" w:rsidP="006B0BCF">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auto"/>
          </w:tcPr>
          <w:p w14:paraId="3B616255"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6</w:t>
            </w:r>
          </w:p>
        </w:tc>
        <w:tc>
          <w:tcPr>
            <w:tcW w:w="1269" w:type="dxa"/>
            <w:shd w:val="clear" w:color="auto" w:fill="auto"/>
          </w:tcPr>
          <w:p w14:paraId="220625A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4D9C335B" w14:textId="77777777" w:rsidTr="006B0BCF">
        <w:trPr>
          <w:jc w:val="center"/>
        </w:trPr>
        <w:tc>
          <w:tcPr>
            <w:tcW w:w="691" w:type="dxa"/>
            <w:shd w:val="clear" w:color="auto" w:fill="auto"/>
          </w:tcPr>
          <w:p w14:paraId="4F3B6D86"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6</w:t>
            </w:r>
          </w:p>
        </w:tc>
        <w:tc>
          <w:tcPr>
            <w:tcW w:w="6347" w:type="dxa"/>
            <w:shd w:val="clear" w:color="auto" w:fill="auto"/>
          </w:tcPr>
          <w:p w14:paraId="35E5912F"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shd w:val="clear" w:color="auto" w:fill="auto"/>
          </w:tcPr>
          <w:p w14:paraId="42FF9A4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shd w:val="clear" w:color="auto" w:fill="auto"/>
          </w:tcPr>
          <w:p w14:paraId="62CF813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Moderate</w:t>
            </w:r>
          </w:p>
        </w:tc>
      </w:tr>
      <w:tr w:rsidR="006B0BCF" w:rsidRPr="005C4677" w14:paraId="6B106CE1" w14:textId="77777777" w:rsidTr="006B0BCF">
        <w:trPr>
          <w:jc w:val="center"/>
        </w:trPr>
        <w:tc>
          <w:tcPr>
            <w:tcW w:w="691" w:type="dxa"/>
            <w:shd w:val="clear" w:color="auto" w:fill="auto"/>
          </w:tcPr>
          <w:p w14:paraId="7C6AFBE0"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auto"/>
          </w:tcPr>
          <w:p w14:paraId="2F4DCE11"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auto"/>
          </w:tcPr>
          <w:p w14:paraId="56E7283C"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2</w:t>
            </w:r>
          </w:p>
        </w:tc>
        <w:tc>
          <w:tcPr>
            <w:tcW w:w="1269" w:type="dxa"/>
            <w:shd w:val="clear" w:color="auto" w:fill="auto"/>
          </w:tcPr>
          <w:p w14:paraId="7CFF594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Moderate</w:t>
            </w:r>
          </w:p>
        </w:tc>
      </w:tr>
      <w:tr w:rsidR="006B0BCF" w:rsidRPr="005C4677" w14:paraId="0C769380" w14:textId="77777777" w:rsidTr="006B0BCF">
        <w:trPr>
          <w:jc w:val="center"/>
        </w:trPr>
        <w:tc>
          <w:tcPr>
            <w:tcW w:w="691" w:type="dxa"/>
            <w:shd w:val="clear" w:color="auto" w:fill="auto"/>
          </w:tcPr>
          <w:p w14:paraId="702DD238"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auto"/>
          </w:tcPr>
          <w:p w14:paraId="28E6B07F"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auto"/>
          </w:tcPr>
          <w:p w14:paraId="350DBF3F"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6</w:t>
            </w:r>
          </w:p>
        </w:tc>
        <w:tc>
          <w:tcPr>
            <w:tcW w:w="1269" w:type="dxa"/>
            <w:shd w:val="clear" w:color="auto" w:fill="auto"/>
          </w:tcPr>
          <w:p w14:paraId="6B6E95D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Moderate</w:t>
            </w:r>
          </w:p>
        </w:tc>
      </w:tr>
      <w:tr w:rsidR="006B0BCF" w:rsidRPr="005C4677" w14:paraId="38308582" w14:textId="77777777" w:rsidTr="006B0BCF">
        <w:trPr>
          <w:jc w:val="center"/>
        </w:trPr>
        <w:tc>
          <w:tcPr>
            <w:tcW w:w="691" w:type="dxa"/>
            <w:shd w:val="clear" w:color="auto" w:fill="auto"/>
          </w:tcPr>
          <w:p w14:paraId="3C0552DE"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auto"/>
          </w:tcPr>
          <w:p w14:paraId="3348DF6C"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auto"/>
          </w:tcPr>
          <w:p w14:paraId="0DB004BC"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2.</w:t>
            </w:r>
            <w:r>
              <w:rPr>
                <w:rFonts w:eastAsia="Calibri" w:cs="Arial"/>
                <w:color w:val="070000"/>
                <w:szCs w:val="22"/>
              </w:rPr>
              <w:t>1</w:t>
            </w:r>
          </w:p>
        </w:tc>
        <w:tc>
          <w:tcPr>
            <w:tcW w:w="1269" w:type="dxa"/>
            <w:shd w:val="clear" w:color="auto" w:fill="auto"/>
          </w:tcPr>
          <w:p w14:paraId="34B25340"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Basic</w:t>
            </w:r>
          </w:p>
        </w:tc>
      </w:tr>
    </w:tbl>
    <w:p w14:paraId="387E9C1A" w14:textId="77777777" w:rsidR="006B0BCF" w:rsidRDefault="006B0BCF" w:rsidP="006B0BCF">
      <w:pPr>
        <w:widowControl/>
      </w:pPr>
    </w:p>
    <w:p w14:paraId="6C375D0C" w14:textId="77777777" w:rsidR="006B0BCF" w:rsidRDefault="006B0BCF" w:rsidP="006B0BCF">
      <w:pPr>
        <w:widowControl/>
      </w:pPr>
      <w:r>
        <w:t>The OCAT can also delve deeper to show the highest and lowest scores:</w:t>
      </w:r>
    </w:p>
    <w:p w14:paraId="22F979C4" w14:textId="77777777" w:rsidR="006B0BCF" w:rsidRDefault="006B0BCF" w:rsidP="006B0BCF">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6347"/>
        <w:gridCol w:w="1269"/>
        <w:gridCol w:w="1269"/>
      </w:tblGrid>
      <w:tr w:rsidR="006B0BCF" w:rsidRPr="005C4677" w14:paraId="782C3B5C" w14:textId="77777777" w:rsidTr="006B0BCF">
        <w:trPr>
          <w:tblHeader/>
          <w:jc w:val="center"/>
        </w:trPr>
        <w:tc>
          <w:tcPr>
            <w:tcW w:w="7038" w:type="dxa"/>
            <w:gridSpan w:val="2"/>
            <w:tcBorders>
              <w:top w:val="single" w:sz="4" w:space="0" w:color="auto"/>
              <w:left w:val="single" w:sz="4" w:space="0" w:color="auto"/>
            </w:tcBorders>
            <w:shd w:val="clear" w:color="auto" w:fill="D9D9D9" w:themeFill="background1" w:themeFillShade="D9"/>
          </w:tcPr>
          <w:p w14:paraId="57C116F7"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OCAT Summary Results</w:t>
            </w:r>
          </w:p>
        </w:tc>
        <w:tc>
          <w:tcPr>
            <w:tcW w:w="1269" w:type="dxa"/>
            <w:shd w:val="clear" w:color="auto" w:fill="D9D9D9" w:themeFill="background1" w:themeFillShade="D9"/>
          </w:tcPr>
          <w:p w14:paraId="259AD581" w14:textId="77777777" w:rsidR="006B0BCF" w:rsidRPr="005C4677" w:rsidRDefault="006B0BCF" w:rsidP="006B0BCF">
            <w:pPr>
              <w:widowControl/>
              <w:jc w:val="center"/>
              <w:rPr>
                <w:rFonts w:eastAsia="Calibri" w:cs="Arial"/>
                <w:color w:val="070000"/>
                <w:szCs w:val="22"/>
              </w:rPr>
            </w:pPr>
            <w:r w:rsidRPr="005C4677">
              <w:rPr>
                <w:rFonts w:eastAsia="Calibri" w:cs="Arial"/>
                <w:color w:val="070000"/>
                <w:szCs w:val="22"/>
              </w:rPr>
              <w:t>Avg</w:t>
            </w:r>
            <w:r>
              <w:rPr>
                <w:rFonts w:eastAsia="Calibri" w:cs="Arial"/>
                <w:color w:val="070000"/>
                <w:szCs w:val="22"/>
              </w:rPr>
              <w:t>.</w:t>
            </w:r>
          </w:p>
        </w:tc>
        <w:tc>
          <w:tcPr>
            <w:tcW w:w="1269" w:type="dxa"/>
            <w:shd w:val="clear" w:color="auto" w:fill="D9D9D9" w:themeFill="background1" w:themeFillShade="D9"/>
            <w:tcMar>
              <w:left w:w="14" w:type="dxa"/>
              <w:right w:w="14" w:type="dxa"/>
            </w:tcMar>
          </w:tcPr>
          <w:p w14:paraId="3FFD6C30" w14:textId="77777777" w:rsidR="006B0BCF" w:rsidRPr="005C4677" w:rsidRDefault="006B0BCF" w:rsidP="006B0BCF">
            <w:pPr>
              <w:widowControl/>
              <w:jc w:val="center"/>
              <w:rPr>
                <w:szCs w:val="22"/>
              </w:rPr>
            </w:pPr>
            <w:r w:rsidRPr="005C4677">
              <w:rPr>
                <w:szCs w:val="22"/>
              </w:rPr>
              <w:t>High/Low</w:t>
            </w:r>
          </w:p>
        </w:tc>
      </w:tr>
      <w:tr w:rsidR="006B0BCF" w:rsidRPr="005C4677" w14:paraId="27C2978F" w14:textId="77777777" w:rsidTr="006B0BCF">
        <w:trPr>
          <w:jc w:val="center"/>
        </w:trPr>
        <w:tc>
          <w:tcPr>
            <w:tcW w:w="691" w:type="dxa"/>
            <w:tcBorders>
              <w:top w:val="single" w:sz="4" w:space="0" w:color="auto"/>
            </w:tcBorders>
            <w:shd w:val="clear" w:color="auto" w:fill="D9D9D9" w:themeFill="background1" w:themeFillShade="D9"/>
          </w:tcPr>
          <w:p w14:paraId="53EE3507"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1</w:t>
            </w:r>
          </w:p>
        </w:tc>
        <w:tc>
          <w:tcPr>
            <w:tcW w:w="6347" w:type="dxa"/>
            <w:tcBorders>
              <w:top w:val="single" w:sz="4" w:space="0" w:color="auto"/>
            </w:tcBorders>
            <w:shd w:val="clear" w:color="auto" w:fill="D9D9D9" w:themeFill="background1" w:themeFillShade="D9"/>
          </w:tcPr>
          <w:p w14:paraId="74752A14"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Aspirations</w:t>
            </w:r>
          </w:p>
        </w:tc>
        <w:tc>
          <w:tcPr>
            <w:tcW w:w="1269" w:type="dxa"/>
            <w:shd w:val="clear" w:color="auto" w:fill="D9D9D9" w:themeFill="background1" w:themeFillShade="D9"/>
          </w:tcPr>
          <w:p w14:paraId="4DDC279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shd w:val="clear" w:color="auto" w:fill="D9D9D9" w:themeFill="background1" w:themeFillShade="D9"/>
          </w:tcPr>
          <w:p w14:paraId="11E8B709" w14:textId="77777777" w:rsidR="006B0BCF" w:rsidRPr="005C4677" w:rsidRDefault="006B0BCF" w:rsidP="006B0BCF">
            <w:pPr>
              <w:widowControl/>
              <w:jc w:val="center"/>
              <w:rPr>
                <w:szCs w:val="22"/>
              </w:rPr>
            </w:pPr>
          </w:p>
        </w:tc>
      </w:tr>
      <w:tr w:rsidR="006B0BCF" w:rsidRPr="005C4677" w14:paraId="773F0A16" w14:textId="77777777" w:rsidTr="006B0BCF">
        <w:trPr>
          <w:jc w:val="center"/>
        </w:trPr>
        <w:tc>
          <w:tcPr>
            <w:tcW w:w="691" w:type="dxa"/>
            <w:shd w:val="clear" w:color="auto" w:fill="D9D9D9" w:themeFill="background1" w:themeFillShade="D9"/>
          </w:tcPr>
          <w:p w14:paraId="6F3D00C5"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2</w:t>
            </w:r>
          </w:p>
        </w:tc>
        <w:tc>
          <w:tcPr>
            <w:tcW w:w="6347" w:type="dxa"/>
            <w:shd w:val="clear" w:color="auto" w:fill="D9D9D9" w:themeFill="background1" w:themeFillShade="D9"/>
          </w:tcPr>
          <w:p w14:paraId="12536BC6"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Strategy</w:t>
            </w:r>
          </w:p>
        </w:tc>
        <w:tc>
          <w:tcPr>
            <w:tcW w:w="1269" w:type="dxa"/>
            <w:shd w:val="clear" w:color="auto" w:fill="D9D9D9" w:themeFill="background1" w:themeFillShade="D9"/>
          </w:tcPr>
          <w:p w14:paraId="255A351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7</w:t>
            </w:r>
          </w:p>
        </w:tc>
        <w:tc>
          <w:tcPr>
            <w:tcW w:w="1269" w:type="dxa"/>
            <w:shd w:val="clear" w:color="auto" w:fill="D9D9D9" w:themeFill="background1" w:themeFillShade="D9"/>
          </w:tcPr>
          <w:p w14:paraId="10B47D7E" w14:textId="77777777" w:rsidR="006B0BCF" w:rsidRPr="005C4677" w:rsidRDefault="006B0BCF" w:rsidP="006B0BCF">
            <w:pPr>
              <w:widowControl/>
              <w:jc w:val="center"/>
              <w:rPr>
                <w:szCs w:val="22"/>
              </w:rPr>
            </w:pPr>
          </w:p>
        </w:tc>
      </w:tr>
      <w:tr w:rsidR="006B0BCF" w:rsidRPr="005C4677" w14:paraId="4407614A" w14:textId="77777777" w:rsidTr="006B0BCF">
        <w:trPr>
          <w:jc w:val="center"/>
        </w:trPr>
        <w:tc>
          <w:tcPr>
            <w:tcW w:w="691" w:type="dxa"/>
          </w:tcPr>
          <w:p w14:paraId="4872DA7D"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2.2</w:t>
            </w:r>
          </w:p>
        </w:tc>
        <w:tc>
          <w:tcPr>
            <w:tcW w:w="6347" w:type="dxa"/>
          </w:tcPr>
          <w:p w14:paraId="7934C7D8"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Aligning theory of</w:t>
            </w:r>
            <w:r w:rsidRPr="005C4677">
              <w:rPr>
                <w:rFonts w:eastAsia="Calibri" w:cs="Arial"/>
                <w:color w:val="070000"/>
                <w:spacing w:val="42"/>
                <w:szCs w:val="22"/>
              </w:rPr>
              <w:t xml:space="preserve"> </w:t>
            </w:r>
            <w:r w:rsidRPr="005C4677">
              <w:rPr>
                <w:rFonts w:eastAsia="Calibri" w:cs="Arial"/>
                <w:color w:val="070000"/>
                <w:szCs w:val="22"/>
              </w:rPr>
              <w:t>change</w:t>
            </w:r>
          </w:p>
        </w:tc>
        <w:tc>
          <w:tcPr>
            <w:tcW w:w="1269" w:type="dxa"/>
          </w:tcPr>
          <w:p w14:paraId="78E3B2E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52528D66" w14:textId="77777777" w:rsidR="006B0BCF" w:rsidRPr="005C4677" w:rsidRDefault="006B0BCF" w:rsidP="006B0BCF">
            <w:pPr>
              <w:widowControl/>
              <w:jc w:val="center"/>
              <w:rPr>
                <w:szCs w:val="22"/>
              </w:rPr>
            </w:pPr>
            <w:r>
              <w:rPr>
                <w:szCs w:val="22"/>
              </w:rPr>
              <w:t>High</w:t>
            </w:r>
          </w:p>
        </w:tc>
      </w:tr>
      <w:tr w:rsidR="006B0BCF" w:rsidRPr="005C4677" w14:paraId="37110546" w14:textId="77777777" w:rsidTr="006B0BCF">
        <w:trPr>
          <w:jc w:val="center"/>
        </w:trPr>
        <w:tc>
          <w:tcPr>
            <w:tcW w:w="691" w:type="dxa"/>
          </w:tcPr>
          <w:p w14:paraId="6A2C288D"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2.3</w:t>
            </w:r>
          </w:p>
        </w:tc>
        <w:tc>
          <w:tcPr>
            <w:tcW w:w="6347" w:type="dxa"/>
          </w:tcPr>
          <w:p w14:paraId="3B1C8CC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Logic</w:t>
            </w:r>
            <w:r w:rsidRPr="005C4677">
              <w:rPr>
                <w:rFonts w:eastAsia="Calibri" w:cs="Arial"/>
                <w:color w:val="070000"/>
                <w:spacing w:val="21"/>
                <w:szCs w:val="22"/>
              </w:rPr>
              <w:t xml:space="preserve"> </w:t>
            </w:r>
            <w:r w:rsidRPr="005C4677">
              <w:rPr>
                <w:rFonts w:eastAsia="Calibri" w:cs="Arial"/>
                <w:color w:val="070000"/>
                <w:szCs w:val="22"/>
              </w:rPr>
              <w:t>model</w:t>
            </w:r>
          </w:p>
        </w:tc>
        <w:tc>
          <w:tcPr>
            <w:tcW w:w="1269" w:type="dxa"/>
          </w:tcPr>
          <w:p w14:paraId="51527DAC" w14:textId="77777777" w:rsidR="006B0BCF" w:rsidRPr="005C4677" w:rsidRDefault="006B0BCF" w:rsidP="006B0BCF">
            <w:pPr>
              <w:widowControl/>
              <w:jc w:val="center"/>
              <w:rPr>
                <w:rFonts w:eastAsia="Calibri" w:cs="Arial"/>
                <w:color w:val="070000"/>
                <w:spacing w:val="-4"/>
                <w:szCs w:val="22"/>
              </w:rPr>
            </w:pPr>
            <w:r>
              <w:rPr>
                <w:rFonts w:eastAsia="Calibri" w:cs="Arial"/>
                <w:color w:val="070000"/>
                <w:spacing w:val="-4"/>
                <w:szCs w:val="22"/>
              </w:rPr>
              <w:t>2.0</w:t>
            </w:r>
          </w:p>
        </w:tc>
        <w:tc>
          <w:tcPr>
            <w:tcW w:w="1269" w:type="dxa"/>
          </w:tcPr>
          <w:p w14:paraId="64AC0A38"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094E4327" w14:textId="77777777" w:rsidTr="006B0BCF">
        <w:trPr>
          <w:jc w:val="center"/>
        </w:trPr>
        <w:tc>
          <w:tcPr>
            <w:tcW w:w="691" w:type="dxa"/>
          </w:tcPr>
          <w:p w14:paraId="23041CB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2.7</w:t>
            </w:r>
          </w:p>
        </w:tc>
        <w:tc>
          <w:tcPr>
            <w:tcW w:w="6347" w:type="dxa"/>
          </w:tcPr>
          <w:p w14:paraId="6FCF04A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Specific goals aligned to mission and vision</w:t>
            </w:r>
          </w:p>
        </w:tc>
        <w:tc>
          <w:tcPr>
            <w:tcW w:w="1269" w:type="dxa"/>
          </w:tcPr>
          <w:p w14:paraId="73F268E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35AEADCC"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3C07F837" w14:textId="77777777" w:rsidTr="006B0BCF">
        <w:trPr>
          <w:jc w:val="center"/>
        </w:trPr>
        <w:tc>
          <w:tcPr>
            <w:tcW w:w="691" w:type="dxa"/>
          </w:tcPr>
          <w:p w14:paraId="1A72F30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2.13</w:t>
            </w:r>
          </w:p>
        </w:tc>
        <w:tc>
          <w:tcPr>
            <w:tcW w:w="6347" w:type="dxa"/>
          </w:tcPr>
          <w:p w14:paraId="46E3294A"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Use of strategic</w:t>
            </w:r>
            <w:r w:rsidRPr="005C4677">
              <w:rPr>
                <w:rFonts w:eastAsia="Calibri" w:cs="Arial"/>
                <w:color w:val="070000"/>
                <w:spacing w:val="35"/>
                <w:szCs w:val="22"/>
              </w:rPr>
              <w:t xml:space="preserve"> </w:t>
            </w:r>
            <w:r w:rsidRPr="005C4677">
              <w:rPr>
                <w:rFonts w:eastAsia="Calibri" w:cs="Arial"/>
                <w:color w:val="070000"/>
                <w:szCs w:val="22"/>
              </w:rPr>
              <w:t>plan</w:t>
            </w:r>
          </w:p>
        </w:tc>
        <w:tc>
          <w:tcPr>
            <w:tcW w:w="1269" w:type="dxa"/>
          </w:tcPr>
          <w:p w14:paraId="13B3E77C"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77C42D3A"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7EE99217" w14:textId="77777777" w:rsidTr="006B0BCF">
        <w:trPr>
          <w:jc w:val="center"/>
        </w:trPr>
        <w:tc>
          <w:tcPr>
            <w:tcW w:w="691" w:type="dxa"/>
            <w:shd w:val="clear" w:color="auto" w:fill="D9D9D9" w:themeFill="background1" w:themeFillShade="D9"/>
          </w:tcPr>
          <w:p w14:paraId="18CA306C"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3</w:t>
            </w:r>
          </w:p>
        </w:tc>
        <w:tc>
          <w:tcPr>
            <w:tcW w:w="6347" w:type="dxa"/>
            <w:shd w:val="clear" w:color="auto" w:fill="D9D9D9" w:themeFill="background1" w:themeFillShade="D9"/>
          </w:tcPr>
          <w:p w14:paraId="1FB05BE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Leadership, Staff</w:t>
            </w:r>
            <w:r>
              <w:rPr>
                <w:rFonts w:eastAsia="Calibri" w:cs="Arial"/>
                <w:color w:val="070000"/>
                <w:szCs w:val="22"/>
              </w:rPr>
              <w:t>,</w:t>
            </w:r>
            <w:r w:rsidRPr="005C4677">
              <w:rPr>
                <w:rFonts w:eastAsia="Calibri" w:cs="Arial"/>
                <w:color w:val="070000"/>
                <w:szCs w:val="22"/>
              </w:rPr>
              <w:t xml:space="preserve"> and</w:t>
            </w:r>
            <w:r w:rsidRPr="005C4677">
              <w:rPr>
                <w:rFonts w:eastAsia="Calibri" w:cs="Arial"/>
                <w:color w:val="070000"/>
                <w:spacing w:val="38"/>
                <w:szCs w:val="22"/>
              </w:rPr>
              <w:t xml:space="preserve"> </w:t>
            </w:r>
            <w:r w:rsidRPr="005C4677">
              <w:rPr>
                <w:rFonts w:eastAsia="Calibri" w:cs="Arial"/>
                <w:color w:val="070000"/>
                <w:szCs w:val="22"/>
              </w:rPr>
              <w:t>Volunteers</w:t>
            </w:r>
          </w:p>
        </w:tc>
        <w:tc>
          <w:tcPr>
            <w:tcW w:w="1269" w:type="dxa"/>
            <w:shd w:val="clear" w:color="auto" w:fill="D9D9D9" w:themeFill="background1" w:themeFillShade="D9"/>
          </w:tcPr>
          <w:p w14:paraId="4BC371E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8</w:t>
            </w:r>
          </w:p>
        </w:tc>
        <w:tc>
          <w:tcPr>
            <w:tcW w:w="1269" w:type="dxa"/>
            <w:shd w:val="clear" w:color="auto" w:fill="D9D9D9" w:themeFill="background1" w:themeFillShade="D9"/>
          </w:tcPr>
          <w:p w14:paraId="23F4BC53" w14:textId="77777777" w:rsidR="006B0BCF" w:rsidRPr="005C4677" w:rsidRDefault="006B0BCF" w:rsidP="006B0BCF">
            <w:pPr>
              <w:widowControl/>
              <w:jc w:val="center"/>
              <w:rPr>
                <w:rFonts w:eastAsia="Calibri" w:cs="Arial"/>
                <w:color w:val="070000"/>
                <w:szCs w:val="22"/>
              </w:rPr>
            </w:pPr>
          </w:p>
        </w:tc>
      </w:tr>
      <w:tr w:rsidR="006B0BCF" w:rsidRPr="005C4677" w14:paraId="2839626D" w14:textId="77777777" w:rsidTr="006B0BCF">
        <w:trPr>
          <w:jc w:val="center"/>
        </w:trPr>
        <w:tc>
          <w:tcPr>
            <w:tcW w:w="691" w:type="dxa"/>
          </w:tcPr>
          <w:p w14:paraId="619689A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6</w:t>
            </w:r>
          </w:p>
        </w:tc>
        <w:tc>
          <w:tcPr>
            <w:tcW w:w="6347" w:type="dxa"/>
          </w:tcPr>
          <w:p w14:paraId="672C5523"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CEO external</w:t>
            </w:r>
            <w:r w:rsidRPr="005C4677">
              <w:rPr>
                <w:rFonts w:eastAsia="Calibri" w:cs="Arial"/>
                <w:color w:val="070000"/>
                <w:spacing w:val="41"/>
                <w:szCs w:val="22"/>
              </w:rPr>
              <w:t xml:space="preserve"> </w:t>
            </w:r>
            <w:r w:rsidRPr="005C4677">
              <w:rPr>
                <w:rFonts w:eastAsia="Calibri" w:cs="Arial"/>
                <w:color w:val="070000"/>
                <w:szCs w:val="22"/>
              </w:rPr>
              <w:t>recognition</w:t>
            </w:r>
          </w:p>
        </w:tc>
        <w:tc>
          <w:tcPr>
            <w:tcW w:w="1269" w:type="dxa"/>
          </w:tcPr>
          <w:p w14:paraId="2ACB0EC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4.0</w:t>
            </w:r>
          </w:p>
        </w:tc>
        <w:tc>
          <w:tcPr>
            <w:tcW w:w="1269" w:type="dxa"/>
          </w:tcPr>
          <w:p w14:paraId="4B0209A9"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7EEDA14A" w14:textId="77777777" w:rsidTr="006B0BCF">
        <w:trPr>
          <w:jc w:val="center"/>
        </w:trPr>
        <w:tc>
          <w:tcPr>
            <w:tcW w:w="691" w:type="dxa"/>
          </w:tcPr>
          <w:p w14:paraId="3C81B4C2"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18</w:t>
            </w:r>
          </w:p>
        </w:tc>
        <w:tc>
          <w:tcPr>
            <w:tcW w:w="6347" w:type="dxa"/>
          </w:tcPr>
          <w:p w14:paraId="5700430D"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Board contribution to the organization</w:t>
            </w:r>
          </w:p>
        </w:tc>
        <w:tc>
          <w:tcPr>
            <w:tcW w:w="1269" w:type="dxa"/>
          </w:tcPr>
          <w:p w14:paraId="40193BFD"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231F32D4"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40CEC772" w14:textId="77777777" w:rsidTr="006B0BCF">
        <w:trPr>
          <w:jc w:val="center"/>
        </w:trPr>
        <w:tc>
          <w:tcPr>
            <w:tcW w:w="691" w:type="dxa"/>
          </w:tcPr>
          <w:p w14:paraId="7D518F83"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25</w:t>
            </w:r>
          </w:p>
        </w:tc>
        <w:tc>
          <w:tcPr>
            <w:tcW w:w="6347" w:type="dxa"/>
          </w:tcPr>
          <w:p w14:paraId="3CFB89B4"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Board</w:t>
            </w:r>
            <w:r w:rsidRPr="005C4677">
              <w:rPr>
                <w:rFonts w:eastAsia="Calibri" w:cs="Arial"/>
                <w:color w:val="070000"/>
                <w:spacing w:val="28"/>
                <w:szCs w:val="22"/>
              </w:rPr>
              <w:t xml:space="preserve"> </w:t>
            </w:r>
            <w:r w:rsidRPr="005C4677">
              <w:rPr>
                <w:rFonts w:eastAsia="Calibri" w:cs="Arial"/>
                <w:color w:val="070000"/>
                <w:szCs w:val="22"/>
              </w:rPr>
              <w:t>operations</w:t>
            </w:r>
          </w:p>
        </w:tc>
        <w:tc>
          <w:tcPr>
            <w:tcW w:w="1269" w:type="dxa"/>
          </w:tcPr>
          <w:p w14:paraId="18DE94A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2DF8E75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12C232AE" w14:textId="77777777" w:rsidTr="006B0BCF">
        <w:trPr>
          <w:jc w:val="center"/>
        </w:trPr>
        <w:tc>
          <w:tcPr>
            <w:tcW w:w="691" w:type="dxa"/>
          </w:tcPr>
          <w:p w14:paraId="57C64305"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29</w:t>
            </w:r>
          </w:p>
        </w:tc>
        <w:tc>
          <w:tcPr>
            <w:tcW w:w="6347" w:type="dxa"/>
          </w:tcPr>
          <w:p w14:paraId="6C05F22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Diversity of staff skills and experience</w:t>
            </w:r>
          </w:p>
        </w:tc>
        <w:tc>
          <w:tcPr>
            <w:tcW w:w="1269" w:type="dxa"/>
          </w:tcPr>
          <w:p w14:paraId="3B27AC1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7C02CEBD"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4DEA0115" w14:textId="77777777" w:rsidTr="006B0BCF">
        <w:trPr>
          <w:jc w:val="center"/>
        </w:trPr>
        <w:tc>
          <w:tcPr>
            <w:tcW w:w="691" w:type="dxa"/>
          </w:tcPr>
          <w:p w14:paraId="3F1F072A"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30</w:t>
            </w:r>
          </w:p>
        </w:tc>
        <w:tc>
          <w:tcPr>
            <w:tcW w:w="6347" w:type="dxa"/>
          </w:tcPr>
          <w:p w14:paraId="2462BAD0"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Staff</w:t>
            </w:r>
            <w:r w:rsidRPr="005C4677">
              <w:rPr>
                <w:rFonts w:eastAsia="Calibri" w:cs="Arial"/>
                <w:color w:val="070000"/>
                <w:spacing w:val="18"/>
                <w:szCs w:val="22"/>
              </w:rPr>
              <w:t xml:space="preserve"> </w:t>
            </w:r>
            <w:r w:rsidRPr="005C4677">
              <w:rPr>
                <w:rFonts w:eastAsia="Calibri" w:cs="Arial"/>
                <w:color w:val="070000"/>
                <w:szCs w:val="22"/>
              </w:rPr>
              <w:t>quality</w:t>
            </w:r>
          </w:p>
        </w:tc>
        <w:tc>
          <w:tcPr>
            <w:tcW w:w="1269" w:type="dxa"/>
          </w:tcPr>
          <w:p w14:paraId="7AA58E4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3C4F6BD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704604BC" w14:textId="77777777" w:rsidTr="006B0BCF">
        <w:trPr>
          <w:jc w:val="center"/>
        </w:trPr>
        <w:tc>
          <w:tcPr>
            <w:tcW w:w="691" w:type="dxa"/>
          </w:tcPr>
          <w:p w14:paraId="25386FE0"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35</w:t>
            </w:r>
          </w:p>
        </w:tc>
        <w:tc>
          <w:tcPr>
            <w:tcW w:w="6347" w:type="dxa"/>
          </w:tcPr>
          <w:p w14:paraId="0128B7C6"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Pipeline of</w:t>
            </w:r>
            <w:r w:rsidRPr="005C4677">
              <w:rPr>
                <w:rFonts w:eastAsia="Calibri" w:cs="Arial"/>
                <w:color w:val="070000"/>
                <w:spacing w:val="27"/>
                <w:szCs w:val="22"/>
              </w:rPr>
              <w:t xml:space="preserve"> </w:t>
            </w:r>
            <w:r w:rsidRPr="005C4677">
              <w:rPr>
                <w:rFonts w:eastAsia="Calibri" w:cs="Arial"/>
                <w:color w:val="070000"/>
                <w:szCs w:val="22"/>
              </w:rPr>
              <w:t>talent</w:t>
            </w:r>
          </w:p>
        </w:tc>
        <w:tc>
          <w:tcPr>
            <w:tcW w:w="1269" w:type="dxa"/>
          </w:tcPr>
          <w:p w14:paraId="121EE0C7"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1.0</w:t>
            </w:r>
          </w:p>
        </w:tc>
        <w:tc>
          <w:tcPr>
            <w:tcW w:w="1269" w:type="dxa"/>
          </w:tcPr>
          <w:p w14:paraId="45A1EE76"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0A134CDC" w14:textId="77777777" w:rsidTr="006B0BCF">
        <w:trPr>
          <w:jc w:val="center"/>
        </w:trPr>
        <w:tc>
          <w:tcPr>
            <w:tcW w:w="691" w:type="dxa"/>
            <w:tcBorders>
              <w:bottom w:val="single" w:sz="4" w:space="0" w:color="auto"/>
            </w:tcBorders>
          </w:tcPr>
          <w:p w14:paraId="49309CFA"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37</w:t>
            </w:r>
          </w:p>
        </w:tc>
        <w:tc>
          <w:tcPr>
            <w:tcW w:w="6347" w:type="dxa"/>
            <w:tcBorders>
              <w:bottom w:val="single" w:sz="4" w:space="0" w:color="auto"/>
            </w:tcBorders>
          </w:tcPr>
          <w:p w14:paraId="6903063F"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Incentive</w:t>
            </w:r>
            <w:r w:rsidRPr="005C4677">
              <w:rPr>
                <w:rFonts w:eastAsia="Calibri" w:cs="Arial"/>
                <w:color w:val="070000"/>
                <w:spacing w:val="30"/>
                <w:szCs w:val="22"/>
              </w:rPr>
              <w:t xml:space="preserve"> </w:t>
            </w:r>
            <w:r w:rsidRPr="005C4677">
              <w:rPr>
                <w:rFonts w:eastAsia="Calibri" w:cs="Arial"/>
                <w:color w:val="070000"/>
                <w:szCs w:val="22"/>
              </w:rPr>
              <w:t>systems</w:t>
            </w:r>
          </w:p>
        </w:tc>
        <w:tc>
          <w:tcPr>
            <w:tcW w:w="1269" w:type="dxa"/>
            <w:tcBorders>
              <w:bottom w:val="single" w:sz="4" w:space="0" w:color="auto"/>
            </w:tcBorders>
          </w:tcPr>
          <w:p w14:paraId="3413A084"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Borders>
              <w:bottom w:val="single" w:sz="4" w:space="0" w:color="auto"/>
            </w:tcBorders>
          </w:tcPr>
          <w:p w14:paraId="7001A49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7A4E28D4" w14:textId="77777777" w:rsidTr="006B0BCF">
        <w:trPr>
          <w:jc w:val="center"/>
        </w:trPr>
        <w:tc>
          <w:tcPr>
            <w:tcW w:w="691" w:type="dxa"/>
            <w:tcBorders>
              <w:bottom w:val="single" w:sz="4" w:space="0" w:color="auto"/>
            </w:tcBorders>
          </w:tcPr>
          <w:p w14:paraId="217842E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3.39</w:t>
            </w:r>
          </w:p>
        </w:tc>
        <w:tc>
          <w:tcPr>
            <w:tcW w:w="6347" w:type="dxa"/>
            <w:tcBorders>
              <w:bottom w:val="single" w:sz="4" w:space="0" w:color="auto"/>
            </w:tcBorders>
          </w:tcPr>
          <w:p w14:paraId="1DAB6D7D" w14:textId="77777777" w:rsidR="006B0BCF" w:rsidRPr="005C4677" w:rsidRDefault="006B0BCF" w:rsidP="006B0BCF">
            <w:pPr>
              <w:widowControl/>
              <w:rPr>
                <w:rFonts w:eastAsia="Calibri" w:cs="Arial"/>
                <w:color w:val="070000"/>
                <w:szCs w:val="22"/>
              </w:rPr>
            </w:pPr>
            <w:r w:rsidRPr="005C4677">
              <w:rPr>
                <w:rFonts w:eastAsia="Calibri" w:cs="Arial"/>
                <w:color w:val="070000"/>
                <w:spacing w:val="-5"/>
                <w:szCs w:val="22"/>
              </w:rPr>
              <w:t xml:space="preserve">Talent </w:t>
            </w:r>
            <w:r w:rsidRPr="005C4677">
              <w:rPr>
                <w:rFonts w:eastAsia="Calibri" w:cs="Arial"/>
                <w:color w:val="070000"/>
                <w:szCs w:val="22"/>
              </w:rPr>
              <w:t>management</w:t>
            </w:r>
            <w:r w:rsidRPr="005C4677">
              <w:rPr>
                <w:rFonts w:eastAsia="Calibri" w:cs="Arial"/>
                <w:color w:val="070000"/>
                <w:spacing w:val="46"/>
                <w:szCs w:val="22"/>
              </w:rPr>
              <w:t xml:space="preserve"> </w:t>
            </w:r>
            <w:r w:rsidRPr="005C4677">
              <w:rPr>
                <w:rFonts w:eastAsia="Calibri" w:cs="Arial"/>
                <w:color w:val="070000"/>
                <w:szCs w:val="22"/>
              </w:rPr>
              <w:t>plan</w:t>
            </w:r>
          </w:p>
        </w:tc>
        <w:tc>
          <w:tcPr>
            <w:tcW w:w="1269" w:type="dxa"/>
            <w:tcBorders>
              <w:bottom w:val="single" w:sz="4" w:space="0" w:color="auto"/>
            </w:tcBorders>
          </w:tcPr>
          <w:p w14:paraId="54941885"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1.0</w:t>
            </w:r>
          </w:p>
        </w:tc>
        <w:tc>
          <w:tcPr>
            <w:tcW w:w="1269" w:type="dxa"/>
            <w:tcBorders>
              <w:bottom w:val="single" w:sz="4" w:space="0" w:color="auto"/>
            </w:tcBorders>
          </w:tcPr>
          <w:p w14:paraId="507D846D"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6334755C" w14:textId="77777777" w:rsidTr="006B0BCF">
        <w:trPr>
          <w:jc w:val="center"/>
        </w:trPr>
        <w:tc>
          <w:tcPr>
            <w:tcW w:w="691" w:type="dxa"/>
            <w:tcBorders>
              <w:top w:val="nil"/>
            </w:tcBorders>
            <w:shd w:val="clear" w:color="auto" w:fill="D9D9D9" w:themeFill="background1" w:themeFillShade="D9"/>
          </w:tcPr>
          <w:p w14:paraId="2381480D"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4</w:t>
            </w:r>
          </w:p>
        </w:tc>
        <w:tc>
          <w:tcPr>
            <w:tcW w:w="6347" w:type="dxa"/>
            <w:tcBorders>
              <w:top w:val="nil"/>
            </w:tcBorders>
            <w:shd w:val="clear" w:color="auto" w:fill="D9D9D9" w:themeFill="background1" w:themeFillShade="D9"/>
          </w:tcPr>
          <w:p w14:paraId="31B5D81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Funding</w:t>
            </w:r>
          </w:p>
        </w:tc>
        <w:tc>
          <w:tcPr>
            <w:tcW w:w="1269" w:type="dxa"/>
            <w:tcBorders>
              <w:top w:val="nil"/>
            </w:tcBorders>
            <w:shd w:val="clear" w:color="auto" w:fill="D9D9D9" w:themeFill="background1" w:themeFillShade="D9"/>
          </w:tcPr>
          <w:p w14:paraId="282FBB2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6</w:t>
            </w:r>
          </w:p>
        </w:tc>
        <w:tc>
          <w:tcPr>
            <w:tcW w:w="1269" w:type="dxa"/>
            <w:tcBorders>
              <w:top w:val="nil"/>
            </w:tcBorders>
            <w:shd w:val="clear" w:color="auto" w:fill="D9D9D9" w:themeFill="background1" w:themeFillShade="D9"/>
          </w:tcPr>
          <w:p w14:paraId="4A2AB37C" w14:textId="77777777" w:rsidR="006B0BCF" w:rsidRPr="005C4677" w:rsidRDefault="006B0BCF" w:rsidP="006B0BCF">
            <w:pPr>
              <w:widowControl/>
              <w:jc w:val="center"/>
              <w:rPr>
                <w:rFonts w:eastAsia="Calibri" w:cs="Arial"/>
                <w:color w:val="070000"/>
                <w:szCs w:val="22"/>
              </w:rPr>
            </w:pPr>
          </w:p>
        </w:tc>
      </w:tr>
      <w:tr w:rsidR="006B0BCF" w:rsidRPr="005C4677" w14:paraId="608ACBBE" w14:textId="77777777" w:rsidTr="006B0BCF">
        <w:trPr>
          <w:jc w:val="center"/>
        </w:trPr>
        <w:tc>
          <w:tcPr>
            <w:tcW w:w="691" w:type="dxa"/>
          </w:tcPr>
          <w:p w14:paraId="6E87380A" w14:textId="77777777" w:rsidR="006B0BCF" w:rsidRPr="005C4677" w:rsidRDefault="006B0BCF" w:rsidP="006B0BCF">
            <w:pPr>
              <w:widowControl/>
              <w:rPr>
                <w:rFonts w:eastAsia="Calibri" w:cs="Arial"/>
                <w:color w:val="070000"/>
                <w:w w:val="101"/>
                <w:szCs w:val="22"/>
              </w:rPr>
            </w:pPr>
            <w:r w:rsidRPr="005C4677">
              <w:rPr>
                <w:rFonts w:eastAsia="Calibri" w:cs="Arial"/>
                <w:color w:val="070000"/>
                <w:szCs w:val="22"/>
              </w:rPr>
              <w:t>4.1</w:t>
            </w:r>
          </w:p>
        </w:tc>
        <w:tc>
          <w:tcPr>
            <w:tcW w:w="6347" w:type="dxa"/>
          </w:tcPr>
          <w:p w14:paraId="547DCDD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27"/>
                <w:szCs w:val="22"/>
              </w:rPr>
              <w:t xml:space="preserve"> </w:t>
            </w:r>
            <w:r w:rsidRPr="005C4677">
              <w:rPr>
                <w:rFonts w:eastAsia="Calibri" w:cs="Arial"/>
                <w:color w:val="070000"/>
                <w:szCs w:val="22"/>
              </w:rPr>
              <w:t>skills</w:t>
            </w:r>
          </w:p>
        </w:tc>
        <w:tc>
          <w:tcPr>
            <w:tcW w:w="1269" w:type="dxa"/>
          </w:tcPr>
          <w:p w14:paraId="794FAFC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0116BE2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29F67D95" w14:textId="77777777" w:rsidTr="006B0BCF">
        <w:trPr>
          <w:jc w:val="center"/>
        </w:trPr>
        <w:tc>
          <w:tcPr>
            <w:tcW w:w="691" w:type="dxa"/>
          </w:tcPr>
          <w:p w14:paraId="47B71A7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4.2</w:t>
            </w:r>
          </w:p>
        </w:tc>
        <w:tc>
          <w:tcPr>
            <w:tcW w:w="6347" w:type="dxa"/>
          </w:tcPr>
          <w:p w14:paraId="567FB98C"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Fundraising</w:t>
            </w:r>
            <w:r w:rsidRPr="005C4677">
              <w:rPr>
                <w:rFonts w:eastAsia="Calibri" w:cs="Arial"/>
                <w:color w:val="070000"/>
                <w:spacing w:val="34"/>
                <w:szCs w:val="22"/>
              </w:rPr>
              <w:t xml:space="preserve"> </w:t>
            </w:r>
            <w:r w:rsidRPr="005C4677">
              <w:rPr>
                <w:rFonts w:eastAsia="Calibri" w:cs="Arial"/>
                <w:color w:val="070000"/>
                <w:szCs w:val="22"/>
              </w:rPr>
              <w:t>systems</w:t>
            </w:r>
          </w:p>
        </w:tc>
        <w:tc>
          <w:tcPr>
            <w:tcW w:w="1269" w:type="dxa"/>
          </w:tcPr>
          <w:p w14:paraId="7CFE1A08" w14:textId="77777777" w:rsidR="006B0BCF" w:rsidRPr="005C4677" w:rsidRDefault="006B0BCF" w:rsidP="006B0BCF">
            <w:pPr>
              <w:widowControl/>
              <w:jc w:val="center"/>
              <w:rPr>
                <w:rFonts w:eastAsia="Calibri" w:cs="Arial"/>
                <w:color w:val="070000"/>
                <w:spacing w:val="-4"/>
                <w:szCs w:val="22"/>
              </w:rPr>
            </w:pPr>
            <w:r>
              <w:rPr>
                <w:rFonts w:eastAsia="Calibri" w:cs="Arial"/>
                <w:color w:val="070000"/>
                <w:spacing w:val="-4"/>
                <w:szCs w:val="22"/>
              </w:rPr>
              <w:t>2.0</w:t>
            </w:r>
          </w:p>
        </w:tc>
        <w:tc>
          <w:tcPr>
            <w:tcW w:w="1269" w:type="dxa"/>
          </w:tcPr>
          <w:p w14:paraId="3B398D8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5DE4E137" w14:textId="77777777" w:rsidTr="006B0BCF">
        <w:trPr>
          <w:jc w:val="center"/>
        </w:trPr>
        <w:tc>
          <w:tcPr>
            <w:tcW w:w="691" w:type="dxa"/>
          </w:tcPr>
          <w:p w14:paraId="703C904C"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4.3</w:t>
            </w:r>
          </w:p>
        </w:tc>
        <w:tc>
          <w:tcPr>
            <w:tcW w:w="6347" w:type="dxa"/>
          </w:tcPr>
          <w:p w14:paraId="5E78A546"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Strategic funder</w:t>
            </w:r>
            <w:r w:rsidRPr="005C4677">
              <w:rPr>
                <w:rFonts w:eastAsia="Calibri" w:cs="Arial"/>
                <w:color w:val="070000"/>
                <w:spacing w:val="35"/>
                <w:szCs w:val="22"/>
              </w:rPr>
              <w:t xml:space="preserve"> </w:t>
            </w:r>
            <w:r w:rsidRPr="005C4677">
              <w:rPr>
                <w:rFonts w:eastAsia="Calibri" w:cs="Arial"/>
                <w:color w:val="070000"/>
                <w:szCs w:val="22"/>
              </w:rPr>
              <w:t>base</w:t>
            </w:r>
          </w:p>
        </w:tc>
        <w:tc>
          <w:tcPr>
            <w:tcW w:w="1269" w:type="dxa"/>
          </w:tcPr>
          <w:p w14:paraId="55695D66"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4630EC45"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37A4E262" w14:textId="77777777" w:rsidTr="006B0BCF">
        <w:trPr>
          <w:jc w:val="center"/>
        </w:trPr>
        <w:tc>
          <w:tcPr>
            <w:tcW w:w="691" w:type="dxa"/>
          </w:tcPr>
          <w:p w14:paraId="30A0E621"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4.4</w:t>
            </w:r>
          </w:p>
        </w:tc>
        <w:tc>
          <w:tcPr>
            <w:tcW w:w="6347" w:type="dxa"/>
          </w:tcPr>
          <w:p w14:paraId="27A9501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Sustainable funder</w:t>
            </w:r>
            <w:r w:rsidRPr="005C4677">
              <w:rPr>
                <w:rFonts w:eastAsia="Calibri" w:cs="Arial"/>
                <w:color w:val="070000"/>
                <w:spacing w:val="39"/>
                <w:szCs w:val="22"/>
              </w:rPr>
              <w:t xml:space="preserve"> </w:t>
            </w:r>
            <w:r w:rsidRPr="005C4677">
              <w:rPr>
                <w:rFonts w:eastAsia="Calibri" w:cs="Arial"/>
                <w:color w:val="070000"/>
                <w:szCs w:val="22"/>
              </w:rPr>
              <w:t>base</w:t>
            </w:r>
          </w:p>
        </w:tc>
        <w:tc>
          <w:tcPr>
            <w:tcW w:w="1269" w:type="dxa"/>
          </w:tcPr>
          <w:p w14:paraId="25723C80"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2A87D28B"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4ADE7109" w14:textId="77777777" w:rsidTr="006B0BCF">
        <w:trPr>
          <w:jc w:val="center"/>
        </w:trPr>
        <w:tc>
          <w:tcPr>
            <w:tcW w:w="691" w:type="dxa"/>
          </w:tcPr>
          <w:p w14:paraId="4B8D92C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4.6</w:t>
            </w:r>
          </w:p>
        </w:tc>
        <w:tc>
          <w:tcPr>
            <w:tcW w:w="6347" w:type="dxa"/>
          </w:tcPr>
          <w:p w14:paraId="1145D470"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Financial management</w:t>
            </w:r>
            <w:r w:rsidRPr="005C4677">
              <w:rPr>
                <w:rFonts w:eastAsia="Calibri" w:cs="Arial"/>
                <w:color w:val="070000"/>
                <w:spacing w:val="52"/>
                <w:szCs w:val="22"/>
              </w:rPr>
              <w:t xml:space="preserve"> </w:t>
            </w:r>
            <w:r w:rsidRPr="005C4677">
              <w:rPr>
                <w:rFonts w:eastAsia="Calibri" w:cs="Arial"/>
                <w:color w:val="070000"/>
                <w:szCs w:val="22"/>
              </w:rPr>
              <w:t>systems</w:t>
            </w:r>
          </w:p>
        </w:tc>
        <w:tc>
          <w:tcPr>
            <w:tcW w:w="1269" w:type="dxa"/>
          </w:tcPr>
          <w:p w14:paraId="3EF379D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1D9727CC"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5651E962" w14:textId="77777777" w:rsidTr="006B0BCF">
        <w:trPr>
          <w:jc w:val="center"/>
        </w:trPr>
        <w:tc>
          <w:tcPr>
            <w:tcW w:w="691" w:type="dxa"/>
            <w:shd w:val="clear" w:color="auto" w:fill="D9D9D9" w:themeFill="background1" w:themeFillShade="D9"/>
          </w:tcPr>
          <w:p w14:paraId="52A33B63" w14:textId="77777777" w:rsidR="006B0BCF" w:rsidRPr="005C4677" w:rsidRDefault="006B0BCF" w:rsidP="006B0BCF">
            <w:pPr>
              <w:widowControl/>
              <w:rPr>
                <w:rFonts w:eastAsia="Calibri" w:cs="Arial"/>
                <w:color w:val="070000"/>
                <w:spacing w:val="-4"/>
                <w:szCs w:val="22"/>
              </w:rPr>
            </w:pPr>
            <w:r w:rsidRPr="005C4677">
              <w:rPr>
                <w:rFonts w:eastAsia="Calibri" w:cs="Arial"/>
                <w:color w:val="070000"/>
                <w:w w:val="101"/>
                <w:szCs w:val="22"/>
              </w:rPr>
              <w:t>5</w:t>
            </w:r>
          </w:p>
        </w:tc>
        <w:tc>
          <w:tcPr>
            <w:tcW w:w="6347" w:type="dxa"/>
            <w:shd w:val="clear" w:color="auto" w:fill="D9D9D9" w:themeFill="background1" w:themeFillShade="D9"/>
          </w:tcPr>
          <w:p w14:paraId="5B2A2BFD" w14:textId="77777777" w:rsidR="006B0BCF" w:rsidRPr="005C4677" w:rsidRDefault="006B0BCF" w:rsidP="006B0BCF">
            <w:pPr>
              <w:widowControl/>
              <w:rPr>
                <w:rFonts w:eastAsia="Calibri" w:cs="Arial"/>
                <w:color w:val="070000"/>
                <w:szCs w:val="22"/>
              </w:rPr>
            </w:pPr>
            <w:r w:rsidRPr="005C4677">
              <w:rPr>
                <w:rFonts w:eastAsia="Calibri" w:cs="Arial"/>
                <w:color w:val="070000"/>
                <w:spacing w:val="-3"/>
                <w:szCs w:val="22"/>
              </w:rPr>
              <w:t>Values</w:t>
            </w:r>
          </w:p>
        </w:tc>
        <w:tc>
          <w:tcPr>
            <w:tcW w:w="1269" w:type="dxa"/>
            <w:shd w:val="clear" w:color="auto" w:fill="D9D9D9" w:themeFill="background1" w:themeFillShade="D9"/>
          </w:tcPr>
          <w:p w14:paraId="7BE67FB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6</w:t>
            </w:r>
          </w:p>
        </w:tc>
        <w:tc>
          <w:tcPr>
            <w:tcW w:w="1269" w:type="dxa"/>
            <w:shd w:val="clear" w:color="auto" w:fill="D9D9D9" w:themeFill="background1" w:themeFillShade="D9"/>
          </w:tcPr>
          <w:p w14:paraId="54BF9F5F" w14:textId="77777777" w:rsidR="006B0BCF" w:rsidRPr="005C4677" w:rsidRDefault="006B0BCF" w:rsidP="006B0BCF">
            <w:pPr>
              <w:widowControl/>
              <w:jc w:val="center"/>
              <w:rPr>
                <w:rFonts w:eastAsia="Calibri" w:cs="Arial"/>
                <w:color w:val="070000"/>
                <w:szCs w:val="22"/>
              </w:rPr>
            </w:pPr>
          </w:p>
        </w:tc>
      </w:tr>
      <w:tr w:rsidR="006B0BCF" w:rsidRPr="005C4677" w14:paraId="7D68334D" w14:textId="77777777" w:rsidTr="006B0BCF">
        <w:trPr>
          <w:jc w:val="center"/>
        </w:trPr>
        <w:tc>
          <w:tcPr>
            <w:tcW w:w="691" w:type="dxa"/>
            <w:tcBorders>
              <w:bottom w:val="single" w:sz="4" w:space="0" w:color="auto"/>
            </w:tcBorders>
          </w:tcPr>
          <w:p w14:paraId="1F7347B2"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5.5</w:t>
            </w:r>
          </w:p>
        </w:tc>
        <w:tc>
          <w:tcPr>
            <w:tcW w:w="6347" w:type="dxa"/>
            <w:tcBorders>
              <w:bottom w:val="single" w:sz="4" w:space="0" w:color="auto"/>
            </w:tcBorders>
          </w:tcPr>
          <w:p w14:paraId="24922B24"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Orientation toward external stakeholders</w:t>
            </w:r>
          </w:p>
        </w:tc>
        <w:tc>
          <w:tcPr>
            <w:tcW w:w="1269" w:type="dxa"/>
            <w:tcBorders>
              <w:bottom w:val="single" w:sz="4" w:space="0" w:color="auto"/>
            </w:tcBorders>
          </w:tcPr>
          <w:p w14:paraId="168DD5C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4.0</w:t>
            </w:r>
          </w:p>
        </w:tc>
        <w:tc>
          <w:tcPr>
            <w:tcW w:w="1269" w:type="dxa"/>
            <w:tcBorders>
              <w:bottom w:val="single" w:sz="4" w:space="0" w:color="auto"/>
            </w:tcBorders>
          </w:tcPr>
          <w:p w14:paraId="5A4E002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212E9645" w14:textId="77777777" w:rsidTr="006B0BCF">
        <w:trPr>
          <w:jc w:val="center"/>
        </w:trPr>
        <w:tc>
          <w:tcPr>
            <w:tcW w:w="691" w:type="dxa"/>
            <w:tcBorders>
              <w:bottom w:val="single" w:sz="4" w:space="0" w:color="auto"/>
            </w:tcBorders>
          </w:tcPr>
          <w:p w14:paraId="2185031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5.7</w:t>
            </w:r>
          </w:p>
        </w:tc>
        <w:tc>
          <w:tcPr>
            <w:tcW w:w="6347" w:type="dxa"/>
            <w:tcBorders>
              <w:bottom w:val="single" w:sz="4" w:space="0" w:color="auto"/>
            </w:tcBorders>
          </w:tcPr>
          <w:p w14:paraId="06D45569"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Organizational</w:t>
            </w:r>
            <w:r w:rsidRPr="005C4677">
              <w:rPr>
                <w:rFonts w:eastAsia="Calibri" w:cs="Arial"/>
                <w:color w:val="070000"/>
                <w:spacing w:val="36"/>
                <w:szCs w:val="22"/>
              </w:rPr>
              <w:t xml:space="preserve"> </w:t>
            </w:r>
            <w:r>
              <w:rPr>
                <w:rFonts w:eastAsia="Calibri" w:cs="Arial"/>
                <w:color w:val="070000"/>
                <w:szCs w:val="22"/>
              </w:rPr>
              <w:t>i</w:t>
            </w:r>
            <w:r w:rsidRPr="005C4677">
              <w:rPr>
                <w:rFonts w:eastAsia="Calibri" w:cs="Arial"/>
                <w:color w:val="070000"/>
                <w:szCs w:val="22"/>
              </w:rPr>
              <w:t>mpact</w:t>
            </w:r>
          </w:p>
        </w:tc>
        <w:tc>
          <w:tcPr>
            <w:tcW w:w="1269" w:type="dxa"/>
            <w:tcBorders>
              <w:bottom w:val="single" w:sz="4" w:space="0" w:color="auto"/>
            </w:tcBorders>
          </w:tcPr>
          <w:p w14:paraId="1ADD5EA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4.0</w:t>
            </w:r>
          </w:p>
        </w:tc>
        <w:tc>
          <w:tcPr>
            <w:tcW w:w="1269" w:type="dxa"/>
            <w:tcBorders>
              <w:bottom w:val="single" w:sz="4" w:space="0" w:color="auto"/>
            </w:tcBorders>
          </w:tcPr>
          <w:p w14:paraId="39843D40"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166A5925" w14:textId="77777777" w:rsidTr="006B0BCF">
        <w:trPr>
          <w:jc w:val="center"/>
        </w:trPr>
        <w:tc>
          <w:tcPr>
            <w:tcW w:w="691" w:type="dxa"/>
            <w:tcBorders>
              <w:top w:val="single" w:sz="4" w:space="0" w:color="auto"/>
              <w:left w:val="nil"/>
              <w:bottom w:val="nil"/>
              <w:right w:val="nil"/>
            </w:tcBorders>
          </w:tcPr>
          <w:p w14:paraId="79924E0D" w14:textId="77777777" w:rsidR="006B0BCF" w:rsidRPr="005C4677" w:rsidRDefault="006B0BCF" w:rsidP="006B0BCF">
            <w:pPr>
              <w:widowControl/>
              <w:rPr>
                <w:rFonts w:eastAsia="Calibri" w:cs="Arial"/>
                <w:color w:val="070000"/>
                <w:szCs w:val="22"/>
              </w:rPr>
            </w:pPr>
          </w:p>
        </w:tc>
        <w:tc>
          <w:tcPr>
            <w:tcW w:w="6347" w:type="dxa"/>
            <w:tcBorders>
              <w:top w:val="single" w:sz="4" w:space="0" w:color="auto"/>
              <w:left w:val="nil"/>
              <w:bottom w:val="nil"/>
              <w:right w:val="nil"/>
            </w:tcBorders>
          </w:tcPr>
          <w:p w14:paraId="7CC93CC8" w14:textId="77777777" w:rsidR="006B0BCF" w:rsidRPr="005C4677" w:rsidRDefault="006B0BCF" w:rsidP="006B0BCF">
            <w:pPr>
              <w:widowControl/>
              <w:rPr>
                <w:rFonts w:eastAsia="Calibri" w:cs="Arial"/>
                <w:color w:val="070000"/>
                <w:szCs w:val="22"/>
              </w:rPr>
            </w:pPr>
          </w:p>
        </w:tc>
        <w:tc>
          <w:tcPr>
            <w:tcW w:w="1269" w:type="dxa"/>
            <w:tcBorders>
              <w:top w:val="single" w:sz="4" w:space="0" w:color="auto"/>
              <w:left w:val="nil"/>
              <w:bottom w:val="nil"/>
              <w:right w:val="nil"/>
            </w:tcBorders>
          </w:tcPr>
          <w:p w14:paraId="4F2DD2CB" w14:textId="77777777" w:rsidR="006B0BCF" w:rsidRDefault="006B0BCF" w:rsidP="006B0BCF">
            <w:pPr>
              <w:widowControl/>
              <w:jc w:val="center"/>
              <w:rPr>
                <w:rFonts w:eastAsia="Calibri" w:cs="Arial"/>
                <w:color w:val="070000"/>
                <w:szCs w:val="22"/>
              </w:rPr>
            </w:pPr>
          </w:p>
        </w:tc>
        <w:tc>
          <w:tcPr>
            <w:tcW w:w="1269" w:type="dxa"/>
            <w:tcBorders>
              <w:top w:val="single" w:sz="4" w:space="0" w:color="auto"/>
              <w:left w:val="nil"/>
              <w:bottom w:val="nil"/>
              <w:right w:val="nil"/>
            </w:tcBorders>
          </w:tcPr>
          <w:p w14:paraId="2BFCA59E" w14:textId="77777777" w:rsidR="006B0BCF" w:rsidRDefault="006B0BCF" w:rsidP="006B0BCF">
            <w:pPr>
              <w:widowControl/>
              <w:jc w:val="center"/>
              <w:rPr>
                <w:rFonts w:eastAsia="Calibri" w:cs="Arial"/>
                <w:color w:val="070000"/>
                <w:szCs w:val="22"/>
              </w:rPr>
            </w:pPr>
          </w:p>
        </w:tc>
      </w:tr>
      <w:tr w:rsidR="006B0BCF" w:rsidRPr="005C4677" w14:paraId="74EC2C11" w14:textId="77777777" w:rsidTr="006B0BCF">
        <w:trPr>
          <w:jc w:val="center"/>
        </w:trPr>
        <w:tc>
          <w:tcPr>
            <w:tcW w:w="691" w:type="dxa"/>
            <w:tcBorders>
              <w:top w:val="nil"/>
            </w:tcBorders>
            <w:shd w:val="clear" w:color="auto" w:fill="D9D9D9" w:themeFill="background1" w:themeFillShade="D9"/>
          </w:tcPr>
          <w:p w14:paraId="13479CA0"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lastRenderedPageBreak/>
              <w:t>6</w:t>
            </w:r>
          </w:p>
        </w:tc>
        <w:tc>
          <w:tcPr>
            <w:tcW w:w="6347" w:type="dxa"/>
            <w:tcBorders>
              <w:top w:val="nil"/>
            </w:tcBorders>
            <w:shd w:val="clear" w:color="auto" w:fill="D9D9D9" w:themeFill="background1" w:themeFillShade="D9"/>
          </w:tcPr>
          <w:p w14:paraId="3D506B82"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Learning and</w:t>
            </w:r>
            <w:r w:rsidRPr="005C4677">
              <w:rPr>
                <w:rFonts w:eastAsia="Calibri" w:cs="Arial"/>
                <w:color w:val="070000"/>
                <w:spacing w:val="40"/>
                <w:szCs w:val="22"/>
              </w:rPr>
              <w:t xml:space="preserve"> </w:t>
            </w:r>
            <w:r w:rsidRPr="005C4677">
              <w:rPr>
                <w:rFonts w:eastAsia="Calibri" w:cs="Arial"/>
                <w:color w:val="070000"/>
                <w:szCs w:val="22"/>
              </w:rPr>
              <w:t>Innovation</w:t>
            </w:r>
          </w:p>
        </w:tc>
        <w:tc>
          <w:tcPr>
            <w:tcW w:w="1269" w:type="dxa"/>
            <w:tcBorders>
              <w:top w:val="nil"/>
            </w:tcBorders>
            <w:shd w:val="clear" w:color="auto" w:fill="D9D9D9" w:themeFill="background1" w:themeFillShade="D9"/>
          </w:tcPr>
          <w:p w14:paraId="51393BB5"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Borders>
              <w:top w:val="nil"/>
            </w:tcBorders>
            <w:shd w:val="clear" w:color="auto" w:fill="D9D9D9" w:themeFill="background1" w:themeFillShade="D9"/>
          </w:tcPr>
          <w:p w14:paraId="1BB474A9" w14:textId="77777777" w:rsidR="006B0BCF" w:rsidRPr="005C4677" w:rsidRDefault="006B0BCF" w:rsidP="006B0BCF">
            <w:pPr>
              <w:widowControl/>
              <w:jc w:val="center"/>
              <w:rPr>
                <w:rFonts w:eastAsia="Calibri" w:cs="Arial"/>
                <w:color w:val="070000"/>
                <w:szCs w:val="22"/>
              </w:rPr>
            </w:pPr>
          </w:p>
        </w:tc>
      </w:tr>
      <w:tr w:rsidR="006B0BCF" w:rsidRPr="005C4677" w14:paraId="5B0A385C" w14:textId="77777777" w:rsidTr="006B0BCF">
        <w:trPr>
          <w:jc w:val="center"/>
        </w:trPr>
        <w:tc>
          <w:tcPr>
            <w:tcW w:w="691" w:type="dxa"/>
          </w:tcPr>
          <w:p w14:paraId="23637C9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6.4</w:t>
            </w:r>
          </w:p>
        </w:tc>
        <w:tc>
          <w:tcPr>
            <w:tcW w:w="6347" w:type="dxa"/>
          </w:tcPr>
          <w:p w14:paraId="3AB0775D"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Research</w:t>
            </w:r>
            <w:r w:rsidRPr="001F49AE">
              <w:t xml:space="preserve"> skills: data</w:t>
            </w:r>
            <w:r>
              <w:t xml:space="preserve"> </w:t>
            </w:r>
            <w:r w:rsidRPr="001F49AE">
              <w:t>gathering</w:t>
            </w:r>
          </w:p>
        </w:tc>
        <w:tc>
          <w:tcPr>
            <w:tcW w:w="1269" w:type="dxa"/>
          </w:tcPr>
          <w:p w14:paraId="1EE00CF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145D517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7F89E8FE" w14:textId="77777777" w:rsidTr="006B0BCF">
        <w:trPr>
          <w:jc w:val="center"/>
        </w:trPr>
        <w:tc>
          <w:tcPr>
            <w:tcW w:w="691" w:type="dxa"/>
          </w:tcPr>
          <w:p w14:paraId="3221193C"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6.6</w:t>
            </w:r>
          </w:p>
        </w:tc>
        <w:tc>
          <w:tcPr>
            <w:tcW w:w="6347" w:type="dxa"/>
          </w:tcPr>
          <w:p w14:paraId="3AD1D748"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Monitoring of</w:t>
            </w:r>
            <w:r>
              <w:rPr>
                <w:rFonts w:eastAsia="Calibri" w:cs="Arial"/>
                <w:color w:val="070000"/>
                <w:szCs w:val="22"/>
              </w:rPr>
              <w:t xml:space="preserve"> l</w:t>
            </w:r>
            <w:r w:rsidRPr="001F49AE">
              <w:t>andsc</w:t>
            </w:r>
            <w:r w:rsidRPr="005C4677">
              <w:rPr>
                <w:rFonts w:eastAsia="Calibri" w:cs="Arial"/>
                <w:color w:val="070000"/>
                <w:szCs w:val="22"/>
              </w:rPr>
              <w:t>ape</w:t>
            </w:r>
          </w:p>
        </w:tc>
        <w:tc>
          <w:tcPr>
            <w:tcW w:w="1269" w:type="dxa"/>
          </w:tcPr>
          <w:p w14:paraId="1F3CBFB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7894CD0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77E67220" w14:textId="77777777" w:rsidTr="006B0BCF">
        <w:trPr>
          <w:jc w:val="center"/>
        </w:trPr>
        <w:tc>
          <w:tcPr>
            <w:tcW w:w="691" w:type="dxa"/>
          </w:tcPr>
          <w:p w14:paraId="68BC50AE" w14:textId="77777777" w:rsidR="006B0BCF" w:rsidRPr="005C4677" w:rsidRDefault="006B0BCF" w:rsidP="006B0BCF">
            <w:pPr>
              <w:widowControl/>
              <w:rPr>
                <w:rFonts w:eastAsia="Calibri" w:cs="Arial"/>
                <w:color w:val="070000"/>
                <w:spacing w:val="-4"/>
                <w:szCs w:val="22"/>
              </w:rPr>
            </w:pPr>
            <w:r w:rsidRPr="005C4677">
              <w:rPr>
                <w:rFonts w:eastAsia="Calibri" w:cs="Arial"/>
                <w:color w:val="070000"/>
                <w:szCs w:val="22"/>
              </w:rPr>
              <w:t>6.12</w:t>
            </w:r>
          </w:p>
        </w:tc>
        <w:tc>
          <w:tcPr>
            <w:tcW w:w="6347" w:type="dxa"/>
          </w:tcPr>
          <w:p w14:paraId="1B701F85"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I</w:t>
            </w:r>
            <w:r w:rsidRPr="001F49AE">
              <w:t>dentify</w:t>
            </w:r>
            <w:r w:rsidRPr="001F49AE">
              <w:rPr>
                <w:spacing w:val="14"/>
              </w:rPr>
              <w:t xml:space="preserve"> </w:t>
            </w:r>
            <w:r w:rsidRPr="001F49AE">
              <w:t>new</w:t>
            </w:r>
            <w:r w:rsidRPr="001F49AE">
              <w:rPr>
                <w:spacing w:val="14"/>
              </w:rPr>
              <w:t xml:space="preserve"> </w:t>
            </w:r>
            <w:r w:rsidRPr="001F49AE">
              <w:t>program</w:t>
            </w:r>
            <w:r w:rsidRPr="001F49AE">
              <w:rPr>
                <w:spacing w:val="14"/>
              </w:rPr>
              <w:t xml:space="preserve"> </w:t>
            </w:r>
            <w:r w:rsidRPr="001F49AE">
              <w:t>opportunities</w:t>
            </w:r>
            <w:r w:rsidRPr="001F49AE">
              <w:rPr>
                <w:spacing w:val="14"/>
              </w:rPr>
              <w:t xml:space="preserve"> or adjustments</w:t>
            </w:r>
          </w:p>
        </w:tc>
        <w:tc>
          <w:tcPr>
            <w:tcW w:w="1269" w:type="dxa"/>
          </w:tcPr>
          <w:p w14:paraId="3775F1E8"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42CE1AC9"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03BA1CCF" w14:textId="77777777" w:rsidTr="006B0BCF">
        <w:trPr>
          <w:jc w:val="center"/>
        </w:trPr>
        <w:tc>
          <w:tcPr>
            <w:tcW w:w="691" w:type="dxa"/>
            <w:shd w:val="clear" w:color="auto" w:fill="D9D9D9" w:themeFill="background1" w:themeFillShade="D9"/>
          </w:tcPr>
          <w:p w14:paraId="5EB51F0C"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7</w:t>
            </w:r>
          </w:p>
        </w:tc>
        <w:tc>
          <w:tcPr>
            <w:tcW w:w="6347" w:type="dxa"/>
            <w:shd w:val="clear" w:color="auto" w:fill="D9D9D9" w:themeFill="background1" w:themeFillShade="D9"/>
          </w:tcPr>
          <w:p w14:paraId="6574FF13"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Marketing and</w:t>
            </w:r>
            <w:r w:rsidRPr="005C4677">
              <w:rPr>
                <w:rFonts w:eastAsia="Calibri" w:cs="Arial"/>
                <w:color w:val="070000"/>
                <w:spacing w:val="53"/>
                <w:szCs w:val="22"/>
              </w:rPr>
              <w:t xml:space="preserve"> </w:t>
            </w:r>
            <w:r w:rsidRPr="005C4677">
              <w:rPr>
                <w:rFonts w:eastAsia="Calibri" w:cs="Arial"/>
                <w:color w:val="070000"/>
                <w:szCs w:val="22"/>
              </w:rPr>
              <w:t>Communication</w:t>
            </w:r>
          </w:p>
        </w:tc>
        <w:tc>
          <w:tcPr>
            <w:tcW w:w="1269" w:type="dxa"/>
            <w:shd w:val="clear" w:color="auto" w:fill="D9D9D9" w:themeFill="background1" w:themeFillShade="D9"/>
          </w:tcPr>
          <w:p w14:paraId="546A756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2</w:t>
            </w:r>
          </w:p>
        </w:tc>
        <w:tc>
          <w:tcPr>
            <w:tcW w:w="1269" w:type="dxa"/>
            <w:shd w:val="clear" w:color="auto" w:fill="D9D9D9" w:themeFill="background1" w:themeFillShade="D9"/>
          </w:tcPr>
          <w:p w14:paraId="132814FE" w14:textId="77777777" w:rsidR="006B0BCF" w:rsidRPr="005C4677" w:rsidRDefault="006B0BCF" w:rsidP="006B0BCF">
            <w:pPr>
              <w:widowControl/>
              <w:jc w:val="center"/>
              <w:rPr>
                <w:rFonts w:eastAsia="Calibri" w:cs="Arial"/>
                <w:color w:val="070000"/>
                <w:szCs w:val="22"/>
              </w:rPr>
            </w:pPr>
          </w:p>
        </w:tc>
      </w:tr>
      <w:tr w:rsidR="006B0BCF" w:rsidRPr="005C4677" w14:paraId="6B059276" w14:textId="77777777" w:rsidTr="006B0BCF">
        <w:trPr>
          <w:jc w:val="center"/>
        </w:trPr>
        <w:tc>
          <w:tcPr>
            <w:tcW w:w="691" w:type="dxa"/>
            <w:shd w:val="clear" w:color="auto" w:fill="D9D9D9" w:themeFill="background1" w:themeFillShade="D9"/>
          </w:tcPr>
          <w:p w14:paraId="15EFDE16"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8</w:t>
            </w:r>
          </w:p>
        </w:tc>
        <w:tc>
          <w:tcPr>
            <w:tcW w:w="6347" w:type="dxa"/>
            <w:shd w:val="clear" w:color="auto" w:fill="D9D9D9" w:themeFill="background1" w:themeFillShade="D9"/>
          </w:tcPr>
          <w:p w14:paraId="2E279DE7"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Managing</w:t>
            </w:r>
            <w:r w:rsidRPr="005C4677">
              <w:rPr>
                <w:rFonts w:eastAsia="Calibri" w:cs="Arial"/>
                <w:color w:val="070000"/>
                <w:spacing w:val="35"/>
                <w:szCs w:val="22"/>
              </w:rPr>
              <w:t xml:space="preserve"> </w:t>
            </w:r>
            <w:r w:rsidRPr="005C4677">
              <w:rPr>
                <w:rFonts w:eastAsia="Calibri" w:cs="Arial"/>
                <w:color w:val="070000"/>
                <w:szCs w:val="22"/>
              </w:rPr>
              <w:t>Processes</w:t>
            </w:r>
          </w:p>
        </w:tc>
        <w:tc>
          <w:tcPr>
            <w:tcW w:w="1269" w:type="dxa"/>
            <w:shd w:val="clear" w:color="auto" w:fill="D9D9D9" w:themeFill="background1" w:themeFillShade="D9"/>
          </w:tcPr>
          <w:p w14:paraId="40E16B54"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6</w:t>
            </w:r>
          </w:p>
        </w:tc>
        <w:tc>
          <w:tcPr>
            <w:tcW w:w="1269" w:type="dxa"/>
            <w:shd w:val="clear" w:color="auto" w:fill="D9D9D9" w:themeFill="background1" w:themeFillShade="D9"/>
          </w:tcPr>
          <w:p w14:paraId="22DF4923" w14:textId="77777777" w:rsidR="006B0BCF" w:rsidRPr="005C4677" w:rsidRDefault="006B0BCF" w:rsidP="006B0BCF">
            <w:pPr>
              <w:widowControl/>
              <w:jc w:val="center"/>
              <w:rPr>
                <w:rFonts w:eastAsia="Calibri" w:cs="Arial"/>
                <w:color w:val="070000"/>
                <w:szCs w:val="22"/>
              </w:rPr>
            </w:pPr>
          </w:p>
        </w:tc>
      </w:tr>
      <w:tr w:rsidR="006B0BCF" w:rsidRPr="005C4677" w14:paraId="61410BCB" w14:textId="77777777" w:rsidTr="006B0BCF">
        <w:trPr>
          <w:jc w:val="center"/>
        </w:trPr>
        <w:tc>
          <w:tcPr>
            <w:tcW w:w="691" w:type="dxa"/>
          </w:tcPr>
          <w:p w14:paraId="4FD0B566"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8.4</w:t>
            </w:r>
          </w:p>
        </w:tc>
        <w:tc>
          <w:tcPr>
            <w:tcW w:w="6347" w:type="dxa"/>
          </w:tcPr>
          <w:p w14:paraId="14CBDFB3"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Regulatory</w:t>
            </w:r>
            <w:r w:rsidRPr="005C4677">
              <w:rPr>
                <w:rFonts w:eastAsia="Calibri" w:cs="Arial"/>
                <w:color w:val="070000"/>
                <w:spacing w:val="38"/>
                <w:szCs w:val="22"/>
              </w:rPr>
              <w:t xml:space="preserve"> </w:t>
            </w:r>
            <w:r w:rsidRPr="005C4677">
              <w:rPr>
                <w:rFonts w:eastAsia="Calibri" w:cs="Arial"/>
                <w:color w:val="070000"/>
                <w:szCs w:val="22"/>
              </w:rPr>
              <w:t>compliance</w:t>
            </w:r>
          </w:p>
        </w:tc>
        <w:tc>
          <w:tcPr>
            <w:tcW w:w="1269" w:type="dxa"/>
          </w:tcPr>
          <w:p w14:paraId="6C51A11A"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129E62CD"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74450D69" w14:textId="77777777" w:rsidTr="006B0BCF">
        <w:trPr>
          <w:jc w:val="center"/>
        </w:trPr>
        <w:tc>
          <w:tcPr>
            <w:tcW w:w="691" w:type="dxa"/>
          </w:tcPr>
          <w:p w14:paraId="176E42DD"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8.6</w:t>
            </w:r>
          </w:p>
        </w:tc>
        <w:tc>
          <w:tcPr>
            <w:tcW w:w="6347" w:type="dxa"/>
          </w:tcPr>
          <w:p w14:paraId="7C07E323"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Financial</w:t>
            </w:r>
            <w:r w:rsidRPr="005C4677">
              <w:rPr>
                <w:rFonts w:eastAsia="Calibri" w:cs="Arial"/>
                <w:color w:val="070000"/>
                <w:spacing w:val="27"/>
                <w:szCs w:val="22"/>
              </w:rPr>
              <w:t xml:space="preserve"> </w:t>
            </w:r>
            <w:r w:rsidRPr="005C4677">
              <w:rPr>
                <w:rFonts w:eastAsia="Calibri" w:cs="Arial"/>
                <w:color w:val="070000"/>
                <w:szCs w:val="22"/>
              </w:rPr>
              <w:t>controls</w:t>
            </w:r>
          </w:p>
        </w:tc>
        <w:tc>
          <w:tcPr>
            <w:tcW w:w="1269" w:type="dxa"/>
          </w:tcPr>
          <w:p w14:paraId="55A1A129"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34B08E04"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21575393" w14:textId="77777777" w:rsidTr="006B0BCF">
        <w:trPr>
          <w:jc w:val="center"/>
        </w:trPr>
        <w:tc>
          <w:tcPr>
            <w:tcW w:w="691" w:type="dxa"/>
          </w:tcPr>
          <w:p w14:paraId="18206CCF"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8.9</w:t>
            </w:r>
          </w:p>
        </w:tc>
        <w:tc>
          <w:tcPr>
            <w:tcW w:w="6347" w:type="dxa"/>
          </w:tcPr>
          <w:p w14:paraId="2EFAF7D3"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Insurance</w:t>
            </w:r>
          </w:p>
        </w:tc>
        <w:tc>
          <w:tcPr>
            <w:tcW w:w="1269" w:type="dxa"/>
          </w:tcPr>
          <w:p w14:paraId="6D021D16"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0522C11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031993A5" w14:textId="77777777" w:rsidTr="006B0BCF">
        <w:trPr>
          <w:jc w:val="center"/>
        </w:trPr>
        <w:tc>
          <w:tcPr>
            <w:tcW w:w="691" w:type="dxa"/>
          </w:tcPr>
          <w:p w14:paraId="2E2DE04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8.10</w:t>
            </w:r>
          </w:p>
        </w:tc>
        <w:tc>
          <w:tcPr>
            <w:tcW w:w="6347" w:type="dxa"/>
          </w:tcPr>
          <w:p w14:paraId="3102E921"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Backup</w:t>
            </w:r>
            <w:r w:rsidRPr="005C4677">
              <w:rPr>
                <w:rFonts w:eastAsia="Calibri" w:cs="Arial"/>
                <w:color w:val="070000"/>
                <w:spacing w:val="27"/>
                <w:szCs w:val="22"/>
              </w:rPr>
              <w:t xml:space="preserve"> </w:t>
            </w:r>
            <w:r w:rsidRPr="005C4677">
              <w:rPr>
                <w:rFonts w:eastAsia="Calibri" w:cs="Arial"/>
                <w:color w:val="070000"/>
                <w:szCs w:val="22"/>
              </w:rPr>
              <w:t>systems</w:t>
            </w:r>
          </w:p>
        </w:tc>
        <w:tc>
          <w:tcPr>
            <w:tcW w:w="1269" w:type="dxa"/>
          </w:tcPr>
          <w:p w14:paraId="57B653D4"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08BAD8B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6EAEB7C3" w14:textId="77777777" w:rsidTr="006B0BCF">
        <w:trPr>
          <w:jc w:val="center"/>
        </w:trPr>
        <w:tc>
          <w:tcPr>
            <w:tcW w:w="691" w:type="dxa"/>
          </w:tcPr>
          <w:p w14:paraId="0741D146" w14:textId="77777777" w:rsidR="006B0BCF" w:rsidRPr="005C4677" w:rsidRDefault="006B0BCF" w:rsidP="006B0BCF">
            <w:pPr>
              <w:widowControl/>
              <w:rPr>
                <w:rFonts w:eastAsia="Calibri" w:cs="Arial"/>
                <w:color w:val="070000"/>
                <w:szCs w:val="22"/>
              </w:rPr>
            </w:pPr>
            <w:r w:rsidRPr="005C4677">
              <w:rPr>
                <w:rFonts w:eastAsia="Calibri" w:cs="Arial"/>
                <w:color w:val="070000"/>
                <w:spacing w:val="-4"/>
                <w:szCs w:val="22"/>
              </w:rPr>
              <w:t>8.11</w:t>
            </w:r>
          </w:p>
        </w:tc>
        <w:tc>
          <w:tcPr>
            <w:tcW w:w="6347" w:type="dxa"/>
          </w:tcPr>
          <w:p w14:paraId="030623F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Disaster</w:t>
            </w:r>
            <w:r w:rsidRPr="005C4677">
              <w:rPr>
                <w:rFonts w:eastAsia="Calibri" w:cs="Arial"/>
                <w:color w:val="070000"/>
                <w:spacing w:val="36"/>
                <w:szCs w:val="22"/>
              </w:rPr>
              <w:t xml:space="preserve"> </w:t>
            </w:r>
            <w:r w:rsidRPr="005C4677">
              <w:rPr>
                <w:rFonts w:eastAsia="Calibri" w:cs="Arial"/>
                <w:color w:val="070000"/>
                <w:szCs w:val="22"/>
              </w:rPr>
              <w:t>preparedness</w:t>
            </w:r>
          </w:p>
        </w:tc>
        <w:tc>
          <w:tcPr>
            <w:tcW w:w="1269" w:type="dxa"/>
          </w:tcPr>
          <w:p w14:paraId="1D9F0B79"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7987ED7C"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47D37650" w14:textId="77777777" w:rsidTr="006B0BCF">
        <w:trPr>
          <w:jc w:val="center"/>
        </w:trPr>
        <w:tc>
          <w:tcPr>
            <w:tcW w:w="691" w:type="dxa"/>
            <w:shd w:val="clear" w:color="auto" w:fill="D9D9D9" w:themeFill="background1" w:themeFillShade="D9"/>
          </w:tcPr>
          <w:p w14:paraId="3FCCAEA6" w14:textId="77777777" w:rsidR="006B0BCF" w:rsidRPr="005C4677" w:rsidRDefault="006B0BCF" w:rsidP="006B0BCF">
            <w:pPr>
              <w:widowControl/>
              <w:rPr>
                <w:rFonts w:eastAsia="Calibri" w:cs="Arial"/>
                <w:color w:val="070000"/>
                <w:szCs w:val="22"/>
              </w:rPr>
            </w:pPr>
            <w:r w:rsidRPr="005C4677">
              <w:rPr>
                <w:rFonts w:eastAsia="Calibri" w:cs="Arial"/>
                <w:color w:val="070000"/>
                <w:w w:val="101"/>
                <w:szCs w:val="22"/>
              </w:rPr>
              <w:t>9</w:t>
            </w:r>
          </w:p>
        </w:tc>
        <w:tc>
          <w:tcPr>
            <w:tcW w:w="6347" w:type="dxa"/>
            <w:shd w:val="clear" w:color="auto" w:fill="D9D9D9" w:themeFill="background1" w:themeFillShade="D9"/>
          </w:tcPr>
          <w:p w14:paraId="2A54E50E"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Organization, Infrastructure</w:t>
            </w:r>
            <w:r>
              <w:rPr>
                <w:rFonts w:eastAsia="Calibri" w:cs="Arial"/>
                <w:color w:val="070000"/>
                <w:szCs w:val="22"/>
              </w:rPr>
              <w:t>,</w:t>
            </w:r>
            <w:r w:rsidRPr="005C4677">
              <w:rPr>
                <w:rFonts w:eastAsia="Calibri" w:cs="Arial"/>
                <w:color w:val="070000"/>
                <w:szCs w:val="22"/>
              </w:rPr>
              <w:t xml:space="preserve"> and </w:t>
            </w:r>
            <w:r w:rsidRPr="005C4677">
              <w:rPr>
                <w:rFonts w:eastAsia="Calibri" w:cs="Arial"/>
                <w:color w:val="070000"/>
                <w:spacing w:val="-3"/>
                <w:szCs w:val="22"/>
              </w:rPr>
              <w:t>Technology</w:t>
            </w:r>
          </w:p>
        </w:tc>
        <w:tc>
          <w:tcPr>
            <w:tcW w:w="1269" w:type="dxa"/>
            <w:shd w:val="clear" w:color="auto" w:fill="D9D9D9" w:themeFill="background1" w:themeFillShade="D9"/>
          </w:tcPr>
          <w:p w14:paraId="15E42042"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1</w:t>
            </w:r>
          </w:p>
        </w:tc>
        <w:tc>
          <w:tcPr>
            <w:tcW w:w="1269" w:type="dxa"/>
            <w:shd w:val="clear" w:color="auto" w:fill="D9D9D9" w:themeFill="background1" w:themeFillShade="D9"/>
          </w:tcPr>
          <w:p w14:paraId="6BB6331B" w14:textId="77777777" w:rsidR="006B0BCF" w:rsidRPr="005C4677" w:rsidRDefault="006B0BCF" w:rsidP="006B0BCF">
            <w:pPr>
              <w:widowControl/>
              <w:jc w:val="center"/>
              <w:rPr>
                <w:rFonts w:eastAsia="Calibri" w:cs="Arial"/>
                <w:color w:val="070000"/>
                <w:szCs w:val="22"/>
              </w:rPr>
            </w:pPr>
          </w:p>
        </w:tc>
      </w:tr>
      <w:tr w:rsidR="006B0BCF" w:rsidRPr="005C4677" w14:paraId="1A3D299E" w14:textId="77777777" w:rsidTr="006B0BCF">
        <w:trPr>
          <w:jc w:val="center"/>
        </w:trPr>
        <w:tc>
          <w:tcPr>
            <w:tcW w:w="691" w:type="dxa"/>
          </w:tcPr>
          <w:p w14:paraId="166EBD4C"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9.3</w:t>
            </w:r>
          </w:p>
        </w:tc>
        <w:tc>
          <w:tcPr>
            <w:tcW w:w="6347" w:type="dxa"/>
          </w:tcPr>
          <w:p w14:paraId="3160C51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Cross-functional</w:t>
            </w:r>
            <w:r w:rsidRPr="005C4677">
              <w:rPr>
                <w:rFonts w:eastAsia="Calibri" w:cs="Arial"/>
                <w:color w:val="070000"/>
                <w:spacing w:val="46"/>
                <w:szCs w:val="22"/>
              </w:rPr>
              <w:t xml:space="preserve"> </w:t>
            </w:r>
            <w:r w:rsidRPr="005C4677">
              <w:rPr>
                <w:rFonts w:eastAsia="Calibri" w:cs="Arial"/>
                <w:color w:val="070000"/>
                <w:szCs w:val="22"/>
              </w:rPr>
              <w:t>coordination</w:t>
            </w:r>
          </w:p>
        </w:tc>
        <w:tc>
          <w:tcPr>
            <w:tcW w:w="1269" w:type="dxa"/>
          </w:tcPr>
          <w:p w14:paraId="687674F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4.0</w:t>
            </w:r>
          </w:p>
        </w:tc>
        <w:tc>
          <w:tcPr>
            <w:tcW w:w="1269" w:type="dxa"/>
          </w:tcPr>
          <w:p w14:paraId="237352D3"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r w:rsidR="006B0BCF" w:rsidRPr="005C4677" w14:paraId="6FEC46B6" w14:textId="77777777" w:rsidTr="006B0BCF">
        <w:trPr>
          <w:jc w:val="center"/>
        </w:trPr>
        <w:tc>
          <w:tcPr>
            <w:tcW w:w="691" w:type="dxa"/>
          </w:tcPr>
          <w:p w14:paraId="37725862"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9.6</w:t>
            </w:r>
          </w:p>
        </w:tc>
        <w:tc>
          <w:tcPr>
            <w:tcW w:w="6347" w:type="dxa"/>
          </w:tcPr>
          <w:p w14:paraId="38B5741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 xml:space="preserve">Information </w:t>
            </w:r>
            <w:r>
              <w:rPr>
                <w:rFonts w:eastAsia="Calibri" w:cs="Arial"/>
                <w:color w:val="070000"/>
                <w:spacing w:val="-3"/>
                <w:szCs w:val="22"/>
              </w:rPr>
              <w:t>t</w:t>
            </w:r>
            <w:r w:rsidRPr="005C4677">
              <w:rPr>
                <w:rFonts w:eastAsia="Calibri" w:cs="Arial"/>
                <w:color w:val="070000"/>
                <w:spacing w:val="-3"/>
                <w:szCs w:val="22"/>
              </w:rPr>
              <w:t>echnology</w:t>
            </w:r>
            <w:r w:rsidRPr="005C4677">
              <w:rPr>
                <w:rFonts w:eastAsia="Calibri" w:cs="Arial"/>
                <w:color w:val="070000"/>
                <w:spacing w:val="46"/>
                <w:szCs w:val="22"/>
              </w:rPr>
              <w:t xml:space="preserve"> </w:t>
            </w:r>
            <w:r w:rsidRPr="005C4677">
              <w:rPr>
                <w:rFonts w:eastAsia="Calibri" w:cs="Arial"/>
                <w:color w:val="070000"/>
                <w:szCs w:val="22"/>
              </w:rPr>
              <w:t>(IT)</w:t>
            </w:r>
          </w:p>
        </w:tc>
        <w:tc>
          <w:tcPr>
            <w:tcW w:w="1269" w:type="dxa"/>
          </w:tcPr>
          <w:p w14:paraId="2433F4BF"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2.0</w:t>
            </w:r>
          </w:p>
        </w:tc>
        <w:tc>
          <w:tcPr>
            <w:tcW w:w="1269" w:type="dxa"/>
          </w:tcPr>
          <w:p w14:paraId="7840FB0E"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Low</w:t>
            </w:r>
          </w:p>
        </w:tc>
      </w:tr>
      <w:tr w:rsidR="006B0BCF" w:rsidRPr="005C4677" w14:paraId="0CAD7B2A" w14:textId="77777777" w:rsidTr="006B0BCF">
        <w:trPr>
          <w:jc w:val="center"/>
        </w:trPr>
        <w:tc>
          <w:tcPr>
            <w:tcW w:w="691" w:type="dxa"/>
          </w:tcPr>
          <w:p w14:paraId="5661B36B"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9.8</w:t>
            </w:r>
          </w:p>
        </w:tc>
        <w:tc>
          <w:tcPr>
            <w:tcW w:w="6347" w:type="dxa"/>
          </w:tcPr>
          <w:p w14:paraId="7D2D0116" w14:textId="77777777" w:rsidR="006B0BCF" w:rsidRPr="005C4677" w:rsidRDefault="006B0BCF" w:rsidP="006B0BCF">
            <w:pPr>
              <w:widowControl/>
              <w:rPr>
                <w:rFonts w:eastAsia="Calibri" w:cs="Arial"/>
                <w:color w:val="070000"/>
                <w:szCs w:val="22"/>
              </w:rPr>
            </w:pPr>
            <w:r w:rsidRPr="005C4677">
              <w:rPr>
                <w:rFonts w:eastAsia="Calibri" w:cs="Arial"/>
                <w:color w:val="070000"/>
                <w:szCs w:val="22"/>
              </w:rPr>
              <w:t>Effective use of social</w:t>
            </w:r>
            <w:r w:rsidRPr="005C4677">
              <w:rPr>
                <w:rFonts w:eastAsia="Calibri" w:cs="Arial"/>
                <w:color w:val="070000"/>
                <w:spacing w:val="48"/>
                <w:szCs w:val="22"/>
              </w:rPr>
              <w:t xml:space="preserve"> </w:t>
            </w:r>
            <w:r w:rsidRPr="005C4677">
              <w:rPr>
                <w:rFonts w:eastAsia="Calibri" w:cs="Arial"/>
                <w:color w:val="070000"/>
                <w:szCs w:val="22"/>
              </w:rPr>
              <w:t>media</w:t>
            </w:r>
          </w:p>
        </w:tc>
        <w:tc>
          <w:tcPr>
            <w:tcW w:w="1269" w:type="dxa"/>
          </w:tcPr>
          <w:p w14:paraId="428F9471"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3.0</w:t>
            </w:r>
          </w:p>
        </w:tc>
        <w:tc>
          <w:tcPr>
            <w:tcW w:w="1269" w:type="dxa"/>
          </w:tcPr>
          <w:p w14:paraId="193E78D0" w14:textId="77777777" w:rsidR="006B0BCF" w:rsidRPr="005C4677" w:rsidRDefault="006B0BCF" w:rsidP="006B0BCF">
            <w:pPr>
              <w:widowControl/>
              <w:jc w:val="center"/>
              <w:rPr>
                <w:rFonts w:eastAsia="Calibri" w:cs="Arial"/>
                <w:color w:val="070000"/>
                <w:szCs w:val="22"/>
              </w:rPr>
            </w:pPr>
            <w:r>
              <w:rPr>
                <w:rFonts w:eastAsia="Calibri" w:cs="Arial"/>
                <w:color w:val="070000"/>
                <w:szCs w:val="22"/>
              </w:rPr>
              <w:t>High</w:t>
            </w:r>
          </w:p>
        </w:tc>
      </w:tr>
    </w:tbl>
    <w:p w14:paraId="765AA530" w14:textId="77777777" w:rsidR="006B0BCF" w:rsidRDefault="006B0BCF" w:rsidP="006B0BCF">
      <w:pPr>
        <w:widowControl/>
      </w:pPr>
    </w:p>
    <w:p w14:paraId="0E8025B7" w14:textId="77777777" w:rsidR="006B0BCF" w:rsidRDefault="006B0BCF" w:rsidP="006B0BCF">
      <w:pPr>
        <w:widowControl/>
      </w:pPr>
      <w:r>
        <w:t xml:space="preserve">TimeLine’s aspirations and values; as well as its ability to learn and market itself are its highest indicators. Yet the organization’s strategic abilities, managing processes, and technology assets are quite weak—therefore, greatly inhibiting the strengths it possesses. For example, the organization has a vision statement in place that describes its aspirations, but doesn’t have a step-by-step strategy to achieve it. And just as was reported in the SVP analysis, TimeLine’s small staff lacks the resources to fully operate at a high level. An overworked staff (albeit passionate) paired with outdated technology, makes it difficult for TimeLine to operate efficiently. As a result, most tasks are accomplished, but with only a rudimentary process in place.  </w:t>
      </w:r>
    </w:p>
    <w:p w14:paraId="653399F2" w14:textId="77777777" w:rsidR="006B0BCF" w:rsidRDefault="006B0BCF" w:rsidP="006B0BCF">
      <w:pPr>
        <w:widowControl/>
      </w:pPr>
    </w:p>
    <w:p w14:paraId="6FCEBC9B" w14:textId="786E3B54" w:rsidR="00BA1D15" w:rsidRPr="008C7572" w:rsidRDefault="00BA1D15" w:rsidP="003E3275">
      <w:pPr>
        <w:pStyle w:val="Heading4"/>
        <w:widowControl/>
      </w:pPr>
      <w:r w:rsidRPr="008C7572">
        <w:t>Four Questions</w:t>
      </w:r>
      <w:bookmarkEnd w:id="27"/>
    </w:p>
    <w:p w14:paraId="69268276" w14:textId="77777777" w:rsidR="00BA1D15" w:rsidRDefault="00BA1D15" w:rsidP="003E3275">
      <w:pPr>
        <w:widowControl/>
        <w:rPr>
          <w:rFonts w:cs="Arial"/>
        </w:rPr>
      </w:pPr>
    </w:p>
    <w:p w14:paraId="0567E853" w14:textId="27EF2E28" w:rsidR="00BA1D15" w:rsidRPr="00E779A0" w:rsidRDefault="00BA1D15" w:rsidP="003E3275">
      <w:pPr>
        <w:widowControl/>
        <w:rPr>
          <w:rFonts w:cs="Arial"/>
        </w:rPr>
      </w:pPr>
      <w:r w:rsidRPr="00E779A0">
        <w:rPr>
          <w:rFonts w:cs="Arial"/>
        </w:rPr>
        <w:t>In order to magnify your strengths and mit</w:t>
      </w:r>
      <w:r>
        <w:rPr>
          <w:rFonts w:cs="Arial"/>
        </w:rPr>
        <w:t>igate your weaknesses, you must</w:t>
      </w:r>
      <w:r w:rsidRPr="00E779A0">
        <w:rPr>
          <w:rFonts w:cs="Arial"/>
        </w:rPr>
        <w:t xml:space="preserve"> </w:t>
      </w:r>
      <w:r>
        <w:rPr>
          <w:rFonts w:cs="Arial"/>
        </w:rPr>
        <w:t xml:space="preserve">know what they are. To do so, </w:t>
      </w:r>
      <w:r w:rsidRPr="00E779A0">
        <w:rPr>
          <w:rFonts w:cs="Arial"/>
        </w:rPr>
        <w:t>Hitt, Ireland, and Hoskisson’s</w:t>
      </w:r>
      <w:r>
        <w:rPr>
          <w:rFonts w:cs="Arial"/>
        </w:rPr>
        <w:t xml:space="preserve"> ask</w:t>
      </w:r>
      <w:r w:rsidRPr="00E779A0">
        <w:rPr>
          <w:rFonts w:cs="Arial"/>
        </w:rPr>
        <w:t xml:space="preserve"> </w:t>
      </w:r>
      <w:r>
        <w:rPr>
          <w:rFonts w:cs="Arial"/>
        </w:rPr>
        <w:t>‘</w:t>
      </w:r>
      <w:r w:rsidR="00857848">
        <w:rPr>
          <w:rFonts w:cs="Arial"/>
        </w:rPr>
        <w:t>F</w:t>
      </w:r>
      <w:r w:rsidRPr="00E779A0">
        <w:rPr>
          <w:rFonts w:cs="Arial"/>
        </w:rPr>
        <w:t xml:space="preserve">our </w:t>
      </w:r>
      <w:r w:rsidR="00857848">
        <w:rPr>
          <w:rFonts w:cs="Arial"/>
        </w:rPr>
        <w:t>Q</w:t>
      </w:r>
      <w:r w:rsidRPr="00E779A0">
        <w:rPr>
          <w:rFonts w:cs="Arial"/>
        </w:rPr>
        <w:t>uestions</w:t>
      </w:r>
      <w:r>
        <w:rPr>
          <w:rFonts w:cs="Arial"/>
        </w:rPr>
        <w:t>’</w:t>
      </w:r>
      <w:r w:rsidRPr="00E779A0">
        <w:rPr>
          <w:rFonts w:cs="Arial"/>
        </w:rPr>
        <w:t xml:space="preserve"> </w:t>
      </w:r>
      <w:r>
        <w:rPr>
          <w:rFonts w:cs="Arial"/>
        </w:rPr>
        <w:t xml:space="preserve">that </w:t>
      </w:r>
      <w:r w:rsidRPr="00E779A0">
        <w:rPr>
          <w:rFonts w:cs="Arial"/>
        </w:rPr>
        <w:t>reveal the organization’s greatest resources, capabilities, core competencies</w:t>
      </w:r>
      <w:r>
        <w:rPr>
          <w:rFonts w:cs="Arial"/>
        </w:rPr>
        <w:t xml:space="preserve">, and competitive advantages. </w:t>
      </w:r>
      <w:r w:rsidR="00857848">
        <w:rPr>
          <w:rFonts w:cs="Arial"/>
        </w:rPr>
        <w:t>Subsequently, o</w:t>
      </w:r>
      <w:r>
        <w:rPr>
          <w:rFonts w:cs="Arial"/>
        </w:rPr>
        <w:t>rganizations can evaluate assets and strengths in order to</w:t>
      </w:r>
      <w:r w:rsidRPr="00E779A0">
        <w:rPr>
          <w:rFonts w:cs="Arial"/>
        </w:rPr>
        <w:t xml:space="preserve"> discover its unique and valuable position</w:t>
      </w:r>
      <w:r>
        <w:rPr>
          <w:rFonts w:cs="Arial"/>
        </w:rPr>
        <w:t>.</w:t>
      </w:r>
      <w:r>
        <w:rPr>
          <w:rStyle w:val="EndnoteReference"/>
          <w:rFonts w:cs="Arial"/>
        </w:rPr>
        <w:endnoteReference w:id="26"/>
      </w:r>
      <w:r w:rsidRPr="00E779A0">
        <w:rPr>
          <w:rFonts w:cs="Arial"/>
        </w:rPr>
        <w:t xml:space="preserve"> </w:t>
      </w:r>
    </w:p>
    <w:p w14:paraId="7E486A80" w14:textId="77777777" w:rsidR="00BA1D15" w:rsidRPr="00E779A0" w:rsidRDefault="00BA1D15" w:rsidP="003E3275">
      <w:pPr>
        <w:widowControl/>
        <w:rPr>
          <w:rFonts w:cs="Arial"/>
        </w:rPr>
      </w:pPr>
    </w:p>
    <w:p w14:paraId="3B2AB31A" w14:textId="77777777" w:rsidR="00BA1D15" w:rsidRDefault="00BA1D15" w:rsidP="003E3275">
      <w:pPr>
        <w:widowControl/>
        <w:rPr>
          <w:rFonts w:cs="Arial"/>
        </w:rPr>
      </w:pPr>
      <w:r w:rsidRPr="00EF1669">
        <w:rPr>
          <w:rFonts w:cs="Arial"/>
          <w:b/>
        </w:rPr>
        <w:t>What Resources?</w:t>
      </w:r>
      <w:r w:rsidRPr="00EF1669">
        <w:rPr>
          <w:rFonts w:cs="Arial"/>
        </w:rPr>
        <w:t xml:space="preserve"> In the heart of Lakeview East—amid restaurants, bars, and cafes—TimeLine sits at the corner of Broadway a</w:t>
      </w:r>
      <w:r w:rsidRPr="003B4EE2">
        <w:rPr>
          <w:rFonts w:cs="Arial"/>
        </w:rPr>
        <w:t>nd Wellington. Easily accessible by foot, car, bike, or pu</w:t>
      </w:r>
      <w:r w:rsidRPr="0085615C">
        <w:rPr>
          <w:rFonts w:cs="Arial"/>
        </w:rPr>
        <w:t>blic transportat</w:t>
      </w:r>
      <w:r w:rsidRPr="004A6F62">
        <w:rPr>
          <w:rFonts w:cs="Arial"/>
        </w:rPr>
        <w:t>ion, the theatre</w:t>
      </w:r>
      <w:r w:rsidRPr="0064390D">
        <w:rPr>
          <w:rFonts w:cs="Arial"/>
        </w:rPr>
        <w:t xml:space="preserve"> attracts both neighborhood locals and Chicago thea</w:t>
      </w:r>
      <w:r>
        <w:rPr>
          <w:rFonts w:cs="Arial"/>
        </w:rPr>
        <w:t>tre</w:t>
      </w:r>
      <w:r w:rsidRPr="00815318">
        <w:rPr>
          <w:rFonts w:cs="Arial"/>
        </w:rPr>
        <w:t xml:space="preserve">goers </w:t>
      </w:r>
      <w:r w:rsidRPr="00046B66">
        <w:rPr>
          <w:rFonts w:cs="Arial"/>
        </w:rPr>
        <w:t xml:space="preserve">from around the city, making its location a key tangible asset. </w:t>
      </w:r>
      <w:r w:rsidRPr="003B4EE2">
        <w:rPr>
          <w:rFonts w:cs="Arial"/>
        </w:rPr>
        <w:t>TimeLine’s employees are another strong tangible resource. More than administratively strong, most employees also serve t</w:t>
      </w:r>
      <w:r w:rsidRPr="0085615C">
        <w:rPr>
          <w:rFonts w:cs="Arial"/>
        </w:rPr>
        <w:t>he theatre</w:t>
      </w:r>
      <w:r w:rsidRPr="004A6F62">
        <w:rPr>
          <w:rFonts w:cs="Arial"/>
        </w:rPr>
        <w:t xml:space="preserve"> in an artistic capacity in the form of directors, actors, dramaturges, season</w:t>
      </w:r>
      <w:r>
        <w:rPr>
          <w:rFonts w:cs="Arial"/>
        </w:rPr>
        <w:t xml:space="preserve"> </w:t>
      </w:r>
      <w:r w:rsidRPr="0064390D">
        <w:rPr>
          <w:rFonts w:cs="Arial"/>
        </w:rPr>
        <w:t xml:space="preserve">planners, </w:t>
      </w:r>
      <w:r w:rsidRPr="00815318">
        <w:rPr>
          <w:rFonts w:cs="Arial"/>
        </w:rPr>
        <w:t>producers,</w:t>
      </w:r>
      <w:r w:rsidRPr="00046B66">
        <w:rPr>
          <w:rFonts w:cs="Arial"/>
        </w:rPr>
        <w:t xml:space="preserve"> and teaching artists. </w:t>
      </w:r>
    </w:p>
    <w:p w14:paraId="7025B6FF" w14:textId="77777777" w:rsidR="00BA1D15" w:rsidRDefault="00BA1D15" w:rsidP="003E3275">
      <w:pPr>
        <w:widowControl/>
        <w:rPr>
          <w:rFonts w:cs="Arial"/>
        </w:rPr>
      </w:pPr>
    </w:p>
    <w:p w14:paraId="71EA4A92" w14:textId="77777777" w:rsidR="00BA1D15" w:rsidRPr="00046B66" w:rsidRDefault="00BA1D15" w:rsidP="003E3275">
      <w:pPr>
        <w:widowControl/>
        <w:rPr>
          <w:rFonts w:cs="Arial"/>
        </w:rPr>
      </w:pPr>
      <w:r w:rsidRPr="003B4EE2">
        <w:rPr>
          <w:rFonts w:cs="Arial"/>
        </w:rPr>
        <w:t>These multi-faceted employees are the lynchpin that has secured another resource—TimeLine’s reputation. A</w:t>
      </w:r>
      <w:r w:rsidRPr="0085615C">
        <w:rPr>
          <w:rFonts w:cs="Arial"/>
        </w:rPr>
        <w:t xml:space="preserve">s an </w:t>
      </w:r>
      <w:r w:rsidRPr="004A6F62">
        <w:rPr>
          <w:rFonts w:cs="Arial"/>
        </w:rPr>
        <w:t xml:space="preserve">award-winning theatre (50 Jeff Awards) and an incubator </w:t>
      </w:r>
      <w:r w:rsidRPr="004A6F62">
        <w:rPr>
          <w:rFonts w:cs="Arial"/>
        </w:rPr>
        <w:lastRenderedPageBreak/>
        <w:t>for new work (nine world premie</w:t>
      </w:r>
      <w:r w:rsidRPr="0064390D">
        <w:rPr>
          <w:rFonts w:cs="Arial"/>
        </w:rPr>
        <w:t>res and 18 Chicago premieres)</w:t>
      </w:r>
      <w:r>
        <w:rPr>
          <w:rFonts w:cs="Arial"/>
        </w:rPr>
        <w:t>,</w:t>
      </w:r>
      <w:r w:rsidRPr="0064390D">
        <w:rPr>
          <w:rFonts w:cs="Arial"/>
        </w:rPr>
        <w:t xml:space="preserve"> TimeLine’s reputation is</w:t>
      </w:r>
      <w:r w:rsidRPr="00815318">
        <w:rPr>
          <w:rFonts w:cs="Arial"/>
        </w:rPr>
        <w:t xml:space="preserve"> an intangible</w:t>
      </w:r>
      <w:r w:rsidRPr="00046B66">
        <w:rPr>
          <w:rFonts w:cs="Arial"/>
        </w:rPr>
        <w:t xml:space="preserve"> resource able to attract new patrons. </w:t>
      </w:r>
    </w:p>
    <w:p w14:paraId="443BBFA5" w14:textId="77777777" w:rsidR="00BA1D15" w:rsidRDefault="00BA1D15" w:rsidP="003E3275">
      <w:pPr>
        <w:widowControl/>
        <w:rPr>
          <w:rFonts w:cs="Arial"/>
          <w:b/>
        </w:rPr>
      </w:pPr>
    </w:p>
    <w:p w14:paraId="4333F97A" w14:textId="1DCA8934" w:rsidR="00BA1D15" w:rsidRDefault="00BA1D15" w:rsidP="003E3275">
      <w:pPr>
        <w:widowControl/>
        <w:rPr>
          <w:rFonts w:cs="Arial"/>
        </w:rPr>
      </w:pPr>
      <w:r w:rsidRPr="00EF1669">
        <w:rPr>
          <w:rFonts w:cs="Arial"/>
          <w:b/>
        </w:rPr>
        <w:t>What Capabilities?</w:t>
      </w:r>
      <w:r w:rsidRPr="00EF1669">
        <w:rPr>
          <w:rFonts w:cs="Arial"/>
        </w:rPr>
        <w:t xml:space="preserve"> Even though TimeLine does not have a physical box office or </w:t>
      </w:r>
      <w:r w:rsidR="00842527">
        <w:rPr>
          <w:rFonts w:cs="Arial"/>
        </w:rPr>
        <w:t xml:space="preserve">recommended </w:t>
      </w:r>
      <w:r w:rsidRPr="00EF1669">
        <w:rPr>
          <w:rFonts w:cs="Arial"/>
        </w:rPr>
        <w:t>ticketing and donor tracking technology, the organization effectively manages events and customers.</w:t>
      </w:r>
      <w:r w:rsidRPr="003B4EE2">
        <w:rPr>
          <w:rFonts w:cs="Arial"/>
        </w:rPr>
        <w:t xml:space="preserve"> Furthermore, even with a small staff, the organization prioritizes customer service to ensure positive experiences and return visits.</w:t>
      </w:r>
    </w:p>
    <w:p w14:paraId="3BF6A3AC" w14:textId="77777777" w:rsidR="00BA1D15" w:rsidRDefault="00BA1D15" w:rsidP="003E3275">
      <w:pPr>
        <w:widowControl/>
        <w:rPr>
          <w:rFonts w:cs="Arial"/>
          <w:b/>
        </w:rPr>
      </w:pPr>
    </w:p>
    <w:p w14:paraId="7FF1DBF7" w14:textId="2A6F3471" w:rsidR="00BA1D15" w:rsidRDefault="00BA1D15" w:rsidP="003E3275">
      <w:pPr>
        <w:widowControl/>
        <w:rPr>
          <w:rFonts w:cs="Arial"/>
        </w:rPr>
      </w:pPr>
      <w:r w:rsidRPr="00EF1669">
        <w:rPr>
          <w:rFonts w:cs="Arial"/>
          <w:b/>
        </w:rPr>
        <w:t xml:space="preserve">What Core Competencies? </w:t>
      </w:r>
      <w:r>
        <w:rPr>
          <w:rFonts w:cs="Arial"/>
        </w:rPr>
        <w:t>To identify</w:t>
      </w:r>
      <w:r w:rsidRPr="003B4EE2">
        <w:rPr>
          <w:rFonts w:cs="Arial"/>
        </w:rPr>
        <w:t xml:space="preserve"> TimeLi</w:t>
      </w:r>
      <w:r>
        <w:rPr>
          <w:rFonts w:cs="Arial"/>
        </w:rPr>
        <w:t>ne’s core competencies, it must</w:t>
      </w:r>
      <w:r w:rsidRPr="003B4EE2">
        <w:rPr>
          <w:rFonts w:cs="Arial"/>
        </w:rPr>
        <w:t xml:space="preserve"> test the activities that define the organization against how valuable, rare, costly to imitate</w:t>
      </w:r>
      <w:r w:rsidR="00842527">
        <w:rPr>
          <w:rFonts w:cs="Arial"/>
        </w:rPr>
        <w:t>,</w:t>
      </w:r>
      <w:r w:rsidRPr="003B4EE2">
        <w:rPr>
          <w:rFonts w:cs="Arial"/>
        </w:rPr>
        <w:t xml:space="preserve"> and non-substitutable they are. Considering its resources and capabilities, </w:t>
      </w:r>
      <w:r w:rsidRPr="0085615C">
        <w:rPr>
          <w:rFonts w:cs="Arial"/>
        </w:rPr>
        <w:t>TimeLine’s largest strength is its</w:t>
      </w:r>
      <w:r w:rsidRPr="004A6F62">
        <w:rPr>
          <w:rFonts w:cs="Arial"/>
        </w:rPr>
        <w:t xml:space="preserve"> a</w:t>
      </w:r>
      <w:r w:rsidRPr="0064390D">
        <w:rPr>
          <w:rFonts w:cs="Arial"/>
        </w:rPr>
        <w:t>rtistic</w:t>
      </w:r>
      <w:r w:rsidRPr="00815318">
        <w:rPr>
          <w:rFonts w:cs="Arial"/>
        </w:rPr>
        <w:t xml:space="preserve"> staff that drives the organization’s core activities: the</w:t>
      </w:r>
      <w:r>
        <w:rPr>
          <w:rFonts w:cs="Arial"/>
        </w:rPr>
        <w:t xml:space="preserve"> plays it</w:t>
      </w:r>
      <w:r w:rsidRPr="00046B66">
        <w:rPr>
          <w:rFonts w:cs="Arial"/>
        </w:rPr>
        <w:t xml:space="preserve"> produce</w:t>
      </w:r>
      <w:r>
        <w:rPr>
          <w:rFonts w:cs="Arial"/>
        </w:rPr>
        <w:t>s, its</w:t>
      </w:r>
      <w:r w:rsidRPr="00046B66">
        <w:rPr>
          <w:rFonts w:cs="Arial"/>
        </w:rPr>
        <w:t xml:space="preserve"> com</w:t>
      </w:r>
      <w:r>
        <w:rPr>
          <w:rFonts w:cs="Arial"/>
        </w:rPr>
        <w:t>mitment to Chicago actors, its</w:t>
      </w:r>
      <w:r w:rsidRPr="00046B66">
        <w:rPr>
          <w:rFonts w:cs="Arial"/>
        </w:rPr>
        <w:t xml:space="preserve"> dedicatio</w:t>
      </w:r>
      <w:r>
        <w:rPr>
          <w:rFonts w:cs="Arial"/>
        </w:rPr>
        <w:t>n to engage audiences, and the</w:t>
      </w:r>
      <w:r w:rsidRPr="00046B66">
        <w:rPr>
          <w:rFonts w:cs="Arial"/>
        </w:rPr>
        <w:t xml:space="preserve"> undertaking to bring drama-based strategies into the classroom. </w:t>
      </w:r>
    </w:p>
    <w:p w14:paraId="7C9094CD" w14:textId="77777777" w:rsidR="00BA1D15" w:rsidRDefault="00BA1D15" w:rsidP="003E3275">
      <w:pPr>
        <w:widowControl/>
        <w:rPr>
          <w:rFonts w:cs="Arial"/>
        </w:rPr>
      </w:pPr>
    </w:p>
    <w:p w14:paraId="51A98943" w14:textId="77777777" w:rsidR="00BA1D15" w:rsidRDefault="00BA1D15" w:rsidP="003E3275">
      <w:pPr>
        <w:widowControl/>
        <w:rPr>
          <w:rFonts w:cs="Arial"/>
          <w:b/>
        </w:rPr>
      </w:pPr>
      <w:r w:rsidRPr="0067753C">
        <w:rPr>
          <w:rFonts w:cs="Arial"/>
          <w:b/>
        </w:rPr>
        <w:t>What Competitive Advantages?</w:t>
      </w:r>
      <w:r>
        <w:rPr>
          <w:rFonts w:cs="Arial"/>
          <w:b/>
        </w:rPr>
        <w:t xml:space="preserve"> </w:t>
      </w:r>
      <w:r w:rsidRPr="003B4EE2">
        <w:rPr>
          <w:rFonts w:cs="Arial"/>
        </w:rPr>
        <w:t>Following is a qualitative case for the strength of each strategy:</w:t>
      </w:r>
    </w:p>
    <w:p w14:paraId="7003B4DD" w14:textId="77777777" w:rsidR="00BA1D15" w:rsidRPr="008C7572"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449"/>
        <w:gridCol w:w="2031"/>
        <w:gridCol w:w="2032"/>
        <w:gridCol w:w="2032"/>
        <w:gridCol w:w="2032"/>
      </w:tblGrid>
      <w:tr w:rsidR="00BA1D15" w:rsidRPr="00E779A0" w14:paraId="7DDC18DE" w14:textId="77777777" w:rsidTr="00514C33">
        <w:trPr>
          <w:cantSplit/>
          <w:tblHeader/>
          <w:jc w:val="center"/>
        </w:trPr>
        <w:tc>
          <w:tcPr>
            <w:tcW w:w="1449" w:type="dxa"/>
            <w:vMerge w:val="restart"/>
            <w:tcBorders>
              <w:top w:val="nil"/>
              <w:left w:val="nil"/>
            </w:tcBorders>
            <w:shd w:val="clear" w:color="auto" w:fill="FFFFFF" w:themeFill="background1"/>
            <w:vAlign w:val="center"/>
          </w:tcPr>
          <w:p w14:paraId="593E8735" w14:textId="77777777" w:rsidR="00BA1D15" w:rsidRPr="00E779A0" w:rsidRDefault="00BA1D15" w:rsidP="00514C33">
            <w:pPr>
              <w:widowControl/>
              <w:jc w:val="center"/>
              <w:rPr>
                <w:rFonts w:cs="Arial"/>
              </w:rPr>
            </w:pPr>
          </w:p>
        </w:tc>
        <w:tc>
          <w:tcPr>
            <w:tcW w:w="8127" w:type="dxa"/>
            <w:gridSpan w:val="4"/>
            <w:shd w:val="clear" w:color="auto" w:fill="D9D9D9" w:themeFill="background1" w:themeFillShade="D9"/>
            <w:tcMar>
              <w:left w:w="43" w:type="dxa"/>
              <w:right w:w="43" w:type="dxa"/>
            </w:tcMar>
          </w:tcPr>
          <w:p w14:paraId="4ED5DF15" w14:textId="77777777" w:rsidR="00BA1D15" w:rsidRPr="00E779A0" w:rsidRDefault="00BA1D15" w:rsidP="003E3275">
            <w:pPr>
              <w:widowControl/>
              <w:jc w:val="center"/>
              <w:rPr>
                <w:rFonts w:cs="Arial"/>
              </w:rPr>
            </w:pPr>
            <w:r w:rsidRPr="00E779A0">
              <w:rPr>
                <w:rFonts w:cs="Arial"/>
              </w:rPr>
              <w:t>Competitive Advantage(s)</w:t>
            </w:r>
          </w:p>
        </w:tc>
      </w:tr>
      <w:tr w:rsidR="00BA1D15" w:rsidRPr="00E779A0" w14:paraId="6BD25BB7" w14:textId="77777777" w:rsidTr="00514C33">
        <w:trPr>
          <w:cantSplit/>
          <w:tblHeader/>
          <w:jc w:val="center"/>
        </w:trPr>
        <w:tc>
          <w:tcPr>
            <w:tcW w:w="1449" w:type="dxa"/>
            <w:vMerge/>
            <w:tcBorders>
              <w:left w:val="nil"/>
            </w:tcBorders>
            <w:shd w:val="clear" w:color="auto" w:fill="FFFFFF" w:themeFill="background1"/>
            <w:vAlign w:val="center"/>
          </w:tcPr>
          <w:p w14:paraId="7FB30098" w14:textId="77777777" w:rsidR="00BA1D15" w:rsidRPr="00E779A0" w:rsidRDefault="00BA1D15" w:rsidP="00514C33">
            <w:pPr>
              <w:widowControl/>
              <w:jc w:val="center"/>
              <w:rPr>
                <w:rFonts w:cs="Arial"/>
              </w:rPr>
            </w:pPr>
          </w:p>
        </w:tc>
        <w:tc>
          <w:tcPr>
            <w:tcW w:w="2031" w:type="dxa"/>
            <w:shd w:val="clear" w:color="auto" w:fill="D9D9D9" w:themeFill="background1" w:themeFillShade="D9"/>
            <w:tcMar>
              <w:left w:w="43" w:type="dxa"/>
              <w:right w:w="43" w:type="dxa"/>
            </w:tcMar>
          </w:tcPr>
          <w:p w14:paraId="112AC27B" w14:textId="77777777" w:rsidR="00BA1D15" w:rsidRPr="00C530AA" w:rsidRDefault="00BA1D15" w:rsidP="003E3275">
            <w:pPr>
              <w:widowControl/>
              <w:jc w:val="center"/>
              <w:rPr>
                <w:rFonts w:cs="Arial"/>
              </w:rPr>
            </w:pPr>
            <w:r w:rsidRPr="00046B66">
              <w:rPr>
                <w:rFonts w:cs="Arial"/>
              </w:rPr>
              <w:t xml:space="preserve">Exceptional Theatre Inspired </w:t>
            </w:r>
            <w:proofErr w:type="gramStart"/>
            <w:r w:rsidRPr="00046B66">
              <w:rPr>
                <w:rFonts w:cs="Arial"/>
              </w:rPr>
              <w:t>By</w:t>
            </w:r>
            <w:proofErr w:type="gramEnd"/>
            <w:r w:rsidRPr="00046B66">
              <w:rPr>
                <w:rFonts w:cs="Arial"/>
              </w:rPr>
              <w:t xml:space="preserve"> History</w:t>
            </w:r>
          </w:p>
        </w:tc>
        <w:tc>
          <w:tcPr>
            <w:tcW w:w="2032" w:type="dxa"/>
            <w:shd w:val="clear" w:color="auto" w:fill="D9D9D9" w:themeFill="background1" w:themeFillShade="D9"/>
          </w:tcPr>
          <w:p w14:paraId="30739485" w14:textId="77777777" w:rsidR="00BA1D15" w:rsidRPr="00C530AA" w:rsidRDefault="00BA1D15" w:rsidP="003E3275">
            <w:pPr>
              <w:widowControl/>
              <w:jc w:val="center"/>
              <w:rPr>
                <w:rFonts w:cs="Arial"/>
              </w:rPr>
            </w:pPr>
            <w:r w:rsidRPr="00046B66">
              <w:rPr>
                <w:rFonts w:cs="Arial"/>
              </w:rPr>
              <w:t>Works with Chicago Actors</w:t>
            </w:r>
          </w:p>
        </w:tc>
        <w:tc>
          <w:tcPr>
            <w:tcW w:w="2032" w:type="dxa"/>
            <w:shd w:val="clear" w:color="auto" w:fill="D9D9D9" w:themeFill="background1" w:themeFillShade="D9"/>
          </w:tcPr>
          <w:p w14:paraId="5D156FC2" w14:textId="77777777" w:rsidR="00BA1D15" w:rsidRPr="00C530AA" w:rsidRDefault="00BA1D15" w:rsidP="003E3275">
            <w:pPr>
              <w:widowControl/>
              <w:jc w:val="center"/>
              <w:rPr>
                <w:rFonts w:cs="Arial"/>
              </w:rPr>
            </w:pPr>
            <w:r w:rsidRPr="00046B66">
              <w:rPr>
                <w:rFonts w:cs="Arial"/>
              </w:rPr>
              <w:t>Engages Audiences</w:t>
            </w:r>
          </w:p>
        </w:tc>
        <w:tc>
          <w:tcPr>
            <w:tcW w:w="2032" w:type="dxa"/>
            <w:shd w:val="clear" w:color="auto" w:fill="D9D9D9" w:themeFill="background1" w:themeFillShade="D9"/>
          </w:tcPr>
          <w:p w14:paraId="1A6D3D38" w14:textId="77777777" w:rsidR="00BA1D15" w:rsidRPr="00C530AA" w:rsidRDefault="00BA1D15" w:rsidP="003E3275">
            <w:pPr>
              <w:widowControl/>
              <w:jc w:val="center"/>
              <w:rPr>
                <w:rFonts w:cs="Arial"/>
              </w:rPr>
            </w:pPr>
            <w:r w:rsidRPr="00046B66">
              <w:rPr>
                <w:rFonts w:cs="Arial"/>
              </w:rPr>
              <w:t>Develops Art in Schools Programs</w:t>
            </w:r>
          </w:p>
        </w:tc>
      </w:tr>
      <w:tr w:rsidR="00BA1D15" w:rsidRPr="00E779A0" w14:paraId="13E993AD" w14:textId="77777777" w:rsidTr="00514C33">
        <w:trPr>
          <w:cantSplit/>
          <w:jc w:val="center"/>
        </w:trPr>
        <w:tc>
          <w:tcPr>
            <w:tcW w:w="1449" w:type="dxa"/>
            <w:shd w:val="clear" w:color="auto" w:fill="D9D9D9" w:themeFill="background1" w:themeFillShade="D9"/>
            <w:tcMar>
              <w:left w:w="43" w:type="dxa"/>
              <w:right w:w="43" w:type="dxa"/>
            </w:tcMar>
            <w:vAlign w:val="center"/>
          </w:tcPr>
          <w:p w14:paraId="00157B8A" w14:textId="77777777" w:rsidR="00BA1D15" w:rsidRPr="00E779A0" w:rsidRDefault="00BA1D15" w:rsidP="00514C33">
            <w:pPr>
              <w:widowControl/>
              <w:jc w:val="center"/>
              <w:rPr>
                <w:rFonts w:cs="Arial"/>
              </w:rPr>
            </w:pPr>
            <w:r w:rsidRPr="00E779A0">
              <w:rPr>
                <w:rFonts w:cs="Arial"/>
              </w:rPr>
              <w:t>Valuable</w:t>
            </w:r>
          </w:p>
        </w:tc>
        <w:tc>
          <w:tcPr>
            <w:tcW w:w="2031" w:type="dxa"/>
            <w:shd w:val="clear" w:color="auto" w:fill="auto"/>
            <w:tcMar>
              <w:left w:w="43" w:type="dxa"/>
              <w:right w:w="43" w:type="dxa"/>
            </w:tcMar>
          </w:tcPr>
          <w:p w14:paraId="5330FA94" w14:textId="77777777" w:rsidR="00BA1D15" w:rsidRPr="00E779A0" w:rsidRDefault="00BA1D15" w:rsidP="003E3275">
            <w:pPr>
              <w:widowControl/>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32" w:type="dxa"/>
            <w:shd w:val="clear" w:color="auto" w:fill="auto"/>
            <w:tcMar>
              <w:left w:w="43" w:type="dxa"/>
              <w:right w:w="43" w:type="dxa"/>
            </w:tcMar>
          </w:tcPr>
          <w:p w14:paraId="1909E85F" w14:textId="77777777" w:rsidR="00BA1D15" w:rsidRPr="00E779A0" w:rsidRDefault="00BA1D15" w:rsidP="003E3275">
            <w:pPr>
              <w:widowControl/>
              <w:rPr>
                <w:rFonts w:cs="Arial"/>
              </w:rPr>
            </w:pPr>
            <w:r>
              <w:rPr>
                <w:rFonts w:cs="Arial"/>
              </w:rPr>
              <w:t xml:space="preserve">Yes, </w:t>
            </w:r>
            <w:r w:rsidRPr="00E779A0">
              <w:rPr>
                <w:rFonts w:cs="Arial"/>
              </w:rPr>
              <w:t>champions Chicago talent</w:t>
            </w:r>
          </w:p>
        </w:tc>
        <w:tc>
          <w:tcPr>
            <w:tcW w:w="2032" w:type="dxa"/>
            <w:shd w:val="clear" w:color="auto" w:fill="auto"/>
            <w:tcMar>
              <w:left w:w="43" w:type="dxa"/>
              <w:right w:w="43" w:type="dxa"/>
            </w:tcMar>
          </w:tcPr>
          <w:p w14:paraId="2C243524" w14:textId="77777777" w:rsidR="00BA1D15" w:rsidRPr="00E779A0" w:rsidRDefault="00BA1D15" w:rsidP="003E3275">
            <w:pPr>
              <w:widowControl/>
              <w:rPr>
                <w:rFonts w:cs="Arial"/>
              </w:rPr>
            </w:pPr>
            <w:r>
              <w:rPr>
                <w:rFonts w:cs="Arial"/>
              </w:rPr>
              <w:t>Yes, pre- and post-show activities</w:t>
            </w:r>
            <w:r w:rsidRPr="00E779A0">
              <w:rPr>
                <w:rFonts w:cs="Arial"/>
              </w:rPr>
              <w:t xml:space="preserve"> spark dialogue</w:t>
            </w:r>
          </w:p>
        </w:tc>
        <w:tc>
          <w:tcPr>
            <w:tcW w:w="2032" w:type="dxa"/>
            <w:shd w:val="clear" w:color="auto" w:fill="auto"/>
            <w:tcMar>
              <w:left w:w="43" w:type="dxa"/>
              <w:right w:w="43" w:type="dxa"/>
            </w:tcMar>
          </w:tcPr>
          <w:p w14:paraId="04177B80" w14:textId="77777777" w:rsidR="00BA1D15" w:rsidRPr="00E779A0" w:rsidRDefault="00BA1D15" w:rsidP="003E3275">
            <w:pPr>
              <w:widowControl/>
              <w:rPr>
                <w:rFonts w:cs="Arial"/>
              </w:rPr>
            </w:pPr>
            <w:r>
              <w:rPr>
                <w:rFonts w:cs="Arial"/>
              </w:rPr>
              <w:t xml:space="preserve">Yes, </w:t>
            </w:r>
            <w:r w:rsidRPr="00E779A0">
              <w:rPr>
                <w:rFonts w:cs="Arial"/>
              </w:rPr>
              <w:t>fosters learning</w:t>
            </w:r>
          </w:p>
        </w:tc>
      </w:tr>
      <w:tr w:rsidR="00BA1D15" w:rsidRPr="00E779A0" w14:paraId="68F1BC8B" w14:textId="77777777" w:rsidTr="00514C33">
        <w:trPr>
          <w:cantSplit/>
          <w:trHeight w:val="54"/>
          <w:jc w:val="center"/>
        </w:trPr>
        <w:tc>
          <w:tcPr>
            <w:tcW w:w="1449" w:type="dxa"/>
            <w:tcBorders>
              <w:top w:val="single" w:sz="4" w:space="0" w:color="auto"/>
              <w:bottom w:val="single" w:sz="4" w:space="0" w:color="auto"/>
            </w:tcBorders>
            <w:shd w:val="clear" w:color="auto" w:fill="D9D9D9" w:themeFill="background1" w:themeFillShade="D9"/>
            <w:tcMar>
              <w:left w:w="43" w:type="dxa"/>
              <w:right w:w="43" w:type="dxa"/>
            </w:tcMar>
            <w:vAlign w:val="center"/>
          </w:tcPr>
          <w:p w14:paraId="02D313D7" w14:textId="77777777" w:rsidR="00BA1D15" w:rsidRPr="00E779A0" w:rsidRDefault="00BA1D15" w:rsidP="00514C33">
            <w:pPr>
              <w:widowControl/>
              <w:jc w:val="center"/>
              <w:rPr>
                <w:rFonts w:cs="Arial"/>
              </w:rPr>
            </w:pPr>
            <w:r w:rsidRPr="00E779A0">
              <w:rPr>
                <w:rFonts w:cs="Arial"/>
              </w:rPr>
              <w:t>Rare</w:t>
            </w:r>
          </w:p>
        </w:tc>
        <w:tc>
          <w:tcPr>
            <w:tcW w:w="2031" w:type="dxa"/>
            <w:shd w:val="clear" w:color="auto" w:fill="auto"/>
            <w:tcMar>
              <w:left w:w="43" w:type="dxa"/>
              <w:right w:w="43" w:type="dxa"/>
            </w:tcMar>
          </w:tcPr>
          <w:p w14:paraId="76ACD739" w14:textId="77777777" w:rsidR="00BA1D15" w:rsidRPr="00E779A0" w:rsidRDefault="00BA1D15" w:rsidP="003E3275">
            <w:pPr>
              <w:widowControl/>
              <w:rPr>
                <w:rFonts w:cs="Arial"/>
              </w:rPr>
            </w:pPr>
            <w:r w:rsidRPr="00E779A0">
              <w:rPr>
                <w:rFonts w:cs="Arial"/>
              </w:rPr>
              <w:t>Yes, only theatre in Chicago devoted to this undertaking</w:t>
            </w:r>
          </w:p>
        </w:tc>
        <w:tc>
          <w:tcPr>
            <w:tcW w:w="2032" w:type="dxa"/>
            <w:shd w:val="clear" w:color="auto" w:fill="auto"/>
            <w:tcMar>
              <w:left w:w="43" w:type="dxa"/>
              <w:right w:w="43" w:type="dxa"/>
            </w:tcMar>
          </w:tcPr>
          <w:p w14:paraId="5FC9A7C9" w14:textId="77777777" w:rsidR="00BA1D15" w:rsidRPr="00E779A0" w:rsidRDefault="00BA1D15" w:rsidP="003E3275">
            <w:pPr>
              <w:widowControl/>
              <w:rPr>
                <w:rFonts w:cs="Arial"/>
              </w:rPr>
            </w:pPr>
            <w:r w:rsidRPr="00E779A0">
              <w:rPr>
                <w:rFonts w:cs="Arial"/>
              </w:rPr>
              <w:t>No, many theatres only work with local artists</w:t>
            </w:r>
          </w:p>
        </w:tc>
        <w:tc>
          <w:tcPr>
            <w:tcW w:w="2032" w:type="dxa"/>
            <w:shd w:val="clear" w:color="auto" w:fill="auto"/>
            <w:tcMar>
              <w:left w:w="43" w:type="dxa"/>
              <w:right w:w="43" w:type="dxa"/>
            </w:tcMar>
          </w:tcPr>
          <w:p w14:paraId="5636A129" w14:textId="77777777" w:rsidR="00BA1D15" w:rsidRPr="00E779A0" w:rsidRDefault="00BA1D15" w:rsidP="003E3275">
            <w:pPr>
              <w:widowControl/>
              <w:rPr>
                <w:rFonts w:cs="Arial"/>
              </w:rPr>
            </w:pPr>
            <w:r w:rsidRPr="00E779A0">
              <w:rPr>
                <w:rFonts w:cs="Arial"/>
              </w:rPr>
              <w:t>Somewhat, but immersive theatre is becoming more popular</w:t>
            </w:r>
          </w:p>
        </w:tc>
        <w:tc>
          <w:tcPr>
            <w:tcW w:w="2032" w:type="dxa"/>
            <w:shd w:val="clear" w:color="auto" w:fill="auto"/>
            <w:tcMar>
              <w:left w:w="43" w:type="dxa"/>
              <w:right w:w="43" w:type="dxa"/>
            </w:tcMar>
          </w:tcPr>
          <w:p w14:paraId="08D18541" w14:textId="77777777" w:rsidR="00BA1D15" w:rsidRPr="00E779A0" w:rsidRDefault="00BA1D15" w:rsidP="003E3275">
            <w:pPr>
              <w:widowControl/>
              <w:rPr>
                <w:rFonts w:cs="Arial"/>
              </w:rPr>
            </w:pPr>
            <w:r>
              <w:rPr>
                <w:rFonts w:cs="Arial"/>
              </w:rPr>
              <w:t>No, many theatre</w:t>
            </w:r>
            <w:r w:rsidRPr="00E779A0">
              <w:rPr>
                <w:rFonts w:cs="Arial"/>
              </w:rPr>
              <w:t>s offer art in classroom opportunities</w:t>
            </w:r>
          </w:p>
        </w:tc>
      </w:tr>
      <w:tr w:rsidR="00BA1D15" w:rsidRPr="00E779A0" w14:paraId="6F15210F" w14:textId="77777777" w:rsidTr="00514C33">
        <w:trPr>
          <w:cantSplit/>
          <w:trHeight w:val="54"/>
          <w:jc w:val="center"/>
        </w:trPr>
        <w:tc>
          <w:tcPr>
            <w:tcW w:w="1449" w:type="dxa"/>
            <w:tcBorders>
              <w:top w:val="single" w:sz="4" w:space="0" w:color="auto"/>
              <w:bottom w:val="single" w:sz="4" w:space="0" w:color="auto"/>
            </w:tcBorders>
            <w:shd w:val="clear" w:color="auto" w:fill="D9D9D9" w:themeFill="background1" w:themeFillShade="D9"/>
            <w:tcMar>
              <w:left w:w="43" w:type="dxa"/>
              <w:right w:w="43" w:type="dxa"/>
            </w:tcMar>
            <w:vAlign w:val="center"/>
          </w:tcPr>
          <w:p w14:paraId="1CDB079A" w14:textId="77777777" w:rsidR="00BA1D15" w:rsidRPr="00E779A0" w:rsidRDefault="00BA1D15" w:rsidP="00514C33">
            <w:pPr>
              <w:widowControl/>
              <w:jc w:val="center"/>
              <w:rPr>
                <w:rFonts w:cs="Arial"/>
              </w:rPr>
            </w:pPr>
            <w:r w:rsidRPr="00E779A0">
              <w:rPr>
                <w:rFonts w:cs="Arial"/>
              </w:rPr>
              <w:t>Costly to Imitate</w:t>
            </w:r>
          </w:p>
        </w:tc>
        <w:tc>
          <w:tcPr>
            <w:tcW w:w="2031" w:type="dxa"/>
            <w:shd w:val="clear" w:color="auto" w:fill="auto"/>
            <w:tcMar>
              <w:left w:w="43" w:type="dxa"/>
              <w:right w:w="43" w:type="dxa"/>
            </w:tcMar>
          </w:tcPr>
          <w:p w14:paraId="19BF5007" w14:textId="77777777" w:rsidR="00BA1D15" w:rsidRPr="00E779A0" w:rsidRDefault="00BA1D15" w:rsidP="003E3275">
            <w:pPr>
              <w:widowControl/>
              <w:rPr>
                <w:rFonts w:cs="Arial"/>
              </w:rPr>
            </w:pPr>
            <w:r w:rsidRPr="00E779A0">
              <w:rPr>
                <w:rFonts w:cs="Arial"/>
              </w:rPr>
              <w:t>Somewhat, any theatre can produce plays about history</w:t>
            </w:r>
          </w:p>
        </w:tc>
        <w:tc>
          <w:tcPr>
            <w:tcW w:w="2032" w:type="dxa"/>
            <w:shd w:val="clear" w:color="auto" w:fill="auto"/>
            <w:tcMar>
              <w:left w:w="43" w:type="dxa"/>
              <w:right w:w="43" w:type="dxa"/>
            </w:tcMar>
          </w:tcPr>
          <w:p w14:paraId="5B6DCF0B" w14:textId="77777777" w:rsidR="00BA1D15" w:rsidRPr="00E779A0" w:rsidRDefault="00BA1D15" w:rsidP="003E3275">
            <w:pPr>
              <w:widowControl/>
              <w:rPr>
                <w:rFonts w:cs="Arial"/>
              </w:rPr>
            </w:pPr>
            <w:r>
              <w:rPr>
                <w:rFonts w:cs="Arial"/>
              </w:rPr>
              <w:t>No, any theatre can</w:t>
            </w:r>
            <w:r w:rsidRPr="00E779A0">
              <w:rPr>
                <w:rFonts w:cs="Arial"/>
              </w:rPr>
              <w:t xml:space="preserve"> use local artists</w:t>
            </w:r>
          </w:p>
        </w:tc>
        <w:tc>
          <w:tcPr>
            <w:tcW w:w="2032" w:type="dxa"/>
            <w:shd w:val="clear" w:color="auto" w:fill="auto"/>
            <w:tcMar>
              <w:left w:w="43" w:type="dxa"/>
              <w:right w:w="43" w:type="dxa"/>
            </w:tcMar>
          </w:tcPr>
          <w:p w14:paraId="1EACC32C" w14:textId="77777777" w:rsidR="00BA1D15" w:rsidRPr="00E779A0" w:rsidRDefault="00BA1D15" w:rsidP="003E3275">
            <w:pPr>
              <w:widowControl/>
              <w:rPr>
                <w:rFonts w:cs="Arial"/>
              </w:rPr>
            </w:pPr>
            <w:r w:rsidRPr="00E779A0">
              <w:rPr>
                <w:rFonts w:cs="Arial"/>
              </w:rPr>
              <w:t>Yes, requires human and financial resources</w:t>
            </w:r>
          </w:p>
        </w:tc>
        <w:tc>
          <w:tcPr>
            <w:tcW w:w="2032" w:type="dxa"/>
            <w:shd w:val="clear" w:color="auto" w:fill="auto"/>
            <w:tcMar>
              <w:left w:w="43" w:type="dxa"/>
              <w:right w:w="43" w:type="dxa"/>
            </w:tcMar>
          </w:tcPr>
          <w:p w14:paraId="64C83138" w14:textId="77777777" w:rsidR="00BA1D15" w:rsidRPr="00E779A0" w:rsidRDefault="00BA1D15" w:rsidP="003E3275">
            <w:pPr>
              <w:widowControl/>
              <w:rPr>
                <w:rFonts w:cs="Arial"/>
              </w:rPr>
            </w:pPr>
            <w:r w:rsidRPr="00E779A0">
              <w:rPr>
                <w:rFonts w:cs="Arial"/>
              </w:rPr>
              <w:t>No, most likely funding is available</w:t>
            </w:r>
          </w:p>
        </w:tc>
      </w:tr>
      <w:tr w:rsidR="00BA1D15" w:rsidRPr="00E779A0" w14:paraId="524F2BAD" w14:textId="77777777" w:rsidTr="00514C33">
        <w:trPr>
          <w:cantSplit/>
          <w:trHeight w:val="54"/>
          <w:jc w:val="center"/>
        </w:trPr>
        <w:tc>
          <w:tcPr>
            <w:tcW w:w="1449" w:type="dxa"/>
            <w:tcBorders>
              <w:top w:val="single" w:sz="4" w:space="0" w:color="auto"/>
            </w:tcBorders>
            <w:shd w:val="clear" w:color="auto" w:fill="D9D9D9" w:themeFill="background1" w:themeFillShade="D9"/>
            <w:tcMar>
              <w:left w:w="43" w:type="dxa"/>
              <w:right w:w="43" w:type="dxa"/>
            </w:tcMar>
            <w:vAlign w:val="center"/>
          </w:tcPr>
          <w:p w14:paraId="18A235FC" w14:textId="77777777" w:rsidR="00BA1D15" w:rsidRPr="00E779A0" w:rsidRDefault="00BA1D15" w:rsidP="00514C33">
            <w:pPr>
              <w:widowControl/>
              <w:jc w:val="center"/>
              <w:rPr>
                <w:rFonts w:cs="Arial"/>
              </w:rPr>
            </w:pPr>
            <w:r w:rsidRPr="00E779A0">
              <w:rPr>
                <w:rFonts w:cs="Arial"/>
              </w:rPr>
              <w:t>Non-substitutable</w:t>
            </w:r>
          </w:p>
        </w:tc>
        <w:tc>
          <w:tcPr>
            <w:tcW w:w="2031" w:type="dxa"/>
            <w:shd w:val="clear" w:color="auto" w:fill="auto"/>
            <w:tcMar>
              <w:left w:w="43" w:type="dxa"/>
              <w:right w:w="43" w:type="dxa"/>
            </w:tcMar>
          </w:tcPr>
          <w:p w14:paraId="21FDD000" w14:textId="46E31BA9" w:rsidR="00BA1D15" w:rsidRPr="00E779A0" w:rsidRDefault="00BA1D15" w:rsidP="003E3275">
            <w:pPr>
              <w:widowControl/>
              <w:rPr>
                <w:rFonts w:cs="Arial"/>
              </w:rPr>
            </w:pPr>
            <w:r w:rsidRPr="00E779A0">
              <w:rPr>
                <w:rFonts w:cs="Arial"/>
              </w:rPr>
              <w:t xml:space="preserve">Yes, the mission requires </w:t>
            </w:r>
            <w:r w:rsidR="00EC73BF">
              <w:rPr>
                <w:rFonts w:cs="Arial"/>
              </w:rPr>
              <w:t xml:space="preserve">that </w:t>
            </w:r>
            <w:r w:rsidRPr="00E779A0">
              <w:rPr>
                <w:rFonts w:cs="Arial"/>
              </w:rPr>
              <w:t>the theatre only do plays inspired by history</w:t>
            </w:r>
          </w:p>
        </w:tc>
        <w:tc>
          <w:tcPr>
            <w:tcW w:w="2032" w:type="dxa"/>
            <w:shd w:val="clear" w:color="auto" w:fill="auto"/>
            <w:tcMar>
              <w:left w:w="43" w:type="dxa"/>
              <w:right w:w="43" w:type="dxa"/>
            </w:tcMar>
          </w:tcPr>
          <w:p w14:paraId="21216678" w14:textId="77777777" w:rsidR="00BA1D15" w:rsidRPr="00E779A0" w:rsidRDefault="00BA1D15" w:rsidP="003E3275">
            <w:pPr>
              <w:widowControl/>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32" w:type="dxa"/>
            <w:shd w:val="clear" w:color="auto" w:fill="auto"/>
            <w:tcMar>
              <w:left w:w="43" w:type="dxa"/>
              <w:right w:w="43" w:type="dxa"/>
            </w:tcMar>
          </w:tcPr>
          <w:p w14:paraId="1964D49A" w14:textId="77777777" w:rsidR="00BA1D15" w:rsidRPr="00E779A0" w:rsidRDefault="00BA1D15" w:rsidP="003E3275">
            <w:pPr>
              <w:widowControl/>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32" w:type="dxa"/>
            <w:shd w:val="clear" w:color="auto" w:fill="auto"/>
            <w:tcMar>
              <w:left w:w="43" w:type="dxa"/>
              <w:right w:w="43" w:type="dxa"/>
            </w:tcMar>
          </w:tcPr>
          <w:p w14:paraId="4C3CC49A" w14:textId="7DFE4D1B" w:rsidR="00BA1D15" w:rsidRPr="00E779A0" w:rsidRDefault="00BA1D15" w:rsidP="003E3275">
            <w:pPr>
              <w:widowControl/>
              <w:rPr>
                <w:rFonts w:cs="Arial"/>
              </w:rPr>
            </w:pPr>
            <w:r w:rsidRPr="00E779A0">
              <w:rPr>
                <w:rFonts w:cs="Arial"/>
              </w:rPr>
              <w:t>Yes, interacting with the next generation is a stated goal in the strategic plan</w:t>
            </w:r>
          </w:p>
        </w:tc>
      </w:tr>
    </w:tbl>
    <w:p w14:paraId="424B5C9F" w14:textId="77777777" w:rsidR="00BA1D15" w:rsidRDefault="00BA1D15" w:rsidP="003E3275">
      <w:pPr>
        <w:widowControl/>
        <w:rPr>
          <w:rFonts w:cs="Arial"/>
        </w:rPr>
      </w:pPr>
    </w:p>
    <w:p w14:paraId="602D1242" w14:textId="77777777" w:rsidR="00BA1D15" w:rsidRPr="00E779A0" w:rsidRDefault="00BA1D15" w:rsidP="003E3275">
      <w:pPr>
        <w:widowControl/>
        <w:rPr>
          <w:rFonts w:cs="Arial"/>
        </w:rPr>
      </w:pPr>
      <w:r w:rsidRPr="00E779A0">
        <w:rPr>
          <w:rFonts w:cs="Arial"/>
        </w:rPr>
        <w:t>We can now answer the third</w:t>
      </w:r>
      <w:r>
        <w:rPr>
          <w:rFonts w:cs="Arial"/>
        </w:rPr>
        <w:t xml:space="preserve"> element of mission: how better?</w:t>
      </w:r>
      <w:r w:rsidRPr="00E779A0">
        <w:rPr>
          <w:rFonts w:cs="Arial"/>
        </w:rPr>
        <w:t xml:space="preserve"> As evident in the chart above, the core competency that has passed the test and is therefore, the company’s competitive advantage is being </w:t>
      </w:r>
      <w:r w:rsidRPr="00A07871">
        <w:rPr>
          <w:rFonts w:cs="Arial"/>
          <w:b/>
        </w:rPr>
        <w:t>Chicago’s only theatre company devoted to producing exceptional productions inspired by our shared history.</w:t>
      </w:r>
      <w:r w:rsidRPr="00E779A0">
        <w:rPr>
          <w:rFonts w:cs="Arial"/>
        </w:rPr>
        <w:t xml:space="preserve"> </w:t>
      </w:r>
    </w:p>
    <w:p w14:paraId="3C22474B" w14:textId="77777777" w:rsidR="00BA1D15" w:rsidRPr="008C7572" w:rsidRDefault="00BA1D15" w:rsidP="003E3275">
      <w:pPr>
        <w:widowControl/>
        <w:rPr>
          <w:rFonts w:cs="Arial"/>
        </w:rPr>
      </w:pPr>
    </w:p>
    <w:p w14:paraId="18DC7114" w14:textId="77777777" w:rsidR="006B0BCF" w:rsidRDefault="006B0BCF">
      <w:pPr>
        <w:widowControl/>
        <w:rPr>
          <w:rFonts w:cs="Arial"/>
          <w:b/>
        </w:rPr>
      </w:pPr>
      <w:bookmarkStart w:id="28" w:name="_Toc394862007"/>
      <w:r>
        <w:rPr>
          <w:rFonts w:cs="Arial"/>
        </w:rPr>
        <w:br w:type="page"/>
      </w:r>
    </w:p>
    <w:p w14:paraId="0A15CF82" w14:textId="47440E11" w:rsidR="00BA1D15" w:rsidRPr="008C7572" w:rsidRDefault="00BA1D15" w:rsidP="003E3275">
      <w:pPr>
        <w:pStyle w:val="Heading4"/>
        <w:widowControl/>
        <w:rPr>
          <w:rFonts w:cs="Arial"/>
        </w:rPr>
      </w:pPr>
      <w:r w:rsidRPr="008C7572">
        <w:rPr>
          <w:rFonts w:cs="Arial"/>
        </w:rPr>
        <w:lastRenderedPageBreak/>
        <w:t>Mission Statement</w:t>
      </w:r>
      <w:bookmarkEnd w:id="28"/>
    </w:p>
    <w:p w14:paraId="01C657BE" w14:textId="77777777" w:rsidR="00BA1D15" w:rsidRDefault="00BA1D15" w:rsidP="003E3275">
      <w:pPr>
        <w:widowControl/>
      </w:pPr>
      <w:bookmarkStart w:id="29" w:name="_Toc411086752"/>
    </w:p>
    <w:p w14:paraId="3120B944" w14:textId="77777777" w:rsidR="00BA1D15" w:rsidRPr="00F528A7" w:rsidRDefault="00BA1D15" w:rsidP="003E3275">
      <w:pPr>
        <w:widowControl/>
        <w:rPr>
          <w:b/>
          <w:caps/>
        </w:rPr>
      </w:pPr>
      <w:r w:rsidRPr="006B3397">
        <w:t>After identifying TimeLine’s primary customer, the difference for that customer, and the competitive advantage, we can assemble the pieces to form a new mission.</w:t>
      </w:r>
      <w:bookmarkEnd w:id="29"/>
    </w:p>
    <w:p w14:paraId="4F7023BF" w14:textId="77777777" w:rsidR="00BA1D15" w:rsidRPr="008C7572" w:rsidRDefault="00BA1D15" w:rsidP="003E3275">
      <w:pPr>
        <w:widowControl/>
        <w:rPr>
          <w:rFonts w:cs="Arial"/>
        </w:rPr>
      </w:pPr>
    </w:p>
    <w:tbl>
      <w:tblPr>
        <w:tblW w:w="9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440"/>
        <w:gridCol w:w="4189"/>
        <w:gridCol w:w="4190"/>
      </w:tblGrid>
      <w:tr w:rsidR="00514C33" w:rsidRPr="00E779A0" w14:paraId="3CD52C88" w14:textId="77777777" w:rsidTr="00C44DC1">
        <w:trPr>
          <w:cantSplit/>
          <w:trHeight w:val="182"/>
          <w:jc w:val="center"/>
        </w:trPr>
        <w:tc>
          <w:tcPr>
            <w:tcW w:w="9819" w:type="dxa"/>
            <w:gridSpan w:val="3"/>
            <w:shd w:val="clear" w:color="auto" w:fill="D9D9D9"/>
            <w:tcMar>
              <w:left w:w="43" w:type="dxa"/>
              <w:right w:w="43" w:type="dxa"/>
            </w:tcMar>
          </w:tcPr>
          <w:p w14:paraId="6F6CD285" w14:textId="388ED2F9" w:rsidR="00514C33" w:rsidRPr="00E779A0" w:rsidRDefault="00514C33" w:rsidP="003E3275">
            <w:pPr>
              <w:widowControl/>
              <w:jc w:val="center"/>
              <w:rPr>
                <w:rFonts w:cs="Arial"/>
              </w:rPr>
            </w:pPr>
            <w:r w:rsidRPr="00E779A0">
              <w:rPr>
                <w:rFonts w:cs="Arial"/>
              </w:rPr>
              <w:t>Mission Statement</w:t>
            </w:r>
          </w:p>
        </w:tc>
      </w:tr>
      <w:tr w:rsidR="00BA1D15" w:rsidRPr="00E779A0" w14:paraId="3E0AAB72" w14:textId="77777777" w:rsidTr="005F181A">
        <w:trPr>
          <w:cantSplit/>
          <w:trHeight w:val="182"/>
          <w:jc w:val="center"/>
        </w:trPr>
        <w:tc>
          <w:tcPr>
            <w:tcW w:w="1440" w:type="dxa"/>
            <w:shd w:val="clear" w:color="auto" w:fill="D9D9D9"/>
            <w:tcMar>
              <w:left w:w="43" w:type="dxa"/>
              <w:right w:w="43" w:type="dxa"/>
            </w:tcMar>
          </w:tcPr>
          <w:p w14:paraId="591A2CC1" w14:textId="77777777" w:rsidR="00BA1D15" w:rsidRPr="00E779A0" w:rsidRDefault="00BA1D15" w:rsidP="003E3275">
            <w:pPr>
              <w:widowControl/>
              <w:jc w:val="center"/>
              <w:rPr>
                <w:rFonts w:cs="Arial"/>
              </w:rPr>
            </w:pPr>
            <w:r w:rsidRPr="00E779A0">
              <w:rPr>
                <w:rFonts w:cs="Arial"/>
              </w:rPr>
              <w:br w:type="page"/>
            </w:r>
            <w:r w:rsidRPr="00E779A0">
              <w:rPr>
                <w:rFonts w:cs="Arial"/>
              </w:rPr>
              <w:br w:type="page"/>
              <w:t>Elements</w:t>
            </w:r>
          </w:p>
        </w:tc>
        <w:tc>
          <w:tcPr>
            <w:tcW w:w="4189" w:type="dxa"/>
            <w:shd w:val="clear" w:color="auto" w:fill="D9D9D9" w:themeFill="background1" w:themeFillShade="D9"/>
            <w:tcMar>
              <w:left w:w="43" w:type="dxa"/>
              <w:right w:w="43" w:type="dxa"/>
            </w:tcMar>
          </w:tcPr>
          <w:p w14:paraId="5C33CFAA" w14:textId="77777777" w:rsidR="00BA1D15" w:rsidRPr="00E779A0" w:rsidRDefault="00BA1D15" w:rsidP="003E3275">
            <w:pPr>
              <w:widowControl/>
              <w:jc w:val="center"/>
              <w:rPr>
                <w:rFonts w:cs="Arial"/>
              </w:rPr>
            </w:pPr>
            <w:r w:rsidRPr="00E779A0">
              <w:rPr>
                <w:rFonts w:cs="Arial"/>
              </w:rPr>
              <w:t>Old Mission</w:t>
            </w:r>
          </w:p>
        </w:tc>
        <w:tc>
          <w:tcPr>
            <w:tcW w:w="4190" w:type="dxa"/>
            <w:shd w:val="clear" w:color="auto" w:fill="D9D9D9"/>
            <w:tcMar>
              <w:left w:w="43" w:type="dxa"/>
              <w:right w:w="43" w:type="dxa"/>
            </w:tcMar>
          </w:tcPr>
          <w:p w14:paraId="4AB287A5" w14:textId="77777777" w:rsidR="00BA1D15" w:rsidRPr="00E779A0" w:rsidRDefault="00BA1D15" w:rsidP="003E3275">
            <w:pPr>
              <w:widowControl/>
              <w:jc w:val="center"/>
              <w:rPr>
                <w:rFonts w:cs="Arial"/>
              </w:rPr>
            </w:pPr>
            <w:r w:rsidRPr="00E779A0">
              <w:rPr>
                <w:rFonts w:cs="Arial"/>
              </w:rPr>
              <w:t>New Mission</w:t>
            </w:r>
          </w:p>
        </w:tc>
      </w:tr>
      <w:tr w:rsidR="00BA1D15" w:rsidRPr="00E779A0" w14:paraId="6A109556" w14:textId="77777777" w:rsidTr="00514C33">
        <w:trPr>
          <w:cantSplit/>
          <w:trHeight w:val="50"/>
          <w:jc w:val="center"/>
        </w:trPr>
        <w:tc>
          <w:tcPr>
            <w:tcW w:w="1440" w:type="dxa"/>
            <w:tcMar>
              <w:left w:w="43" w:type="dxa"/>
              <w:right w:w="43" w:type="dxa"/>
            </w:tcMar>
            <w:vAlign w:val="center"/>
          </w:tcPr>
          <w:p w14:paraId="3A5FFA79" w14:textId="77777777" w:rsidR="00BA1D15" w:rsidRPr="00E779A0" w:rsidRDefault="00BA1D15" w:rsidP="00514C33">
            <w:pPr>
              <w:widowControl/>
              <w:jc w:val="center"/>
              <w:rPr>
                <w:rFonts w:cs="Arial"/>
              </w:rPr>
            </w:pPr>
            <w:r w:rsidRPr="00E779A0">
              <w:rPr>
                <w:rFonts w:cs="Arial"/>
              </w:rPr>
              <w:t>Who</w:t>
            </w:r>
          </w:p>
        </w:tc>
        <w:tc>
          <w:tcPr>
            <w:tcW w:w="4189" w:type="dxa"/>
            <w:tcMar>
              <w:left w:w="43" w:type="dxa"/>
              <w:right w:w="43" w:type="dxa"/>
            </w:tcMar>
          </w:tcPr>
          <w:p w14:paraId="0F18C76E" w14:textId="77777777" w:rsidR="00BA1D15" w:rsidRPr="00E779A0" w:rsidRDefault="00BA1D15" w:rsidP="003E3275">
            <w:pPr>
              <w:widowControl/>
              <w:jc w:val="center"/>
              <w:rPr>
                <w:rFonts w:cs="Arial"/>
              </w:rPr>
            </w:pPr>
            <w:r w:rsidRPr="00E779A0">
              <w:rPr>
                <w:rFonts w:cs="Arial"/>
              </w:rPr>
              <w:t>Unclear</w:t>
            </w:r>
          </w:p>
        </w:tc>
        <w:tc>
          <w:tcPr>
            <w:tcW w:w="4190" w:type="dxa"/>
            <w:tcMar>
              <w:left w:w="43" w:type="dxa"/>
              <w:right w:w="43" w:type="dxa"/>
            </w:tcMar>
          </w:tcPr>
          <w:p w14:paraId="44A787C6" w14:textId="77777777" w:rsidR="00BA1D15" w:rsidRPr="00E779A0" w:rsidRDefault="00BA1D15" w:rsidP="003E3275">
            <w:pPr>
              <w:widowControl/>
              <w:jc w:val="center"/>
              <w:rPr>
                <w:rFonts w:cs="Arial"/>
              </w:rPr>
            </w:pPr>
            <w:r>
              <w:rPr>
                <w:rFonts w:cs="Arial"/>
              </w:rPr>
              <w:t xml:space="preserve">Curious </w:t>
            </w:r>
            <w:r w:rsidRPr="00E779A0">
              <w:rPr>
                <w:rFonts w:cs="Arial"/>
              </w:rPr>
              <w:t>Chicago</w:t>
            </w:r>
            <w:r>
              <w:rPr>
                <w:rFonts w:cs="Arial"/>
              </w:rPr>
              <w:t xml:space="preserve"> theatre</w:t>
            </w:r>
            <w:r w:rsidRPr="00E779A0">
              <w:rPr>
                <w:rFonts w:cs="Arial"/>
              </w:rPr>
              <w:t>goers</w:t>
            </w:r>
          </w:p>
        </w:tc>
      </w:tr>
      <w:tr w:rsidR="00BA1D15" w:rsidRPr="00E779A0" w14:paraId="6449788C" w14:textId="77777777" w:rsidTr="00514C33">
        <w:trPr>
          <w:cantSplit/>
          <w:trHeight w:val="50"/>
          <w:jc w:val="center"/>
        </w:trPr>
        <w:tc>
          <w:tcPr>
            <w:tcW w:w="1440" w:type="dxa"/>
            <w:tcMar>
              <w:left w:w="43" w:type="dxa"/>
              <w:right w:w="43" w:type="dxa"/>
            </w:tcMar>
            <w:vAlign w:val="center"/>
          </w:tcPr>
          <w:p w14:paraId="193DFF5A" w14:textId="1FE0EE03" w:rsidR="00BA1D15" w:rsidRPr="00E779A0" w:rsidRDefault="00BA1D15" w:rsidP="00514C33">
            <w:pPr>
              <w:widowControl/>
              <w:jc w:val="center"/>
              <w:rPr>
                <w:rFonts w:cs="Arial"/>
              </w:rPr>
            </w:pPr>
            <w:r w:rsidRPr="00E779A0">
              <w:rPr>
                <w:rFonts w:cs="Arial"/>
              </w:rPr>
              <w:t xml:space="preserve">What </w:t>
            </w:r>
            <w:r w:rsidR="00EC73BF">
              <w:rPr>
                <w:rFonts w:cs="Arial"/>
              </w:rPr>
              <w:t>D</w:t>
            </w:r>
            <w:r w:rsidRPr="00E779A0">
              <w:rPr>
                <w:rFonts w:cs="Arial"/>
              </w:rPr>
              <w:t>ifference</w:t>
            </w:r>
          </w:p>
        </w:tc>
        <w:tc>
          <w:tcPr>
            <w:tcW w:w="4189" w:type="dxa"/>
            <w:tcMar>
              <w:left w:w="43" w:type="dxa"/>
              <w:right w:w="43" w:type="dxa"/>
            </w:tcMar>
          </w:tcPr>
          <w:p w14:paraId="7A79E3E0" w14:textId="77777777" w:rsidR="00BA1D15" w:rsidRPr="00E779A0" w:rsidRDefault="00BA1D15" w:rsidP="003E3275">
            <w:pPr>
              <w:widowControl/>
              <w:jc w:val="center"/>
              <w:rPr>
                <w:rFonts w:cs="Arial"/>
              </w:rPr>
            </w:pPr>
            <w:r>
              <w:rPr>
                <w:rFonts w:cs="Arial"/>
              </w:rPr>
              <w:t>Provocative theatre</w:t>
            </w:r>
            <w:r w:rsidRPr="00E779A0">
              <w:rPr>
                <w:rFonts w:cs="Arial"/>
              </w:rPr>
              <w:t xml:space="preserve"> and educational programs that engage, enlighten</w:t>
            </w:r>
            <w:r>
              <w:rPr>
                <w:rFonts w:cs="Arial"/>
              </w:rPr>
              <w:t>,</w:t>
            </w:r>
            <w:r w:rsidRPr="00E779A0">
              <w:rPr>
                <w:rFonts w:cs="Arial"/>
              </w:rPr>
              <w:t xml:space="preserve"> and entertain</w:t>
            </w:r>
          </w:p>
        </w:tc>
        <w:tc>
          <w:tcPr>
            <w:tcW w:w="4190" w:type="dxa"/>
            <w:tcMar>
              <w:left w:w="43" w:type="dxa"/>
              <w:right w:w="43" w:type="dxa"/>
            </w:tcMar>
          </w:tcPr>
          <w:p w14:paraId="312813D1" w14:textId="77777777" w:rsidR="00BA1D15" w:rsidRPr="00E779A0" w:rsidRDefault="00BA1D15" w:rsidP="003E3275">
            <w:pPr>
              <w:widowControl/>
              <w:jc w:val="center"/>
              <w:rPr>
                <w:rFonts w:cs="Arial"/>
              </w:rPr>
            </w:pPr>
            <w:r w:rsidRPr="00E779A0">
              <w:rPr>
                <w:rFonts w:cs="Arial"/>
              </w:rPr>
              <w:t>Who better understand themselves</w:t>
            </w:r>
            <w:r>
              <w:rPr>
                <w:rFonts w:cs="Arial"/>
              </w:rPr>
              <w:t xml:space="preserve"> and their collective past</w:t>
            </w:r>
          </w:p>
          <w:p w14:paraId="698D141C" w14:textId="77777777" w:rsidR="00BA1D15" w:rsidRPr="00E779A0" w:rsidRDefault="00BA1D15" w:rsidP="003E3275">
            <w:pPr>
              <w:widowControl/>
              <w:jc w:val="center"/>
              <w:rPr>
                <w:rFonts w:cs="Arial"/>
              </w:rPr>
            </w:pPr>
          </w:p>
        </w:tc>
      </w:tr>
      <w:tr w:rsidR="00BA1D15" w:rsidRPr="00E779A0" w14:paraId="4B2CB897" w14:textId="77777777" w:rsidTr="00514C33">
        <w:trPr>
          <w:cantSplit/>
          <w:trHeight w:val="50"/>
          <w:jc w:val="center"/>
        </w:trPr>
        <w:tc>
          <w:tcPr>
            <w:tcW w:w="1440" w:type="dxa"/>
            <w:tcMar>
              <w:left w:w="43" w:type="dxa"/>
              <w:right w:w="43" w:type="dxa"/>
            </w:tcMar>
            <w:vAlign w:val="center"/>
          </w:tcPr>
          <w:p w14:paraId="71A26ECB" w14:textId="13179D78" w:rsidR="00BA1D15" w:rsidRPr="00E779A0" w:rsidRDefault="00BA1D15" w:rsidP="00514C33">
            <w:pPr>
              <w:widowControl/>
              <w:jc w:val="center"/>
              <w:rPr>
                <w:rFonts w:cs="Arial"/>
              </w:rPr>
            </w:pPr>
            <w:r w:rsidRPr="00E779A0">
              <w:rPr>
                <w:rFonts w:cs="Arial"/>
              </w:rPr>
              <w:t xml:space="preserve">Competitive </w:t>
            </w:r>
            <w:r w:rsidR="00EC73BF">
              <w:rPr>
                <w:rFonts w:cs="Arial"/>
              </w:rPr>
              <w:t>A</w:t>
            </w:r>
            <w:r w:rsidRPr="00E779A0">
              <w:rPr>
                <w:rFonts w:cs="Arial"/>
              </w:rPr>
              <w:t>dvantage</w:t>
            </w:r>
          </w:p>
        </w:tc>
        <w:tc>
          <w:tcPr>
            <w:tcW w:w="4189" w:type="dxa"/>
            <w:tcMar>
              <w:left w:w="43" w:type="dxa"/>
              <w:right w:w="43" w:type="dxa"/>
            </w:tcMar>
          </w:tcPr>
          <w:p w14:paraId="7F815D13" w14:textId="77777777" w:rsidR="00BA1D15" w:rsidRPr="00E779A0" w:rsidRDefault="00BA1D15" w:rsidP="003E3275">
            <w:pPr>
              <w:widowControl/>
              <w:jc w:val="center"/>
              <w:rPr>
                <w:rFonts w:cs="Arial"/>
              </w:rPr>
            </w:pPr>
            <w:r w:rsidRPr="00E779A0">
              <w:rPr>
                <w:rFonts w:cs="Arial"/>
              </w:rPr>
              <w:t>Present stories inspired by history that connect with today’s social and political issues</w:t>
            </w:r>
          </w:p>
        </w:tc>
        <w:tc>
          <w:tcPr>
            <w:tcW w:w="4190" w:type="dxa"/>
            <w:tcMar>
              <w:left w:w="43" w:type="dxa"/>
              <w:right w:w="43" w:type="dxa"/>
            </w:tcMar>
          </w:tcPr>
          <w:p w14:paraId="20DCA182" w14:textId="77777777" w:rsidR="00BA1D15" w:rsidRPr="00E779A0" w:rsidRDefault="00BA1D15" w:rsidP="003E3275">
            <w:pPr>
              <w:widowControl/>
              <w:jc w:val="center"/>
              <w:rPr>
                <w:rFonts w:cs="Arial"/>
              </w:rPr>
            </w:pPr>
            <w:r w:rsidRPr="00E779A0">
              <w:rPr>
                <w:rFonts w:cs="Arial"/>
              </w:rPr>
              <w:t xml:space="preserve">Chicago’s only theatre company that unites </w:t>
            </w:r>
            <w:r>
              <w:rPr>
                <w:rFonts w:cs="Arial"/>
              </w:rPr>
              <w:t>curious theatre</w:t>
            </w:r>
            <w:r w:rsidRPr="00E779A0">
              <w:rPr>
                <w:rFonts w:cs="Arial"/>
              </w:rPr>
              <w:t xml:space="preserve">goers with exceptional productions inspired by our </w:t>
            </w:r>
            <w:r>
              <w:rPr>
                <w:rFonts w:cs="Arial"/>
              </w:rPr>
              <w:t>shared history</w:t>
            </w:r>
          </w:p>
        </w:tc>
      </w:tr>
      <w:tr w:rsidR="00BA1D15" w:rsidRPr="00E779A0" w14:paraId="0D466666" w14:textId="77777777" w:rsidTr="005F181A">
        <w:trPr>
          <w:cantSplit/>
          <w:trHeight w:val="222"/>
          <w:jc w:val="center"/>
        </w:trPr>
        <w:tc>
          <w:tcPr>
            <w:tcW w:w="9819" w:type="dxa"/>
            <w:gridSpan w:val="3"/>
            <w:shd w:val="clear" w:color="auto" w:fill="D9D9D9" w:themeFill="background1" w:themeFillShade="D9"/>
            <w:tcMar>
              <w:left w:w="43" w:type="dxa"/>
              <w:right w:w="43" w:type="dxa"/>
            </w:tcMar>
          </w:tcPr>
          <w:p w14:paraId="0DB253D2" w14:textId="77777777" w:rsidR="00BA1D15" w:rsidRPr="00E779A0" w:rsidRDefault="00BA1D15" w:rsidP="003E3275">
            <w:pPr>
              <w:widowControl/>
              <w:jc w:val="center"/>
              <w:rPr>
                <w:rFonts w:cs="Arial"/>
              </w:rPr>
            </w:pPr>
            <w:r w:rsidRPr="00E779A0">
              <w:rPr>
                <w:rFonts w:cs="Arial"/>
              </w:rPr>
              <w:t>Simplified Mission</w:t>
            </w:r>
          </w:p>
        </w:tc>
      </w:tr>
      <w:tr w:rsidR="00BA1D15" w:rsidRPr="00E779A0" w14:paraId="25272764" w14:textId="77777777" w:rsidTr="005F181A">
        <w:trPr>
          <w:cantSplit/>
          <w:trHeight w:val="277"/>
          <w:jc w:val="center"/>
        </w:trPr>
        <w:tc>
          <w:tcPr>
            <w:tcW w:w="9819" w:type="dxa"/>
            <w:gridSpan w:val="3"/>
            <w:tcMar>
              <w:left w:w="43" w:type="dxa"/>
              <w:right w:w="43" w:type="dxa"/>
            </w:tcMar>
          </w:tcPr>
          <w:p w14:paraId="60D318FD" w14:textId="77777777" w:rsidR="00BA1D15" w:rsidRDefault="00BA1D15" w:rsidP="003E3275">
            <w:pPr>
              <w:widowControl/>
              <w:jc w:val="center"/>
              <w:rPr>
                <w:rFonts w:cs="Arial"/>
              </w:rPr>
            </w:pPr>
            <w:r>
              <w:rPr>
                <w:rFonts w:cs="Arial"/>
              </w:rPr>
              <w:t>Better Understanding</w:t>
            </w:r>
          </w:p>
          <w:p w14:paraId="1D729C1F" w14:textId="77777777" w:rsidR="00BA1D15" w:rsidRDefault="00BA1D15" w:rsidP="003E3275">
            <w:pPr>
              <w:widowControl/>
              <w:jc w:val="center"/>
              <w:rPr>
                <w:rFonts w:cs="Arial"/>
              </w:rPr>
            </w:pPr>
            <w:r>
              <w:rPr>
                <w:rFonts w:cs="Arial"/>
              </w:rPr>
              <w:t>For curious Chicago theatregoers</w:t>
            </w:r>
          </w:p>
          <w:p w14:paraId="50DC0E8D" w14:textId="77777777" w:rsidR="00BA1D15" w:rsidRPr="00E779A0" w:rsidRDefault="00BA1D15" w:rsidP="003E3275">
            <w:pPr>
              <w:widowControl/>
              <w:jc w:val="center"/>
              <w:rPr>
                <w:rFonts w:cs="Arial"/>
              </w:rPr>
            </w:pPr>
            <w:r>
              <w:rPr>
                <w:rFonts w:cs="Arial"/>
              </w:rPr>
              <w:t>United by history</w:t>
            </w:r>
          </w:p>
        </w:tc>
      </w:tr>
    </w:tbl>
    <w:p w14:paraId="6A1EFDF1" w14:textId="77777777" w:rsidR="00BA1D15" w:rsidRDefault="00BA1D15" w:rsidP="003E3275">
      <w:pPr>
        <w:pStyle w:val="Heading3"/>
        <w:widowControl/>
        <w:rPr>
          <w:rFonts w:cs="Arial"/>
        </w:rPr>
      </w:pPr>
    </w:p>
    <w:p w14:paraId="420105DB" w14:textId="03C74965" w:rsidR="00BA1D15" w:rsidRPr="00223B93" w:rsidRDefault="007E2B24" w:rsidP="003E3275">
      <w:pPr>
        <w:widowControl/>
        <w:rPr>
          <w:caps/>
        </w:rPr>
      </w:pPr>
      <w:bookmarkStart w:id="30" w:name="_Toc411086753"/>
      <w:r>
        <w:t>T</w:t>
      </w:r>
      <w:r w:rsidR="00BA1D15">
        <w:t>he</w:t>
      </w:r>
      <w:r>
        <w:t xml:space="preserve"> new mission in the</w:t>
      </w:r>
      <w:r w:rsidR="00BA1D15">
        <w:t xml:space="preserve"> chart above</w:t>
      </w:r>
      <w:r>
        <w:t xml:space="preserve"> is recommended as it</w:t>
      </w:r>
      <w:r w:rsidR="00BA1D15" w:rsidRPr="006B3397">
        <w:t xml:space="preserve"> clarifies who TimeLine serves and strengthens the customer difference and competitive advantage.</w:t>
      </w:r>
      <w:r>
        <w:t xml:space="preserve"> For internal use, the simplified version is suggested</w:t>
      </w:r>
      <w:r w:rsidR="00BA1D15">
        <w:t xml:space="preserve">, as </w:t>
      </w:r>
      <w:r w:rsidR="00BA1D15" w:rsidRPr="006B3397">
        <w:t>it is</w:t>
      </w:r>
      <w:r w:rsidR="00BA1D15">
        <w:t xml:space="preserve"> so</w:t>
      </w:r>
      <w:r w:rsidR="00BA1D15" w:rsidRPr="006B3397">
        <w:t xml:space="preserve"> easy to remember</w:t>
      </w:r>
      <w:r w:rsidR="00BA1D15">
        <w:t>.</w:t>
      </w:r>
      <w:bookmarkEnd w:id="30"/>
    </w:p>
    <w:p w14:paraId="3C4A6D56" w14:textId="77777777" w:rsidR="00BA1D15" w:rsidRPr="00F528A7" w:rsidRDefault="00BA1D15" w:rsidP="003E3275">
      <w:pPr>
        <w:widowControl/>
      </w:pPr>
    </w:p>
    <w:p w14:paraId="0E5160B9" w14:textId="77777777" w:rsidR="00BA1D15" w:rsidRPr="008C7572" w:rsidRDefault="00BA1D15" w:rsidP="003E3275">
      <w:pPr>
        <w:pStyle w:val="Heading2"/>
        <w:widowControl/>
        <w:rPr>
          <w:rFonts w:cs="Arial"/>
        </w:rPr>
      </w:pPr>
      <w:bookmarkStart w:id="31" w:name="_Toc394862008"/>
      <w:bookmarkStart w:id="32" w:name="_Toc445066156"/>
      <w:r w:rsidRPr="008C7572">
        <w:rPr>
          <w:rFonts w:cs="Arial"/>
        </w:rPr>
        <w:t>Current Strategy</w:t>
      </w:r>
      <w:bookmarkEnd w:id="31"/>
      <w:bookmarkEnd w:id="32"/>
    </w:p>
    <w:p w14:paraId="62F862EF" w14:textId="77777777" w:rsidR="00BA1D15" w:rsidRDefault="00BA1D15" w:rsidP="003E3275">
      <w:pPr>
        <w:pStyle w:val="Heading3"/>
        <w:widowControl/>
        <w:rPr>
          <w:rFonts w:cs="Arial"/>
        </w:rPr>
      </w:pPr>
    </w:p>
    <w:p w14:paraId="6DF860D5" w14:textId="77777777" w:rsidR="00BA1D15" w:rsidRPr="00E91CA5" w:rsidRDefault="00BA1D15" w:rsidP="003E3275">
      <w:pPr>
        <w:widowControl/>
      </w:pPr>
      <w:r>
        <w:t>Current strategy isn’t about planning for the future; it’s about understanding where you are today.</w:t>
      </w:r>
      <w:r>
        <w:rPr>
          <w:rStyle w:val="EndnoteReference"/>
        </w:rPr>
        <w:endnoteReference w:id="27"/>
      </w:r>
      <w:r>
        <w:t xml:space="preserve"> To establish TimeLine’s starting point, I analyzed their Lines of Business (LOBs) and then reviewed the organization’s success measures.</w:t>
      </w:r>
    </w:p>
    <w:p w14:paraId="6CA7CECD" w14:textId="77777777" w:rsidR="00BA1D15" w:rsidRPr="00F528A7" w:rsidRDefault="00BA1D15" w:rsidP="003E3275">
      <w:pPr>
        <w:widowControl/>
      </w:pPr>
    </w:p>
    <w:p w14:paraId="7CB57F63" w14:textId="77777777" w:rsidR="00BA1D15" w:rsidRPr="008C7572" w:rsidRDefault="00BA1D15" w:rsidP="003E3275">
      <w:pPr>
        <w:pStyle w:val="Heading3"/>
        <w:widowControl/>
        <w:rPr>
          <w:rFonts w:cs="Arial"/>
        </w:rPr>
      </w:pPr>
      <w:bookmarkStart w:id="33" w:name="_Toc394862009"/>
      <w:r w:rsidRPr="008C7572">
        <w:rPr>
          <w:rFonts w:cs="Arial"/>
        </w:rPr>
        <w:t>Lines of Business</w:t>
      </w:r>
      <w:bookmarkEnd w:id="33"/>
    </w:p>
    <w:p w14:paraId="59E4EEFA" w14:textId="77777777" w:rsidR="00BA1D15" w:rsidRDefault="00BA1D15" w:rsidP="003E3275">
      <w:pPr>
        <w:widowControl/>
        <w:rPr>
          <w:rFonts w:cs="Arial"/>
        </w:rPr>
      </w:pPr>
    </w:p>
    <w:p w14:paraId="3EB0C9F5" w14:textId="12E6B069" w:rsidR="00BA1D15" w:rsidRPr="00E779A0" w:rsidRDefault="00BA1D15" w:rsidP="003E3275">
      <w:pPr>
        <w:widowControl/>
        <w:rPr>
          <w:rFonts w:cs="Arial"/>
        </w:rPr>
      </w:pPr>
      <w:r w:rsidRPr="00E779A0">
        <w:rPr>
          <w:rFonts w:cs="Arial"/>
        </w:rPr>
        <w:t xml:space="preserve">If purpose is the heartbeat </w:t>
      </w:r>
      <w:r>
        <w:rPr>
          <w:rFonts w:cs="Arial"/>
        </w:rPr>
        <w:t>of strategy, LOBs</w:t>
      </w:r>
      <w:r w:rsidRPr="00E779A0">
        <w:rPr>
          <w:rFonts w:cs="Arial"/>
        </w:rPr>
        <w:t xml:space="preserve"> bring the org</w:t>
      </w:r>
      <w:r>
        <w:rPr>
          <w:rFonts w:cs="Arial"/>
        </w:rPr>
        <w:t>anization to life.</w:t>
      </w:r>
      <w:r>
        <w:rPr>
          <w:rStyle w:val="EndnoteReference"/>
          <w:rFonts w:cs="Arial"/>
        </w:rPr>
        <w:endnoteReference w:id="28"/>
      </w:r>
      <w:r>
        <w:rPr>
          <w:rFonts w:cs="Arial"/>
        </w:rPr>
        <w:t xml:space="preserve"> Furthermore, e</w:t>
      </w:r>
      <w:r w:rsidRPr="00E779A0">
        <w:rPr>
          <w:rFonts w:cs="Arial"/>
        </w:rPr>
        <w:t xml:space="preserve">ach LOB must pass the customer difference test and should be viewed as “ends, </w:t>
      </w:r>
      <w:r>
        <w:rPr>
          <w:rFonts w:cs="Arial"/>
        </w:rPr>
        <w:t>not means.”</w:t>
      </w:r>
      <w:r>
        <w:rPr>
          <w:rStyle w:val="EndnoteReference"/>
          <w:rFonts w:cs="Arial"/>
        </w:rPr>
        <w:endnoteReference w:id="29"/>
      </w:r>
      <w:r w:rsidRPr="00E779A0">
        <w:rPr>
          <w:rFonts w:cs="Arial"/>
        </w:rPr>
        <w:t xml:space="preserve"> The chart below identifies TimeLine’s LOBs, the </w:t>
      </w:r>
      <w:r w:rsidR="001D59F0">
        <w:rPr>
          <w:rFonts w:cs="Arial"/>
        </w:rPr>
        <w:t xml:space="preserve">corresponding </w:t>
      </w:r>
      <w:r w:rsidRPr="00E779A0">
        <w:rPr>
          <w:rFonts w:cs="Arial"/>
        </w:rPr>
        <w:t>customer</w:t>
      </w:r>
      <w:r>
        <w:rPr>
          <w:rFonts w:cs="Arial"/>
        </w:rPr>
        <w:t>,</w:t>
      </w:r>
      <w:r w:rsidRPr="00E779A0">
        <w:rPr>
          <w:rFonts w:cs="Arial"/>
        </w:rPr>
        <w:t xml:space="preserve"> and the difference it makes</w:t>
      </w:r>
      <w:r w:rsidR="001D59F0">
        <w:rPr>
          <w:rFonts w:cs="Arial"/>
        </w:rPr>
        <w:t xml:space="preserve"> for the constituent</w:t>
      </w:r>
      <w:r w:rsidRPr="00E779A0">
        <w:rPr>
          <w:rFonts w:cs="Arial"/>
        </w:rPr>
        <w:t>.</w:t>
      </w:r>
    </w:p>
    <w:p w14:paraId="1F408D61" w14:textId="77777777" w:rsidR="00BA1D15"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03"/>
        <w:gridCol w:w="3281"/>
        <w:gridCol w:w="3192"/>
      </w:tblGrid>
      <w:tr w:rsidR="00514C33" w:rsidRPr="00E779A0" w14:paraId="1A597B59" w14:textId="77777777" w:rsidTr="00C44DC1">
        <w:trPr>
          <w:tblHeader/>
        </w:trPr>
        <w:tc>
          <w:tcPr>
            <w:tcW w:w="9576" w:type="dxa"/>
            <w:gridSpan w:val="3"/>
            <w:shd w:val="clear" w:color="auto" w:fill="D9D9D9" w:themeFill="background1" w:themeFillShade="D9"/>
          </w:tcPr>
          <w:p w14:paraId="13D981E9" w14:textId="47A7E9D8" w:rsidR="00514C33" w:rsidRPr="00E779A0" w:rsidRDefault="00514C33" w:rsidP="00514C33">
            <w:pPr>
              <w:widowControl/>
              <w:jc w:val="center"/>
              <w:rPr>
                <w:rFonts w:cs="Arial"/>
              </w:rPr>
            </w:pPr>
            <w:r w:rsidRPr="00E779A0">
              <w:rPr>
                <w:rFonts w:cs="Arial"/>
              </w:rPr>
              <w:t>Lines of Business</w:t>
            </w:r>
          </w:p>
        </w:tc>
      </w:tr>
      <w:tr w:rsidR="00102826" w:rsidRPr="00E779A0" w14:paraId="132DD21E" w14:textId="77777777" w:rsidTr="00727906">
        <w:trPr>
          <w:tblHeader/>
        </w:trPr>
        <w:tc>
          <w:tcPr>
            <w:tcW w:w="3103" w:type="dxa"/>
            <w:tcBorders>
              <w:bottom w:val="single" w:sz="4" w:space="0" w:color="auto"/>
            </w:tcBorders>
            <w:shd w:val="clear" w:color="auto" w:fill="D9D9D9" w:themeFill="background1" w:themeFillShade="D9"/>
          </w:tcPr>
          <w:p w14:paraId="75DDC58B" w14:textId="77777777" w:rsidR="00102826" w:rsidRPr="00E779A0" w:rsidRDefault="00102826" w:rsidP="003E3275">
            <w:pPr>
              <w:widowControl/>
              <w:jc w:val="center"/>
              <w:rPr>
                <w:rFonts w:cs="Arial"/>
              </w:rPr>
            </w:pPr>
            <w:r w:rsidRPr="00E779A0">
              <w:rPr>
                <w:rFonts w:cs="Arial"/>
              </w:rPr>
              <w:t>Lines of Business</w:t>
            </w:r>
          </w:p>
        </w:tc>
        <w:tc>
          <w:tcPr>
            <w:tcW w:w="3281" w:type="dxa"/>
            <w:shd w:val="clear" w:color="auto" w:fill="D9D9D9" w:themeFill="background1" w:themeFillShade="D9"/>
          </w:tcPr>
          <w:p w14:paraId="57F058E2" w14:textId="77777777" w:rsidR="00102826" w:rsidRPr="00E779A0" w:rsidRDefault="00102826" w:rsidP="003E3275">
            <w:pPr>
              <w:widowControl/>
              <w:jc w:val="center"/>
              <w:rPr>
                <w:rFonts w:cs="Arial"/>
              </w:rPr>
            </w:pPr>
            <w:r w:rsidRPr="00E779A0">
              <w:rPr>
                <w:rFonts w:cs="Arial"/>
              </w:rPr>
              <w:t>Customer</w:t>
            </w:r>
          </w:p>
        </w:tc>
        <w:tc>
          <w:tcPr>
            <w:tcW w:w="3192" w:type="dxa"/>
            <w:shd w:val="clear" w:color="auto" w:fill="D9D9D9" w:themeFill="background1" w:themeFillShade="D9"/>
          </w:tcPr>
          <w:p w14:paraId="3A8ECBD1" w14:textId="77777777" w:rsidR="00102826" w:rsidRPr="00E779A0" w:rsidRDefault="00102826" w:rsidP="003E3275">
            <w:pPr>
              <w:widowControl/>
              <w:jc w:val="center"/>
              <w:rPr>
                <w:rFonts w:cs="Arial"/>
              </w:rPr>
            </w:pPr>
            <w:r w:rsidRPr="00E779A0">
              <w:rPr>
                <w:rFonts w:cs="Arial"/>
              </w:rPr>
              <w:t>Difference</w:t>
            </w:r>
          </w:p>
        </w:tc>
      </w:tr>
      <w:tr w:rsidR="00102826" w:rsidRPr="00E779A0" w14:paraId="2112403E" w14:textId="77777777" w:rsidTr="00727906">
        <w:tc>
          <w:tcPr>
            <w:tcW w:w="3103" w:type="dxa"/>
            <w:tcBorders>
              <w:bottom w:val="nil"/>
            </w:tcBorders>
            <w:shd w:val="clear" w:color="auto" w:fill="auto"/>
          </w:tcPr>
          <w:p w14:paraId="5FE27D6C" w14:textId="77777777" w:rsidR="00102826" w:rsidRDefault="00102826" w:rsidP="003E3275">
            <w:pPr>
              <w:widowControl/>
              <w:rPr>
                <w:rFonts w:cs="Arial"/>
              </w:rPr>
            </w:pPr>
            <w:r>
              <w:rPr>
                <w:rFonts w:cs="Arial"/>
              </w:rPr>
              <w:t>Annual Season</w:t>
            </w:r>
          </w:p>
          <w:p w14:paraId="0EF27EBD" w14:textId="0FDB3020" w:rsidR="00102826" w:rsidRPr="00E779A0" w:rsidRDefault="00102826" w:rsidP="003E3275">
            <w:pPr>
              <w:widowControl/>
              <w:jc w:val="right"/>
              <w:rPr>
                <w:rFonts w:cs="Arial"/>
              </w:rPr>
            </w:pPr>
          </w:p>
        </w:tc>
        <w:tc>
          <w:tcPr>
            <w:tcW w:w="3281" w:type="dxa"/>
            <w:shd w:val="clear" w:color="auto" w:fill="auto"/>
          </w:tcPr>
          <w:p w14:paraId="07F4DEB9" w14:textId="66D1F937" w:rsidR="00102826" w:rsidRPr="00E779A0" w:rsidRDefault="00102826" w:rsidP="003E3275">
            <w:pPr>
              <w:widowControl/>
              <w:jc w:val="center"/>
              <w:rPr>
                <w:rFonts w:cs="Arial"/>
              </w:rPr>
            </w:pPr>
            <w:r>
              <w:rPr>
                <w:rFonts w:cs="Arial"/>
              </w:rPr>
              <w:t xml:space="preserve">Chicago </w:t>
            </w:r>
            <w:r w:rsidR="00914CFC">
              <w:rPr>
                <w:rFonts w:cs="Arial"/>
              </w:rPr>
              <w:t>t</w:t>
            </w:r>
            <w:r>
              <w:rPr>
                <w:rFonts w:cs="Arial"/>
              </w:rPr>
              <w:t>heatregoers</w:t>
            </w:r>
          </w:p>
        </w:tc>
        <w:tc>
          <w:tcPr>
            <w:tcW w:w="3192" w:type="dxa"/>
            <w:shd w:val="clear" w:color="auto" w:fill="auto"/>
          </w:tcPr>
          <w:p w14:paraId="58110C50" w14:textId="77777777" w:rsidR="00102826" w:rsidRPr="00E779A0" w:rsidRDefault="00102826" w:rsidP="003E3275">
            <w:pPr>
              <w:widowControl/>
              <w:jc w:val="center"/>
              <w:rPr>
                <w:rFonts w:cs="Arial"/>
              </w:rPr>
            </w:pPr>
            <w:r>
              <w:rPr>
                <w:rFonts w:cs="Arial"/>
              </w:rPr>
              <w:t xml:space="preserve">Gain knowledge and </w:t>
            </w:r>
            <w:r>
              <w:rPr>
                <w:rFonts w:cs="Arial"/>
              </w:rPr>
              <w:br/>
              <w:t>self-awareness</w:t>
            </w:r>
          </w:p>
        </w:tc>
      </w:tr>
      <w:tr w:rsidR="00102826" w:rsidRPr="00E779A0" w14:paraId="06E08DF9" w14:textId="77777777" w:rsidTr="00727906">
        <w:tc>
          <w:tcPr>
            <w:tcW w:w="3103" w:type="dxa"/>
            <w:tcBorders>
              <w:top w:val="nil"/>
              <w:bottom w:val="nil"/>
            </w:tcBorders>
            <w:shd w:val="clear" w:color="auto" w:fill="auto"/>
          </w:tcPr>
          <w:p w14:paraId="54374292" w14:textId="205298A9" w:rsidR="00102826" w:rsidRPr="00E779A0" w:rsidRDefault="00102826" w:rsidP="003E3275">
            <w:pPr>
              <w:widowControl/>
              <w:jc w:val="right"/>
              <w:rPr>
                <w:rFonts w:cs="Arial"/>
              </w:rPr>
            </w:pPr>
            <w:proofErr w:type="spellStart"/>
            <w:r w:rsidRPr="00E779A0">
              <w:rPr>
                <w:rFonts w:cs="Arial"/>
              </w:rPr>
              <w:t>FlexPass</w:t>
            </w:r>
            <w:proofErr w:type="spellEnd"/>
            <w:r w:rsidRPr="00E779A0">
              <w:rPr>
                <w:rFonts w:cs="Arial"/>
              </w:rPr>
              <w:t xml:space="preserve"> Subscribers</w:t>
            </w:r>
          </w:p>
        </w:tc>
        <w:tc>
          <w:tcPr>
            <w:tcW w:w="3281" w:type="dxa"/>
            <w:shd w:val="clear" w:color="auto" w:fill="auto"/>
          </w:tcPr>
          <w:p w14:paraId="6701AFC8" w14:textId="1BB75188" w:rsidR="00102826" w:rsidRPr="00E779A0" w:rsidRDefault="00102826" w:rsidP="003E3275">
            <w:pPr>
              <w:widowControl/>
              <w:jc w:val="center"/>
              <w:rPr>
                <w:rFonts w:cs="Arial"/>
              </w:rPr>
            </w:pPr>
            <w:r>
              <w:rPr>
                <w:rFonts w:cs="Arial"/>
              </w:rPr>
              <w:t xml:space="preserve">Avid Chicago </w:t>
            </w:r>
            <w:r w:rsidR="00914CFC">
              <w:rPr>
                <w:rFonts w:cs="Arial"/>
              </w:rPr>
              <w:t>t</w:t>
            </w:r>
            <w:r>
              <w:rPr>
                <w:rFonts w:cs="Arial"/>
              </w:rPr>
              <w:t>heatregoers</w:t>
            </w:r>
          </w:p>
        </w:tc>
        <w:tc>
          <w:tcPr>
            <w:tcW w:w="3192" w:type="dxa"/>
            <w:shd w:val="clear" w:color="auto" w:fill="auto"/>
          </w:tcPr>
          <w:p w14:paraId="46C17634" w14:textId="77777777" w:rsidR="00102826" w:rsidRPr="00E779A0" w:rsidRDefault="00102826" w:rsidP="003E3275">
            <w:pPr>
              <w:widowControl/>
              <w:jc w:val="center"/>
              <w:rPr>
                <w:rFonts w:cs="Arial"/>
              </w:rPr>
            </w:pPr>
            <w:r>
              <w:rPr>
                <w:rFonts w:cs="Arial"/>
              </w:rPr>
              <w:t>Never miss a show; Guarantee your experience</w:t>
            </w:r>
          </w:p>
        </w:tc>
      </w:tr>
      <w:tr w:rsidR="00102826" w:rsidRPr="00E779A0" w14:paraId="31595796" w14:textId="77777777" w:rsidTr="00727906">
        <w:tc>
          <w:tcPr>
            <w:tcW w:w="3103" w:type="dxa"/>
            <w:tcBorders>
              <w:top w:val="nil"/>
              <w:bottom w:val="single" w:sz="4" w:space="0" w:color="auto"/>
            </w:tcBorders>
            <w:shd w:val="clear" w:color="auto" w:fill="auto"/>
          </w:tcPr>
          <w:p w14:paraId="6FB33E34" w14:textId="77777777" w:rsidR="00102826" w:rsidRPr="00E779A0" w:rsidRDefault="00102826" w:rsidP="003E3275">
            <w:pPr>
              <w:widowControl/>
              <w:jc w:val="right"/>
              <w:rPr>
                <w:rFonts w:cs="Arial"/>
              </w:rPr>
            </w:pPr>
            <w:r w:rsidRPr="00E779A0">
              <w:rPr>
                <w:rFonts w:cs="Arial"/>
              </w:rPr>
              <w:t xml:space="preserve">MyLine </w:t>
            </w:r>
          </w:p>
        </w:tc>
        <w:tc>
          <w:tcPr>
            <w:tcW w:w="3281" w:type="dxa"/>
            <w:shd w:val="clear" w:color="auto" w:fill="auto"/>
          </w:tcPr>
          <w:p w14:paraId="4A664C4C" w14:textId="77777777" w:rsidR="00102826" w:rsidRPr="00E779A0" w:rsidRDefault="00102826" w:rsidP="003E3275">
            <w:pPr>
              <w:widowControl/>
              <w:jc w:val="center"/>
              <w:rPr>
                <w:rFonts w:cs="Arial"/>
              </w:rPr>
            </w:pPr>
            <w:r>
              <w:rPr>
                <w:rFonts w:cs="Arial"/>
              </w:rPr>
              <w:t>Patrons under the age of 35</w:t>
            </w:r>
          </w:p>
        </w:tc>
        <w:tc>
          <w:tcPr>
            <w:tcW w:w="3192" w:type="dxa"/>
            <w:shd w:val="clear" w:color="auto" w:fill="auto"/>
          </w:tcPr>
          <w:p w14:paraId="5189DFBE" w14:textId="77777777" w:rsidR="00102826" w:rsidRPr="00E779A0" w:rsidRDefault="00102826" w:rsidP="003E3275">
            <w:pPr>
              <w:widowControl/>
              <w:jc w:val="center"/>
              <w:rPr>
                <w:rFonts w:cs="Arial"/>
              </w:rPr>
            </w:pPr>
            <w:r>
              <w:rPr>
                <w:rFonts w:cs="Arial"/>
              </w:rPr>
              <w:t xml:space="preserve">Experience great theatre </w:t>
            </w:r>
            <w:r>
              <w:rPr>
                <w:rFonts w:cs="Arial"/>
              </w:rPr>
              <w:br/>
              <w:t>at a great price</w:t>
            </w:r>
          </w:p>
        </w:tc>
      </w:tr>
      <w:tr w:rsidR="00102826" w:rsidRPr="00E779A0" w14:paraId="5662AC9C" w14:textId="77777777" w:rsidTr="00727906">
        <w:tc>
          <w:tcPr>
            <w:tcW w:w="3103" w:type="dxa"/>
            <w:tcBorders>
              <w:top w:val="single" w:sz="4" w:space="0" w:color="auto"/>
              <w:bottom w:val="single" w:sz="4" w:space="0" w:color="auto"/>
            </w:tcBorders>
            <w:shd w:val="clear" w:color="auto" w:fill="auto"/>
          </w:tcPr>
          <w:p w14:paraId="4B81EDFB" w14:textId="77777777" w:rsidR="00102826" w:rsidRPr="00E779A0" w:rsidRDefault="00102826" w:rsidP="003E3275">
            <w:pPr>
              <w:widowControl/>
              <w:rPr>
                <w:rFonts w:cs="Arial"/>
              </w:rPr>
            </w:pPr>
            <w:r w:rsidRPr="00E779A0">
              <w:rPr>
                <w:rFonts w:cs="Arial"/>
              </w:rPr>
              <w:lastRenderedPageBreak/>
              <w:t xml:space="preserve">TimePieces Reading Series </w:t>
            </w:r>
          </w:p>
        </w:tc>
        <w:tc>
          <w:tcPr>
            <w:tcW w:w="3281" w:type="dxa"/>
            <w:shd w:val="clear" w:color="auto" w:fill="auto"/>
          </w:tcPr>
          <w:p w14:paraId="5293A3E1" w14:textId="62BF827B" w:rsidR="00102826" w:rsidRPr="00E779A0" w:rsidRDefault="00102826" w:rsidP="003E3275">
            <w:pPr>
              <w:widowControl/>
              <w:jc w:val="center"/>
              <w:rPr>
                <w:rFonts w:cs="Arial"/>
              </w:rPr>
            </w:pPr>
            <w:r>
              <w:rPr>
                <w:rFonts w:cs="Arial"/>
              </w:rPr>
              <w:t xml:space="preserve">Chicago </w:t>
            </w:r>
            <w:r w:rsidR="00914CFC">
              <w:rPr>
                <w:rFonts w:cs="Arial"/>
              </w:rPr>
              <w:t>t</w:t>
            </w:r>
            <w:r>
              <w:rPr>
                <w:rFonts w:cs="Arial"/>
              </w:rPr>
              <w:t>heatregoers interested in new work</w:t>
            </w:r>
          </w:p>
        </w:tc>
        <w:tc>
          <w:tcPr>
            <w:tcW w:w="3192" w:type="dxa"/>
            <w:shd w:val="clear" w:color="auto" w:fill="auto"/>
          </w:tcPr>
          <w:p w14:paraId="0502C596" w14:textId="77777777" w:rsidR="00102826" w:rsidRPr="00E779A0" w:rsidRDefault="00102826" w:rsidP="003E3275">
            <w:pPr>
              <w:widowControl/>
              <w:jc w:val="center"/>
              <w:rPr>
                <w:rFonts w:cs="Arial"/>
              </w:rPr>
            </w:pPr>
            <w:r>
              <w:rPr>
                <w:rFonts w:cs="Arial"/>
              </w:rPr>
              <w:t>See it first</w:t>
            </w:r>
          </w:p>
        </w:tc>
      </w:tr>
      <w:tr w:rsidR="00102826" w:rsidRPr="00E779A0" w14:paraId="24D9E1C4" w14:textId="77777777" w:rsidTr="00727906">
        <w:tc>
          <w:tcPr>
            <w:tcW w:w="3103" w:type="dxa"/>
            <w:tcBorders>
              <w:top w:val="single" w:sz="4" w:space="0" w:color="auto"/>
              <w:bottom w:val="single" w:sz="4" w:space="0" w:color="auto"/>
            </w:tcBorders>
            <w:shd w:val="clear" w:color="auto" w:fill="auto"/>
          </w:tcPr>
          <w:p w14:paraId="2284C174" w14:textId="77777777" w:rsidR="00102826" w:rsidRPr="00E779A0" w:rsidRDefault="00102826" w:rsidP="003E3275">
            <w:pPr>
              <w:widowControl/>
              <w:rPr>
                <w:rFonts w:cs="Arial"/>
              </w:rPr>
            </w:pPr>
            <w:r w:rsidRPr="00E779A0">
              <w:rPr>
                <w:rFonts w:cs="Arial"/>
              </w:rPr>
              <w:t xml:space="preserve">Sunday Scholar Program </w:t>
            </w:r>
          </w:p>
        </w:tc>
        <w:tc>
          <w:tcPr>
            <w:tcW w:w="3281" w:type="dxa"/>
            <w:shd w:val="clear" w:color="auto" w:fill="auto"/>
          </w:tcPr>
          <w:p w14:paraId="59FE3E61" w14:textId="67FD8BBD" w:rsidR="00102826" w:rsidRPr="00E779A0" w:rsidRDefault="00102826" w:rsidP="003E3275">
            <w:pPr>
              <w:widowControl/>
              <w:jc w:val="center"/>
              <w:rPr>
                <w:rFonts w:cs="Arial"/>
              </w:rPr>
            </w:pPr>
            <w:r>
              <w:rPr>
                <w:rFonts w:cs="Arial"/>
              </w:rPr>
              <w:t xml:space="preserve">Thoughtful </w:t>
            </w:r>
            <w:r w:rsidR="00914CFC">
              <w:rPr>
                <w:rFonts w:cs="Arial"/>
              </w:rPr>
              <w:t>t</w:t>
            </w:r>
            <w:r>
              <w:rPr>
                <w:rFonts w:cs="Arial"/>
              </w:rPr>
              <w:t>heatregoers</w:t>
            </w:r>
          </w:p>
        </w:tc>
        <w:tc>
          <w:tcPr>
            <w:tcW w:w="3192" w:type="dxa"/>
            <w:shd w:val="clear" w:color="auto" w:fill="auto"/>
          </w:tcPr>
          <w:p w14:paraId="09ABF4C5" w14:textId="77777777" w:rsidR="00102826" w:rsidRPr="00E779A0" w:rsidRDefault="00102826" w:rsidP="003E3275">
            <w:pPr>
              <w:widowControl/>
              <w:jc w:val="center"/>
              <w:rPr>
                <w:rFonts w:cs="Arial"/>
              </w:rPr>
            </w:pPr>
            <w:r>
              <w:rPr>
                <w:rFonts w:cs="Arial"/>
              </w:rPr>
              <w:t>See more; Go behind the scenes</w:t>
            </w:r>
          </w:p>
        </w:tc>
      </w:tr>
      <w:tr w:rsidR="00102826" w:rsidRPr="00E779A0" w14:paraId="2E9631ED" w14:textId="77777777" w:rsidTr="00727906">
        <w:tc>
          <w:tcPr>
            <w:tcW w:w="3103" w:type="dxa"/>
            <w:tcBorders>
              <w:top w:val="single" w:sz="4" w:space="0" w:color="auto"/>
            </w:tcBorders>
            <w:shd w:val="clear" w:color="auto" w:fill="auto"/>
          </w:tcPr>
          <w:p w14:paraId="55B6D885" w14:textId="77777777" w:rsidR="00102826" w:rsidRPr="00E779A0" w:rsidRDefault="00102826" w:rsidP="003E3275">
            <w:pPr>
              <w:widowControl/>
              <w:rPr>
                <w:rFonts w:cs="Arial"/>
              </w:rPr>
            </w:pPr>
            <w:r w:rsidRPr="00E779A0">
              <w:rPr>
                <w:rFonts w:cs="Arial"/>
              </w:rPr>
              <w:t>Living History Program</w:t>
            </w:r>
          </w:p>
        </w:tc>
        <w:tc>
          <w:tcPr>
            <w:tcW w:w="3281" w:type="dxa"/>
            <w:shd w:val="clear" w:color="auto" w:fill="auto"/>
          </w:tcPr>
          <w:p w14:paraId="629D489F" w14:textId="04E6B073" w:rsidR="00102826" w:rsidRPr="00E779A0" w:rsidRDefault="00102826" w:rsidP="003E3275">
            <w:pPr>
              <w:widowControl/>
              <w:jc w:val="center"/>
              <w:rPr>
                <w:rFonts w:cs="Arial"/>
              </w:rPr>
            </w:pPr>
            <w:r>
              <w:rPr>
                <w:rFonts w:cs="Arial"/>
              </w:rPr>
              <w:t xml:space="preserve">Chicago Public School </w:t>
            </w:r>
            <w:r w:rsidR="00914CFC">
              <w:rPr>
                <w:rFonts w:cs="Arial"/>
              </w:rPr>
              <w:t>s</w:t>
            </w:r>
            <w:r>
              <w:rPr>
                <w:rFonts w:cs="Arial"/>
              </w:rPr>
              <w:t>tudents</w:t>
            </w:r>
          </w:p>
        </w:tc>
        <w:tc>
          <w:tcPr>
            <w:tcW w:w="3192" w:type="dxa"/>
            <w:shd w:val="clear" w:color="auto" w:fill="auto"/>
          </w:tcPr>
          <w:p w14:paraId="46F7E197" w14:textId="77777777" w:rsidR="00102826" w:rsidRPr="00E779A0" w:rsidRDefault="00102826" w:rsidP="003E3275">
            <w:pPr>
              <w:widowControl/>
              <w:jc w:val="center"/>
              <w:rPr>
                <w:rFonts w:cs="Arial"/>
              </w:rPr>
            </w:pPr>
            <w:r>
              <w:rPr>
                <w:rFonts w:cs="Arial"/>
              </w:rPr>
              <w:t>Confident and competent learners</w:t>
            </w:r>
          </w:p>
        </w:tc>
      </w:tr>
      <w:tr w:rsidR="00102826" w:rsidRPr="00E779A0" w14:paraId="1A3F9D9C" w14:textId="77777777" w:rsidTr="00727906">
        <w:tc>
          <w:tcPr>
            <w:tcW w:w="3103" w:type="dxa"/>
            <w:shd w:val="clear" w:color="auto" w:fill="auto"/>
          </w:tcPr>
          <w:p w14:paraId="5306234B" w14:textId="77777777" w:rsidR="00102826" w:rsidRPr="00E779A0" w:rsidRDefault="00102826" w:rsidP="003E3275">
            <w:pPr>
              <w:widowControl/>
              <w:rPr>
                <w:rFonts w:cs="Arial"/>
              </w:rPr>
            </w:pPr>
            <w:r w:rsidRPr="00E779A0">
              <w:rPr>
                <w:rFonts w:cs="Arial"/>
              </w:rPr>
              <w:t>Company Artists</w:t>
            </w:r>
          </w:p>
        </w:tc>
        <w:tc>
          <w:tcPr>
            <w:tcW w:w="3281" w:type="dxa"/>
            <w:shd w:val="clear" w:color="auto" w:fill="auto"/>
          </w:tcPr>
          <w:p w14:paraId="2D84D80D" w14:textId="5E360128" w:rsidR="00102826" w:rsidRPr="00E779A0" w:rsidRDefault="00102826" w:rsidP="003E3275">
            <w:pPr>
              <w:widowControl/>
              <w:jc w:val="center"/>
              <w:rPr>
                <w:rFonts w:cs="Arial"/>
              </w:rPr>
            </w:pPr>
            <w:r>
              <w:rPr>
                <w:rFonts w:cs="Arial"/>
              </w:rPr>
              <w:t xml:space="preserve">Core </w:t>
            </w:r>
            <w:r w:rsidR="00914CFC">
              <w:rPr>
                <w:rFonts w:cs="Arial"/>
              </w:rPr>
              <w:t>f</w:t>
            </w:r>
            <w:r>
              <w:rPr>
                <w:rFonts w:cs="Arial"/>
              </w:rPr>
              <w:t xml:space="preserve">amily of </w:t>
            </w:r>
            <w:r w:rsidR="00914CFC">
              <w:rPr>
                <w:rFonts w:cs="Arial"/>
              </w:rPr>
              <w:t>a</w:t>
            </w:r>
            <w:r>
              <w:rPr>
                <w:rFonts w:cs="Arial"/>
              </w:rPr>
              <w:t>rtists</w:t>
            </w:r>
          </w:p>
        </w:tc>
        <w:tc>
          <w:tcPr>
            <w:tcW w:w="3192" w:type="dxa"/>
            <w:shd w:val="clear" w:color="auto" w:fill="auto"/>
          </w:tcPr>
          <w:p w14:paraId="5C614276" w14:textId="77777777" w:rsidR="00102826" w:rsidRPr="00E779A0" w:rsidRDefault="00102826" w:rsidP="003E3275">
            <w:pPr>
              <w:widowControl/>
              <w:jc w:val="center"/>
              <w:rPr>
                <w:rFonts w:cs="Arial"/>
              </w:rPr>
            </w:pPr>
            <w:r>
              <w:rPr>
                <w:rFonts w:cs="Arial"/>
              </w:rPr>
              <w:t xml:space="preserve">Perform more; </w:t>
            </w:r>
            <w:r>
              <w:rPr>
                <w:rFonts w:cs="Arial"/>
              </w:rPr>
              <w:br/>
              <w:t>Create TimeLine’s future</w:t>
            </w:r>
          </w:p>
        </w:tc>
      </w:tr>
      <w:tr w:rsidR="00102826" w:rsidRPr="00E779A0" w14:paraId="1072DCF1" w14:textId="77777777" w:rsidTr="00727906">
        <w:tc>
          <w:tcPr>
            <w:tcW w:w="3103" w:type="dxa"/>
            <w:shd w:val="clear" w:color="auto" w:fill="auto"/>
          </w:tcPr>
          <w:p w14:paraId="158E1D00" w14:textId="77777777" w:rsidR="00102826" w:rsidRPr="00E779A0" w:rsidRDefault="00102826" w:rsidP="003E3275">
            <w:pPr>
              <w:widowControl/>
              <w:rPr>
                <w:rFonts w:cs="Arial"/>
              </w:rPr>
            </w:pPr>
            <w:r w:rsidRPr="00E779A0">
              <w:rPr>
                <w:rFonts w:cs="Arial"/>
              </w:rPr>
              <w:t xml:space="preserve">Research (Dramaturgy) </w:t>
            </w:r>
          </w:p>
        </w:tc>
        <w:tc>
          <w:tcPr>
            <w:tcW w:w="3281" w:type="dxa"/>
            <w:shd w:val="clear" w:color="auto" w:fill="auto"/>
          </w:tcPr>
          <w:p w14:paraId="07FB4CBD" w14:textId="58D7427B" w:rsidR="00102826" w:rsidRPr="00E779A0" w:rsidRDefault="00102826" w:rsidP="003E3275">
            <w:pPr>
              <w:widowControl/>
              <w:jc w:val="center"/>
              <w:rPr>
                <w:rFonts w:cs="Arial"/>
              </w:rPr>
            </w:pPr>
            <w:r>
              <w:rPr>
                <w:rFonts w:cs="Arial"/>
              </w:rPr>
              <w:t xml:space="preserve">All TimeLine </w:t>
            </w:r>
            <w:r w:rsidR="00914CFC">
              <w:rPr>
                <w:rFonts w:cs="Arial"/>
              </w:rPr>
              <w:t>c</w:t>
            </w:r>
            <w:r>
              <w:rPr>
                <w:rFonts w:cs="Arial"/>
              </w:rPr>
              <w:t>onstituents</w:t>
            </w:r>
          </w:p>
        </w:tc>
        <w:tc>
          <w:tcPr>
            <w:tcW w:w="3192" w:type="dxa"/>
            <w:shd w:val="clear" w:color="auto" w:fill="auto"/>
          </w:tcPr>
          <w:p w14:paraId="4EBBA9EE" w14:textId="551E588D" w:rsidR="00102826" w:rsidRPr="00E779A0" w:rsidRDefault="00102826" w:rsidP="003E3275">
            <w:pPr>
              <w:widowControl/>
              <w:jc w:val="center"/>
              <w:rPr>
                <w:rFonts w:cs="Arial"/>
              </w:rPr>
            </w:pPr>
            <w:r>
              <w:rPr>
                <w:rFonts w:cs="Arial"/>
              </w:rPr>
              <w:t>Ensure authentic experiences</w:t>
            </w:r>
          </w:p>
        </w:tc>
      </w:tr>
      <w:tr w:rsidR="00102826" w:rsidRPr="00E779A0" w14:paraId="707F5DB9" w14:textId="77777777" w:rsidTr="00727906">
        <w:tc>
          <w:tcPr>
            <w:tcW w:w="3103" w:type="dxa"/>
            <w:shd w:val="clear" w:color="auto" w:fill="auto"/>
          </w:tcPr>
          <w:p w14:paraId="2192B5FC" w14:textId="77777777" w:rsidR="00102826" w:rsidRDefault="00102826" w:rsidP="003E3275">
            <w:pPr>
              <w:widowControl/>
              <w:rPr>
                <w:rFonts w:cs="Arial"/>
              </w:rPr>
            </w:pPr>
            <w:r>
              <w:rPr>
                <w:rFonts w:cs="Arial"/>
              </w:rPr>
              <w:t>Resource Development</w:t>
            </w:r>
          </w:p>
          <w:p w14:paraId="145C5360" w14:textId="77777777" w:rsidR="00102826" w:rsidRPr="00E779A0" w:rsidRDefault="00102826" w:rsidP="003E3275">
            <w:pPr>
              <w:widowControl/>
              <w:jc w:val="right"/>
              <w:rPr>
                <w:rFonts w:cs="Arial"/>
              </w:rPr>
            </w:pPr>
            <w:r w:rsidRPr="00E779A0">
              <w:rPr>
                <w:rFonts w:cs="Arial"/>
              </w:rPr>
              <w:t xml:space="preserve">Annual Fund </w:t>
            </w:r>
          </w:p>
        </w:tc>
        <w:tc>
          <w:tcPr>
            <w:tcW w:w="3281" w:type="dxa"/>
            <w:shd w:val="clear" w:color="auto" w:fill="auto"/>
          </w:tcPr>
          <w:p w14:paraId="34F740A6" w14:textId="0837FA55" w:rsidR="00102826" w:rsidRPr="00E779A0" w:rsidRDefault="00102826" w:rsidP="003E3275">
            <w:pPr>
              <w:widowControl/>
              <w:jc w:val="center"/>
              <w:rPr>
                <w:rFonts w:cs="Arial"/>
              </w:rPr>
            </w:pPr>
            <w:r>
              <w:rPr>
                <w:rFonts w:cs="Arial"/>
              </w:rPr>
              <w:t xml:space="preserve">Individual </w:t>
            </w:r>
            <w:r w:rsidR="00914CFC">
              <w:rPr>
                <w:rFonts w:cs="Arial"/>
              </w:rPr>
              <w:t>d</w:t>
            </w:r>
            <w:r>
              <w:rPr>
                <w:rFonts w:cs="Arial"/>
              </w:rPr>
              <w:t>onors</w:t>
            </w:r>
          </w:p>
        </w:tc>
        <w:tc>
          <w:tcPr>
            <w:tcW w:w="3192" w:type="dxa"/>
            <w:shd w:val="clear" w:color="auto" w:fill="auto"/>
          </w:tcPr>
          <w:p w14:paraId="0C77F1AE" w14:textId="77777777" w:rsidR="00102826" w:rsidRPr="00E779A0" w:rsidRDefault="00102826" w:rsidP="003E3275">
            <w:pPr>
              <w:widowControl/>
              <w:jc w:val="center"/>
              <w:rPr>
                <w:rFonts w:cs="Arial"/>
              </w:rPr>
            </w:pPr>
            <w:r>
              <w:rPr>
                <w:rFonts w:cs="Arial"/>
              </w:rPr>
              <w:t>Feel generous; Make history</w:t>
            </w:r>
          </w:p>
        </w:tc>
      </w:tr>
      <w:tr w:rsidR="00102826" w:rsidRPr="00E779A0" w14:paraId="79242CD4" w14:textId="77777777" w:rsidTr="00727906">
        <w:tc>
          <w:tcPr>
            <w:tcW w:w="3103" w:type="dxa"/>
            <w:shd w:val="clear" w:color="auto" w:fill="auto"/>
          </w:tcPr>
          <w:p w14:paraId="613B8747" w14:textId="77777777" w:rsidR="00102826" w:rsidRPr="00E779A0" w:rsidRDefault="00102826" w:rsidP="003E3275">
            <w:pPr>
              <w:widowControl/>
              <w:jc w:val="right"/>
              <w:rPr>
                <w:rFonts w:cs="Arial"/>
              </w:rPr>
            </w:pPr>
            <w:r w:rsidRPr="00E779A0">
              <w:rPr>
                <w:rFonts w:cs="Arial"/>
              </w:rPr>
              <w:t xml:space="preserve">Special Events </w:t>
            </w:r>
          </w:p>
        </w:tc>
        <w:tc>
          <w:tcPr>
            <w:tcW w:w="3281" w:type="dxa"/>
            <w:shd w:val="clear" w:color="auto" w:fill="auto"/>
          </w:tcPr>
          <w:p w14:paraId="43C19F69" w14:textId="668B51F0" w:rsidR="00102826" w:rsidRPr="00E779A0" w:rsidRDefault="00102826" w:rsidP="003E3275">
            <w:pPr>
              <w:widowControl/>
              <w:jc w:val="center"/>
              <w:rPr>
                <w:rFonts w:cs="Arial"/>
              </w:rPr>
            </w:pPr>
            <w:r>
              <w:rPr>
                <w:rFonts w:cs="Arial"/>
              </w:rPr>
              <w:t xml:space="preserve">Individual </w:t>
            </w:r>
            <w:r w:rsidR="00914CFC">
              <w:rPr>
                <w:rFonts w:cs="Arial"/>
              </w:rPr>
              <w:t>d</w:t>
            </w:r>
            <w:r>
              <w:rPr>
                <w:rFonts w:cs="Arial"/>
              </w:rPr>
              <w:t>onors</w:t>
            </w:r>
          </w:p>
        </w:tc>
        <w:tc>
          <w:tcPr>
            <w:tcW w:w="3192" w:type="dxa"/>
            <w:shd w:val="clear" w:color="auto" w:fill="auto"/>
          </w:tcPr>
          <w:p w14:paraId="760D5935" w14:textId="77777777" w:rsidR="00102826" w:rsidRPr="00E779A0" w:rsidRDefault="00102826" w:rsidP="003E3275">
            <w:pPr>
              <w:widowControl/>
              <w:jc w:val="center"/>
              <w:rPr>
                <w:rFonts w:cs="Arial"/>
              </w:rPr>
            </w:pPr>
            <w:r>
              <w:rPr>
                <w:rFonts w:cs="Arial"/>
              </w:rPr>
              <w:t>Feel generous; Make history</w:t>
            </w:r>
          </w:p>
        </w:tc>
      </w:tr>
      <w:tr w:rsidR="00102826" w:rsidRPr="00E779A0" w14:paraId="3720C8FC" w14:textId="77777777" w:rsidTr="00727906">
        <w:tc>
          <w:tcPr>
            <w:tcW w:w="3103" w:type="dxa"/>
            <w:shd w:val="clear" w:color="auto" w:fill="auto"/>
          </w:tcPr>
          <w:p w14:paraId="7BD8B47A" w14:textId="77777777" w:rsidR="00102826" w:rsidRPr="00E779A0" w:rsidRDefault="00102826" w:rsidP="003E3275">
            <w:pPr>
              <w:widowControl/>
              <w:jc w:val="right"/>
              <w:rPr>
                <w:rFonts w:cs="Arial"/>
              </w:rPr>
            </w:pPr>
            <w:r w:rsidRPr="00E779A0">
              <w:rPr>
                <w:rFonts w:cs="Arial"/>
              </w:rPr>
              <w:t xml:space="preserve">Sponsorship </w:t>
            </w:r>
          </w:p>
        </w:tc>
        <w:tc>
          <w:tcPr>
            <w:tcW w:w="3281" w:type="dxa"/>
            <w:shd w:val="clear" w:color="auto" w:fill="auto"/>
          </w:tcPr>
          <w:p w14:paraId="4390A913" w14:textId="09D353D6" w:rsidR="00102826" w:rsidRPr="00E779A0" w:rsidRDefault="00102826" w:rsidP="003E3275">
            <w:pPr>
              <w:widowControl/>
              <w:jc w:val="center"/>
              <w:rPr>
                <w:rFonts w:cs="Arial"/>
              </w:rPr>
            </w:pPr>
            <w:r>
              <w:rPr>
                <w:rFonts w:cs="Arial"/>
              </w:rPr>
              <w:t xml:space="preserve">Corporate </w:t>
            </w:r>
            <w:r w:rsidR="00914CFC">
              <w:rPr>
                <w:rFonts w:cs="Arial"/>
              </w:rPr>
              <w:t>d</w:t>
            </w:r>
            <w:r>
              <w:rPr>
                <w:rFonts w:cs="Arial"/>
              </w:rPr>
              <w:t>onors</w:t>
            </w:r>
          </w:p>
        </w:tc>
        <w:tc>
          <w:tcPr>
            <w:tcW w:w="3192" w:type="dxa"/>
            <w:shd w:val="clear" w:color="auto" w:fill="auto"/>
          </w:tcPr>
          <w:p w14:paraId="1FB32861" w14:textId="77777777" w:rsidR="00102826" w:rsidRPr="00E779A0" w:rsidRDefault="00102826" w:rsidP="003E3275">
            <w:pPr>
              <w:widowControl/>
              <w:jc w:val="center"/>
              <w:rPr>
                <w:rFonts w:cs="Arial"/>
              </w:rPr>
            </w:pPr>
            <w:r>
              <w:rPr>
                <w:rFonts w:cs="Arial"/>
              </w:rPr>
              <w:t>Access potential customers</w:t>
            </w:r>
          </w:p>
        </w:tc>
      </w:tr>
      <w:tr w:rsidR="00102826" w:rsidRPr="00E779A0" w14:paraId="65703CDF" w14:textId="77777777" w:rsidTr="00727906">
        <w:tc>
          <w:tcPr>
            <w:tcW w:w="3103" w:type="dxa"/>
            <w:shd w:val="clear" w:color="auto" w:fill="auto"/>
          </w:tcPr>
          <w:p w14:paraId="7FCB4AC7" w14:textId="77777777" w:rsidR="00102826" w:rsidRPr="00E779A0" w:rsidRDefault="00102826" w:rsidP="003E3275">
            <w:pPr>
              <w:widowControl/>
              <w:jc w:val="right"/>
              <w:rPr>
                <w:rFonts w:cs="Arial"/>
              </w:rPr>
            </w:pPr>
            <w:r>
              <w:rPr>
                <w:rFonts w:cs="Arial"/>
              </w:rPr>
              <w:t>Foundation Support</w:t>
            </w:r>
            <w:r w:rsidRPr="00E779A0">
              <w:rPr>
                <w:rFonts w:cs="Arial"/>
              </w:rPr>
              <w:t xml:space="preserve"> </w:t>
            </w:r>
          </w:p>
        </w:tc>
        <w:tc>
          <w:tcPr>
            <w:tcW w:w="3281" w:type="dxa"/>
            <w:shd w:val="clear" w:color="auto" w:fill="auto"/>
          </w:tcPr>
          <w:p w14:paraId="3500AF54" w14:textId="77777777" w:rsidR="00102826" w:rsidRPr="00E779A0" w:rsidRDefault="00102826" w:rsidP="003E3275">
            <w:pPr>
              <w:widowControl/>
              <w:jc w:val="center"/>
              <w:rPr>
                <w:rFonts w:cs="Arial"/>
              </w:rPr>
            </w:pPr>
            <w:r>
              <w:rPr>
                <w:rFonts w:cs="Arial"/>
              </w:rPr>
              <w:t>Foundations</w:t>
            </w:r>
          </w:p>
        </w:tc>
        <w:tc>
          <w:tcPr>
            <w:tcW w:w="3192" w:type="dxa"/>
            <w:shd w:val="clear" w:color="auto" w:fill="auto"/>
          </w:tcPr>
          <w:p w14:paraId="7652E6E1" w14:textId="77777777" w:rsidR="00102826" w:rsidRPr="00E779A0" w:rsidRDefault="00102826" w:rsidP="003E3275">
            <w:pPr>
              <w:widowControl/>
              <w:jc w:val="center"/>
              <w:rPr>
                <w:rFonts w:cs="Arial"/>
              </w:rPr>
            </w:pPr>
            <w:r>
              <w:rPr>
                <w:rFonts w:cs="Arial"/>
              </w:rPr>
              <w:t>Fulfill mission</w:t>
            </w:r>
          </w:p>
        </w:tc>
      </w:tr>
    </w:tbl>
    <w:p w14:paraId="1DDC3006" w14:textId="77777777" w:rsidR="00102826" w:rsidRDefault="00102826" w:rsidP="003E3275">
      <w:pPr>
        <w:widowControl/>
        <w:rPr>
          <w:rFonts w:cs="Arial"/>
        </w:rPr>
      </w:pPr>
    </w:p>
    <w:p w14:paraId="4963C02D" w14:textId="77777777" w:rsidR="00BA1D15" w:rsidRDefault="00BA1D15" w:rsidP="003E3275">
      <w:pPr>
        <w:pStyle w:val="Heading3"/>
        <w:widowControl/>
        <w:rPr>
          <w:rFonts w:cs="Arial"/>
        </w:rPr>
      </w:pPr>
      <w:bookmarkStart w:id="34" w:name="_Toc394862010"/>
      <w:r w:rsidRPr="008C7572">
        <w:rPr>
          <w:rFonts w:cs="Arial"/>
        </w:rPr>
        <w:t>Success Measures</w:t>
      </w:r>
      <w:bookmarkEnd w:id="34"/>
    </w:p>
    <w:p w14:paraId="12D05FE8" w14:textId="77777777" w:rsidR="00BA1D15" w:rsidRPr="00267CCB" w:rsidRDefault="00BA1D15" w:rsidP="003E3275">
      <w:pPr>
        <w:widowControl/>
      </w:pPr>
    </w:p>
    <w:p w14:paraId="5EFC0DCA" w14:textId="18F393CB" w:rsidR="00BA1D15" w:rsidRDefault="00BA1D15" w:rsidP="003E3275">
      <w:pPr>
        <w:widowControl/>
      </w:pPr>
      <w:r>
        <w:t>Success Measures allow TimeLine to track its</w:t>
      </w:r>
      <w:r w:rsidRPr="00E779A0">
        <w:t xml:space="preserve"> financial</w:t>
      </w:r>
      <w:r>
        <w:t xml:space="preserve"> well-being and the people served by LOBs.</w:t>
      </w:r>
      <w:r w:rsidRPr="00E779A0">
        <w:t xml:space="preserve"> </w:t>
      </w:r>
      <w:r w:rsidR="00E9571D" w:rsidRPr="00E779A0">
        <w:t>T</w:t>
      </w:r>
      <w:r w:rsidR="00E9571D">
        <w:t>his information is found in the organization’s</w:t>
      </w:r>
      <w:r w:rsidR="00E9571D" w:rsidRPr="00E779A0">
        <w:t xml:space="preserve"> most recent 990s, its annual report, and as </w:t>
      </w:r>
      <w:r w:rsidR="00E9571D">
        <w:t xml:space="preserve">described </w:t>
      </w:r>
      <w:r w:rsidR="00E9571D" w:rsidRPr="00E779A0">
        <w:t>by staff leadership</w:t>
      </w:r>
      <w:r>
        <w:t>.</w:t>
      </w:r>
      <w:r w:rsidRPr="00E779A0">
        <w:t xml:space="preserve"> </w:t>
      </w:r>
    </w:p>
    <w:p w14:paraId="06A9D54E" w14:textId="77777777" w:rsidR="00BA1D15" w:rsidRDefault="00BA1D15" w:rsidP="003E3275">
      <w:pPr>
        <w:widowControl/>
      </w:pPr>
    </w:p>
    <w:p w14:paraId="3C68B96C" w14:textId="6ED9F9DA" w:rsidR="00BA1D15" w:rsidRDefault="00BA1D15" w:rsidP="003E3275">
      <w:pPr>
        <w:widowControl/>
        <w:rPr>
          <w:rFonts w:cs="Arial"/>
        </w:rPr>
      </w:pPr>
      <w:r>
        <w:rPr>
          <w:rFonts w:cs="Arial"/>
        </w:rPr>
        <w:t xml:space="preserve">The chart below shows that </w:t>
      </w:r>
      <w:r w:rsidRPr="00E779A0">
        <w:rPr>
          <w:rFonts w:cs="Arial"/>
        </w:rPr>
        <w:t>Ti</w:t>
      </w:r>
      <w:r>
        <w:rPr>
          <w:rFonts w:cs="Arial"/>
        </w:rPr>
        <w:t>meLine had more expenses in 2013</w:t>
      </w:r>
      <w:r w:rsidRPr="00E779A0">
        <w:rPr>
          <w:rFonts w:cs="Arial"/>
        </w:rPr>
        <w:t xml:space="preserve"> than total revenue. Despite this minimal debt, TimeLine has maintained its healthy ratio, working capital, and operating reserves. Also tracked in the chart are the lines of business and the number of clients each line serves. </w:t>
      </w:r>
      <w:r w:rsidR="00E9571D">
        <w:rPr>
          <w:rFonts w:cs="Arial"/>
        </w:rPr>
        <w:t>In addition to the hard data found in 990s,</w:t>
      </w:r>
      <w:r w:rsidR="004A09C8">
        <w:rPr>
          <w:rFonts w:cs="Arial"/>
        </w:rPr>
        <w:t xml:space="preserve"> </w:t>
      </w:r>
      <w:r w:rsidR="00B9398E">
        <w:rPr>
          <w:rFonts w:cs="Arial"/>
        </w:rPr>
        <w:t>TimeL</w:t>
      </w:r>
      <w:r w:rsidR="00E9571D">
        <w:rPr>
          <w:rFonts w:cs="Arial"/>
        </w:rPr>
        <w:t>ine’s leadership confirms</w:t>
      </w:r>
      <w:r>
        <w:rPr>
          <w:rFonts w:cs="Arial"/>
        </w:rPr>
        <w:t xml:space="preserve"> </w:t>
      </w:r>
      <w:r w:rsidRPr="00E779A0">
        <w:rPr>
          <w:rFonts w:cs="Arial"/>
        </w:rPr>
        <w:t>that all programs have seen growth, with subscriptions most rapidly growing from year-to-year</w:t>
      </w:r>
      <w:r>
        <w:rPr>
          <w:rFonts w:cs="Arial"/>
        </w:rPr>
        <w:t>.</w:t>
      </w:r>
      <w:r>
        <w:rPr>
          <w:rStyle w:val="EndnoteReference"/>
          <w:rFonts w:cs="Arial"/>
        </w:rPr>
        <w:endnoteReference w:id="30"/>
      </w:r>
      <w:r w:rsidRPr="00E779A0">
        <w:rPr>
          <w:rFonts w:cs="Arial"/>
        </w:rPr>
        <w:t xml:space="preserve"> As TimeLine continues to track</w:t>
      </w:r>
      <w:r>
        <w:rPr>
          <w:rFonts w:cs="Arial"/>
        </w:rPr>
        <w:t xml:space="preserve"> s</w:t>
      </w:r>
      <w:r w:rsidRPr="00E779A0">
        <w:rPr>
          <w:rFonts w:cs="Arial"/>
        </w:rPr>
        <w:t>uccess</w:t>
      </w:r>
      <w:r>
        <w:rPr>
          <w:rFonts w:cs="Arial"/>
        </w:rPr>
        <w:t>,</w:t>
      </w:r>
      <w:r w:rsidRPr="00E779A0">
        <w:rPr>
          <w:rFonts w:cs="Arial"/>
        </w:rPr>
        <w:t xml:space="preserve"> </w:t>
      </w:r>
      <w:r>
        <w:rPr>
          <w:rFonts w:cs="Arial"/>
        </w:rPr>
        <w:t>I recommend that qualitative analysis (return patrons, resolved customer issues, etc.) also be tracked.</w:t>
      </w:r>
    </w:p>
    <w:p w14:paraId="189E44E5" w14:textId="1EFB8CCF" w:rsidR="00BA1D15" w:rsidRDefault="00BA1D15" w:rsidP="003E3275">
      <w:pPr>
        <w:widowControl/>
        <w:rPr>
          <w:rFonts w:cs="Arial"/>
        </w:rPr>
      </w:pP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4A09C8" w:rsidRPr="004A09C8" w14:paraId="7C36B22A" w14:textId="77777777" w:rsidTr="006B0BCF">
        <w:trPr>
          <w:jc w:val="center"/>
        </w:trPr>
        <w:tc>
          <w:tcPr>
            <w:tcW w:w="5260" w:type="dxa"/>
            <w:tcBorders>
              <w:top w:val="single" w:sz="4" w:space="0" w:color="auto"/>
              <w:left w:val="single" w:sz="4" w:space="0" w:color="auto"/>
              <w:bottom w:val="single" w:sz="4" w:space="0" w:color="auto"/>
              <w:right w:val="nil"/>
            </w:tcBorders>
            <w:shd w:val="clear" w:color="auto" w:fill="D9D9D9" w:themeFill="background1" w:themeFillShade="D9"/>
            <w:hideMark/>
          </w:tcPr>
          <w:p w14:paraId="66EA665D" w14:textId="77777777" w:rsidR="004A09C8" w:rsidRPr="004A09C8" w:rsidRDefault="004A09C8" w:rsidP="00FF6898">
            <w:pPr>
              <w:widowControl/>
              <w:jc w:val="right"/>
              <w:rPr>
                <w:rFonts w:cs="Arial"/>
              </w:rPr>
            </w:pPr>
            <w:r w:rsidRPr="004A09C8">
              <w:rPr>
                <w:rFonts w:cs="Arial"/>
                <w:b/>
                <w:bCs/>
              </w:rPr>
              <w:t xml:space="preserve">Mission Success Measures </w:t>
            </w:r>
            <w:r w:rsidRPr="004A09C8">
              <w:rPr>
                <w:rFonts w:cs="Arial"/>
              </w:rPr>
              <w:t>($ in thousands)</w:t>
            </w:r>
          </w:p>
        </w:tc>
        <w:tc>
          <w:tcPr>
            <w:tcW w:w="1260" w:type="dxa"/>
            <w:tcBorders>
              <w:top w:val="single" w:sz="4" w:space="0" w:color="auto"/>
              <w:left w:val="nil"/>
              <w:bottom w:val="single" w:sz="4" w:space="0" w:color="auto"/>
              <w:right w:val="nil"/>
            </w:tcBorders>
            <w:shd w:val="clear" w:color="auto" w:fill="D9D9D9" w:themeFill="background1" w:themeFillShade="D9"/>
            <w:hideMark/>
          </w:tcPr>
          <w:p w14:paraId="4965F1ED" w14:textId="77777777" w:rsidR="004A09C8" w:rsidRPr="004A09C8" w:rsidRDefault="004A09C8" w:rsidP="00FF6898">
            <w:pPr>
              <w:widowControl/>
              <w:jc w:val="right"/>
              <w:rPr>
                <w:rFonts w:cs="Arial"/>
                <w:bCs/>
                <w:color w:val="000000"/>
              </w:rPr>
            </w:pPr>
            <w:r w:rsidRPr="004A09C8">
              <w:rPr>
                <w:rFonts w:cs="Arial"/>
                <w:bCs/>
                <w:color w:val="000000"/>
              </w:rPr>
              <w:t>FYE 2011</w:t>
            </w:r>
          </w:p>
        </w:tc>
        <w:tc>
          <w:tcPr>
            <w:tcW w:w="1260" w:type="dxa"/>
            <w:tcBorders>
              <w:top w:val="single" w:sz="4" w:space="0" w:color="auto"/>
              <w:left w:val="nil"/>
              <w:bottom w:val="single" w:sz="4" w:space="0" w:color="auto"/>
              <w:right w:val="nil"/>
            </w:tcBorders>
            <w:shd w:val="clear" w:color="auto" w:fill="D9D9D9" w:themeFill="background1" w:themeFillShade="D9"/>
            <w:hideMark/>
          </w:tcPr>
          <w:p w14:paraId="66FEE4DE" w14:textId="77777777" w:rsidR="004A09C8" w:rsidRPr="004A09C8" w:rsidRDefault="004A09C8" w:rsidP="00FF6898">
            <w:pPr>
              <w:widowControl/>
              <w:jc w:val="right"/>
              <w:rPr>
                <w:rFonts w:cs="Arial"/>
                <w:bCs/>
                <w:color w:val="000000"/>
              </w:rPr>
            </w:pPr>
            <w:r w:rsidRPr="004A09C8">
              <w:rPr>
                <w:rFonts w:cs="Arial"/>
                <w:bCs/>
                <w:color w:val="000000"/>
              </w:rPr>
              <w:t>FYE 2012</w:t>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hideMark/>
          </w:tcPr>
          <w:p w14:paraId="5B9EF555" w14:textId="77777777" w:rsidR="004A09C8" w:rsidRPr="004A09C8" w:rsidRDefault="004A09C8" w:rsidP="00FF6898">
            <w:pPr>
              <w:widowControl/>
              <w:jc w:val="right"/>
              <w:rPr>
                <w:rFonts w:cs="Arial"/>
                <w:bCs/>
                <w:color w:val="000000"/>
              </w:rPr>
            </w:pPr>
            <w:r w:rsidRPr="004A09C8">
              <w:rPr>
                <w:rFonts w:cs="Arial"/>
                <w:bCs/>
                <w:color w:val="000000"/>
              </w:rPr>
              <w:t>FYE 2013</w:t>
            </w:r>
          </w:p>
        </w:tc>
      </w:tr>
      <w:tr w:rsidR="004A09C8" w:rsidRPr="004A09C8" w14:paraId="22B01C87" w14:textId="77777777" w:rsidTr="006B0BCF">
        <w:trPr>
          <w:jc w:val="center"/>
        </w:trPr>
        <w:tc>
          <w:tcPr>
            <w:tcW w:w="5260" w:type="dxa"/>
            <w:tcBorders>
              <w:top w:val="nil"/>
              <w:left w:val="single" w:sz="4" w:space="0" w:color="auto"/>
              <w:bottom w:val="nil"/>
              <w:right w:val="nil"/>
            </w:tcBorders>
            <w:shd w:val="clear" w:color="auto" w:fill="auto"/>
            <w:hideMark/>
          </w:tcPr>
          <w:p w14:paraId="595DF1DD" w14:textId="77777777" w:rsidR="004A09C8" w:rsidRPr="004A09C8" w:rsidRDefault="004A09C8" w:rsidP="00FF6898">
            <w:pPr>
              <w:widowControl/>
              <w:jc w:val="right"/>
              <w:rPr>
                <w:rFonts w:cs="Arial"/>
              </w:rPr>
            </w:pPr>
            <w:r w:rsidRPr="004A09C8">
              <w:rPr>
                <w:rFonts w:cs="Arial"/>
                <w:b/>
                <w:bCs/>
              </w:rPr>
              <w:t>Profit &amp; Loss</w:t>
            </w:r>
            <w:r w:rsidRPr="004A09C8">
              <w:rPr>
                <w:rFonts w:cs="Arial"/>
              </w:rPr>
              <w:t>: Contributed Revenue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041487D3" w14:textId="77777777" w:rsidR="004A09C8" w:rsidRPr="004A09C8" w:rsidRDefault="004A09C8" w:rsidP="00FF6898">
            <w:pPr>
              <w:widowControl/>
              <w:jc w:val="right"/>
              <w:rPr>
                <w:rFonts w:cs="Arial"/>
              </w:rPr>
            </w:pPr>
            <w:r w:rsidRPr="004A09C8">
              <w:rPr>
                <w:rFonts w:cs="Arial"/>
              </w:rPr>
              <w:t>490</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22AB69A5" w14:textId="77777777" w:rsidR="004A09C8" w:rsidRPr="004A09C8" w:rsidRDefault="004A09C8" w:rsidP="00FF6898">
            <w:pPr>
              <w:widowControl/>
              <w:jc w:val="right"/>
              <w:rPr>
                <w:rFonts w:cs="Arial"/>
              </w:rPr>
            </w:pPr>
            <w:r w:rsidRPr="004A09C8">
              <w:rPr>
                <w:rFonts w:cs="Arial"/>
              </w:rPr>
              <w:t>513</w:t>
            </w: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25009711" w14:textId="77777777" w:rsidR="004A09C8" w:rsidRPr="004A09C8" w:rsidRDefault="004A09C8" w:rsidP="00FF6898">
            <w:pPr>
              <w:widowControl/>
              <w:jc w:val="right"/>
              <w:rPr>
                <w:rFonts w:cs="Arial"/>
              </w:rPr>
            </w:pPr>
            <w:r w:rsidRPr="004A09C8">
              <w:rPr>
                <w:rFonts w:cs="Arial"/>
              </w:rPr>
              <w:t>512</w:t>
            </w:r>
          </w:p>
        </w:tc>
      </w:tr>
      <w:tr w:rsidR="004A09C8" w:rsidRPr="004A09C8" w14:paraId="6475DCA8" w14:textId="77777777" w:rsidTr="006B0BCF">
        <w:trPr>
          <w:jc w:val="center"/>
        </w:trPr>
        <w:tc>
          <w:tcPr>
            <w:tcW w:w="5260" w:type="dxa"/>
            <w:tcBorders>
              <w:top w:val="nil"/>
              <w:left w:val="single" w:sz="4" w:space="0" w:color="auto"/>
              <w:bottom w:val="nil"/>
              <w:right w:val="nil"/>
            </w:tcBorders>
            <w:shd w:val="clear" w:color="auto" w:fill="auto"/>
            <w:hideMark/>
          </w:tcPr>
          <w:p w14:paraId="5943271B" w14:textId="77777777" w:rsidR="004A09C8" w:rsidRPr="004A09C8" w:rsidRDefault="004A09C8" w:rsidP="00FF6898">
            <w:pPr>
              <w:widowControl/>
              <w:jc w:val="right"/>
              <w:rPr>
                <w:rFonts w:cs="Arial"/>
              </w:rPr>
            </w:pPr>
            <w:r w:rsidRPr="004A09C8">
              <w:rPr>
                <w:rFonts w:cs="Arial"/>
              </w:rPr>
              <w:t>Non-contributed Revenue $</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00401C44" w14:textId="77777777" w:rsidR="004A09C8" w:rsidRPr="004A09C8" w:rsidRDefault="004A09C8" w:rsidP="00FF6898">
            <w:pPr>
              <w:widowControl/>
              <w:jc w:val="right"/>
              <w:rPr>
                <w:rFonts w:cs="Arial"/>
              </w:rPr>
            </w:pPr>
            <w:r w:rsidRPr="004A09C8">
              <w:rPr>
                <w:rFonts w:cs="Arial"/>
              </w:rPr>
              <w:t>657</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36890DEF" w14:textId="77777777" w:rsidR="004A09C8" w:rsidRPr="004A09C8" w:rsidRDefault="004A09C8" w:rsidP="00FF6898">
            <w:pPr>
              <w:widowControl/>
              <w:jc w:val="right"/>
              <w:rPr>
                <w:rFonts w:cs="Arial"/>
              </w:rPr>
            </w:pPr>
            <w:r w:rsidRPr="004A09C8">
              <w:rPr>
                <w:rFonts w:cs="Arial"/>
              </w:rPr>
              <w:t>835</w:t>
            </w:r>
          </w:p>
        </w:tc>
        <w:tc>
          <w:tcPr>
            <w:tcW w:w="1260" w:type="dxa"/>
            <w:tcBorders>
              <w:top w:val="single" w:sz="2" w:space="0" w:color="D9D9D9" w:themeColor="background1" w:themeShade="D9"/>
              <w:left w:val="nil"/>
              <w:bottom w:val="single" w:sz="4" w:space="0" w:color="auto"/>
              <w:right w:val="single" w:sz="4" w:space="0" w:color="auto"/>
            </w:tcBorders>
            <w:shd w:val="clear" w:color="auto" w:fill="auto"/>
            <w:hideMark/>
          </w:tcPr>
          <w:p w14:paraId="42E84A44" w14:textId="77777777" w:rsidR="004A09C8" w:rsidRPr="004A09C8" w:rsidRDefault="004A09C8" w:rsidP="00FF6898">
            <w:pPr>
              <w:widowControl/>
              <w:jc w:val="right"/>
              <w:rPr>
                <w:rFonts w:cs="Arial"/>
              </w:rPr>
            </w:pPr>
            <w:r w:rsidRPr="004A09C8">
              <w:rPr>
                <w:rFonts w:cs="Arial"/>
              </w:rPr>
              <w:t>849</w:t>
            </w:r>
          </w:p>
        </w:tc>
      </w:tr>
      <w:tr w:rsidR="004A09C8" w:rsidRPr="004A09C8" w14:paraId="15089D87" w14:textId="77777777" w:rsidTr="006B0BCF">
        <w:trPr>
          <w:jc w:val="center"/>
        </w:trPr>
        <w:tc>
          <w:tcPr>
            <w:tcW w:w="5260" w:type="dxa"/>
            <w:tcBorders>
              <w:top w:val="nil"/>
              <w:left w:val="single" w:sz="4" w:space="0" w:color="auto"/>
              <w:bottom w:val="nil"/>
              <w:right w:val="nil"/>
            </w:tcBorders>
            <w:shd w:val="clear" w:color="auto" w:fill="auto"/>
            <w:hideMark/>
          </w:tcPr>
          <w:p w14:paraId="189EFD96" w14:textId="77777777" w:rsidR="004A09C8" w:rsidRPr="004A09C8" w:rsidRDefault="004A09C8" w:rsidP="00FF6898">
            <w:pPr>
              <w:widowControl/>
              <w:jc w:val="right"/>
              <w:rPr>
                <w:rFonts w:cs="Arial"/>
              </w:rPr>
            </w:pPr>
            <w:r w:rsidRPr="004A09C8">
              <w:rPr>
                <w:rFonts w:cs="Arial"/>
              </w:rPr>
              <w:t>Total Revenue $</w:t>
            </w:r>
          </w:p>
        </w:tc>
        <w:tc>
          <w:tcPr>
            <w:tcW w:w="1260" w:type="dxa"/>
            <w:tcBorders>
              <w:top w:val="nil"/>
              <w:left w:val="nil"/>
              <w:bottom w:val="single" w:sz="4" w:space="0" w:color="auto"/>
              <w:right w:val="nil"/>
            </w:tcBorders>
            <w:shd w:val="clear" w:color="auto" w:fill="auto"/>
            <w:hideMark/>
          </w:tcPr>
          <w:p w14:paraId="26733431" w14:textId="77777777" w:rsidR="004A09C8" w:rsidRPr="004A09C8" w:rsidRDefault="004A09C8" w:rsidP="00FF6898">
            <w:pPr>
              <w:widowControl/>
              <w:jc w:val="right"/>
              <w:rPr>
                <w:rFonts w:cs="Arial"/>
              </w:rPr>
            </w:pPr>
            <w:r w:rsidRPr="004A09C8">
              <w:rPr>
                <w:rFonts w:cs="Arial"/>
              </w:rPr>
              <w:t>1,148</w:t>
            </w:r>
          </w:p>
        </w:tc>
        <w:tc>
          <w:tcPr>
            <w:tcW w:w="1260" w:type="dxa"/>
            <w:tcBorders>
              <w:top w:val="nil"/>
              <w:left w:val="nil"/>
              <w:bottom w:val="single" w:sz="4" w:space="0" w:color="auto"/>
              <w:right w:val="nil"/>
            </w:tcBorders>
            <w:shd w:val="clear" w:color="auto" w:fill="auto"/>
            <w:hideMark/>
          </w:tcPr>
          <w:p w14:paraId="2CA60754" w14:textId="77777777" w:rsidR="004A09C8" w:rsidRPr="004A09C8" w:rsidRDefault="004A09C8" w:rsidP="00FF6898">
            <w:pPr>
              <w:widowControl/>
              <w:jc w:val="right"/>
              <w:rPr>
                <w:rFonts w:cs="Arial"/>
              </w:rPr>
            </w:pPr>
            <w:r w:rsidRPr="004A09C8">
              <w:rPr>
                <w:rFonts w:cs="Arial"/>
              </w:rPr>
              <w:t>1,348</w:t>
            </w:r>
          </w:p>
        </w:tc>
        <w:tc>
          <w:tcPr>
            <w:tcW w:w="1260" w:type="dxa"/>
            <w:tcBorders>
              <w:top w:val="nil"/>
              <w:left w:val="nil"/>
              <w:bottom w:val="single" w:sz="4" w:space="0" w:color="auto"/>
              <w:right w:val="single" w:sz="4" w:space="0" w:color="auto"/>
            </w:tcBorders>
            <w:shd w:val="clear" w:color="auto" w:fill="auto"/>
            <w:hideMark/>
          </w:tcPr>
          <w:p w14:paraId="7873FEF3" w14:textId="77777777" w:rsidR="004A09C8" w:rsidRPr="004A09C8" w:rsidRDefault="004A09C8" w:rsidP="00FF6898">
            <w:pPr>
              <w:widowControl/>
              <w:jc w:val="right"/>
              <w:rPr>
                <w:rFonts w:cs="Arial"/>
              </w:rPr>
            </w:pPr>
            <w:r w:rsidRPr="004A09C8">
              <w:rPr>
                <w:rFonts w:cs="Arial"/>
              </w:rPr>
              <w:t>1,361</w:t>
            </w:r>
          </w:p>
        </w:tc>
      </w:tr>
      <w:tr w:rsidR="004A09C8" w:rsidRPr="004A09C8" w14:paraId="66CD3A48" w14:textId="77777777" w:rsidTr="006B0BCF">
        <w:trPr>
          <w:jc w:val="center"/>
        </w:trPr>
        <w:tc>
          <w:tcPr>
            <w:tcW w:w="5260" w:type="dxa"/>
            <w:tcBorders>
              <w:top w:val="nil"/>
              <w:left w:val="single" w:sz="4" w:space="0" w:color="auto"/>
              <w:bottom w:val="nil"/>
              <w:right w:val="nil"/>
            </w:tcBorders>
            <w:shd w:val="clear" w:color="auto" w:fill="auto"/>
            <w:hideMark/>
          </w:tcPr>
          <w:p w14:paraId="068FF13B" w14:textId="77777777" w:rsidR="004A09C8" w:rsidRPr="004A09C8" w:rsidRDefault="004A09C8" w:rsidP="00FF6898">
            <w:pPr>
              <w:widowControl/>
              <w:jc w:val="right"/>
              <w:rPr>
                <w:rFonts w:cs="Arial"/>
              </w:rPr>
            </w:pPr>
            <w:r w:rsidRPr="004A09C8">
              <w:rPr>
                <w:rFonts w:cs="Arial"/>
              </w:rPr>
              <w:t>Total Expenses $</w:t>
            </w:r>
          </w:p>
        </w:tc>
        <w:tc>
          <w:tcPr>
            <w:tcW w:w="1260" w:type="dxa"/>
            <w:tcBorders>
              <w:top w:val="nil"/>
              <w:left w:val="nil"/>
              <w:bottom w:val="single" w:sz="4" w:space="0" w:color="auto"/>
              <w:right w:val="nil"/>
            </w:tcBorders>
            <w:shd w:val="clear" w:color="auto" w:fill="auto"/>
            <w:hideMark/>
          </w:tcPr>
          <w:p w14:paraId="5B2605DA" w14:textId="77777777" w:rsidR="004A09C8" w:rsidRPr="004A09C8" w:rsidRDefault="004A09C8" w:rsidP="00FF6898">
            <w:pPr>
              <w:widowControl/>
              <w:jc w:val="right"/>
              <w:rPr>
                <w:rFonts w:cs="Arial"/>
              </w:rPr>
            </w:pPr>
            <w:r w:rsidRPr="004A09C8">
              <w:rPr>
                <w:rFonts w:cs="Arial"/>
              </w:rPr>
              <w:t>1,055</w:t>
            </w:r>
          </w:p>
        </w:tc>
        <w:tc>
          <w:tcPr>
            <w:tcW w:w="1260" w:type="dxa"/>
            <w:tcBorders>
              <w:top w:val="nil"/>
              <w:left w:val="nil"/>
              <w:bottom w:val="single" w:sz="4" w:space="0" w:color="auto"/>
              <w:right w:val="nil"/>
            </w:tcBorders>
            <w:shd w:val="clear" w:color="auto" w:fill="auto"/>
            <w:hideMark/>
          </w:tcPr>
          <w:p w14:paraId="5CBB567C" w14:textId="77777777" w:rsidR="004A09C8" w:rsidRPr="004A09C8" w:rsidRDefault="004A09C8" w:rsidP="00FF6898">
            <w:pPr>
              <w:widowControl/>
              <w:jc w:val="right"/>
              <w:rPr>
                <w:rFonts w:cs="Arial"/>
              </w:rPr>
            </w:pPr>
            <w:r w:rsidRPr="004A09C8">
              <w:rPr>
                <w:rFonts w:cs="Arial"/>
              </w:rPr>
              <w:t>1,270</w:t>
            </w:r>
          </w:p>
        </w:tc>
        <w:tc>
          <w:tcPr>
            <w:tcW w:w="1260" w:type="dxa"/>
            <w:tcBorders>
              <w:top w:val="nil"/>
              <w:left w:val="nil"/>
              <w:bottom w:val="single" w:sz="4" w:space="0" w:color="auto"/>
              <w:right w:val="single" w:sz="4" w:space="0" w:color="auto"/>
            </w:tcBorders>
            <w:shd w:val="clear" w:color="auto" w:fill="auto"/>
            <w:hideMark/>
          </w:tcPr>
          <w:p w14:paraId="19F1A82B" w14:textId="77777777" w:rsidR="004A09C8" w:rsidRPr="004A09C8" w:rsidRDefault="004A09C8" w:rsidP="00FF6898">
            <w:pPr>
              <w:widowControl/>
              <w:jc w:val="right"/>
              <w:rPr>
                <w:rFonts w:cs="Arial"/>
              </w:rPr>
            </w:pPr>
            <w:r w:rsidRPr="004A09C8">
              <w:rPr>
                <w:rFonts w:cs="Arial"/>
              </w:rPr>
              <w:t>1,372</w:t>
            </w:r>
          </w:p>
        </w:tc>
      </w:tr>
      <w:tr w:rsidR="004A09C8" w:rsidRPr="004A09C8" w14:paraId="7CB910AE" w14:textId="77777777" w:rsidTr="006B0BCF">
        <w:trPr>
          <w:jc w:val="center"/>
        </w:trPr>
        <w:tc>
          <w:tcPr>
            <w:tcW w:w="5260" w:type="dxa"/>
            <w:tcBorders>
              <w:top w:val="nil"/>
              <w:left w:val="single" w:sz="4" w:space="0" w:color="auto"/>
              <w:bottom w:val="single" w:sz="4" w:space="0" w:color="auto"/>
              <w:right w:val="nil"/>
            </w:tcBorders>
            <w:shd w:val="clear" w:color="auto" w:fill="auto"/>
            <w:hideMark/>
          </w:tcPr>
          <w:p w14:paraId="6A41D2FE" w14:textId="77777777" w:rsidR="004A09C8" w:rsidRPr="004A09C8" w:rsidRDefault="004A09C8" w:rsidP="00FF6898">
            <w:pPr>
              <w:widowControl/>
              <w:jc w:val="right"/>
              <w:rPr>
                <w:rFonts w:cs="Arial"/>
              </w:rPr>
            </w:pPr>
            <w:r w:rsidRPr="004A09C8">
              <w:rPr>
                <w:rFonts w:cs="Arial"/>
              </w:rPr>
              <w:t>Revenue less Expenses $</w:t>
            </w:r>
          </w:p>
        </w:tc>
        <w:tc>
          <w:tcPr>
            <w:tcW w:w="1260" w:type="dxa"/>
            <w:tcBorders>
              <w:top w:val="nil"/>
              <w:left w:val="nil"/>
              <w:bottom w:val="single" w:sz="4" w:space="0" w:color="auto"/>
              <w:right w:val="nil"/>
            </w:tcBorders>
            <w:shd w:val="clear" w:color="auto" w:fill="auto"/>
            <w:hideMark/>
          </w:tcPr>
          <w:p w14:paraId="7A483742" w14:textId="77777777" w:rsidR="004A09C8" w:rsidRPr="004A09C8" w:rsidRDefault="004A09C8" w:rsidP="00FF6898">
            <w:pPr>
              <w:widowControl/>
              <w:jc w:val="right"/>
              <w:rPr>
                <w:rFonts w:cs="Arial"/>
              </w:rPr>
            </w:pPr>
            <w:r w:rsidRPr="004A09C8">
              <w:rPr>
                <w:rFonts w:cs="Arial"/>
              </w:rPr>
              <w:t>93</w:t>
            </w:r>
          </w:p>
        </w:tc>
        <w:tc>
          <w:tcPr>
            <w:tcW w:w="1260" w:type="dxa"/>
            <w:tcBorders>
              <w:top w:val="nil"/>
              <w:left w:val="nil"/>
              <w:bottom w:val="single" w:sz="4" w:space="0" w:color="auto"/>
              <w:right w:val="nil"/>
            </w:tcBorders>
            <w:shd w:val="clear" w:color="auto" w:fill="auto"/>
            <w:hideMark/>
          </w:tcPr>
          <w:p w14:paraId="3F7CC8C7" w14:textId="77777777" w:rsidR="004A09C8" w:rsidRPr="004A09C8" w:rsidRDefault="004A09C8" w:rsidP="00FF6898">
            <w:pPr>
              <w:widowControl/>
              <w:jc w:val="right"/>
              <w:rPr>
                <w:rFonts w:cs="Arial"/>
              </w:rPr>
            </w:pPr>
            <w:r w:rsidRPr="004A09C8">
              <w:rPr>
                <w:rFonts w:cs="Arial"/>
              </w:rPr>
              <w:t>78</w:t>
            </w:r>
          </w:p>
        </w:tc>
        <w:tc>
          <w:tcPr>
            <w:tcW w:w="1260" w:type="dxa"/>
            <w:tcBorders>
              <w:top w:val="nil"/>
              <w:left w:val="nil"/>
              <w:bottom w:val="single" w:sz="4" w:space="0" w:color="auto"/>
              <w:right w:val="single" w:sz="4" w:space="0" w:color="auto"/>
            </w:tcBorders>
            <w:shd w:val="clear" w:color="auto" w:fill="auto"/>
            <w:hideMark/>
          </w:tcPr>
          <w:p w14:paraId="312F400D" w14:textId="77777777" w:rsidR="004A09C8" w:rsidRPr="004A09C8" w:rsidRDefault="004A09C8" w:rsidP="00FF6898">
            <w:pPr>
              <w:widowControl/>
              <w:jc w:val="right"/>
              <w:rPr>
                <w:rFonts w:cs="Arial"/>
              </w:rPr>
            </w:pPr>
            <w:r w:rsidRPr="004A09C8">
              <w:rPr>
                <w:rFonts w:cs="Arial"/>
                <w:color w:val="FF0000"/>
              </w:rPr>
              <w:t>(11)</w:t>
            </w:r>
          </w:p>
        </w:tc>
      </w:tr>
      <w:tr w:rsidR="004A09C8" w:rsidRPr="004A09C8" w14:paraId="650B065F" w14:textId="77777777" w:rsidTr="006B0BCF">
        <w:trPr>
          <w:jc w:val="center"/>
        </w:trPr>
        <w:tc>
          <w:tcPr>
            <w:tcW w:w="5260" w:type="dxa"/>
            <w:tcBorders>
              <w:top w:val="nil"/>
              <w:left w:val="single" w:sz="4" w:space="0" w:color="auto"/>
              <w:bottom w:val="nil"/>
              <w:right w:val="nil"/>
            </w:tcBorders>
            <w:shd w:val="clear" w:color="auto" w:fill="auto"/>
            <w:hideMark/>
          </w:tcPr>
          <w:p w14:paraId="62C1DADF" w14:textId="77777777" w:rsidR="004A09C8" w:rsidRPr="004A09C8" w:rsidRDefault="004A09C8" w:rsidP="00FF6898">
            <w:pPr>
              <w:widowControl/>
              <w:jc w:val="right"/>
              <w:rPr>
                <w:rFonts w:cs="Arial"/>
              </w:rPr>
            </w:pPr>
            <w:r w:rsidRPr="004A09C8">
              <w:rPr>
                <w:rFonts w:cs="Arial"/>
                <w:b/>
                <w:bCs/>
              </w:rPr>
              <w:t>Balance Sheet</w:t>
            </w:r>
            <w:r w:rsidRPr="004A09C8">
              <w:rPr>
                <w:rFonts w:cs="Arial"/>
              </w:rPr>
              <w:t>: Assets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41F679FF" w14:textId="77777777" w:rsidR="004A09C8" w:rsidRPr="004A09C8" w:rsidRDefault="004A09C8" w:rsidP="00FF6898">
            <w:pPr>
              <w:widowControl/>
              <w:jc w:val="right"/>
              <w:rPr>
                <w:rFonts w:cs="Arial"/>
              </w:rPr>
            </w:pPr>
            <w:r w:rsidRPr="004A09C8">
              <w:rPr>
                <w:rFonts w:cs="Arial"/>
              </w:rPr>
              <w:t>911</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27B31570" w14:textId="77777777" w:rsidR="004A09C8" w:rsidRPr="004A09C8" w:rsidRDefault="004A09C8" w:rsidP="00FF6898">
            <w:pPr>
              <w:widowControl/>
              <w:jc w:val="right"/>
              <w:rPr>
                <w:rFonts w:cs="Arial"/>
              </w:rPr>
            </w:pPr>
            <w:r w:rsidRPr="004A09C8">
              <w:rPr>
                <w:rFonts w:cs="Arial"/>
              </w:rPr>
              <w:t>1,065</w:t>
            </w: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1C4A2F73" w14:textId="77777777" w:rsidR="004A09C8" w:rsidRPr="004A09C8" w:rsidRDefault="004A09C8" w:rsidP="00FF6898">
            <w:pPr>
              <w:widowControl/>
              <w:jc w:val="right"/>
              <w:rPr>
                <w:rFonts w:cs="Arial"/>
              </w:rPr>
            </w:pPr>
            <w:r w:rsidRPr="004A09C8">
              <w:rPr>
                <w:rFonts w:cs="Arial"/>
              </w:rPr>
              <w:t>1,053</w:t>
            </w:r>
          </w:p>
        </w:tc>
      </w:tr>
      <w:tr w:rsidR="004A09C8" w:rsidRPr="004A09C8" w14:paraId="155E06E9" w14:textId="77777777" w:rsidTr="006B0BCF">
        <w:trPr>
          <w:jc w:val="center"/>
        </w:trPr>
        <w:tc>
          <w:tcPr>
            <w:tcW w:w="5260" w:type="dxa"/>
            <w:tcBorders>
              <w:top w:val="nil"/>
              <w:left w:val="single" w:sz="4" w:space="0" w:color="auto"/>
              <w:bottom w:val="nil"/>
              <w:right w:val="nil"/>
            </w:tcBorders>
            <w:shd w:val="clear" w:color="auto" w:fill="auto"/>
            <w:hideMark/>
          </w:tcPr>
          <w:p w14:paraId="7300622B" w14:textId="77777777" w:rsidR="004A09C8" w:rsidRPr="004A09C8" w:rsidRDefault="004A09C8" w:rsidP="00FF6898">
            <w:pPr>
              <w:widowControl/>
              <w:jc w:val="right"/>
              <w:rPr>
                <w:rFonts w:cs="Arial"/>
              </w:rPr>
            </w:pPr>
            <w:r w:rsidRPr="004A09C8">
              <w:rPr>
                <w:rFonts w:cs="Arial"/>
              </w:rPr>
              <w:t>Liabilities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0C30EE5" w14:textId="77777777" w:rsidR="004A09C8" w:rsidRPr="004A09C8" w:rsidRDefault="004A09C8" w:rsidP="00FF6898">
            <w:pPr>
              <w:widowControl/>
              <w:jc w:val="right"/>
              <w:rPr>
                <w:rFonts w:cs="Arial"/>
              </w:rPr>
            </w:pPr>
            <w:r w:rsidRPr="004A09C8">
              <w:rPr>
                <w:rFonts w:cs="Arial"/>
              </w:rPr>
              <w:t>346</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061F4A07" w14:textId="77777777" w:rsidR="004A09C8" w:rsidRPr="004A09C8" w:rsidRDefault="004A09C8" w:rsidP="00FF6898">
            <w:pPr>
              <w:widowControl/>
              <w:jc w:val="right"/>
              <w:rPr>
                <w:rFonts w:cs="Arial"/>
              </w:rPr>
            </w:pPr>
            <w:r w:rsidRPr="004A09C8">
              <w:rPr>
                <w:rFonts w:cs="Arial"/>
              </w:rPr>
              <w:t>421</w:t>
            </w: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9679221" w14:textId="77777777" w:rsidR="004A09C8" w:rsidRPr="004A09C8" w:rsidRDefault="004A09C8" w:rsidP="00FF6898">
            <w:pPr>
              <w:widowControl/>
              <w:jc w:val="right"/>
              <w:rPr>
                <w:rFonts w:cs="Arial"/>
              </w:rPr>
            </w:pPr>
            <w:r w:rsidRPr="004A09C8">
              <w:rPr>
                <w:rFonts w:cs="Arial"/>
              </w:rPr>
              <w:t>420</w:t>
            </w:r>
          </w:p>
        </w:tc>
      </w:tr>
      <w:tr w:rsidR="004A09C8" w:rsidRPr="004A09C8" w14:paraId="034178BB" w14:textId="77777777" w:rsidTr="006B0BCF">
        <w:trPr>
          <w:jc w:val="center"/>
        </w:trPr>
        <w:tc>
          <w:tcPr>
            <w:tcW w:w="5260" w:type="dxa"/>
            <w:tcBorders>
              <w:top w:val="nil"/>
              <w:left w:val="single" w:sz="4" w:space="0" w:color="auto"/>
              <w:bottom w:val="single" w:sz="4" w:space="0" w:color="auto"/>
              <w:right w:val="nil"/>
            </w:tcBorders>
            <w:shd w:val="clear" w:color="auto" w:fill="auto"/>
            <w:hideMark/>
          </w:tcPr>
          <w:p w14:paraId="533BC321" w14:textId="77777777" w:rsidR="004A09C8" w:rsidRPr="004A09C8" w:rsidRDefault="004A09C8" w:rsidP="00FF6898">
            <w:pPr>
              <w:widowControl/>
              <w:jc w:val="right"/>
              <w:rPr>
                <w:rFonts w:cs="Arial"/>
              </w:rPr>
            </w:pPr>
            <w:r w:rsidRPr="004A09C8">
              <w:rPr>
                <w:rFonts w:cs="Arial"/>
              </w:rPr>
              <w:t>Net Assets $</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36B9A274" w14:textId="77777777" w:rsidR="004A09C8" w:rsidRPr="004A09C8" w:rsidRDefault="004A09C8" w:rsidP="00FF6898">
            <w:pPr>
              <w:widowControl/>
              <w:jc w:val="right"/>
              <w:rPr>
                <w:rFonts w:cs="Arial"/>
              </w:rPr>
            </w:pPr>
            <w:r w:rsidRPr="004A09C8">
              <w:rPr>
                <w:rFonts w:cs="Arial"/>
              </w:rPr>
              <w:t>566</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0A9A1156" w14:textId="77777777" w:rsidR="004A09C8" w:rsidRPr="004A09C8" w:rsidRDefault="004A09C8" w:rsidP="00FF6898">
            <w:pPr>
              <w:widowControl/>
              <w:jc w:val="right"/>
              <w:rPr>
                <w:rFonts w:cs="Arial"/>
              </w:rPr>
            </w:pPr>
            <w:r w:rsidRPr="004A09C8">
              <w:rPr>
                <w:rFonts w:cs="Arial"/>
              </w:rPr>
              <w:t>644</w:t>
            </w:r>
          </w:p>
        </w:tc>
        <w:tc>
          <w:tcPr>
            <w:tcW w:w="1260" w:type="dxa"/>
            <w:tcBorders>
              <w:top w:val="single" w:sz="2" w:space="0" w:color="D9D9D9" w:themeColor="background1" w:themeShade="D9"/>
              <w:left w:val="nil"/>
              <w:bottom w:val="single" w:sz="4" w:space="0" w:color="auto"/>
              <w:right w:val="single" w:sz="4" w:space="0" w:color="auto"/>
            </w:tcBorders>
            <w:shd w:val="clear" w:color="auto" w:fill="auto"/>
            <w:hideMark/>
          </w:tcPr>
          <w:p w14:paraId="5397D7DF" w14:textId="77777777" w:rsidR="004A09C8" w:rsidRPr="004A09C8" w:rsidRDefault="004A09C8" w:rsidP="00FF6898">
            <w:pPr>
              <w:widowControl/>
              <w:jc w:val="right"/>
              <w:rPr>
                <w:rFonts w:cs="Arial"/>
              </w:rPr>
            </w:pPr>
            <w:r w:rsidRPr="004A09C8">
              <w:rPr>
                <w:rFonts w:cs="Arial"/>
              </w:rPr>
              <w:t>633</w:t>
            </w:r>
          </w:p>
        </w:tc>
      </w:tr>
      <w:tr w:rsidR="004A09C8" w:rsidRPr="004A09C8" w14:paraId="7F9F7A8C" w14:textId="77777777" w:rsidTr="006B0BCF">
        <w:trPr>
          <w:jc w:val="center"/>
        </w:trPr>
        <w:tc>
          <w:tcPr>
            <w:tcW w:w="5260" w:type="dxa"/>
            <w:tcBorders>
              <w:top w:val="nil"/>
              <w:left w:val="single" w:sz="4" w:space="0" w:color="auto"/>
              <w:bottom w:val="nil"/>
              <w:right w:val="nil"/>
            </w:tcBorders>
            <w:shd w:val="clear" w:color="auto" w:fill="auto"/>
            <w:hideMark/>
          </w:tcPr>
          <w:p w14:paraId="01C154EF" w14:textId="77777777" w:rsidR="004A09C8" w:rsidRPr="004A09C8" w:rsidRDefault="004A09C8" w:rsidP="00FF6898">
            <w:pPr>
              <w:widowControl/>
              <w:jc w:val="right"/>
              <w:rPr>
                <w:rFonts w:cs="Arial"/>
              </w:rPr>
            </w:pPr>
            <w:r w:rsidRPr="004A09C8">
              <w:rPr>
                <w:rFonts w:cs="Arial"/>
                <w:b/>
                <w:bCs/>
              </w:rPr>
              <w:t>Capital Structure</w:t>
            </w:r>
            <w:r w:rsidRPr="004A09C8">
              <w:rPr>
                <w:rFonts w:cs="Arial"/>
              </w:rPr>
              <w:t xml:space="preserve">: Total Margin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70E414BD" w14:textId="77777777" w:rsidR="004A09C8" w:rsidRPr="004A09C8" w:rsidRDefault="004A09C8" w:rsidP="00FF6898">
            <w:pPr>
              <w:widowControl/>
              <w:jc w:val="right"/>
              <w:rPr>
                <w:rFonts w:cs="Arial"/>
                <w:color w:val="000000"/>
              </w:rPr>
            </w:pPr>
            <w:r w:rsidRPr="004A09C8">
              <w:rPr>
                <w:rFonts w:cs="Arial"/>
                <w:color w:val="000000"/>
              </w:rPr>
              <w:t xml:space="preserve">0.08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78FC852C" w14:textId="77777777" w:rsidR="004A09C8" w:rsidRPr="004A09C8" w:rsidRDefault="004A09C8" w:rsidP="00FF6898">
            <w:pPr>
              <w:widowControl/>
              <w:jc w:val="right"/>
              <w:rPr>
                <w:rFonts w:cs="Arial"/>
                <w:color w:val="000000"/>
              </w:rPr>
            </w:pPr>
            <w:r w:rsidRPr="004A09C8">
              <w:rPr>
                <w:rFonts w:cs="Arial"/>
                <w:color w:val="000000"/>
              </w:rPr>
              <w:t xml:space="preserve">0.06 </w:t>
            </w: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0A8DDE8D" w14:textId="77777777" w:rsidR="004A09C8" w:rsidRPr="004A09C8" w:rsidRDefault="004A09C8" w:rsidP="00FF6898">
            <w:pPr>
              <w:widowControl/>
              <w:jc w:val="right"/>
              <w:rPr>
                <w:rFonts w:cs="Arial"/>
                <w:color w:val="000000"/>
              </w:rPr>
            </w:pPr>
            <w:r w:rsidRPr="004A09C8">
              <w:rPr>
                <w:rFonts w:cs="Arial"/>
                <w:color w:val="FF0000"/>
              </w:rPr>
              <w:t>(0.01)</w:t>
            </w:r>
          </w:p>
        </w:tc>
      </w:tr>
      <w:tr w:rsidR="004A09C8" w:rsidRPr="004A09C8" w14:paraId="69FF3AB8" w14:textId="77777777" w:rsidTr="006B0BCF">
        <w:trPr>
          <w:jc w:val="center"/>
        </w:trPr>
        <w:tc>
          <w:tcPr>
            <w:tcW w:w="5260" w:type="dxa"/>
            <w:tcBorders>
              <w:top w:val="nil"/>
              <w:left w:val="single" w:sz="4" w:space="0" w:color="auto"/>
              <w:bottom w:val="nil"/>
              <w:right w:val="nil"/>
            </w:tcBorders>
            <w:shd w:val="clear" w:color="auto" w:fill="auto"/>
            <w:hideMark/>
          </w:tcPr>
          <w:p w14:paraId="242D36F6" w14:textId="77777777" w:rsidR="004A09C8" w:rsidRPr="004A09C8" w:rsidRDefault="004A09C8" w:rsidP="00FF6898">
            <w:pPr>
              <w:widowControl/>
              <w:jc w:val="right"/>
              <w:rPr>
                <w:rFonts w:cs="Arial"/>
              </w:rPr>
            </w:pPr>
            <w:r w:rsidRPr="004A09C8">
              <w:rPr>
                <w:rFonts w:cs="Arial"/>
              </w:rPr>
              <w:t>Current Ratio</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5A236A2" w14:textId="77777777" w:rsidR="004A09C8" w:rsidRPr="004A09C8" w:rsidRDefault="004A09C8" w:rsidP="00FF6898">
            <w:pPr>
              <w:widowControl/>
              <w:jc w:val="right"/>
              <w:rPr>
                <w:rFonts w:cs="Arial"/>
                <w:color w:val="000000"/>
              </w:rPr>
            </w:pPr>
            <w:r w:rsidRPr="004A09C8">
              <w:rPr>
                <w:rFonts w:cs="Arial"/>
                <w:color w:val="000000"/>
              </w:rPr>
              <w:t xml:space="preserve">2.1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B16D8B0" w14:textId="77777777" w:rsidR="004A09C8" w:rsidRPr="004A09C8" w:rsidRDefault="004A09C8" w:rsidP="00FF6898">
            <w:pPr>
              <w:widowControl/>
              <w:jc w:val="right"/>
              <w:rPr>
                <w:rFonts w:cs="Arial"/>
                <w:color w:val="000000"/>
              </w:rPr>
            </w:pPr>
            <w:r w:rsidRPr="004A09C8">
              <w:rPr>
                <w:rFonts w:cs="Arial"/>
                <w:color w:val="000000"/>
              </w:rPr>
              <w:t xml:space="preserve">2.1 </w:t>
            </w: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683D13F" w14:textId="77777777" w:rsidR="004A09C8" w:rsidRPr="004A09C8" w:rsidRDefault="004A09C8" w:rsidP="00FF6898">
            <w:pPr>
              <w:widowControl/>
              <w:jc w:val="right"/>
              <w:rPr>
                <w:rFonts w:cs="Arial"/>
                <w:color w:val="000000"/>
              </w:rPr>
            </w:pPr>
            <w:r w:rsidRPr="004A09C8">
              <w:rPr>
                <w:rFonts w:cs="Arial"/>
                <w:color w:val="000000"/>
              </w:rPr>
              <w:t xml:space="preserve">2.1 </w:t>
            </w:r>
          </w:p>
        </w:tc>
      </w:tr>
      <w:tr w:rsidR="004A09C8" w:rsidRPr="004A09C8" w14:paraId="443EE24B" w14:textId="77777777" w:rsidTr="006B0BCF">
        <w:trPr>
          <w:jc w:val="center"/>
        </w:trPr>
        <w:tc>
          <w:tcPr>
            <w:tcW w:w="5260" w:type="dxa"/>
            <w:tcBorders>
              <w:top w:val="nil"/>
              <w:left w:val="single" w:sz="4" w:space="0" w:color="auto"/>
              <w:bottom w:val="nil"/>
              <w:right w:val="nil"/>
            </w:tcBorders>
            <w:shd w:val="clear" w:color="auto" w:fill="auto"/>
            <w:noWrap/>
            <w:hideMark/>
          </w:tcPr>
          <w:p w14:paraId="7F7CA711" w14:textId="77777777" w:rsidR="004A09C8" w:rsidRPr="004A09C8" w:rsidRDefault="004A09C8" w:rsidP="00FF6898">
            <w:pPr>
              <w:widowControl/>
              <w:jc w:val="right"/>
              <w:rPr>
                <w:rFonts w:cs="Arial"/>
              </w:rPr>
            </w:pPr>
            <w:r w:rsidRPr="004A09C8">
              <w:rPr>
                <w:rFonts w:cs="Arial"/>
              </w:rPr>
              <w:t>Working Capital</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C222B89" w14:textId="77777777" w:rsidR="004A09C8" w:rsidRPr="004A09C8" w:rsidRDefault="004A09C8" w:rsidP="00FF6898">
            <w:pPr>
              <w:widowControl/>
              <w:jc w:val="right"/>
              <w:rPr>
                <w:rFonts w:cs="Arial"/>
                <w:color w:val="000000"/>
              </w:rPr>
            </w:pPr>
            <w:r w:rsidRPr="004A09C8">
              <w:rPr>
                <w:rFonts w:cs="Arial"/>
                <w:color w:val="000000"/>
              </w:rPr>
              <w:t>391</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5ED2A6A" w14:textId="77777777" w:rsidR="004A09C8" w:rsidRPr="004A09C8" w:rsidRDefault="004A09C8" w:rsidP="00FF6898">
            <w:pPr>
              <w:widowControl/>
              <w:jc w:val="right"/>
              <w:rPr>
                <w:rFonts w:cs="Arial"/>
                <w:color w:val="000000"/>
              </w:rPr>
            </w:pPr>
            <w:r w:rsidRPr="004A09C8">
              <w:rPr>
                <w:rFonts w:cs="Arial"/>
                <w:color w:val="000000"/>
              </w:rPr>
              <w:t>482</w:t>
            </w: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26812A42" w14:textId="77777777" w:rsidR="004A09C8" w:rsidRPr="004A09C8" w:rsidRDefault="004A09C8" w:rsidP="00FF6898">
            <w:pPr>
              <w:widowControl/>
              <w:jc w:val="right"/>
              <w:rPr>
                <w:rFonts w:cs="Arial"/>
                <w:color w:val="000000"/>
              </w:rPr>
            </w:pPr>
            <w:r w:rsidRPr="004A09C8">
              <w:rPr>
                <w:rFonts w:cs="Arial"/>
                <w:color w:val="000000"/>
              </w:rPr>
              <w:t>480</w:t>
            </w:r>
          </w:p>
        </w:tc>
      </w:tr>
      <w:tr w:rsidR="004A09C8" w:rsidRPr="004A09C8" w14:paraId="53374C6E" w14:textId="77777777" w:rsidTr="006B0BCF">
        <w:trPr>
          <w:jc w:val="center"/>
        </w:trPr>
        <w:tc>
          <w:tcPr>
            <w:tcW w:w="5260" w:type="dxa"/>
            <w:tcBorders>
              <w:top w:val="nil"/>
              <w:left w:val="single" w:sz="4" w:space="0" w:color="auto"/>
              <w:bottom w:val="single" w:sz="4" w:space="0" w:color="auto"/>
              <w:right w:val="nil"/>
            </w:tcBorders>
            <w:shd w:val="clear" w:color="auto" w:fill="auto"/>
            <w:noWrap/>
            <w:hideMark/>
          </w:tcPr>
          <w:p w14:paraId="3B7C398D" w14:textId="77777777" w:rsidR="004A09C8" w:rsidRPr="004A09C8" w:rsidRDefault="004A09C8" w:rsidP="00FF6898">
            <w:pPr>
              <w:widowControl/>
              <w:jc w:val="right"/>
              <w:rPr>
                <w:rFonts w:cs="Arial"/>
              </w:rPr>
            </w:pPr>
            <w:r w:rsidRPr="004A09C8">
              <w:rPr>
                <w:rFonts w:cs="Arial"/>
              </w:rPr>
              <w:t>Operating Reserves</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27B8BC0D" w14:textId="77777777" w:rsidR="004A09C8" w:rsidRPr="004A09C8" w:rsidRDefault="004A09C8" w:rsidP="00FF6898">
            <w:pPr>
              <w:widowControl/>
              <w:jc w:val="right"/>
              <w:rPr>
                <w:rFonts w:cs="Arial"/>
                <w:color w:val="000000"/>
              </w:rPr>
            </w:pPr>
            <w:r w:rsidRPr="004A09C8">
              <w:rPr>
                <w:rFonts w:cs="Arial"/>
                <w:color w:val="000000"/>
              </w:rPr>
              <w:t>335</w:t>
            </w:r>
          </w:p>
        </w:tc>
        <w:tc>
          <w:tcPr>
            <w:tcW w:w="1260" w:type="dxa"/>
            <w:tcBorders>
              <w:top w:val="single" w:sz="2" w:space="0" w:color="D9D9D9" w:themeColor="background1" w:themeShade="D9"/>
              <w:left w:val="nil"/>
              <w:bottom w:val="single" w:sz="4" w:space="0" w:color="auto"/>
              <w:right w:val="nil"/>
            </w:tcBorders>
            <w:shd w:val="clear" w:color="auto" w:fill="auto"/>
            <w:hideMark/>
          </w:tcPr>
          <w:p w14:paraId="751312CA" w14:textId="77777777" w:rsidR="004A09C8" w:rsidRPr="004A09C8" w:rsidRDefault="004A09C8" w:rsidP="00FF6898">
            <w:pPr>
              <w:widowControl/>
              <w:jc w:val="right"/>
              <w:rPr>
                <w:rFonts w:cs="Arial"/>
                <w:color w:val="000000"/>
              </w:rPr>
            </w:pPr>
            <w:r w:rsidRPr="004A09C8">
              <w:rPr>
                <w:rFonts w:cs="Arial"/>
                <w:color w:val="000000"/>
              </w:rPr>
              <w:t>395</w:t>
            </w:r>
          </w:p>
        </w:tc>
        <w:tc>
          <w:tcPr>
            <w:tcW w:w="1260" w:type="dxa"/>
            <w:tcBorders>
              <w:top w:val="single" w:sz="2" w:space="0" w:color="D9D9D9" w:themeColor="background1" w:themeShade="D9"/>
              <w:left w:val="nil"/>
              <w:bottom w:val="single" w:sz="4" w:space="0" w:color="auto"/>
              <w:right w:val="single" w:sz="4" w:space="0" w:color="auto"/>
            </w:tcBorders>
            <w:shd w:val="clear" w:color="auto" w:fill="auto"/>
            <w:hideMark/>
          </w:tcPr>
          <w:p w14:paraId="77C4C7F0" w14:textId="77777777" w:rsidR="004A09C8" w:rsidRPr="004A09C8" w:rsidRDefault="004A09C8" w:rsidP="00FF6898">
            <w:pPr>
              <w:widowControl/>
              <w:jc w:val="right"/>
              <w:rPr>
                <w:rFonts w:cs="Arial"/>
                <w:color w:val="000000"/>
              </w:rPr>
            </w:pPr>
            <w:r w:rsidRPr="004A09C8">
              <w:rPr>
                <w:rFonts w:cs="Arial"/>
                <w:color w:val="000000"/>
              </w:rPr>
              <w:t>380</w:t>
            </w:r>
          </w:p>
        </w:tc>
      </w:tr>
      <w:tr w:rsidR="004A09C8" w:rsidRPr="004A09C8" w14:paraId="6C65B86A" w14:textId="77777777" w:rsidTr="006B0BCF">
        <w:trPr>
          <w:jc w:val="center"/>
        </w:trPr>
        <w:tc>
          <w:tcPr>
            <w:tcW w:w="5260" w:type="dxa"/>
            <w:tcBorders>
              <w:top w:val="single" w:sz="4" w:space="0" w:color="auto"/>
              <w:left w:val="single" w:sz="4" w:space="0" w:color="auto"/>
              <w:bottom w:val="nil"/>
              <w:right w:val="nil"/>
            </w:tcBorders>
            <w:shd w:val="clear" w:color="auto" w:fill="auto"/>
            <w:hideMark/>
          </w:tcPr>
          <w:p w14:paraId="0B7BF6C0" w14:textId="77777777" w:rsidR="004A09C8" w:rsidRPr="004A09C8" w:rsidRDefault="004A09C8" w:rsidP="00FF6898">
            <w:pPr>
              <w:widowControl/>
              <w:jc w:val="right"/>
              <w:rPr>
                <w:rFonts w:cs="Arial"/>
              </w:rPr>
            </w:pPr>
            <w:r w:rsidRPr="004A09C8">
              <w:rPr>
                <w:rFonts w:cs="Arial"/>
                <w:b/>
              </w:rPr>
              <w:lastRenderedPageBreak/>
              <w:t>Lines of Business</w:t>
            </w:r>
            <w:r w:rsidRPr="004A09C8">
              <w:rPr>
                <w:rFonts w:cs="Arial"/>
              </w:rPr>
              <w:t>: TimeLine Total Clients #</w:t>
            </w:r>
          </w:p>
        </w:tc>
        <w:tc>
          <w:tcPr>
            <w:tcW w:w="1260" w:type="dxa"/>
            <w:tcBorders>
              <w:top w:val="single" w:sz="4" w:space="0" w:color="auto"/>
              <w:left w:val="nil"/>
              <w:bottom w:val="single" w:sz="2" w:space="0" w:color="D9D9D9" w:themeColor="background1" w:themeShade="D9"/>
              <w:right w:val="nil"/>
            </w:tcBorders>
            <w:shd w:val="clear" w:color="auto" w:fill="auto"/>
            <w:hideMark/>
          </w:tcPr>
          <w:p w14:paraId="2DB5CE9C" w14:textId="77777777" w:rsidR="004A09C8" w:rsidRPr="004A09C8" w:rsidRDefault="004A09C8" w:rsidP="00FF6898">
            <w:pPr>
              <w:widowControl/>
              <w:jc w:val="right"/>
              <w:rPr>
                <w:rFonts w:cs="Arial"/>
              </w:rPr>
            </w:pPr>
          </w:p>
        </w:tc>
        <w:tc>
          <w:tcPr>
            <w:tcW w:w="1260" w:type="dxa"/>
            <w:tcBorders>
              <w:top w:val="single" w:sz="4" w:space="0" w:color="auto"/>
              <w:left w:val="nil"/>
              <w:bottom w:val="single" w:sz="2" w:space="0" w:color="D9D9D9" w:themeColor="background1" w:themeShade="D9"/>
              <w:right w:val="nil"/>
            </w:tcBorders>
            <w:shd w:val="clear" w:color="auto" w:fill="auto"/>
            <w:hideMark/>
          </w:tcPr>
          <w:p w14:paraId="32C40C9E"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4" w:space="0" w:color="auto"/>
              <w:left w:val="nil"/>
              <w:bottom w:val="single" w:sz="2" w:space="0" w:color="D9D9D9" w:themeColor="background1" w:themeShade="D9"/>
              <w:right w:val="single" w:sz="4" w:space="0" w:color="auto"/>
            </w:tcBorders>
            <w:shd w:val="clear" w:color="auto" w:fill="auto"/>
            <w:hideMark/>
          </w:tcPr>
          <w:p w14:paraId="2624C9FD" w14:textId="77777777" w:rsidR="004A09C8" w:rsidRPr="004A09C8" w:rsidRDefault="004A09C8" w:rsidP="00FF6898">
            <w:pPr>
              <w:widowControl/>
              <w:jc w:val="right"/>
              <w:rPr>
                <w:rFonts w:cs="Arial"/>
              </w:rPr>
            </w:pPr>
            <w:r w:rsidRPr="004A09C8">
              <w:rPr>
                <w:rFonts w:cs="Arial"/>
              </w:rPr>
              <w:t>59,211</w:t>
            </w:r>
          </w:p>
        </w:tc>
      </w:tr>
      <w:tr w:rsidR="004A09C8" w:rsidRPr="004A09C8" w14:paraId="026ED528" w14:textId="77777777" w:rsidTr="006B0BCF">
        <w:trPr>
          <w:jc w:val="center"/>
        </w:trPr>
        <w:tc>
          <w:tcPr>
            <w:tcW w:w="5260" w:type="dxa"/>
            <w:tcBorders>
              <w:top w:val="nil"/>
              <w:left w:val="single" w:sz="4" w:space="0" w:color="auto"/>
              <w:bottom w:val="nil"/>
              <w:right w:val="nil"/>
            </w:tcBorders>
            <w:shd w:val="clear" w:color="auto" w:fill="auto"/>
            <w:hideMark/>
          </w:tcPr>
          <w:p w14:paraId="15609B9E" w14:textId="0D4FE6FA" w:rsidR="004A09C8" w:rsidRPr="004A09C8" w:rsidRDefault="004A09C8" w:rsidP="00FF6898">
            <w:pPr>
              <w:widowControl/>
              <w:jc w:val="right"/>
              <w:rPr>
                <w:rFonts w:cs="Arial"/>
              </w:rPr>
            </w:pPr>
            <w:r>
              <w:rPr>
                <w:rFonts w:cs="Arial"/>
              </w:rPr>
              <w:t>Annual Season of 4 Plays</w:t>
            </w:r>
            <w:r w:rsidRPr="004A09C8">
              <w:rPr>
                <w:rFonts w:cs="Arial"/>
              </w:rPr>
              <w:t xml:space="preserve">: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63EBF76"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043DB26"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63B0D01" w14:textId="77777777" w:rsidR="004A09C8" w:rsidRPr="004A09C8" w:rsidRDefault="004A09C8" w:rsidP="00FF6898">
            <w:pPr>
              <w:widowControl/>
              <w:jc w:val="right"/>
              <w:rPr>
                <w:rFonts w:cs="Arial"/>
              </w:rPr>
            </w:pPr>
            <w:r w:rsidRPr="004A09C8">
              <w:rPr>
                <w:rFonts w:cs="Arial"/>
              </w:rPr>
              <w:t>19,000</w:t>
            </w:r>
          </w:p>
        </w:tc>
      </w:tr>
      <w:tr w:rsidR="004A09C8" w:rsidRPr="004A09C8" w14:paraId="2CEE7C93" w14:textId="77777777" w:rsidTr="006B0BCF">
        <w:trPr>
          <w:jc w:val="center"/>
        </w:trPr>
        <w:tc>
          <w:tcPr>
            <w:tcW w:w="5260" w:type="dxa"/>
            <w:tcBorders>
              <w:top w:val="nil"/>
              <w:left w:val="single" w:sz="4" w:space="0" w:color="auto"/>
              <w:bottom w:val="nil"/>
              <w:right w:val="nil"/>
            </w:tcBorders>
            <w:shd w:val="clear" w:color="auto" w:fill="auto"/>
            <w:hideMark/>
          </w:tcPr>
          <w:p w14:paraId="70F40152" w14:textId="57DBFD81" w:rsidR="004A09C8" w:rsidRPr="004A09C8" w:rsidRDefault="004A09C8" w:rsidP="00FF6898">
            <w:pPr>
              <w:widowControl/>
              <w:jc w:val="right"/>
              <w:rPr>
                <w:rFonts w:cs="Arial"/>
              </w:rPr>
            </w:pPr>
            <w:r>
              <w:rPr>
                <w:rFonts w:cs="Arial"/>
              </w:rPr>
              <w:t>Flex-Pass Subscribers</w:t>
            </w:r>
            <w:r w:rsidRPr="004A09C8">
              <w:rPr>
                <w:rFonts w:cs="Arial"/>
              </w:rPr>
              <w:t xml:space="preserve">: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BE3A3EC"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47146C53"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58C92F3" w14:textId="77777777" w:rsidR="004A09C8" w:rsidRPr="004A09C8" w:rsidRDefault="004A09C8" w:rsidP="00FF6898">
            <w:pPr>
              <w:widowControl/>
              <w:jc w:val="right"/>
              <w:rPr>
                <w:rFonts w:cs="Arial"/>
              </w:rPr>
            </w:pPr>
            <w:r w:rsidRPr="004A09C8">
              <w:rPr>
                <w:rFonts w:cs="Arial"/>
              </w:rPr>
              <w:t>5,000</w:t>
            </w:r>
          </w:p>
        </w:tc>
      </w:tr>
      <w:tr w:rsidR="004A09C8" w:rsidRPr="004A09C8" w14:paraId="0C0A1004" w14:textId="77777777" w:rsidTr="006B0BCF">
        <w:trPr>
          <w:jc w:val="center"/>
        </w:trPr>
        <w:tc>
          <w:tcPr>
            <w:tcW w:w="5260" w:type="dxa"/>
            <w:tcBorders>
              <w:top w:val="nil"/>
              <w:left w:val="single" w:sz="4" w:space="0" w:color="auto"/>
              <w:bottom w:val="nil"/>
              <w:right w:val="nil"/>
            </w:tcBorders>
            <w:shd w:val="clear" w:color="auto" w:fill="auto"/>
            <w:hideMark/>
          </w:tcPr>
          <w:p w14:paraId="542DD676" w14:textId="77777777" w:rsidR="004A09C8" w:rsidRPr="004A09C8" w:rsidRDefault="004A09C8" w:rsidP="00FF6898">
            <w:pPr>
              <w:widowControl/>
              <w:jc w:val="right"/>
              <w:rPr>
                <w:rFonts w:cs="Arial"/>
              </w:rPr>
            </w:pPr>
            <w:r w:rsidRPr="004A09C8">
              <w:rPr>
                <w:rFonts w:cs="Arial"/>
              </w:rPr>
              <w:t xml:space="preserve">MyLine: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D895C82"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19AED9CB"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3E6103E" w14:textId="77777777" w:rsidR="004A09C8" w:rsidRPr="004A09C8" w:rsidRDefault="004A09C8" w:rsidP="00FF6898">
            <w:pPr>
              <w:widowControl/>
              <w:jc w:val="right"/>
              <w:rPr>
                <w:rFonts w:cs="Arial"/>
              </w:rPr>
            </w:pPr>
            <w:r w:rsidRPr="004A09C8">
              <w:rPr>
                <w:rFonts w:cs="Arial"/>
              </w:rPr>
              <w:t>6,500</w:t>
            </w:r>
          </w:p>
        </w:tc>
      </w:tr>
      <w:tr w:rsidR="004A09C8" w:rsidRPr="004A09C8" w14:paraId="3E30BF5C" w14:textId="77777777" w:rsidTr="006B0BCF">
        <w:trPr>
          <w:jc w:val="center"/>
        </w:trPr>
        <w:tc>
          <w:tcPr>
            <w:tcW w:w="5260" w:type="dxa"/>
            <w:tcBorders>
              <w:top w:val="nil"/>
              <w:left w:val="single" w:sz="4" w:space="0" w:color="auto"/>
              <w:bottom w:val="nil"/>
              <w:right w:val="nil"/>
            </w:tcBorders>
            <w:shd w:val="clear" w:color="auto" w:fill="auto"/>
            <w:hideMark/>
          </w:tcPr>
          <w:p w14:paraId="791515BC" w14:textId="77777777" w:rsidR="004A09C8" w:rsidRPr="004A09C8" w:rsidRDefault="004A09C8" w:rsidP="00FF6898">
            <w:pPr>
              <w:widowControl/>
              <w:jc w:val="right"/>
              <w:rPr>
                <w:rFonts w:cs="Arial"/>
              </w:rPr>
            </w:pPr>
            <w:r w:rsidRPr="004A09C8">
              <w:rPr>
                <w:rFonts w:cs="Arial"/>
              </w:rPr>
              <w:t xml:space="preserve">TimePieces Reading Serie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8EFB48D"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EEE4463"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5C26885" w14:textId="77777777" w:rsidR="004A09C8" w:rsidRPr="004A09C8" w:rsidRDefault="004A09C8" w:rsidP="00FF6898">
            <w:pPr>
              <w:widowControl/>
              <w:jc w:val="right"/>
              <w:rPr>
                <w:rFonts w:cs="Arial"/>
              </w:rPr>
            </w:pPr>
            <w:r w:rsidRPr="004A09C8">
              <w:rPr>
                <w:rFonts w:cs="Arial"/>
              </w:rPr>
              <w:t>800</w:t>
            </w:r>
          </w:p>
        </w:tc>
      </w:tr>
      <w:tr w:rsidR="004A09C8" w:rsidRPr="004A09C8" w14:paraId="6FA84876" w14:textId="77777777" w:rsidTr="006B0BCF">
        <w:trPr>
          <w:jc w:val="center"/>
        </w:trPr>
        <w:tc>
          <w:tcPr>
            <w:tcW w:w="5260" w:type="dxa"/>
            <w:tcBorders>
              <w:top w:val="nil"/>
              <w:left w:val="single" w:sz="4" w:space="0" w:color="auto"/>
              <w:bottom w:val="nil"/>
              <w:right w:val="nil"/>
            </w:tcBorders>
            <w:shd w:val="clear" w:color="auto" w:fill="auto"/>
            <w:hideMark/>
          </w:tcPr>
          <w:p w14:paraId="6F2A0ECD" w14:textId="77777777" w:rsidR="004A09C8" w:rsidRPr="004A09C8" w:rsidRDefault="004A09C8" w:rsidP="00FF6898">
            <w:pPr>
              <w:widowControl/>
              <w:jc w:val="right"/>
              <w:rPr>
                <w:rFonts w:cs="Arial"/>
              </w:rPr>
            </w:pPr>
            <w:r w:rsidRPr="004A09C8">
              <w:rPr>
                <w:rFonts w:cs="Arial"/>
              </w:rPr>
              <w:t xml:space="preserve">Living History Program: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B86BB45"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ACB1604"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1C186A07" w14:textId="77777777" w:rsidR="004A09C8" w:rsidRPr="004A09C8" w:rsidRDefault="004A09C8" w:rsidP="00FF6898">
            <w:pPr>
              <w:widowControl/>
              <w:jc w:val="right"/>
              <w:rPr>
                <w:rFonts w:cs="Arial"/>
              </w:rPr>
            </w:pPr>
            <w:r w:rsidRPr="004A09C8">
              <w:rPr>
                <w:rFonts w:cs="Arial"/>
              </w:rPr>
              <w:t>750</w:t>
            </w:r>
          </w:p>
        </w:tc>
      </w:tr>
      <w:tr w:rsidR="004A09C8" w:rsidRPr="004A09C8" w14:paraId="435D3996" w14:textId="77777777" w:rsidTr="006B0BCF">
        <w:trPr>
          <w:jc w:val="center"/>
        </w:trPr>
        <w:tc>
          <w:tcPr>
            <w:tcW w:w="5260" w:type="dxa"/>
            <w:tcBorders>
              <w:top w:val="nil"/>
              <w:left w:val="single" w:sz="4" w:space="0" w:color="auto"/>
              <w:bottom w:val="nil"/>
              <w:right w:val="nil"/>
            </w:tcBorders>
            <w:shd w:val="clear" w:color="auto" w:fill="auto"/>
            <w:hideMark/>
          </w:tcPr>
          <w:p w14:paraId="25F0C05E" w14:textId="77777777" w:rsidR="004A09C8" w:rsidRPr="004A09C8" w:rsidRDefault="004A09C8" w:rsidP="00FF6898">
            <w:pPr>
              <w:widowControl/>
              <w:jc w:val="right"/>
              <w:rPr>
                <w:rFonts w:cs="Arial"/>
              </w:rPr>
            </w:pPr>
            <w:r w:rsidRPr="004A09C8">
              <w:rPr>
                <w:rFonts w:cs="Arial"/>
              </w:rPr>
              <w:t xml:space="preserve">Sunday Scholar Program: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010A666"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9CC5F23"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706A9183" w14:textId="77777777" w:rsidR="004A09C8" w:rsidRPr="004A09C8" w:rsidRDefault="004A09C8" w:rsidP="00FF6898">
            <w:pPr>
              <w:widowControl/>
              <w:jc w:val="right"/>
              <w:rPr>
                <w:rFonts w:cs="Arial"/>
              </w:rPr>
            </w:pPr>
            <w:r w:rsidRPr="004A09C8">
              <w:rPr>
                <w:rFonts w:cs="Arial"/>
              </w:rPr>
              <w:t>400</w:t>
            </w:r>
          </w:p>
        </w:tc>
      </w:tr>
      <w:tr w:rsidR="004A09C8" w:rsidRPr="004A09C8" w14:paraId="508BE449" w14:textId="77777777" w:rsidTr="006B0BCF">
        <w:trPr>
          <w:jc w:val="center"/>
        </w:trPr>
        <w:tc>
          <w:tcPr>
            <w:tcW w:w="5260" w:type="dxa"/>
            <w:tcBorders>
              <w:top w:val="nil"/>
              <w:left w:val="single" w:sz="4" w:space="0" w:color="auto"/>
              <w:bottom w:val="nil"/>
              <w:right w:val="nil"/>
            </w:tcBorders>
            <w:shd w:val="clear" w:color="auto" w:fill="auto"/>
            <w:hideMark/>
          </w:tcPr>
          <w:p w14:paraId="6A771804" w14:textId="77777777" w:rsidR="004A09C8" w:rsidRPr="004A09C8" w:rsidRDefault="004A09C8" w:rsidP="00FF6898">
            <w:pPr>
              <w:widowControl/>
              <w:jc w:val="right"/>
              <w:rPr>
                <w:rFonts w:cs="Arial"/>
              </w:rPr>
            </w:pPr>
            <w:r w:rsidRPr="004A09C8">
              <w:rPr>
                <w:rFonts w:cs="Arial"/>
              </w:rPr>
              <w:t xml:space="preserve">Company Artist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5E13A33"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C82B42E"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1D473A14" w14:textId="77777777" w:rsidR="004A09C8" w:rsidRPr="004A09C8" w:rsidRDefault="004A09C8" w:rsidP="00FF6898">
            <w:pPr>
              <w:widowControl/>
              <w:jc w:val="right"/>
              <w:rPr>
                <w:rFonts w:cs="Arial"/>
                <w:color w:val="000000"/>
              </w:rPr>
            </w:pPr>
            <w:r w:rsidRPr="004A09C8">
              <w:rPr>
                <w:rFonts w:cs="Arial"/>
                <w:color w:val="000000"/>
              </w:rPr>
              <w:t xml:space="preserve">40 </w:t>
            </w:r>
          </w:p>
        </w:tc>
      </w:tr>
      <w:tr w:rsidR="004A09C8" w:rsidRPr="004A09C8" w14:paraId="1A8CA884" w14:textId="77777777" w:rsidTr="006B0BCF">
        <w:trPr>
          <w:jc w:val="center"/>
        </w:trPr>
        <w:tc>
          <w:tcPr>
            <w:tcW w:w="5260" w:type="dxa"/>
            <w:tcBorders>
              <w:top w:val="nil"/>
              <w:left w:val="single" w:sz="4" w:space="0" w:color="auto"/>
              <w:bottom w:val="nil"/>
              <w:right w:val="nil"/>
            </w:tcBorders>
            <w:shd w:val="clear" w:color="auto" w:fill="auto"/>
            <w:hideMark/>
          </w:tcPr>
          <w:p w14:paraId="21C1A840" w14:textId="77777777" w:rsidR="004A09C8" w:rsidRPr="004A09C8" w:rsidRDefault="004A09C8" w:rsidP="00FF6898">
            <w:pPr>
              <w:widowControl/>
              <w:jc w:val="right"/>
              <w:rPr>
                <w:rFonts w:cs="Arial"/>
              </w:rPr>
            </w:pPr>
            <w:r w:rsidRPr="004A09C8">
              <w:rPr>
                <w:rFonts w:cs="Arial"/>
              </w:rPr>
              <w:t xml:space="preserve">Research (Dramaturgy):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1D607006"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17B668AE"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4BDA8E29" w14:textId="77777777" w:rsidR="004A09C8" w:rsidRPr="004A09C8" w:rsidRDefault="004A09C8" w:rsidP="00FF6898">
            <w:pPr>
              <w:widowControl/>
              <w:jc w:val="right"/>
              <w:rPr>
                <w:rFonts w:cs="Arial"/>
                <w:color w:val="000000"/>
              </w:rPr>
            </w:pPr>
            <w:r w:rsidRPr="004A09C8">
              <w:rPr>
                <w:rFonts w:cs="Arial"/>
                <w:color w:val="000000"/>
              </w:rPr>
              <w:t xml:space="preserve">25,600 </w:t>
            </w:r>
          </w:p>
        </w:tc>
      </w:tr>
      <w:tr w:rsidR="004A09C8" w:rsidRPr="004A09C8" w14:paraId="2BF8B66E" w14:textId="77777777" w:rsidTr="006B0BCF">
        <w:trPr>
          <w:jc w:val="center"/>
        </w:trPr>
        <w:tc>
          <w:tcPr>
            <w:tcW w:w="5260" w:type="dxa"/>
            <w:tcBorders>
              <w:top w:val="nil"/>
              <w:left w:val="single" w:sz="4" w:space="0" w:color="auto"/>
              <w:bottom w:val="nil"/>
              <w:right w:val="nil"/>
            </w:tcBorders>
            <w:shd w:val="clear" w:color="auto" w:fill="auto"/>
            <w:hideMark/>
          </w:tcPr>
          <w:p w14:paraId="21299FD4" w14:textId="77777777" w:rsidR="004A09C8" w:rsidRPr="004A09C8" w:rsidRDefault="004A09C8" w:rsidP="00FF6898">
            <w:pPr>
              <w:widowControl/>
              <w:jc w:val="right"/>
              <w:rPr>
                <w:rFonts w:cs="Arial"/>
              </w:rPr>
            </w:pPr>
            <w:r w:rsidRPr="004A09C8">
              <w:rPr>
                <w:rFonts w:cs="Arial"/>
              </w:rPr>
              <w:t xml:space="preserve">Annual Fund: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4E5539E"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CC5B8CD"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484F7999" w14:textId="77777777" w:rsidR="004A09C8" w:rsidRPr="004A09C8" w:rsidRDefault="004A09C8" w:rsidP="00FF6898">
            <w:pPr>
              <w:widowControl/>
              <w:jc w:val="right"/>
              <w:rPr>
                <w:rFonts w:cs="Arial"/>
                <w:color w:val="000000"/>
              </w:rPr>
            </w:pPr>
            <w:r w:rsidRPr="004A09C8">
              <w:rPr>
                <w:rFonts w:cs="Arial"/>
                <w:color w:val="000000"/>
              </w:rPr>
              <w:t xml:space="preserve">800 </w:t>
            </w:r>
          </w:p>
        </w:tc>
      </w:tr>
      <w:tr w:rsidR="004A09C8" w:rsidRPr="004A09C8" w14:paraId="08BB365E" w14:textId="77777777" w:rsidTr="006B0BCF">
        <w:trPr>
          <w:jc w:val="center"/>
        </w:trPr>
        <w:tc>
          <w:tcPr>
            <w:tcW w:w="5260" w:type="dxa"/>
            <w:tcBorders>
              <w:top w:val="nil"/>
              <w:left w:val="single" w:sz="4" w:space="0" w:color="auto"/>
              <w:bottom w:val="nil"/>
              <w:right w:val="nil"/>
            </w:tcBorders>
            <w:shd w:val="clear" w:color="auto" w:fill="auto"/>
            <w:hideMark/>
          </w:tcPr>
          <w:p w14:paraId="7F7B5740" w14:textId="77777777" w:rsidR="004A09C8" w:rsidRPr="004A09C8" w:rsidRDefault="004A09C8" w:rsidP="00FF6898">
            <w:pPr>
              <w:widowControl/>
              <w:jc w:val="right"/>
              <w:rPr>
                <w:rFonts w:cs="Arial"/>
              </w:rPr>
            </w:pPr>
            <w:r w:rsidRPr="004A09C8">
              <w:rPr>
                <w:rFonts w:cs="Arial"/>
              </w:rPr>
              <w:t xml:space="preserve">Special Event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39CF226B"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5A683990"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6B752938" w14:textId="77777777" w:rsidR="004A09C8" w:rsidRPr="004A09C8" w:rsidRDefault="004A09C8" w:rsidP="00FF6898">
            <w:pPr>
              <w:widowControl/>
              <w:jc w:val="right"/>
              <w:rPr>
                <w:rFonts w:cs="Arial"/>
                <w:color w:val="000000"/>
              </w:rPr>
            </w:pPr>
            <w:r w:rsidRPr="004A09C8">
              <w:rPr>
                <w:rFonts w:cs="Arial"/>
                <w:color w:val="000000"/>
              </w:rPr>
              <w:t xml:space="preserve">300 </w:t>
            </w:r>
          </w:p>
        </w:tc>
      </w:tr>
      <w:tr w:rsidR="004A09C8" w:rsidRPr="004A09C8" w14:paraId="2647CAF0" w14:textId="77777777" w:rsidTr="006B0BCF">
        <w:trPr>
          <w:jc w:val="center"/>
        </w:trPr>
        <w:tc>
          <w:tcPr>
            <w:tcW w:w="5260" w:type="dxa"/>
            <w:tcBorders>
              <w:top w:val="nil"/>
              <w:left w:val="single" w:sz="4" w:space="0" w:color="auto"/>
              <w:bottom w:val="nil"/>
              <w:right w:val="nil"/>
            </w:tcBorders>
            <w:shd w:val="clear" w:color="auto" w:fill="auto"/>
            <w:hideMark/>
          </w:tcPr>
          <w:p w14:paraId="112172B7" w14:textId="77777777" w:rsidR="004A09C8" w:rsidRPr="004A09C8" w:rsidRDefault="004A09C8" w:rsidP="00FF6898">
            <w:pPr>
              <w:widowControl/>
              <w:jc w:val="right"/>
              <w:rPr>
                <w:rFonts w:cs="Arial"/>
              </w:rPr>
            </w:pPr>
            <w:r w:rsidRPr="004A09C8">
              <w:rPr>
                <w:rFonts w:cs="Arial"/>
              </w:rPr>
              <w:t xml:space="preserve">Corporate Sponsorship: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4B3AA3A8"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23A54152"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15C79FBD" w14:textId="77777777" w:rsidR="004A09C8" w:rsidRPr="004A09C8" w:rsidRDefault="004A09C8" w:rsidP="00FF6898">
            <w:pPr>
              <w:widowControl/>
              <w:jc w:val="right"/>
              <w:rPr>
                <w:rFonts w:cs="Arial"/>
                <w:color w:val="000000"/>
              </w:rPr>
            </w:pPr>
            <w:r w:rsidRPr="004A09C8">
              <w:rPr>
                <w:rFonts w:cs="Arial"/>
                <w:color w:val="000000"/>
              </w:rPr>
              <w:t xml:space="preserve">4 </w:t>
            </w:r>
          </w:p>
        </w:tc>
      </w:tr>
      <w:tr w:rsidR="004A09C8" w:rsidRPr="004A09C8" w14:paraId="67E72429" w14:textId="77777777" w:rsidTr="006B0BCF">
        <w:trPr>
          <w:jc w:val="center"/>
        </w:trPr>
        <w:tc>
          <w:tcPr>
            <w:tcW w:w="5260" w:type="dxa"/>
            <w:tcBorders>
              <w:top w:val="nil"/>
              <w:left w:val="single" w:sz="4" w:space="0" w:color="auto"/>
              <w:bottom w:val="nil"/>
              <w:right w:val="nil"/>
            </w:tcBorders>
            <w:shd w:val="clear" w:color="auto" w:fill="auto"/>
            <w:hideMark/>
          </w:tcPr>
          <w:p w14:paraId="2B411249" w14:textId="77777777" w:rsidR="004A09C8" w:rsidRPr="004A09C8" w:rsidRDefault="004A09C8" w:rsidP="00FF6898">
            <w:pPr>
              <w:widowControl/>
              <w:jc w:val="right"/>
              <w:rPr>
                <w:rFonts w:cs="Arial"/>
              </w:rPr>
            </w:pPr>
            <w:r w:rsidRPr="004A09C8">
              <w:rPr>
                <w:rFonts w:cs="Arial"/>
              </w:rPr>
              <w:t xml:space="preserve">Foundations: Total Clients # </w:t>
            </w: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7A673DBA"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2" w:space="0" w:color="D9D9D9" w:themeColor="background1" w:themeShade="D9"/>
              <w:right w:val="nil"/>
            </w:tcBorders>
            <w:shd w:val="clear" w:color="auto" w:fill="auto"/>
            <w:hideMark/>
          </w:tcPr>
          <w:p w14:paraId="65B80626"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14:paraId="5FD0CA20" w14:textId="77777777" w:rsidR="004A09C8" w:rsidRPr="004A09C8" w:rsidRDefault="004A09C8" w:rsidP="00FF6898">
            <w:pPr>
              <w:widowControl/>
              <w:jc w:val="right"/>
              <w:rPr>
                <w:rFonts w:cs="Arial"/>
                <w:color w:val="000000"/>
              </w:rPr>
            </w:pPr>
            <w:r w:rsidRPr="004A09C8">
              <w:rPr>
                <w:rFonts w:cs="Arial"/>
                <w:color w:val="000000"/>
              </w:rPr>
              <w:t xml:space="preserve">17 </w:t>
            </w:r>
          </w:p>
        </w:tc>
      </w:tr>
      <w:tr w:rsidR="004A09C8" w:rsidRPr="004A09C8" w14:paraId="52995B57" w14:textId="77777777" w:rsidTr="006B0BCF">
        <w:trPr>
          <w:jc w:val="center"/>
        </w:trPr>
        <w:tc>
          <w:tcPr>
            <w:tcW w:w="5260" w:type="dxa"/>
            <w:tcBorders>
              <w:top w:val="nil"/>
              <w:left w:val="single" w:sz="4" w:space="0" w:color="auto"/>
              <w:bottom w:val="single" w:sz="4" w:space="0" w:color="auto"/>
              <w:right w:val="nil"/>
            </w:tcBorders>
            <w:shd w:val="clear" w:color="auto" w:fill="auto"/>
            <w:noWrap/>
            <w:hideMark/>
          </w:tcPr>
          <w:p w14:paraId="2963205F" w14:textId="77777777" w:rsidR="004A09C8" w:rsidRPr="004A09C8" w:rsidRDefault="004A09C8" w:rsidP="00FF6898">
            <w:pPr>
              <w:widowControl/>
              <w:jc w:val="right"/>
              <w:rPr>
                <w:rFonts w:cs="Arial"/>
              </w:rPr>
            </w:pPr>
            <w:r w:rsidRPr="004A09C8">
              <w:rPr>
                <w:rFonts w:cs="Arial"/>
              </w:rPr>
              <w:t>Government: Total Clients #</w:t>
            </w:r>
          </w:p>
        </w:tc>
        <w:tc>
          <w:tcPr>
            <w:tcW w:w="1260" w:type="dxa"/>
            <w:tcBorders>
              <w:top w:val="single" w:sz="2" w:space="0" w:color="D9D9D9" w:themeColor="background1" w:themeShade="D9"/>
              <w:left w:val="nil"/>
              <w:bottom w:val="single" w:sz="4" w:space="0" w:color="auto"/>
              <w:right w:val="nil"/>
            </w:tcBorders>
            <w:shd w:val="clear" w:color="auto" w:fill="auto"/>
            <w:noWrap/>
            <w:hideMark/>
          </w:tcPr>
          <w:p w14:paraId="5ADDB06E" w14:textId="77777777" w:rsidR="004A09C8" w:rsidRPr="004A09C8" w:rsidRDefault="004A09C8" w:rsidP="00FF6898">
            <w:pPr>
              <w:widowControl/>
              <w:jc w:val="right"/>
              <w:rPr>
                <w:rFonts w:cs="Arial"/>
              </w:rPr>
            </w:pPr>
          </w:p>
        </w:tc>
        <w:tc>
          <w:tcPr>
            <w:tcW w:w="1260" w:type="dxa"/>
            <w:tcBorders>
              <w:top w:val="single" w:sz="2" w:space="0" w:color="D9D9D9" w:themeColor="background1" w:themeShade="D9"/>
              <w:left w:val="nil"/>
              <w:bottom w:val="single" w:sz="4" w:space="0" w:color="auto"/>
              <w:right w:val="nil"/>
            </w:tcBorders>
            <w:shd w:val="clear" w:color="auto" w:fill="auto"/>
            <w:noWrap/>
            <w:hideMark/>
          </w:tcPr>
          <w:p w14:paraId="05C65696" w14:textId="77777777" w:rsidR="004A09C8" w:rsidRPr="004A09C8" w:rsidRDefault="004A09C8" w:rsidP="00FF6898">
            <w:pPr>
              <w:widowControl/>
              <w:jc w:val="right"/>
              <w:rPr>
                <w:rFonts w:ascii="Times New Roman" w:hAnsi="Times New Roman"/>
                <w:sz w:val="20"/>
                <w:szCs w:val="20"/>
              </w:rPr>
            </w:pPr>
          </w:p>
        </w:tc>
        <w:tc>
          <w:tcPr>
            <w:tcW w:w="1260" w:type="dxa"/>
            <w:tcBorders>
              <w:top w:val="single" w:sz="2" w:space="0" w:color="D9D9D9" w:themeColor="background1" w:themeShade="D9"/>
              <w:left w:val="nil"/>
              <w:bottom w:val="single" w:sz="4" w:space="0" w:color="auto"/>
              <w:right w:val="single" w:sz="4" w:space="0" w:color="auto"/>
            </w:tcBorders>
            <w:shd w:val="clear" w:color="auto" w:fill="auto"/>
            <w:noWrap/>
            <w:hideMark/>
          </w:tcPr>
          <w:p w14:paraId="24F47E2D" w14:textId="77777777" w:rsidR="004A09C8" w:rsidRPr="004A09C8" w:rsidRDefault="004A09C8" w:rsidP="00FF6898">
            <w:pPr>
              <w:widowControl/>
              <w:jc w:val="right"/>
              <w:rPr>
                <w:rFonts w:cs="Arial"/>
              </w:rPr>
            </w:pPr>
            <w:r w:rsidRPr="004A09C8">
              <w:rPr>
                <w:rFonts w:cs="Arial"/>
              </w:rPr>
              <w:t>1</w:t>
            </w:r>
          </w:p>
        </w:tc>
      </w:tr>
    </w:tbl>
    <w:p w14:paraId="0AC5C4CF" w14:textId="29BF9210" w:rsidR="00BA1D15" w:rsidRPr="00D8667C" w:rsidRDefault="00BA1D15" w:rsidP="003E3275">
      <w:pPr>
        <w:widowControl/>
        <w:jc w:val="center"/>
        <w:rPr>
          <w:rFonts w:cs="Arial"/>
        </w:rPr>
      </w:pPr>
      <w:bookmarkStart w:id="35" w:name="_Toc394862011"/>
      <w:r w:rsidRPr="00D8667C">
        <w:rPr>
          <w:rStyle w:val="FootnoteReference"/>
          <w:rFonts w:cs="Arial"/>
        </w:rPr>
        <w:footnoteReference w:id="3"/>
      </w:r>
    </w:p>
    <w:p w14:paraId="601BF4D7" w14:textId="77777777" w:rsidR="00BA1D15" w:rsidRDefault="00BA1D15" w:rsidP="006B0BCF"/>
    <w:p w14:paraId="2B8CCC6D" w14:textId="77777777" w:rsidR="00BA1D15" w:rsidRPr="008C7572" w:rsidRDefault="00BA1D15" w:rsidP="003E3275">
      <w:pPr>
        <w:pStyle w:val="Heading2"/>
        <w:widowControl/>
        <w:rPr>
          <w:rFonts w:cs="Arial"/>
        </w:rPr>
      </w:pPr>
      <w:bookmarkStart w:id="36" w:name="_Toc445066157"/>
      <w:r w:rsidRPr="008C7572">
        <w:rPr>
          <w:rFonts w:cs="Arial"/>
        </w:rPr>
        <w:t>Summary</w:t>
      </w:r>
      <w:bookmarkEnd w:id="35"/>
      <w:bookmarkEnd w:id="36"/>
    </w:p>
    <w:p w14:paraId="538B2FCA" w14:textId="77777777" w:rsidR="00BA1D15" w:rsidRDefault="00BA1D15" w:rsidP="003E3275">
      <w:pPr>
        <w:widowControl/>
      </w:pPr>
    </w:p>
    <w:p w14:paraId="1DB52915" w14:textId="7342E611" w:rsidR="00BA1D15" w:rsidRDefault="00BA1D15" w:rsidP="003E3275">
      <w:pPr>
        <w:widowControl/>
      </w:pPr>
      <w:r>
        <w:t>Already thinking about tomorrow, TimeLine has established that it hopes to “continue the extraordinary legacy of Chicago theatre companies that started small, dreamed big and matured into prominent institutions.”</w:t>
      </w:r>
      <w:r>
        <w:rPr>
          <w:rStyle w:val="EndnoteReference"/>
        </w:rPr>
        <w:endnoteReference w:id="31"/>
      </w:r>
      <w:r>
        <w:t xml:space="preserve"> As an award-winning theatre with nearly two decades of artistic success, TimeLine just might get there. In any case, it can now firmly </w:t>
      </w:r>
      <w:r w:rsidR="00616A31">
        <w:t>establish</w:t>
      </w:r>
      <w:r>
        <w:t xml:space="preserve"> where it is </w:t>
      </w:r>
      <w:r>
        <w:rPr>
          <w:i/>
        </w:rPr>
        <w:t>today</w:t>
      </w:r>
      <w:r>
        <w:t xml:space="preserve"> by examining this report’s insight on stakeholders, purpose, values</w:t>
      </w:r>
      <w:r w:rsidR="000C5650">
        <w:t xml:space="preserve">, </w:t>
      </w:r>
      <w:r>
        <w:t>mission, and current strategies.</w:t>
      </w:r>
    </w:p>
    <w:p w14:paraId="49F5D628" w14:textId="77777777" w:rsidR="00BA1D15" w:rsidRPr="008C7572" w:rsidRDefault="00BA1D15" w:rsidP="003E3275">
      <w:pPr>
        <w:widowControl/>
        <w:rPr>
          <w:rFonts w:cs="Arial"/>
        </w:rPr>
      </w:pPr>
    </w:p>
    <w:p w14:paraId="772599F7" w14:textId="77777777" w:rsidR="00BA1D15" w:rsidRDefault="00BA1D15" w:rsidP="003E3275">
      <w:pPr>
        <w:widowControl/>
      </w:pPr>
      <w:r>
        <w:br w:type="page"/>
      </w:r>
    </w:p>
    <w:p w14:paraId="789085F9" w14:textId="77777777" w:rsidR="00BA1D15" w:rsidRPr="007F27FE" w:rsidRDefault="00BA1D15" w:rsidP="003E3275">
      <w:pPr>
        <w:pStyle w:val="Heading1"/>
        <w:widowControl/>
      </w:pPr>
      <w:bookmarkStart w:id="37" w:name="_Toc396904065"/>
      <w:bookmarkStart w:id="38" w:name="_Toc445066158"/>
      <w:r w:rsidRPr="007F27FE">
        <w:lastRenderedPageBreak/>
        <w:t>Great Ideas</w:t>
      </w:r>
      <w:bookmarkEnd w:id="37"/>
      <w:r>
        <w:t xml:space="preserve"> Report</w:t>
      </w:r>
      <w:bookmarkEnd w:id="38"/>
    </w:p>
    <w:p w14:paraId="5B709B5D" w14:textId="77777777" w:rsidR="00BA1D15" w:rsidRPr="007F27FE" w:rsidRDefault="00BA1D15" w:rsidP="003E3275">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14:paraId="0A052D02" w14:textId="77777777" w:rsidR="00BA1D15" w:rsidRDefault="00BA1D15" w:rsidP="003E3275">
      <w:pPr>
        <w:widowControl/>
        <w:rPr>
          <w:rFonts w:cs="Arial"/>
          <w:bCs/>
          <w:color w:val="000000"/>
          <w:spacing w:val="5"/>
        </w:rPr>
      </w:pPr>
    </w:p>
    <w:p w14:paraId="039C60A0" w14:textId="77777777" w:rsidR="00BA1D15" w:rsidRDefault="00BA1D15" w:rsidP="003E3275">
      <w:pPr>
        <w:widowControl/>
        <w:rPr>
          <w:b/>
          <w:caps/>
        </w:rPr>
      </w:pPr>
      <w:r w:rsidRPr="00641071">
        <w:rPr>
          <w:rFonts w:cs="Arial"/>
          <w:bCs/>
          <w:color w:val="000000"/>
          <w:spacing w:val="5"/>
        </w:rPr>
        <w:t xml:space="preserve">Warren Bennis </w:t>
      </w:r>
      <w:r>
        <w:rPr>
          <w:rFonts w:cs="Arial"/>
          <w:bCs/>
          <w:color w:val="000000"/>
          <w:spacing w:val="5"/>
        </w:rPr>
        <w:t xml:space="preserve">proclaims that the </w:t>
      </w:r>
      <w:r w:rsidRPr="00641071">
        <w:t>“single defining quality of leaders is the capacity</w:t>
      </w:r>
      <w:r>
        <w:t xml:space="preserve"> to create and realize a vision.</w:t>
      </w:r>
      <w:r w:rsidRPr="00641071">
        <w:t>”</w:t>
      </w:r>
      <w:r>
        <w:rPr>
          <w:rStyle w:val="EndnoteReference"/>
        </w:rPr>
        <w:endnoteReference w:id="32"/>
      </w:r>
      <w:r>
        <w:t xml:space="preserve"> Indeed, superior leaders are often synonymous with great visionaries, as in the case of </w:t>
      </w:r>
      <w:r>
        <w:rPr>
          <w:rFonts w:cs="Arial"/>
          <w:bCs/>
          <w:color w:val="000000"/>
          <w:spacing w:val="5"/>
        </w:rPr>
        <w:t xml:space="preserve">Walt Disney and Winston Churchill. Further proving vision’s validity, research confirms that </w:t>
      </w:r>
      <w:r>
        <w:t>88 percent of executives use vision to guide their firms.</w:t>
      </w:r>
      <w:r>
        <w:rPr>
          <w:rStyle w:val="EndnoteReference"/>
        </w:rPr>
        <w:endnoteReference w:id="33"/>
      </w:r>
      <w:r>
        <w:t xml:space="preserve"> Therefore, this report seeks to empower TimeLine Theatre Company (TimeLine) with a strategic process that enables the organization to articulate its vision. Like a compass, the vision will then inform TimeLine’s course of action. </w:t>
      </w:r>
    </w:p>
    <w:p w14:paraId="213384C3" w14:textId="77777777" w:rsidR="00BA1D15" w:rsidRPr="007F27FE" w:rsidRDefault="00BA1D15" w:rsidP="003E3275">
      <w:pPr>
        <w:widowControl/>
        <w:rPr>
          <w:rFonts w:cs="Arial"/>
        </w:rPr>
      </w:pPr>
    </w:p>
    <w:p w14:paraId="5078EDE0" w14:textId="77777777" w:rsidR="00BA1D15" w:rsidRPr="00D8667C" w:rsidRDefault="00BA1D15" w:rsidP="003E3275">
      <w:pPr>
        <w:pStyle w:val="Heading2"/>
        <w:widowControl/>
        <w:rPr>
          <w:rFonts w:cs="Arial"/>
        </w:rPr>
      </w:pPr>
      <w:bookmarkStart w:id="39" w:name="_Toc396904066"/>
      <w:bookmarkStart w:id="40" w:name="_Toc445066159"/>
      <w:r w:rsidRPr="00D8667C">
        <w:rPr>
          <w:rFonts w:cs="Arial"/>
        </w:rPr>
        <w:t>Vision Statement</w:t>
      </w:r>
      <w:bookmarkEnd w:id="39"/>
      <w:bookmarkEnd w:id="40"/>
    </w:p>
    <w:p w14:paraId="4A4A9DB0" w14:textId="77777777" w:rsidR="00BA1D15" w:rsidRDefault="00BA1D15" w:rsidP="003E3275">
      <w:pPr>
        <w:widowControl/>
      </w:pPr>
    </w:p>
    <w:p w14:paraId="2B9057AF" w14:textId="77777777" w:rsidR="00BA1D15" w:rsidRPr="00D51269" w:rsidRDefault="00BA1D15" w:rsidP="003E3275">
      <w:pPr>
        <w:widowControl/>
        <w:rPr>
          <w:b/>
          <w:caps/>
        </w:rPr>
      </w:pPr>
      <w:r>
        <w:t xml:space="preserve">To paint a picture of the </w:t>
      </w:r>
      <w:r>
        <w:rPr>
          <w:i/>
        </w:rPr>
        <w:t>best</w:t>
      </w:r>
      <w:r>
        <w:t xml:space="preserve"> future, leaders must consider what is achievable based on what holds the organization back and what propels it forward.</w:t>
      </w:r>
      <w:r>
        <w:rPr>
          <w:rStyle w:val="EndnoteReference"/>
        </w:rPr>
        <w:endnoteReference w:id="34"/>
      </w:r>
      <w:r>
        <w:t xml:space="preserve"> Brainstorming around these issues will identify TimeLine’s driving forces. Subsequently, a vision statement will generate, as well as several other ideas that might be advantageous strategies.</w:t>
      </w:r>
      <w:r>
        <w:rPr>
          <w:rStyle w:val="EndnoteReference"/>
        </w:rPr>
        <w:endnoteReference w:id="35"/>
      </w:r>
    </w:p>
    <w:p w14:paraId="5B8099E2" w14:textId="77777777" w:rsidR="00BA1D15" w:rsidRPr="00D8667C" w:rsidRDefault="00BA1D15" w:rsidP="003E3275">
      <w:pPr>
        <w:widowControl/>
        <w:rPr>
          <w:rFonts w:cs="Arial"/>
        </w:rPr>
      </w:pPr>
    </w:p>
    <w:p w14:paraId="6F9C4D9D" w14:textId="77777777" w:rsidR="00BA1D15" w:rsidRPr="00D8667C" w:rsidRDefault="00BA1D15" w:rsidP="003E3275">
      <w:pPr>
        <w:pStyle w:val="Heading3"/>
        <w:widowControl/>
        <w:rPr>
          <w:rFonts w:cs="Arial"/>
        </w:rPr>
      </w:pPr>
      <w:bookmarkStart w:id="41" w:name="_Toc396904067"/>
      <w:r w:rsidRPr="00D8667C">
        <w:rPr>
          <w:rFonts w:cs="Arial"/>
        </w:rPr>
        <w:t>Ideate</w:t>
      </w:r>
      <w:bookmarkEnd w:id="41"/>
    </w:p>
    <w:p w14:paraId="5A5A6A0F" w14:textId="77777777" w:rsidR="00BA1D15" w:rsidRDefault="00BA1D15" w:rsidP="003E3275">
      <w:pPr>
        <w:widowControl/>
      </w:pPr>
    </w:p>
    <w:p w14:paraId="59A39C30" w14:textId="77777777" w:rsidR="00BA1D15" w:rsidRPr="00D51269" w:rsidRDefault="00BA1D15" w:rsidP="003E3275">
      <w:pPr>
        <w:widowControl/>
      </w:pPr>
      <w:r>
        <w:t xml:space="preserve">The first step to determine TimeLine’s vision is ideation. Because this process is so vital, I used six different tools to develop a myriad of options that TimeLine can collect and prioritize: Customers, BOBs, Good Questions, Stop Fix, SWOT, and BAM. </w:t>
      </w:r>
    </w:p>
    <w:p w14:paraId="74ABB600" w14:textId="77777777" w:rsidR="00BA1D15" w:rsidRPr="00D8667C" w:rsidRDefault="00BA1D15" w:rsidP="003E3275">
      <w:pPr>
        <w:pStyle w:val="Heading4"/>
        <w:widowControl/>
        <w:rPr>
          <w:rFonts w:cs="Arial"/>
        </w:rPr>
      </w:pPr>
    </w:p>
    <w:p w14:paraId="7A7212A9" w14:textId="77777777" w:rsidR="00BA1D15" w:rsidRPr="00D8667C" w:rsidRDefault="00BA1D15" w:rsidP="003E3275">
      <w:pPr>
        <w:pStyle w:val="Heading4"/>
        <w:widowControl/>
        <w:rPr>
          <w:rFonts w:cs="Arial"/>
        </w:rPr>
      </w:pPr>
      <w:bookmarkStart w:id="42" w:name="_Toc396904068"/>
      <w:r w:rsidRPr="00D8667C">
        <w:rPr>
          <w:rFonts w:cs="Arial"/>
        </w:rPr>
        <w:t>Customers</w:t>
      </w:r>
      <w:bookmarkEnd w:id="42"/>
    </w:p>
    <w:p w14:paraId="0542D68F" w14:textId="67C6772C" w:rsidR="00BA1D15" w:rsidRDefault="00BA1D15" w:rsidP="003E3275">
      <w:pPr>
        <w:widowControl/>
      </w:pPr>
    </w:p>
    <w:p w14:paraId="43D6B212" w14:textId="1090DE73" w:rsidR="001E3BB5" w:rsidRDefault="001E3BB5" w:rsidP="006B0BCF">
      <w:pPr>
        <w:pStyle w:val="Heading5"/>
      </w:pPr>
      <w:r>
        <w:t>Analysis</w:t>
      </w:r>
    </w:p>
    <w:p w14:paraId="4A861277" w14:textId="77777777" w:rsidR="001E3BB5" w:rsidRDefault="001E3BB5" w:rsidP="003E3275">
      <w:pPr>
        <w:widowControl/>
      </w:pPr>
    </w:p>
    <w:p w14:paraId="702DD47C" w14:textId="77777777" w:rsidR="00BA1D15" w:rsidRDefault="00BA1D15" w:rsidP="003E3275">
      <w:pPr>
        <w:widowControl/>
      </w:pPr>
      <w:r>
        <w:t>Nothing beats talking directly with customers to understand the people who determine your success.</w:t>
      </w:r>
      <w:r>
        <w:rPr>
          <w:rStyle w:val="EndnoteReference"/>
        </w:rPr>
        <w:endnoteReference w:id="36"/>
      </w:r>
      <w:r>
        <w:t xml:space="preserve"> However, the rise of social media has also given a voice to constituents. To understand customer preferences, I used Yelp, TripAdvisor, and Facebook. </w:t>
      </w:r>
    </w:p>
    <w:p w14:paraId="293D7D27" w14:textId="77777777" w:rsidR="00BA1D15" w:rsidRDefault="00BA1D15" w:rsidP="003E3275">
      <w:pPr>
        <w:widowControl/>
      </w:pPr>
    </w:p>
    <w:p w14:paraId="36F70E6B" w14:textId="33256028" w:rsidR="00BA1D15" w:rsidRPr="00B04253" w:rsidRDefault="00BA1D15" w:rsidP="003E3275">
      <w:pPr>
        <w:widowControl/>
      </w:pPr>
      <w:r>
        <w:t>Predominately, self-identified veteran theatregoers (TimeLine’s primary customer), echoed sentiments like, “not a bad seat in the house,”</w:t>
      </w:r>
      <w:r>
        <w:rPr>
          <w:rStyle w:val="EndnoteReference"/>
        </w:rPr>
        <w:endnoteReference w:id="37"/>
      </w:r>
      <w:r>
        <w:t xml:space="preserve"> “unbelievable theatre,”</w:t>
      </w:r>
      <w:r>
        <w:rPr>
          <w:rStyle w:val="EndnoteReference"/>
        </w:rPr>
        <w:endnoteReference w:id="38"/>
      </w:r>
      <w:r>
        <w:t xml:space="preserve"> and “best small theatre in Chicago.”</w:t>
      </w:r>
      <w:r>
        <w:rPr>
          <w:rStyle w:val="EndnoteReference"/>
        </w:rPr>
        <w:endnoteReference w:id="39"/>
      </w:r>
      <w:r>
        <w:t xml:space="preserve"> A standout post claimed that TimeLine “engages every brain cell and sends you away thinking.”</w:t>
      </w:r>
      <w:r>
        <w:rPr>
          <w:rStyle w:val="EndnoteReference"/>
        </w:rPr>
        <w:endnoteReference w:id="40"/>
      </w:r>
      <w:r>
        <w:t xml:space="preserve"> </w:t>
      </w:r>
    </w:p>
    <w:p w14:paraId="3EF10320" w14:textId="7F4E08BE" w:rsidR="00BA1D15" w:rsidRDefault="00BA1D15" w:rsidP="003E3275">
      <w:pPr>
        <w:widowControl/>
        <w:rPr>
          <w:rFonts w:cs="Arial"/>
        </w:rPr>
      </w:pPr>
    </w:p>
    <w:p w14:paraId="6FB25F46" w14:textId="5A2ABD5B" w:rsidR="001E3BB5" w:rsidRDefault="00097978" w:rsidP="001E3BB5">
      <w:pPr>
        <w:pStyle w:val="Heading5"/>
      </w:pPr>
      <w:r>
        <w:t>Possible Ideas</w:t>
      </w:r>
    </w:p>
    <w:p w14:paraId="34AF3509" w14:textId="77777777" w:rsidR="00097978" w:rsidRPr="00097978" w:rsidRDefault="00097978" w:rsidP="006B0BCF"/>
    <w:p w14:paraId="4F21F03C" w14:textId="6FFA227B" w:rsidR="001E3BB5" w:rsidRDefault="00097978" w:rsidP="003E3275">
      <w:pPr>
        <w:widowControl/>
      </w:pPr>
      <w:r>
        <w:t>Even so, disappointed customers remarked about scarce parking, bad box office experiences, and trouble finding the theatre, thus giving TimeLine some ideas about what they can fix.</w:t>
      </w:r>
    </w:p>
    <w:p w14:paraId="6A09BACC" w14:textId="77777777" w:rsidR="00097978" w:rsidRPr="00D8667C" w:rsidRDefault="00097978" w:rsidP="003E3275">
      <w:pPr>
        <w:widowControl/>
        <w:rPr>
          <w:rFonts w:cs="Arial"/>
        </w:rPr>
      </w:pPr>
    </w:p>
    <w:p w14:paraId="5737A93D" w14:textId="77777777" w:rsidR="006B0BCF" w:rsidRDefault="006B0BCF">
      <w:pPr>
        <w:widowControl/>
        <w:rPr>
          <w:rFonts w:cs="Arial"/>
          <w:b/>
        </w:rPr>
      </w:pPr>
      <w:bookmarkStart w:id="43" w:name="_Toc396904069"/>
      <w:r>
        <w:rPr>
          <w:rFonts w:cs="Arial"/>
        </w:rPr>
        <w:br w:type="page"/>
      </w:r>
    </w:p>
    <w:p w14:paraId="3F11BDD0" w14:textId="6C9CD22B" w:rsidR="00BA1D15" w:rsidRPr="00D8667C" w:rsidRDefault="00BA1D15" w:rsidP="003E3275">
      <w:pPr>
        <w:pStyle w:val="Heading4"/>
        <w:widowControl/>
        <w:rPr>
          <w:rFonts w:cs="Arial"/>
        </w:rPr>
      </w:pPr>
      <w:r w:rsidRPr="00D8667C">
        <w:rPr>
          <w:rFonts w:cs="Arial"/>
        </w:rPr>
        <w:lastRenderedPageBreak/>
        <w:t>BOBs</w:t>
      </w:r>
      <w:bookmarkEnd w:id="43"/>
    </w:p>
    <w:p w14:paraId="26ABB094" w14:textId="77777777" w:rsidR="00BA1D15" w:rsidRDefault="00BA1D15" w:rsidP="003E3275">
      <w:pPr>
        <w:pStyle w:val="Heading4"/>
        <w:widowControl/>
        <w:rPr>
          <w:rFonts w:cs="Arial"/>
        </w:rPr>
      </w:pPr>
    </w:p>
    <w:p w14:paraId="23A1D357" w14:textId="3AF4F789" w:rsidR="00BA1D15" w:rsidRDefault="00BA1D15" w:rsidP="003E3275">
      <w:pPr>
        <w:widowControl/>
        <w:rPr>
          <w:rFonts w:cs="Arial"/>
          <w:bCs/>
        </w:rPr>
      </w:pPr>
      <w:r w:rsidRPr="002225D4">
        <w:t>Investigating the best of the best (BOBs) in your</w:t>
      </w:r>
      <w:r>
        <w:t xml:space="preserve"> industry reveals your competitor’s strengths and stimulates</w:t>
      </w:r>
      <w:r w:rsidRPr="002225D4">
        <w:t xml:space="preserve"> ide</w:t>
      </w:r>
      <w:r>
        <w:t>as for your own organization</w:t>
      </w:r>
      <w:r w:rsidRPr="002225D4">
        <w:t>.</w:t>
      </w:r>
      <w:r w:rsidRPr="002225D4">
        <w:rPr>
          <w:rStyle w:val="EndnoteReference"/>
        </w:rPr>
        <w:endnoteReference w:id="41"/>
      </w:r>
      <w:r w:rsidRPr="002225D4">
        <w:t xml:space="preserve"> </w:t>
      </w:r>
      <w:r>
        <w:t xml:space="preserve">There are numerous theatres TimeLine could have examined, but </w:t>
      </w:r>
      <w:r w:rsidRPr="002225D4">
        <w:t>ulti</w:t>
      </w:r>
      <w:r>
        <w:t>mately Goodman Theatre and Alley Theatre were chosen, as both</w:t>
      </w:r>
      <w:r w:rsidRPr="002225D4">
        <w:t xml:space="preserve"> </w:t>
      </w:r>
      <w:r w:rsidR="00F7693A">
        <w:t>organizations</w:t>
      </w:r>
      <w:r>
        <w:t xml:space="preserve"> </w:t>
      </w:r>
      <w:r>
        <w:rPr>
          <w:rFonts w:cs="Arial"/>
          <w:bCs/>
        </w:rPr>
        <w:t>are</w:t>
      </w:r>
      <w:r w:rsidRPr="002225D4">
        <w:rPr>
          <w:rFonts w:cs="Arial"/>
          <w:bCs/>
        </w:rPr>
        <w:t xml:space="preserve"> financial</w:t>
      </w:r>
      <w:r>
        <w:rPr>
          <w:rFonts w:cs="Arial"/>
          <w:bCs/>
        </w:rPr>
        <w:t>ly excellent</w:t>
      </w:r>
      <w:r>
        <w:rPr>
          <w:rStyle w:val="EndnoteReference"/>
          <w:rFonts w:cs="Arial"/>
          <w:bCs/>
        </w:rPr>
        <w:endnoteReference w:id="42"/>
      </w:r>
      <w:r>
        <w:rPr>
          <w:rFonts w:cs="Arial"/>
          <w:bCs/>
        </w:rPr>
        <w:t xml:space="preserve"> and committed</w:t>
      </w:r>
      <w:r w:rsidRPr="002225D4">
        <w:rPr>
          <w:rFonts w:cs="Arial"/>
          <w:bCs/>
        </w:rPr>
        <w:t xml:space="preserve"> to </w:t>
      </w:r>
      <w:r>
        <w:rPr>
          <w:rFonts w:cs="Arial"/>
          <w:bCs/>
        </w:rPr>
        <w:t>linking art and</w:t>
      </w:r>
      <w:r w:rsidRPr="002225D4">
        <w:rPr>
          <w:rFonts w:cs="Arial"/>
          <w:bCs/>
        </w:rPr>
        <w:t xml:space="preserve"> audience</w:t>
      </w:r>
      <w:r>
        <w:rPr>
          <w:rFonts w:cs="Arial"/>
          <w:bCs/>
        </w:rPr>
        <w:t>s</w:t>
      </w:r>
      <w:r w:rsidRPr="002225D4">
        <w:rPr>
          <w:rFonts w:cs="Arial"/>
          <w:bCs/>
        </w:rPr>
        <w:t>.</w:t>
      </w:r>
      <w:r>
        <w:rPr>
          <w:rStyle w:val="EndnoteReference"/>
          <w:rFonts w:cs="Arial"/>
          <w:bCs/>
        </w:rPr>
        <w:endnoteReference w:id="43"/>
      </w:r>
    </w:p>
    <w:p w14:paraId="12358594" w14:textId="77E80899" w:rsidR="00BA1D15" w:rsidRDefault="00BA1D15" w:rsidP="003E3275">
      <w:pPr>
        <w:widowControl/>
        <w:rPr>
          <w:rFonts w:cs="Arial"/>
          <w:b/>
        </w:rPr>
      </w:pPr>
      <w:bookmarkStart w:id="44" w:name="_Toc396904070"/>
    </w:p>
    <w:p w14:paraId="2A52317E" w14:textId="77777777" w:rsidR="00BA1D15" w:rsidRPr="00D8667C" w:rsidRDefault="00BA1D15" w:rsidP="003E3275">
      <w:pPr>
        <w:pStyle w:val="Heading5"/>
        <w:widowControl/>
        <w:rPr>
          <w:rFonts w:cs="Arial"/>
        </w:rPr>
      </w:pPr>
      <w:r w:rsidRPr="00D8667C">
        <w:rPr>
          <w:rFonts w:cs="Arial"/>
        </w:rPr>
        <w:t>Analysis</w:t>
      </w:r>
      <w:bookmarkEnd w:id="44"/>
    </w:p>
    <w:p w14:paraId="2E41877D" w14:textId="77777777" w:rsidR="00BA1D15" w:rsidRDefault="00BA1D15" w:rsidP="003E3275">
      <w:pPr>
        <w:widowControl/>
      </w:pPr>
    </w:p>
    <w:p w14:paraId="22F7A2A6" w14:textId="77777777" w:rsidR="00BA1D15" w:rsidRPr="004B2BC1" w:rsidRDefault="00BA1D15" w:rsidP="003E3275">
      <w:pPr>
        <w:widowControl/>
      </w:pPr>
      <w:r>
        <w:t>The following table compares TimeLine’s Lines of Business (LOBs) with the BOBs:</w:t>
      </w:r>
    </w:p>
    <w:p w14:paraId="112784C9" w14:textId="77777777" w:rsidR="00BA1D15" w:rsidRPr="00D8667C"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514C33" w:rsidRPr="00D8667C" w14:paraId="4E92AD56" w14:textId="77777777" w:rsidTr="00C44DC1">
        <w:trPr>
          <w:cantSplit/>
          <w:tblHeader/>
        </w:trPr>
        <w:tc>
          <w:tcPr>
            <w:tcW w:w="9576" w:type="dxa"/>
            <w:gridSpan w:val="3"/>
            <w:tcBorders>
              <w:left w:val="single" w:sz="4" w:space="0" w:color="auto"/>
            </w:tcBorders>
            <w:shd w:val="clear" w:color="auto" w:fill="D9D9D9" w:themeFill="background1" w:themeFillShade="D9"/>
          </w:tcPr>
          <w:p w14:paraId="4A12CEC1" w14:textId="6ECD96AF" w:rsidR="00514C33" w:rsidRPr="00D8667C" w:rsidRDefault="00514C33" w:rsidP="00514C33">
            <w:pPr>
              <w:widowControl/>
              <w:jc w:val="center"/>
              <w:rPr>
                <w:rFonts w:cs="Arial"/>
              </w:rPr>
            </w:pPr>
            <w:r w:rsidRPr="00D8667C">
              <w:rPr>
                <w:rFonts w:cs="Arial"/>
              </w:rPr>
              <w:br w:type="page"/>
            </w:r>
            <w:r w:rsidRPr="00D8667C">
              <w:rPr>
                <w:rFonts w:cs="Arial"/>
              </w:rPr>
              <w:br w:type="page"/>
              <w:t>Best of the Best</w:t>
            </w:r>
          </w:p>
        </w:tc>
      </w:tr>
      <w:tr w:rsidR="00BA1D15" w:rsidRPr="00D8667C" w14:paraId="1D0ADA62" w14:textId="77777777" w:rsidTr="00D96C3B">
        <w:trPr>
          <w:cantSplit/>
          <w:tblHeader/>
        </w:trPr>
        <w:tc>
          <w:tcPr>
            <w:tcW w:w="3192" w:type="dxa"/>
            <w:tcBorders>
              <w:left w:val="single" w:sz="4" w:space="0" w:color="auto"/>
              <w:bottom w:val="single" w:sz="4" w:space="0" w:color="auto"/>
            </w:tcBorders>
            <w:shd w:val="clear" w:color="auto" w:fill="auto"/>
          </w:tcPr>
          <w:p w14:paraId="6C10934E" w14:textId="77777777" w:rsidR="00BA1D15" w:rsidRPr="002F49E2" w:rsidRDefault="00BA1D15" w:rsidP="003E3275">
            <w:pPr>
              <w:widowControl/>
              <w:jc w:val="center"/>
              <w:rPr>
                <w:rFonts w:cs="Arial"/>
                <w:b/>
              </w:rPr>
            </w:pPr>
            <w:r w:rsidRPr="002F49E2">
              <w:rPr>
                <w:rFonts w:cs="Arial"/>
                <w:b/>
              </w:rPr>
              <w:t>TimeLine Theatre Company</w:t>
            </w:r>
          </w:p>
        </w:tc>
        <w:tc>
          <w:tcPr>
            <w:tcW w:w="3192" w:type="dxa"/>
            <w:tcBorders>
              <w:left w:val="single" w:sz="4" w:space="0" w:color="auto"/>
              <w:bottom w:val="single" w:sz="4" w:space="0" w:color="auto"/>
            </w:tcBorders>
            <w:shd w:val="clear" w:color="auto" w:fill="auto"/>
          </w:tcPr>
          <w:p w14:paraId="52F01A16" w14:textId="77777777" w:rsidR="00BA1D15" w:rsidRPr="002F49E2" w:rsidRDefault="00BA1D15" w:rsidP="003E3275">
            <w:pPr>
              <w:widowControl/>
              <w:jc w:val="center"/>
              <w:rPr>
                <w:rFonts w:cs="Arial"/>
                <w:b/>
              </w:rPr>
            </w:pPr>
            <w:r w:rsidRPr="002F49E2">
              <w:rPr>
                <w:rFonts w:cs="Arial"/>
                <w:b/>
              </w:rPr>
              <w:t xml:space="preserve">Goodman Theatre </w:t>
            </w:r>
            <w:r>
              <w:rPr>
                <w:rFonts w:cs="Arial"/>
                <w:b/>
              </w:rPr>
              <w:br/>
            </w:r>
            <w:r w:rsidRPr="002F49E2">
              <w:rPr>
                <w:rFonts w:cs="Arial"/>
                <w:b/>
              </w:rPr>
              <w:t>(</w:t>
            </w:r>
            <w:r>
              <w:rPr>
                <w:rFonts w:cs="Arial"/>
                <w:b/>
              </w:rPr>
              <w:t xml:space="preserve">Chicago, </w:t>
            </w:r>
            <w:r w:rsidRPr="002F49E2">
              <w:rPr>
                <w:rFonts w:cs="Arial"/>
                <w:b/>
              </w:rPr>
              <w:t>Illinois)</w:t>
            </w:r>
          </w:p>
        </w:tc>
        <w:tc>
          <w:tcPr>
            <w:tcW w:w="3192" w:type="dxa"/>
            <w:tcBorders>
              <w:bottom w:val="single" w:sz="4" w:space="0" w:color="auto"/>
            </w:tcBorders>
            <w:shd w:val="clear" w:color="auto" w:fill="auto"/>
          </w:tcPr>
          <w:p w14:paraId="6025967B" w14:textId="77777777" w:rsidR="00BA1D15" w:rsidRPr="002F49E2" w:rsidRDefault="00BA1D15" w:rsidP="003E3275">
            <w:pPr>
              <w:widowControl/>
              <w:jc w:val="center"/>
              <w:rPr>
                <w:rFonts w:cs="Arial"/>
                <w:b/>
              </w:rPr>
            </w:pPr>
            <w:r w:rsidRPr="002F49E2">
              <w:rPr>
                <w:rFonts w:cs="Arial"/>
                <w:b/>
              </w:rPr>
              <w:t xml:space="preserve">Alley Theatre </w:t>
            </w:r>
            <w:r>
              <w:rPr>
                <w:rFonts w:cs="Arial"/>
                <w:b/>
              </w:rPr>
              <w:br/>
            </w:r>
            <w:r w:rsidRPr="002F49E2">
              <w:rPr>
                <w:rFonts w:cs="Arial"/>
                <w:b/>
              </w:rPr>
              <w:t>(</w:t>
            </w:r>
            <w:r>
              <w:rPr>
                <w:rFonts w:cs="Arial"/>
                <w:b/>
              </w:rPr>
              <w:t xml:space="preserve">Houston, </w:t>
            </w:r>
            <w:r w:rsidRPr="002F49E2">
              <w:rPr>
                <w:rFonts w:cs="Arial"/>
                <w:b/>
              </w:rPr>
              <w:t>Texas)</w:t>
            </w:r>
          </w:p>
        </w:tc>
      </w:tr>
      <w:tr w:rsidR="00BA1D15" w:rsidRPr="00D8667C" w14:paraId="2C3F3CF5" w14:textId="77777777" w:rsidTr="00D96C3B">
        <w:trPr>
          <w:cantSplit/>
        </w:trPr>
        <w:tc>
          <w:tcPr>
            <w:tcW w:w="3192" w:type="dxa"/>
            <w:tcBorders>
              <w:right w:val="single" w:sz="4" w:space="0" w:color="auto"/>
            </w:tcBorders>
            <w:shd w:val="clear" w:color="auto" w:fill="D9D9D9" w:themeFill="background1" w:themeFillShade="D9"/>
            <w:vAlign w:val="center"/>
          </w:tcPr>
          <w:p w14:paraId="44689215" w14:textId="77777777" w:rsidR="00BA1D15" w:rsidRPr="008851F4" w:rsidRDefault="00BA1D15" w:rsidP="003E3275">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14:paraId="7AB8F71B" w14:textId="77777777" w:rsidR="00BA1D15" w:rsidRPr="008851F4" w:rsidRDefault="00BA1D15" w:rsidP="003E3275">
            <w:pPr>
              <w:widowControl/>
              <w:ind w:firstLineChars="100" w:firstLine="240"/>
              <w:jc w:val="center"/>
              <w:rPr>
                <w:rFonts w:cs="Arial"/>
              </w:rPr>
            </w:pPr>
            <w:r w:rsidRPr="008851F4">
              <w:rPr>
                <w:rFonts w:cs="Arial"/>
              </w:rPr>
              <w:t>Lines of Business</w:t>
            </w:r>
          </w:p>
        </w:tc>
        <w:tc>
          <w:tcPr>
            <w:tcW w:w="3192" w:type="dxa"/>
            <w:tcBorders>
              <w:left w:val="single" w:sz="4" w:space="0" w:color="auto"/>
            </w:tcBorders>
            <w:shd w:val="clear" w:color="auto" w:fill="D9D9D9" w:themeFill="background1" w:themeFillShade="D9"/>
            <w:vAlign w:val="center"/>
          </w:tcPr>
          <w:p w14:paraId="24ECD1F4" w14:textId="77777777" w:rsidR="00BA1D15" w:rsidRPr="008851F4" w:rsidRDefault="00BA1D15" w:rsidP="003E3275">
            <w:pPr>
              <w:widowControl/>
              <w:ind w:firstLineChars="100" w:firstLine="240"/>
              <w:rPr>
                <w:rFonts w:cs="Arial"/>
              </w:rPr>
            </w:pPr>
          </w:p>
        </w:tc>
      </w:tr>
      <w:tr w:rsidR="00BA1D15" w:rsidRPr="00D8667C" w14:paraId="46B3667E" w14:textId="77777777" w:rsidTr="00D96C3B">
        <w:trPr>
          <w:cantSplit/>
        </w:trPr>
        <w:tc>
          <w:tcPr>
            <w:tcW w:w="3192" w:type="dxa"/>
            <w:tcBorders>
              <w:bottom w:val="single" w:sz="4" w:space="0" w:color="auto"/>
            </w:tcBorders>
          </w:tcPr>
          <w:p w14:paraId="11124924" w14:textId="77777777" w:rsidR="00BA1D15" w:rsidRPr="008851F4" w:rsidRDefault="00BA1D15" w:rsidP="003E3275">
            <w:pPr>
              <w:widowControl/>
              <w:rPr>
                <w:rFonts w:cs="Arial"/>
              </w:rPr>
            </w:pPr>
            <w:r w:rsidRPr="008851F4">
              <w:rPr>
                <w:rFonts w:cs="Arial"/>
              </w:rPr>
              <w:t>Annual Season of 4 Plays</w:t>
            </w:r>
          </w:p>
        </w:tc>
        <w:tc>
          <w:tcPr>
            <w:tcW w:w="3192" w:type="dxa"/>
            <w:tcBorders>
              <w:bottom w:val="single" w:sz="4" w:space="0" w:color="auto"/>
            </w:tcBorders>
          </w:tcPr>
          <w:p w14:paraId="058C9E28" w14:textId="77777777" w:rsidR="00BA1D15" w:rsidRPr="008851F4" w:rsidRDefault="00BA1D15" w:rsidP="003E3275">
            <w:pPr>
              <w:widowControl/>
              <w:rPr>
                <w:rFonts w:cs="Arial"/>
              </w:rPr>
            </w:pPr>
            <w:r w:rsidRPr="008851F4">
              <w:rPr>
                <w:rFonts w:cs="Arial"/>
              </w:rPr>
              <w:t>Annual Season of 8-9 Plays</w:t>
            </w:r>
          </w:p>
        </w:tc>
        <w:tc>
          <w:tcPr>
            <w:tcW w:w="3192" w:type="dxa"/>
            <w:tcBorders>
              <w:bottom w:val="single" w:sz="4" w:space="0" w:color="auto"/>
            </w:tcBorders>
          </w:tcPr>
          <w:p w14:paraId="7E9C2138" w14:textId="77777777" w:rsidR="00BA1D15" w:rsidRPr="008851F4" w:rsidRDefault="00BA1D15" w:rsidP="003E3275">
            <w:pPr>
              <w:widowControl/>
              <w:rPr>
                <w:rFonts w:cs="Arial"/>
              </w:rPr>
            </w:pPr>
            <w:r w:rsidRPr="008851F4">
              <w:rPr>
                <w:rFonts w:cs="Arial"/>
              </w:rPr>
              <w:t>Annual Season of 8-9 Plays</w:t>
            </w:r>
          </w:p>
        </w:tc>
      </w:tr>
      <w:tr w:rsidR="00BA1D15" w:rsidRPr="00D8667C" w14:paraId="554A1C8D" w14:textId="77777777" w:rsidTr="00D96C3B">
        <w:trPr>
          <w:cantSplit/>
        </w:trPr>
        <w:tc>
          <w:tcPr>
            <w:tcW w:w="3192" w:type="dxa"/>
            <w:tcBorders>
              <w:bottom w:val="single" w:sz="4" w:space="0" w:color="auto"/>
            </w:tcBorders>
          </w:tcPr>
          <w:p w14:paraId="6B6FC111" w14:textId="62C91EA1" w:rsidR="00BA1D15" w:rsidRPr="008851F4" w:rsidRDefault="00BA1D15" w:rsidP="003E3275">
            <w:pPr>
              <w:widowControl/>
              <w:rPr>
                <w:rFonts w:cs="Arial"/>
              </w:rPr>
            </w:pPr>
            <w:proofErr w:type="spellStart"/>
            <w:r w:rsidRPr="008851F4">
              <w:rPr>
                <w:rFonts w:cs="Arial"/>
              </w:rPr>
              <w:t>FlexPass</w:t>
            </w:r>
            <w:proofErr w:type="spellEnd"/>
            <w:r w:rsidRPr="008851F4">
              <w:rPr>
                <w:rFonts w:cs="Arial"/>
              </w:rPr>
              <w:t xml:space="preserve"> Subscribers</w:t>
            </w:r>
          </w:p>
        </w:tc>
        <w:tc>
          <w:tcPr>
            <w:tcW w:w="3192" w:type="dxa"/>
            <w:tcBorders>
              <w:bottom w:val="single" w:sz="4" w:space="0" w:color="auto"/>
            </w:tcBorders>
          </w:tcPr>
          <w:p w14:paraId="394EAC73" w14:textId="77777777" w:rsidR="00BA1D15" w:rsidRPr="008851F4" w:rsidRDefault="00BA1D15" w:rsidP="003E3275">
            <w:pPr>
              <w:widowControl/>
              <w:rPr>
                <w:rFonts w:cs="Arial"/>
              </w:rPr>
            </w:pPr>
            <w:r w:rsidRPr="008851F4">
              <w:rPr>
                <w:rFonts w:cs="Arial"/>
              </w:rPr>
              <w:t>Subscribers</w:t>
            </w:r>
          </w:p>
        </w:tc>
        <w:tc>
          <w:tcPr>
            <w:tcW w:w="3192" w:type="dxa"/>
            <w:tcBorders>
              <w:bottom w:val="single" w:sz="4" w:space="0" w:color="auto"/>
            </w:tcBorders>
          </w:tcPr>
          <w:p w14:paraId="1A3A9A9C" w14:textId="77777777" w:rsidR="00BA1D15" w:rsidRPr="008851F4" w:rsidRDefault="00BA1D15" w:rsidP="003E3275">
            <w:pPr>
              <w:widowControl/>
              <w:rPr>
                <w:rFonts w:cs="Arial"/>
              </w:rPr>
            </w:pPr>
            <w:r w:rsidRPr="008851F4">
              <w:rPr>
                <w:rFonts w:cs="Arial"/>
              </w:rPr>
              <w:t>Subscribers</w:t>
            </w:r>
          </w:p>
        </w:tc>
      </w:tr>
      <w:tr w:rsidR="00BA1D15" w:rsidRPr="00D8667C" w14:paraId="2FD8290D" w14:textId="77777777" w:rsidTr="00D96C3B">
        <w:trPr>
          <w:cantSplit/>
        </w:trPr>
        <w:tc>
          <w:tcPr>
            <w:tcW w:w="3192" w:type="dxa"/>
            <w:tcBorders>
              <w:bottom w:val="single" w:sz="4" w:space="0" w:color="auto"/>
            </w:tcBorders>
          </w:tcPr>
          <w:p w14:paraId="17362AD0" w14:textId="77777777" w:rsidR="00BA1D15" w:rsidRPr="008851F4" w:rsidRDefault="00BA1D15" w:rsidP="003E3275">
            <w:pPr>
              <w:widowControl/>
              <w:rPr>
                <w:rFonts w:cs="Arial"/>
              </w:rPr>
            </w:pPr>
            <w:r w:rsidRPr="008851F4">
              <w:rPr>
                <w:rFonts w:cs="Arial"/>
              </w:rPr>
              <w:t>MyLine</w:t>
            </w:r>
          </w:p>
        </w:tc>
        <w:tc>
          <w:tcPr>
            <w:tcW w:w="3192" w:type="dxa"/>
            <w:tcBorders>
              <w:bottom w:val="single" w:sz="4" w:space="0" w:color="auto"/>
            </w:tcBorders>
          </w:tcPr>
          <w:p w14:paraId="14151C05" w14:textId="77777777" w:rsidR="00BA1D15" w:rsidRPr="008851F4" w:rsidRDefault="00BA1D15" w:rsidP="003E3275">
            <w:pPr>
              <w:widowControl/>
              <w:rPr>
                <w:rFonts w:cs="Arial"/>
              </w:rPr>
            </w:pPr>
            <w:r w:rsidRPr="008851F4">
              <w:rPr>
                <w:rFonts w:cs="Arial"/>
              </w:rPr>
              <w:t>Student Subscriptions</w:t>
            </w:r>
          </w:p>
        </w:tc>
        <w:tc>
          <w:tcPr>
            <w:tcW w:w="3192" w:type="dxa"/>
            <w:tcBorders>
              <w:bottom w:val="single" w:sz="4" w:space="0" w:color="auto"/>
            </w:tcBorders>
          </w:tcPr>
          <w:p w14:paraId="08E0B6F9" w14:textId="77777777" w:rsidR="00BA1D15" w:rsidRPr="008851F4" w:rsidRDefault="00BA1D15" w:rsidP="003E3275">
            <w:pPr>
              <w:widowControl/>
              <w:rPr>
                <w:rFonts w:cs="Arial"/>
              </w:rPr>
            </w:pPr>
            <w:r w:rsidRPr="008851F4">
              <w:rPr>
                <w:rFonts w:cs="Arial"/>
              </w:rPr>
              <w:t>SCENE</w:t>
            </w:r>
          </w:p>
        </w:tc>
      </w:tr>
      <w:tr w:rsidR="00BA1D15" w:rsidRPr="00D8667C" w14:paraId="387F17E0" w14:textId="77777777" w:rsidTr="00D96C3B">
        <w:trPr>
          <w:cantSplit/>
        </w:trPr>
        <w:tc>
          <w:tcPr>
            <w:tcW w:w="3192" w:type="dxa"/>
            <w:tcBorders>
              <w:bottom w:val="single" w:sz="4" w:space="0" w:color="auto"/>
            </w:tcBorders>
          </w:tcPr>
          <w:p w14:paraId="12ABB337" w14:textId="77777777" w:rsidR="00BA1D15" w:rsidRPr="008851F4" w:rsidRDefault="00BA1D15" w:rsidP="003E3275">
            <w:pPr>
              <w:widowControl/>
              <w:rPr>
                <w:rFonts w:cs="Arial"/>
              </w:rPr>
            </w:pPr>
            <w:r w:rsidRPr="008851F4">
              <w:rPr>
                <w:rFonts w:cs="Arial"/>
              </w:rPr>
              <w:t>TimePieces Reading Series</w:t>
            </w:r>
          </w:p>
        </w:tc>
        <w:tc>
          <w:tcPr>
            <w:tcW w:w="3192" w:type="dxa"/>
            <w:tcBorders>
              <w:bottom w:val="single" w:sz="4" w:space="0" w:color="auto"/>
            </w:tcBorders>
          </w:tcPr>
          <w:p w14:paraId="6006F023" w14:textId="77777777" w:rsidR="00BA1D15" w:rsidRPr="008851F4" w:rsidRDefault="00BA1D15" w:rsidP="003E3275">
            <w:pPr>
              <w:widowControl/>
              <w:rPr>
                <w:rFonts w:cs="Arial"/>
              </w:rPr>
            </w:pPr>
            <w:r w:rsidRPr="008851F4">
              <w:rPr>
                <w:rFonts w:cs="Arial"/>
              </w:rPr>
              <w:t xml:space="preserve">New Stages Readings </w:t>
            </w:r>
          </w:p>
        </w:tc>
        <w:tc>
          <w:tcPr>
            <w:tcW w:w="3192" w:type="dxa"/>
            <w:tcBorders>
              <w:bottom w:val="single" w:sz="4" w:space="0" w:color="auto"/>
            </w:tcBorders>
          </w:tcPr>
          <w:p w14:paraId="05376089" w14:textId="77777777" w:rsidR="00BA1D15" w:rsidRPr="008851F4" w:rsidRDefault="00BA1D15" w:rsidP="003E3275">
            <w:pPr>
              <w:widowControl/>
              <w:rPr>
                <w:rFonts w:cs="Arial"/>
              </w:rPr>
            </w:pPr>
            <w:proofErr w:type="spellStart"/>
            <w:r w:rsidRPr="008851F4">
              <w:rPr>
                <w:rFonts w:cs="Arial"/>
              </w:rPr>
              <w:t>ActOUT</w:t>
            </w:r>
            <w:proofErr w:type="spellEnd"/>
          </w:p>
        </w:tc>
      </w:tr>
      <w:tr w:rsidR="00BA1D15" w:rsidRPr="00D8667C" w14:paraId="292A0A87" w14:textId="77777777" w:rsidTr="00D96C3B">
        <w:trPr>
          <w:cantSplit/>
        </w:trPr>
        <w:tc>
          <w:tcPr>
            <w:tcW w:w="3192" w:type="dxa"/>
            <w:tcBorders>
              <w:bottom w:val="single" w:sz="4" w:space="0" w:color="auto"/>
            </w:tcBorders>
          </w:tcPr>
          <w:p w14:paraId="7EC3B760" w14:textId="77777777" w:rsidR="00BA1D15" w:rsidRPr="008851F4" w:rsidRDefault="00BA1D15" w:rsidP="003E3275">
            <w:pPr>
              <w:widowControl/>
              <w:rPr>
                <w:rFonts w:cs="Arial"/>
              </w:rPr>
            </w:pPr>
            <w:r w:rsidRPr="008851F4">
              <w:rPr>
                <w:rFonts w:cs="Arial"/>
              </w:rPr>
              <w:t>Living History Program</w:t>
            </w:r>
          </w:p>
        </w:tc>
        <w:tc>
          <w:tcPr>
            <w:tcW w:w="3192" w:type="dxa"/>
            <w:tcBorders>
              <w:bottom w:val="single" w:sz="4" w:space="0" w:color="auto"/>
            </w:tcBorders>
          </w:tcPr>
          <w:p w14:paraId="355ED743" w14:textId="77777777" w:rsidR="00BA1D15" w:rsidRPr="008851F4" w:rsidRDefault="00BA1D15" w:rsidP="003E3275">
            <w:pPr>
              <w:widowControl/>
              <w:rPr>
                <w:rFonts w:cs="Arial"/>
              </w:rPr>
            </w:pPr>
            <w:r w:rsidRPr="008851F4">
              <w:rPr>
                <w:rFonts w:cs="Arial"/>
              </w:rPr>
              <w:t>General Theatre Studies</w:t>
            </w:r>
          </w:p>
        </w:tc>
        <w:tc>
          <w:tcPr>
            <w:tcW w:w="3192" w:type="dxa"/>
            <w:tcBorders>
              <w:bottom w:val="single" w:sz="4" w:space="0" w:color="auto"/>
            </w:tcBorders>
          </w:tcPr>
          <w:p w14:paraId="1274E2B6" w14:textId="77777777" w:rsidR="00BA1D15" w:rsidRPr="008851F4" w:rsidRDefault="00BA1D15" w:rsidP="003E3275">
            <w:pPr>
              <w:widowControl/>
              <w:rPr>
                <w:rFonts w:cs="Arial"/>
              </w:rPr>
            </w:pPr>
            <w:r>
              <w:rPr>
                <w:rFonts w:cs="Arial"/>
              </w:rPr>
              <w:t>Young Playwright Exchange</w:t>
            </w:r>
          </w:p>
        </w:tc>
      </w:tr>
      <w:tr w:rsidR="00BA1D15" w:rsidRPr="00D8667C" w14:paraId="068AAA26" w14:textId="77777777" w:rsidTr="00D96C3B">
        <w:trPr>
          <w:cantSplit/>
        </w:trPr>
        <w:tc>
          <w:tcPr>
            <w:tcW w:w="3192" w:type="dxa"/>
            <w:tcBorders>
              <w:bottom w:val="single" w:sz="4" w:space="0" w:color="auto"/>
            </w:tcBorders>
          </w:tcPr>
          <w:p w14:paraId="4CE2AF8A" w14:textId="77777777" w:rsidR="00BA1D15" w:rsidRPr="008851F4" w:rsidRDefault="00BA1D15" w:rsidP="003E3275">
            <w:pPr>
              <w:widowControl/>
              <w:rPr>
                <w:rFonts w:cs="Arial"/>
              </w:rPr>
            </w:pPr>
            <w:r w:rsidRPr="008851F4">
              <w:rPr>
                <w:rFonts w:cs="Arial"/>
              </w:rPr>
              <w:t>Sunday Scholar Program</w:t>
            </w:r>
          </w:p>
        </w:tc>
        <w:tc>
          <w:tcPr>
            <w:tcW w:w="3192" w:type="dxa"/>
            <w:tcBorders>
              <w:bottom w:val="single" w:sz="4" w:space="0" w:color="auto"/>
            </w:tcBorders>
          </w:tcPr>
          <w:p w14:paraId="2F751A73" w14:textId="77777777" w:rsidR="00BA1D15" w:rsidRPr="008851F4" w:rsidRDefault="00BA1D15" w:rsidP="003E3275">
            <w:pPr>
              <w:widowControl/>
              <w:rPr>
                <w:rFonts w:cs="Arial"/>
              </w:rPr>
            </w:pPr>
            <w:r w:rsidRPr="008851F4">
              <w:rPr>
                <w:rFonts w:cs="Arial"/>
              </w:rPr>
              <w:t>Context</w:t>
            </w:r>
          </w:p>
        </w:tc>
        <w:tc>
          <w:tcPr>
            <w:tcW w:w="3192" w:type="dxa"/>
            <w:tcBorders>
              <w:bottom w:val="single" w:sz="4" w:space="0" w:color="auto"/>
            </w:tcBorders>
          </w:tcPr>
          <w:p w14:paraId="3A847509" w14:textId="77777777" w:rsidR="00BA1D15" w:rsidRPr="008851F4" w:rsidRDefault="00BA1D15" w:rsidP="003E3275">
            <w:pPr>
              <w:widowControl/>
              <w:rPr>
                <w:rFonts w:cs="Arial"/>
              </w:rPr>
            </w:pPr>
            <w:r>
              <w:rPr>
                <w:rFonts w:cs="Arial"/>
              </w:rPr>
              <w:t>Talkbacks</w:t>
            </w:r>
          </w:p>
        </w:tc>
      </w:tr>
      <w:tr w:rsidR="00BA1D15" w:rsidRPr="00D8667C" w14:paraId="05F8B97D" w14:textId="77777777" w:rsidTr="00D96C3B">
        <w:trPr>
          <w:cantSplit/>
        </w:trPr>
        <w:tc>
          <w:tcPr>
            <w:tcW w:w="3192" w:type="dxa"/>
            <w:tcBorders>
              <w:bottom w:val="single" w:sz="4" w:space="0" w:color="auto"/>
            </w:tcBorders>
          </w:tcPr>
          <w:p w14:paraId="10AE190C" w14:textId="77777777" w:rsidR="00BA1D15" w:rsidRPr="008851F4" w:rsidRDefault="00BA1D15" w:rsidP="003E3275">
            <w:pPr>
              <w:widowControl/>
              <w:rPr>
                <w:rFonts w:cs="Arial"/>
              </w:rPr>
            </w:pPr>
            <w:r w:rsidRPr="008851F4">
              <w:rPr>
                <w:rFonts w:cs="Arial"/>
              </w:rPr>
              <w:t>Company Artists</w:t>
            </w:r>
          </w:p>
        </w:tc>
        <w:tc>
          <w:tcPr>
            <w:tcW w:w="3192" w:type="dxa"/>
            <w:tcBorders>
              <w:bottom w:val="single" w:sz="4" w:space="0" w:color="auto"/>
            </w:tcBorders>
          </w:tcPr>
          <w:p w14:paraId="02039F67" w14:textId="77777777" w:rsidR="00BA1D15" w:rsidRPr="008851F4" w:rsidRDefault="00BA1D15" w:rsidP="003E3275">
            <w:pPr>
              <w:widowControl/>
              <w:rPr>
                <w:rFonts w:cs="Arial"/>
              </w:rPr>
            </w:pPr>
            <w:r w:rsidRPr="008851F4">
              <w:rPr>
                <w:rFonts w:cs="Arial"/>
              </w:rPr>
              <w:t>The Artistic Collective</w:t>
            </w:r>
          </w:p>
        </w:tc>
        <w:tc>
          <w:tcPr>
            <w:tcW w:w="3192" w:type="dxa"/>
            <w:tcBorders>
              <w:bottom w:val="single" w:sz="4" w:space="0" w:color="auto"/>
            </w:tcBorders>
          </w:tcPr>
          <w:p w14:paraId="6006F52D" w14:textId="77777777" w:rsidR="00BA1D15" w:rsidRPr="008851F4" w:rsidRDefault="00BA1D15" w:rsidP="003E3275">
            <w:pPr>
              <w:widowControl/>
              <w:rPr>
                <w:rFonts w:cs="Arial"/>
              </w:rPr>
            </w:pPr>
            <w:r w:rsidRPr="008851F4">
              <w:rPr>
                <w:rFonts w:cs="Arial"/>
              </w:rPr>
              <w:t>Alley Acting Company</w:t>
            </w:r>
          </w:p>
        </w:tc>
      </w:tr>
      <w:tr w:rsidR="00BA1D15" w:rsidRPr="00D8667C" w14:paraId="613A7552" w14:textId="77777777" w:rsidTr="00D96C3B">
        <w:trPr>
          <w:cantSplit/>
        </w:trPr>
        <w:tc>
          <w:tcPr>
            <w:tcW w:w="3192" w:type="dxa"/>
            <w:tcBorders>
              <w:bottom w:val="single" w:sz="4" w:space="0" w:color="auto"/>
            </w:tcBorders>
          </w:tcPr>
          <w:p w14:paraId="31F09760" w14:textId="77777777" w:rsidR="00BA1D15" w:rsidRPr="008851F4" w:rsidRDefault="00BA1D15" w:rsidP="003E3275">
            <w:pPr>
              <w:widowControl/>
              <w:rPr>
                <w:rFonts w:cs="Arial"/>
              </w:rPr>
            </w:pPr>
            <w:r w:rsidRPr="008851F4">
              <w:rPr>
                <w:rFonts w:cs="Arial"/>
              </w:rPr>
              <w:t>Research (Dramaturgy)</w:t>
            </w:r>
          </w:p>
        </w:tc>
        <w:tc>
          <w:tcPr>
            <w:tcW w:w="3192" w:type="dxa"/>
            <w:tcBorders>
              <w:bottom w:val="single" w:sz="4" w:space="0" w:color="auto"/>
            </w:tcBorders>
          </w:tcPr>
          <w:p w14:paraId="75EC02BB" w14:textId="77777777" w:rsidR="00BA1D15" w:rsidRPr="008851F4" w:rsidRDefault="00BA1D15" w:rsidP="003E3275">
            <w:pPr>
              <w:widowControl/>
              <w:rPr>
                <w:rFonts w:cs="Arial"/>
              </w:rPr>
            </w:pPr>
            <w:r w:rsidRPr="008851F4">
              <w:rPr>
                <w:rFonts w:cs="Arial"/>
              </w:rPr>
              <w:t>Goodman Creative Partners</w:t>
            </w:r>
          </w:p>
        </w:tc>
        <w:tc>
          <w:tcPr>
            <w:tcW w:w="3192" w:type="dxa"/>
            <w:tcBorders>
              <w:bottom w:val="single" w:sz="4" w:space="0" w:color="auto"/>
            </w:tcBorders>
          </w:tcPr>
          <w:p w14:paraId="7A31BD5C" w14:textId="77777777" w:rsidR="00BA1D15" w:rsidRPr="008851F4" w:rsidRDefault="00BA1D15" w:rsidP="003E3275">
            <w:pPr>
              <w:widowControl/>
              <w:rPr>
                <w:rFonts w:cs="Arial"/>
              </w:rPr>
            </w:pPr>
            <w:r>
              <w:rPr>
                <w:rFonts w:cs="Arial"/>
              </w:rPr>
              <w:t>Alley Conservatory</w:t>
            </w:r>
          </w:p>
        </w:tc>
      </w:tr>
      <w:tr w:rsidR="00BA1D15" w:rsidRPr="00D8667C" w14:paraId="1B14DCE3" w14:textId="77777777" w:rsidTr="00D96C3B">
        <w:trPr>
          <w:cantSplit/>
        </w:trPr>
        <w:tc>
          <w:tcPr>
            <w:tcW w:w="3192" w:type="dxa"/>
            <w:tcBorders>
              <w:bottom w:val="single" w:sz="4" w:space="0" w:color="auto"/>
            </w:tcBorders>
          </w:tcPr>
          <w:p w14:paraId="1AB3B138" w14:textId="77777777" w:rsidR="00BA1D15" w:rsidRPr="008851F4" w:rsidRDefault="00BA1D15" w:rsidP="003E3275">
            <w:pPr>
              <w:widowControl/>
              <w:rPr>
                <w:rFonts w:cs="Arial"/>
              </w:rPr>
            </w:pPr>
            <w:r w:rsidRPr="008851F4">
              <w:rPr>
                <w:rFonts w:cs="Arial"/>
              </w:rPr>
              <w:t>Annual Fund</w:t>
            </w:r>
          </w:p>
        </w:tc>
        <w:tc>
          <w:tcPr>
            <w:tcW w:w="3192" w:type="dxa"/>
            <w:tcBorders>
              <w:bottom w:val="single" w:sz="4" w:space="0" w:color="auto"/>
            </w:tcBorders>
          </w:tcPr>
          <w:p w14:paraId="7AA2706E" w14:textId="77777777" w:rsidR="00BA1D15" w:rsidRPr="008851F4" w:rsidRDefault="00BA1D15" w:rsidP="003E3275">
            <w:pPr>
              <w:widowControl/>
              <w:rPr>
                <w:rFonts w:cs="Arial"/>
              </w:rPr>
            </w:pPr>
            <w:r w:rsidRPr="008851F4">
              <w:rPr>
                <w:rFonts w:cs="Arial"/>
              </w:rPr>
              <w:t>Annual Fund</w:t>
            </w:r>
          </w:p>
        </w:tc>
        <w:tc>
          <w:tcPr>
            <w:tcW w:w="3192" w:type="dxa"/>
            <w:tcBorders>
              <w:bottom w:val="single" w:sz="4" w:space="0" w:color="auto"/>
            </w:tcBorders>
          </w:tcPr>
          <w:p w14:paraId="44C029EA" w14:textId="77777777" w:rsidR="00BA1D15" w:rsidRPr="008851F4" w:rsidRDefault="00BA1D15" w:rsidP="003E3275">
            <w:pPr>
              <w:widowControl/>
              <w:rPr>
                <w:rFonts w:cs="Arial"/>
              </w:rPr>
            </w:pPr>
            <w:r w:rsidRPr="008851F4">
              <w:rPr>
                <w:rFonts w:cs="Arial"/>
              </w:rPr>
              <w:t>Annual Fund</w:t>
            </w:r>
          </w:p>
        </w:tc>
      </w:tr>
      <w:tr w:rsidR="00BA1D15" w:rsidRPr="00D8667C" w14:paraId="5CE4B010" w14:textId="77777777" w:rsidTr="00D96C3B">
        <w:trPr>
          <w:cantSplit/>
        </w:trPr>
        <w:tc>
          <w:tcPr>
            <w:tcW w:w="3192" w:type="dxa"/>
            <w:tcBorders>
              <w:bottom w:val="single" w:sz="4" w:space="0" w:color="auto"/>
            </w:tcBorders>
          </w:tcPr>
          <w:p w14:paraId="0A6AB301" w14:textId="77777777" w:rsidR="00BA1D15" w:rsidRPr="008851F4" w:rsidRDefault="00BA1D15" w:rsidP="003E3275">
            <w:pPr>
              <w:widowControl/>
              <w:rPr>
                <w:rFonts w:cs="Arial"/>
              </w:rPr>
            </w:pPr>
            <w:r w:rsidRPr="008851F4">
              <w:rPr>
                <w:rFonts w:cs="Arial"/>
              </w:rPr>
              <w:t>Special Events</w:t>
            </w:r>
          </w:p>
        </w:tc>
        <w:tc>
          <w:tcPr>
            <w:tcW w:w="3192" w:type="dxa"/>
            <w:tcBorders>
              <w:bottom w:val="single" w:sz="4" w:space="0" w:color="auto"/>
            </w:tcBorders>
          </w:tcPr>
          <w:p w14:paraId="3A61EC3B" w14:textId="77777777" w:rsidR="00BA1D15" w:rsidRPr="008851F4" w:rsidRDefault="00BA1D15" w:rsidP="003E3275">
            <w:pPr>
              <w:widowControl/>
              <w:rPr>
                <w:rFonts w:cs="Arial"/>
              </w:rPr>
            </w:pPr>
            <w:r w:rsidRPr="008851F4">
              <w:rPr>
                <w:rFonts w:cs="Arial"/>
              </w:rPr>
              <w:t>Special Events</w:t>
            </w:r>
          </w:p>
        </w:tc>
        <w:tc>
          <w:tcPr>
            <w:tcW w:w="3192" w:type="dxa"/>
            <w:tcBorders>
              <w:bottom w:val="single" w:sz="4" w:space="0" w:color="auto"/>
            </w:tcBorders>
          </w:tcPr>
          <w:p w14:paraId="59B0561E" w14:textId="77777777" w:rsidR="00BA1D15" w:rsidRPr="008851F4" w:rsidRDefault="00BA1D15" w:rsidP="003E3275">
            <w:pPr>
              <w:widowControl/>
              <w:rPr>
                <w:rFonts w:cs="Arial"/>
              </w:rPr>
            </w:pPr>
            <w:r w:rsidRPr="008851F4">
              <w:rPr>
                <w:rFonts w:cs="Arial"/>
              </w:rPr>
              <w:t>Special Events</w:t>
            </w:r>
          </w:p>
        </w:tc>
      </w:tr>
      <w:tr w:rsidR="00BA1D15" w:rsidRPr="00D8667C" w14:paraId="1E15C4B9" w14:textId="77777777" w:rsidTr="00D96C3B">
        <w:trPr>
          <w:cantSplit/>
        </w:trPr>
        <w:tc>
          <w:tcPr>
            <w:tcW w:w="3192" w:type="dxa"/>
            <w:tcBorders>
              <w:bottom w:val="single" w:sz="4" w:space="0" w:color="auto"/>
            </w:tcBorders>
          </w:tcPr>
          <w:p w14:paraId="4C43369F" w14:textId="77777777" w:rsidR="00BA1D15" w:rsidRPr="008851F4" w:rsidRDefault="00BA1D15" w:rsidP="003E3275">
            <w:pPr>
              <w:widowControl/>
              <w:rPr>
                <w:rFonts w:cs="Arial"/>
              </w:rPr>
            </w:pPr>
            <w:r w:rsidRPr="008851F4">
              <w:rPr>
                <w:rFonts w:cs="Arial"/>
              </w:rPr>
              <w:t>Sponsorship</w:t>
            </w:r>
          </w:p>
        </w:tc>
        <w:tc>
          <w:tcPr>
            <w:tcW w:w="3192" w:type="dxa"/>
            <w:tcBorders>
              <w:bottom w:val="single" w:sz="4" w:space="0" w:color="auto"/>
            </w:tcBorders>
          </w:tcPr>
          <w:p w14:paraId="49933F50" w14:textId="77777777" w:rsidR="00BA1D15" w:rsidRPr="008851F4" w:rsidRDefault="00BA1D15" w:rsidP="003E3275">
            <w:pPr>
              <w:widowControl/>
              <w:rPr>
                <w:rFonts w:cs="Arial"/>
              </w:rPr>
            </w:pPr>
            <w:r w:rsidRPr="008851F4">
              <w:rPr>
                <w:rFonts w:cs="Arial"/>
              </w:rPr>
              <w:t>Sponsorship</w:t>
            </w:r>
          </w:p>
        </w:tc>
        <w:tc>
          <w:tcPr>
            <w:tcW w:w="3192" w:type="dxa"/>
            <w:tcBorders>
              <w:bottom w:val="single" w:sz="4" w:space="0" w:color="auto"/>
            </w:tcBorders>
          </w:tcPr>
          <w:p w14:paraId="30F0B9D4" w14:textId="77777777" w:rsidR="00BA1D15" w:rsidRPr="008851F4" w:rsidRDefault="00BA1D15" w:rsidP="003E3275">
            <w:pPr>
              <w:widowControl/>
              <w:rPr>
                <w:rFonts w:cs="Arial"/>
              </w:rPr>
            </w:pPr>
            <w:r w:rsidRPr="008851F4">
              <w:rPr>
                <w:rFonts w:cs="Arial"/>
              </w:rPr>
              <w:t>Sponsorship</w:t>
            </w:r>
          </w:p>
        </w:tc>
      </w:tr>
      <w:tr w:rsidR="00BA1D15" w:rsidRPr="00D8667C" w14:paraId="2E5970F4" w14:textId="77777777" w:rsidTr="00D96C3B">
        <w:trPr>
          <w:cantSplit/>
        </w:trPr>
        <w:tc>
          <w:tcPr>
            <w:tcW w:w="3192" w:type="dxa"/>
            <w:tcBorders>
              <w:bottom w:val="single" w:sz="4" w:space="0" w:color="auto"/>
            </w:tcBorders>
          </w:tcPr>
          <w:p w14:paraId="4428A45B" w14:textId="77777777" w:rsidR="00BA1D15" w:rsidRPr="008851F4" w:rsidRDefault="00BA1D15" w:rsidP="003E3275">
            <w:pPr>
              <w:widowControl/>
              <w:rPr>
                <w:rFonts w:cs="Arial"/>
              </w:rPr>
            </w:pPr>
            <w:r w:rsidRPr="008851F4">
              <w:rPr>
                <w:rFonts w:cs="Arial"/>
              </w:rPr>
              <w:t>Foundation Support</w:t>
            </w:r>
          </w:p>
        </w:tc>
        <w:tc>
          <w:tcPr>
            <w:tcW w:w="3192" w:type="dxa"/>
            <w:tcBorders>
              <w:bottom w:val="single" w:sz="4" w:space="0" w:color="auto"/>
            </w:tcBorders>
          </w:tcPr>
          <w:p w14:paraId="663604E8" w14:textId="77777777" w:rsidR="00BA1D15" w:rsidRPr="008851F4" w:rsidRDefault="00BA1D15" w:rsidP="003E3275">
            <w:pPr>
              <w:widowControl/>
              <w:rPr>
                <w:rFonts w:cs="Arial"/>
              </w:rPr>
            </w:pPr>
            <w:r w:rsidRPr="008851F4">
              <w:rPr>
                <w:rFonts w:cs="Arial"/>
              </w:rPr>
              <w:t>Foundation Support</w:t>
            </w:r>
          </w:p>
        </w:tc>
        <w:tc>
          <w:tcPr>
            <w:tcW w:w="3192" w:type="dxa"/>
            <w:tcBorders>
              <w:bottom w:val="single" w:sz="4" w:space="0" w:color="auto"/>
            </w:tcBorders>
          </w:tcPr>
          <w:p w14:paraId="41672DEB" w14:textId="77777777" w:rsidR="00BA1D15" w:rsidRPr="008851F4" w:rsidRDefault="00BA1D15" w:rsidP="003E3275">
            <w:pPr>
              <w:widowControl/>
              <w:rPr>
                <w:rFonts w:cs="Arial"/>
              </w:rPr>
            </w:pPr>
            <w:r w:rsidRPr="008851F4">
              <w:rPr>
                <w:rFonts w:cs="Arial"/>
              </w:rPr>
              <w:t>Foundation Support</w:t>
            </w:r>
          </w:p>
        </w:tc>
      </w:tr>
      <w:tr w:rsidR="00BA1D15" w:rsidRPr="00D8667C" w14:paraId="375B75FF" w14:textId="77777777" w:rsidTr="00D96C3B">
        <w:trPr>
          <w:cantSplit/>
        </w:trPr>
        <w:tc>
          <w:tcPr>
            <w:tcW w:w="3192" w:type="dxa"/>
            <w:tcBorders>
              <w:bottom w:val="single" w:sz="4" w:space="0" w:color="auto"/>
            </w:tcBorders>
          </w:tcPr>
          <w:p w14:paraId="384F1FA7" w14:textId="77777777" w:rsidR="00BA1D15" w:rsidRPr="008851F4" w:rsidRDefault="00BA1D15" w:rsidP="003E3275">
            <w:pPr>
              <w:widowControl/>
              <w:rPr>
                <w:rFonts w:cs="Arial"/>
              </w:rPr>
            </w:pPr>
          </w:p>
        </w:tc>
        <w:tc>
          <w:tcPr>
            <w:tcW w:w="3192" w:type="dxa"/>
            <w:tcBorders>
              <w:bottom w:val="single" w:sz="4" w:space="0" w:color="auto"/>
            </w:tcBorders>
          </w:tcPr>
          <w:p w14:paraId="4E7E096E" w14:textId="77777777" w:rsidR="00BA1D15" w:rsidRPr="008851F4" w:rsidRDefault="00BA1D15" w:rsidP="003E3275">
            <w:pPr>
              <w:widowControl/>
              <w:rPr>
                <w:rFonts w:cs="Arial"/>
              </w:rPr>
            </w:pPr>
            <w:r w:rsidRPr="008851F4">
              <w:rPr>
                <w:rFonts w:cs="Arial"/>
              </w:rPr>
              <w:t>Planned Giving</w:t>
            </w:r>
          </w:p>
        </w:tc>
        <w:tc>
          <w:tcPr>
            <w:tcW w:w="3192" w:type="dxa"/>
            <w:tcBorders>
              <w:bottom w:val="single" w:sz="4" w:space="0" w:color="auto"/>
            </w:tcBorders>
          </w:tcPr>
          <w:p w14:paraId="543CB0E7" w14:textId="77777777" w:rsidR="00BA1D15" w:rsidRPr="008851F4" w:rsidRDefault="00BA1D15" w:rsidP="003E3275">
            <w:pPr>
              <w:widowControl/>
              <w:rPr>
                <w:rFonts w:cs="Arial"/>
              </w:rPr>
            </w:pPr>
            <w:r w:rsidRPr="008851F4">
              <w:rPr>
                <w:rFonts w:cs="Arial"/>
              </w:rPr>
              <w:t>Planned Giving</w:t>
            </w:r>
          </w:p>
        </w:tc>
      </w:tr>
      <w:tr w:rsidR="00BA1D15" w:rsidRPr="00D8667C" w14:paraId="0D52EA31" w14:textId="77777777" w:rsidTr="00D96C3B">
        <w:trPr>
          <w:cantSplit/>
        </w:trPr>
        <w:tc>
          <w:tcPr>
            <w:tcW w:w="3192" w:type="dxa"/>
            <w:tcBorders>
              <w:bottom w:val="single" w:sz="4" w:space="0" w:color="auto"/>
            </w:tcBorders>
          </w:tcPr>
          <w:p w14:paraId="4ACA7693" w14:textId="77777777" w:rsidR="00BA1D15" w:rsidRPr="008851F4" w:rsidRDefault="00BA1D15" w:rsidP="003E3275">
            <w:pPr>
              <w:widowControl/>
              <w:rPr>
                <w:rFonts w:cs="Arial"/>
              </w:rPr>
            </w:pPr>
          </w:p>
        </w:tc>
        <w:tc>
          <w:tcPr>
            <w:tcW w:w="3192" w:type="dxa"/>
            <w:tcBorders>
              <w:bottom w:val="single" w:sz="4" w:space="0" w:color="auto"/>
            </w:tcBorders>
          </w:tcPr>
          <w:p w14:paraId="5433D56B" w14:textId="77777777" w:rsidR="00BA1D15" w:rsidRPr="008851F4" w:rsidRDefault="00BA1D15" w:rsidP="003E3275">
            <w:pPr>
              <w:widowControl/>
              <w:rPr>
                <w:rFonts w:cs="Arial"/>
              </w:rPr>
            </w:pPr>
            <w:proofErr w:type="spellStart"/>
            <w:r w:rsidRPr="008851F4">
              <w:rPr>
                <w:rFonts w:cs="Arial"/>
              </w:rPr>
              <w:t>GeNarrations</w:t>
            </w:r>
            <w:proofErr w:type="spellEnd"/>
          </w:p>
        </w:tc>
        <w:tc>
          <w:tcPr>
            <w:tcW w:w="3192" w:type="dxa"/>
            <w:tcBorders>
              <w:bottom w:val="single" w:sz="4" w:space="0" w:color="auto"/>
            </w:tcBorders>
          </w:tcPr>
          <w:p w14:paraId="638F58EA" w14:textId="77777777" w:rsidR="00BA1D15" w:rsidRPr="008851F4" w:rsidRDefault="00BA1D15" w:rsidP="003E3275">
            <w:pPr>
              <w:widowControl/>
              <w:rPr>
                <w:rFonts w:cs="Arial"/>
              </w:rPr>
            </w:pPr>
            <w:r>
              <w:rPr>
                <w:rFonts w:cs="Arial"/>
              </w:rPr>
              <w:t>Capital Giving</w:t>
            </w:r>
          </w:p>
        </w:tc>
      </w:tr>
      <w:tr w:rsidR="00BA1D15" w:rsidRPr="00D8667C" w14:paraId="1152F0BC" w14:textId="77777777" w:rsidTr="00D96C3B">
        <w:trPr>
          <w:cantSplit/>
        </w:trPr>
        <w:tc>
          <w:tcPr>
            <w:tcW w:w="3192" w:type="dxa"/>
            <w:tcBorders>
              <w:bottom w:val="single" w:sz="4" w:space="0" w:color="auto"/>
            </w:tcBorders>
          </w:tcPr>
          <w:p w14:paraId="40EF23D5" w14:textId="77777777" w:rsidR="00BA1D15" w:rsidRPr="008851F4" w:rsidRDefault="00BA1D15" w:rsidP="003E3275">
            <w:pPr>
              <w:widowControl/>
              <w:rPr>
                <w:rFonts w:cs="Arial"/>
              </w:rPr>
            </w:pPr>
          </w:p>
        </w:tc>
        <w:tc>
          <w:tcPr>
            <w:tcW w:w="3192" w:type="dxa"/>
            <w:tcBorders>
              <w:bottom w:val="single" w:sz="4" w:space="0" w:color="auto"/>
            </w:tcBorders>
          </w:tcPr>
          <w:p w14:paraId="313E678A" w14:textId="77777777" w:rsidR="00BA1D15" w:rsidRPr="008851F4" w:rsidRDefault="00BA1D15" w:rsidP="003E3275">
            <w:pPr>
              <w:widowControl/>
              <w:rPr>
                <w:rFonts w:cs="Arial"/>
              </w:rPr>
            </w:pPr>
            <w:r w:rsidRPr="008851F4">
              <w:rPr>
                <w:rFonts w:cs="Arial"/>
              </w:rPr>
              <w:t>Youth Arts Council</w:t>
            </w:r>
          </w:p>
        </w:tc>
        <w:tc>
          <w:tcPr>
            <w:tcW w:w="3192" w:type="dxa"/>
            <w:tcBorders>
              <w:bottom w:val="single" w:sz="4" w:space="0" w:color="auto"/>
            </w:tcBorders>
          </w:tcPr>
          <w:p w14:paraId="4216E5B6" w14:textId="77777777" w:rsidR="00BA1D15" w:rsidRDefault="00BA1D15" w:rsidP="003E3275">
            <w:pPr>
              <w:widowControl/>
              <w:rPr>
                <w:rFonts w:cs="Arial"/>
              </w:rPr>
            </w:pPr>
            <w:r>
              <w:rPr>
                <w:rFonts w:cs="Arial"/>
              </w:rPr>
              <w:t xml:space="preserve">Student Matinees </w:t>
            </w:r>
          </w:p>
          <w:p w14:paraId="03774306" w14:textId="77777777" w:rsidR="00BA1D15" w:rsidRPr="008851F4" w:rsidRDefault="00BA1D15" w:rsidP="003E3275">
            <w:pPr>
              <w:widowControl/>
              <w:rPr>
                <w:rFonts w:cs="Arial"/>
              </w:rPr>
            </w:pPr>
            <w:r>
              <w:rPr>
                <w:rFonts w:cs="Arial"/>
                <w:sz w:val="20"/>
              </w:rPr>
              <w:t>(A</w:t>
            </w:r>
            <w:r w:rsidRPr="00CF525B">
              <w:rPr>
                <w:rFonts w:cs="Arial"/>
                <w:sz w:val="20"/>
              </w:rPr>
              <w:t>t Alley and touring to schools)</w:t>
            </w:r>
          </w:p>
        </w:tc>
      </w:tr>
      <w:tr w:rsidR="00BA1D15" w:rsidRPr="00D8667C" w14:paraId="537F374C" w14:textId="77777777" w:rsidTr="00D96C3B">
        <w:trPr>
          <w:cantSplit/>
        </w:trPr>
        <w:tc>
          <w:tcPr>
            <w:tcW w:w="3192" w:type="dxa"/>
            <w:tcBorders>
              <w:bottom w:val="single" w:sz="4" w:space="0" w:color="auto"/>
            </w:tcBorders>
          </w:tcPr>
          <w:p w14:paraId="35EA0E93" w14:textId="77777777" w:rsidR="00BA1D15" w:rsidRPr="008851F4" w:rsidRDefault="00BA1D15" w:rsidP="003E3275">
            <w:pPr>
              <w:widowControl/>
              <w:rPr>
                <w:rFonts w:cs="Arial"/>
              </w:rPr>
            </w:pPr>
          </w:p>
        </w:tc>
        <w:tc>
          <w:tcPr>
            <w:tcW w:w="3192" w:type="dxa"/>
            <w:tcBorders>
              <w:bottom w:val="single" w:sz="4" w:space="0" w:color="auto"/>
            </w:tcBorders>
          </w:tcPr>
          <w:p w14:paraId="6F3DF2AB" w14:textId="77777777" w:rsidR="00BA1D15" w:rsidRPr="008851F4" w:rsidRDefault="00BA1D15" w:rsidP="003E3275">
            <w:pPr>
              <w:widowControl/>
              <w:rPr>
                <w:rFonts w:cs="Arial"/>
              </w:rPr>
            </w:pPr>
            <w:r w:rsidRPr="008851F4">
              <w:rPr>
                <w:rFonts w:cs="Arial"/>
              </w:rPr>
              <w:t>Young Critics</w:t>
            </w:r>
          </w:p>
        </w:tc>
        <w:tc>
          <w:tcPr>
            <w:tcW w:w="3192" w:type="dxa"/>
            <w:tcBorders>
              <w:bottom w:val="single" w:sz="4" w:space="0" w:color="auto"/>
            </w:tcBorders>
          </w:tcPr>
          <w:p w14:paraId="36937F16" w14:textId="77777777" w:rsidR="00BA1D15" w:rsidRPr="008851F4" w:rsidRDefault="00BA1D15" w:rsidP="003E3275">
            <w:pPr>
              <w:widowControl/>
              <w:rPr>
                <w:rFonts w:cs="Arial"/>
              </w:rPr>
            </w:pPr>
            <w:r w:rsidRPr="008851F4">
              <w:rPr>
                <w:rFonts w:cs="Arial"/>
              </w:rPr>
              <w:t>Young Performers Studio</w:t>
            </w:r>
          </w:p>
        </w:tc>
      </w:tr>
      <w:tr w:rsidR="00BA1D15" w:rsidRPr="00D8667C" w14:paraId="6FA79B3F" w14:textId="77777777" w:rsidTr="00D96C3B">
        <w:trPr>
          <w:cantSplit/>
        </w:trPr>
        <w:tc>
          <w:tcPr>
            <w:tcW w:w="3192" w:type="dxa"/>
            <w:tcBorders>
              <w:bottom w:val="single" w:sz="4" w:space="0" w:color="auto"/>
            </w:tcBorders>
          </w:tcPr>
          <w:p w14:paraId="52794350" w14:textId="77777777" w:rsidR="00BA1D15" w:rsidRPr="008851F4" w:rsidRDefault="00BA1D15" w:rsidP="003E3275">
            <w:pPr>
              <w:widowControl/>
              <w:rPr>
                <w:rFonts w:cs="Arial"/>
              </w:rPr>
            </w:pPr>
          </w:p>
        </w:tc>
        <w:tc>
          <w:tcPr>
            <w:tcW w:w="3192" w:type="dxa"/>
            <w:tcBorders>
              <w:bottom w:val="single" w:sz="4" w:space="0" w:color="auto"/>
            </w:tcBorders>
          </w:tcPr>
          <w:p w14:paraId="111832B3" w14:textId="77777777" w:rsidR="00BA1D15" w:rsidRPr="008851F4" w:rsidRDefault="00BA1D15" w:rsidP="003E3275">
            <w:pPr>
              <w:widowControl/>
              <w:rPr>
                <w:rFonts w:cs="Arial"/>
              </w:rPr>
            </w:pPr>
            <w:r w:rsidRPr="008851F4">
              <w:rPr>
                <w:rFonts w:cs="Arial"/>
              </w:rPr>
              <w:t>Commissions of New Work</w:t>
            </w:r>
          </w:p>
        </w:tc>
        <w:tc>
          <w:tcPr>
            <w:tcW w:w="3192" w:type="dxa"/>
            <w:tcBorders>
              <w:bottom w:val="single" w:sz="4" w:space="0" w:color="auto"/>
            </w:tcBorders>
          </w:tcPr>
          <w:p w14:paraId="685DC050" w14:textId="77777777" w:rsidR="00BA1D15" w:rsidRPr="008851F4" w:rsidRDefault="00BA1D15" w:rsidP="003E3275">
            <w:pPr>
              <w:widowControl/>
              <w:rPr>
                <w:rFonts w:cs="Arial"/>
              </w:rPr>
            </w:pPr>
            <w:r w:rsidRPr="008851F4">
              <w:rPr>
                <w:rFonts w:cs="Arial"/>
              </w:rPr>
              <w:t>Alley Play Makers (Camp)</w:t>
            </w:r>
          </w:p>
        </w:tc>
      </w:tr>
      <w:tr w:rsidR="00BA1D15" w:rsidRPr="00D8667C" w14:paraId="2EAE3DB1" w14:textId="77777777" w:rsidTr="00D96C3B">
        <w:trPr>
          <w:cantSplit/>
        </w:trPr>
        <w:tc>
          <w:tcPr>
            <w:tcW w:w="3192" w:type="dxa"/>
            <w:tcBorders>
              <w:bottom w:val="single" w:sz="4" w:space="0" w:color="auto"/>
            </w:tcBorders>
          </w:tcPr>
          <w:p w14:paraId="0BFBA618" w14:textId="77777777" w:rsidR="00BA1D15" w:rsidRPr="008851F4" w:rsidRDefault="00BA1D15" w:rsidP="003E3275">
            <w:pPr>
              <w:widowControl/>
              <w:rPr>
                <w:rFonts w:cs="Arial"/>
              </w:rPr>
            </w:pPr>
          </w:p>
        </w:tc>
        <w:tc>
          <w:tcPr>
            <w:tcW w:w="3192" w:type="dxa"/>
            <w:tcBorders>
              <w:bottom w:val="single" w:sz="4" w:space="0" w:color="auto"/>
            </w:tcBorders>
          </w:tcPr>
          <w:p w14:paraId="501F90E7" w14:textId="77777777" w:rsidR="00BA1D15" w:rsidRPr="008851F4" w:rsidRDefault="00BA1D15" w:rsidP="003E3275">
            <w:pPr>
              <w:widowControl/>
              <w:rPr>
                <w:rFonts w:cs="Arial"/>
              </w:rPr>
            </w:pPr>
            <w:r w:rsidRPr="008851F4">
              <w:rPr>
                <w:rFonts w:cs="Arial"/>
              </w:rPr>
              <w:t>Playwrights Unit</w:t>
            </w:r>
          </w:p>
        </w:tc>
        <w:tc>
          <w:tcPr>
            <w:tcW w:w="3192" w:type="dxa"/>
            <w:tcBorders>
              <w:bottom w:val="single" w:sz="4" w:space="0" w:color="auto"/>
            </w:tcBorders>
          </w:tcPr>
          <w:p w14:paraId="6606D1DF" w14:textId="77777777" w:rsidR="00BA1D15" w:rsidRPr="008851F4" w:rsidRDefault="00BA1D15" w:rsidP="003E3275">
            <w:pPr>
              <w:widowControl/>
              <w:rPr>
                <w:rFonts w:cs="Arial"/>
              </w:rPr>
            </w:pPr>
            <w:r w:rsidRPr="008851F4">
              <w:rPr>
                <w:rFonts w:cs="Arial"/>
              </w:rPr>
              <w:t>Alley Slam Poets</w:t>
            </w:r>
          </w:p>
        </w:tc>
      </w:tr>
      <w:tr w:rsidR="00BA1D15" w:rsidRPr="00D8667C" w14:paraId="022183DA" w14:textId="77777777" w:rsidTr="00D96C3B">
        <w:trPr>
          <w:cantSplit/>
        </w:trPr>
        <w:tc>
          <w:tcPr>
            <w:tcW w:w="3192" w:type="dxa"/>
            <w:tcBorders>
              <w:bottom w:val="single" w:sz="4" w:space="0" w:color="auto"/>
            </w:tcBorders>
          </w:tcPr>
          <w:p w14:paraId="6D81756E" w14:textId="77777777" w:rsidR="00BA1D15" w:rsidRPr="008851F4" w:rsidRDefault="00BA1D15" w:rsidP="003E3275">
            <w:pPr>
              <w:widowControl/>
              <w:rPr>
                <w:rFonts w:cs="Arial"/>
              </w:rPr>
            </w:pPr>
          </w:p>
        </w:tc>
        <w:tc>
          <w:tcPr>
            <w:tcW w:w="3192" w:type="dxa"/>
            <w:tcBorders>
              <w:bottom w:val="single" w:sz="4" w:space="0" w:color="auto"/>
            </w:tcBorders>
          </w:tcPr>
          <w:p w14:paraId="1A82FDC4" w14:textId="77777777" w:rsidR="00BA1D15" w:rsidRPr="008851F4" w:rsidRDefault="00BA1D15" w:rsidP="003E3275">
            <w:pPr>
              <w:widowControl/>
              <w:rPr>
                <w:rFonts w:cs="Arial"/>
              </w:rPr>
            </w:pPr>
            <w:r w:rsidRPr="008851F4">
              <w:rPr>
                <w:rFonts w:cs="Arial"/>
              </w:rPr>
              <w:t>Latino Theatre Festival</w:t>
            </w:r>
          </w:p>
        </w:tc>
        <w:tc>
          <w:tcPr>
            <w:tcW w:w="3192" w:type="dxa"/>
            <w:tcBorders>
              <w:bottom w:val="single" w:sz="4" w:space="0" w:color="auto"/>
            </w:tcBorders>
          </w:tcPr>
          <w:p w14:paraId="2E4E04F9" w14:textId="77777777" w:rsidR="00BA1D15" w:rsidRPr="008851F4" w:rsidRDefault="00BA1D15" w:rsidP="003E3275">
            <w:pPr>
              <w:widowControl/>
              <w:rPr>
                <w:rFonts w:cs="Arial"/>
              </w:rPr>
            </w:pPr>
            <w:r w:rsidRPr="008851F4">
              <w:rPr>
                <w:rFonts w:cs="Arial"/>
              </w:rPr>
              <w:t>Staging STEM</w:t>
            </w:r>
          </w:p>
        </w:tc>
      </w:tr>
      <w:tr w:rsidR="00BA1D15" w:rsidRPr="00D8667C" w14:paraId="3C1C7565" w14:textId="77777777" w:rsidTr="00D96C3B">
        <w:trPr>
          <w:cantSplit/>
        </w:trPr>
        <w:tc>
          <w:tcPr>
            <w:tcW w:w="3192" w:type="dxa"/>
            <w:tcBorders>
              <w:bottom w:val="single" w:sz="4" w:space="0" w:color="auto"/>
            </w:tcBorders>
          </w:tcPr>
          <w:p w14:paraId="5ACBE8EF" w14:textId="77777777" w:rsidR="00BA1D15" w:rsidRPr="008851F4" w:rsidRDefault="00BA1D15" w:rsidP="003E3275">
            <w:pPr>
              <w:widowControl/>
              <w:rPr>
                <w:rFonts w:cs="Arial"/>
              </w:rPr>
            </w:pPr>
          </w:p>
        </w:tc>
        <w:tc>
          <w:tcPr>
            <w:tcW w:w="3192" w:type="dxa"/>
            <w:tcBorders>
              <w:bottom w:val="single" w:sz="4" w:space="0" w:color="auto"/>
            </w:tcBorders>
          </w:tcPr>
          <w:p w14:paraId="5BB3EF25" w14:textId="77777777" w:rsidR="00BA1D15" w:rsidRPr="008851F4" w:rsidRDefault="00BA1D15" w:rsidP="003E3275">
            <w:pPr>
              <w:widowControl/>
              <w:rPr>
                <w:rFonts w:cs="Arial"/>
              </w:rPr>
            </w:pPr>
            <w:r>
              <w:rPr>
                <w:rFonts w:cs="Arial"/>
              </w:rPr>
              <w:t>Presenting s</w:t>
            </w:r>
            <w:r w:rsidRPr="008851F4">
              <w:rPr>
                <w:rFonts w:cs="Arial"/>
              </w:rPr>
              <w:t>uc</w:t>
            </w:r>
            <w:r>
              <w:rPr>
                <w:rFonts w:cs="Arial"/>
              </w:rPr>
              <w:t>cessful work from other theatres</w:t>
            </w:r>
            <w:r w:rsidRPr="008851F4">
              <w:rPr>
                <w:rFonts w:cs="Arial"/>
              </w:rPr>
              <w:t xml:space="preserve"> </w:t>
            </w:r>
          </w:p>
          <w:p w14:paraId="20EA3283" w14:textId="77777777" w:rsidR="00BA1D15" w:rsidRPr="00CF525B" w:rsidRDefault="00BA1D15" w:rsidP="003E3275">
            <w:pPr>
              <w:widowControl/>
              <w:rPr>
                <w:rFonts w:cs="Arial"/>
                <w:sz w:val="20"/>
              </w:rPr>
            </w:pPr>
            <w:r>
              <w:rPr>
                <w:rFonts w:cs="Arial"/>
                <w:sz w:val="20"/>
              </w:rPr>
              <w:t>(F</w:t>
            </w:r>
            <w:r w:rsidRPr="00CF525B">
              <w:rPr>
                <w:rFonts w:cs="Arial"/>
                <w:sz w:val="20"/>
              </w:rPr>
              <w:t>rom U.S. and abroad)</w:t>
            </w:r>
          </w:p>
        </w:tc>
        <w:tc>
          <w:tcPr>
            <w:tcW w:w="3192" w:type="dxa"/>
            <w:tcBorders>
              <w:bottom w:val="single" w:sz="4" w:space="0" w:color="auto"/>
            </w:tcBorders>
          </w:tcPr>
          <w:p w14:paraId="53A09DC9" w14:textId="77777777" w:rsidR="00BA1D15" w:rsidRPr="008851F4" w:rsidRDefault="00BA1D15" w:rsidP="003E3275">
            <w:pPr>
              <w:widowControl/>
              <w:rPr>
                <w:rFonts w:ascii="Times" w:hAnsi="Times"/>
                <w:szCs w:val="20"/>
              </w:rPr>
            </w:pPr>
            <w:r w:rsidRPr="008851F4">
              <w:rPr>
                <w:color w:val="000000"/>
              </w:rPr>
              <w:t> </w:t>
            </w:r>
            <w:r w:rsidRPr="008851F4">
              <w:rPr>
                <w:color w:val="000000"/>
                <w:szCs w:val="28"/>
                <w:shd w:val="clear" w:color="auto" w:fill="FFFFFF"/>
              </w:rPr>
              <w:t>360º</w:t>
            </w:r>
            <w:r>
              <w:rPr>
                <w:color w:val="000000"/>
                <w:szCs w:val="28"/>
                <w:shd w:val="clear" w:color="auto" w:fill="FFFFFF"/>
              </w:rPr>
              <w:t xml:space="preserve"> Workshops and Residencies</w:t>
            </w:r>
          </w:p>
          <w:p w14:paraId="53D20BD3" w14:textId="77777777" w:rsidR="00BA1D15" w:rsidRPr="008851F4" w:rsidRDefault="00BA1D15" w:rsidP="003E3275">
            <w:pPr>
              <w:widowControl/>
              <w:rPr>
                <w:rFonts w:cs="Arial"/>
              </w:rPr>
            </w:pPr>
          </w:p>
        </w:tc>
      </w:tr>
      <w:tr w:rsidR="00BA1D15" w:rsidRPr="00D8667C" w14:paraId="6CCE003B" w14:textId="77777777" w:rsidTr="00D96C3B">
        <w:trPr>
          <w:cantSplit/>
        </w:trPr>
        <w:tc>
          <w:tcPr>
            <w:tcW w:w="3192" w:type="dxa"/>
            <w:tcBorders>
              <w:bottom w:val="single" w:sz="4" w:space="0" w:color="auto"/>
            </w:tcBorders>
          </w:tcPr>
          <w:p w14:paraId="2AD07211" w14:textId="77777777" w:rsidR="00BA1D15" w:rsidRPr="008851F4" w:rsidRDefault="00BA1D15" w:rsidP="003E3275">
            <w:pPr>
              <w:widowControl/>
              <w:rPr>
                <w:rFonts w:cs="Arial"/>
              </w:rPr>
            </w:pPr>
          </w:p>
        </w:tc>
        <w:tc>
          <w:tcPr>
            <w:tcW w:w="3192" w:type="dxa"/>
            <w:tcBorders>
              <w:bottom w:val="single" w:sz="4" w:space="0" w:color="auto"/>
            </w:tcBorders>
          </w:tcPr>
          <w:p w14:paraId="19B4CFDE" w14:textId="77777777" w:rsidR="00BA1D15" w:rsidRPr="008851F4" w:rsidRDefault="00BA1D15" w:rsidP="003E3275">
            <w:pPr>
              <w:widowControl/>
              <w:rPr>
                <w:rFonts w:cs="Arial"/>
              </w:rPr>
            </w:pPr>
            <w:r>
              <w:rPr>
                <w:rFonts w:cs="Arial"/>
              </w:rPr>
              <w:t>Access Performances</w:t>
            </w:r>
          </w:p>
        </w:tc>
        <w:tc>
          <w:tcPr>
            <w:tcW w:w="3192" w:type="dxa"/>
            <w:tcBorders>
              <w:bottom w:val="single" w:sz="4" w:space="0" w:color="auto"/>
            </w:tcBorders>
          </w:tcPr>
          <w:p w14:paraId="48973B62" w14:textId="77777777" w:rsidR="00BA1D15" w:rsidRPr="00CF525B" w:rsidRDefault="00BA1D15" w:rsidP="003E3275">
            <w:pPr>
              <w:widowControl/>
              <w:rPr>
                <w:rFonts w:cs="Arial"/>
                <w:sz w:val="20"/>
              </w:rPr>
            </w:pPr>
            <w:r>
              <w:rPr>
                <w:rFonts w:cs="Arial"/>
              </w:rPr>
              <w:t>Access Performances</w:t>
            </w:r>
          </w:p>
        </w:tc>
      </w:tr>
      <w:tr w:rsidR="00BA1D15" w:rsidRPr="00D8667C" w14:paraId="3FF5EC1C" w14:textId="77777777" w:rsidTr="00D96C3B">
        <w:trPr>
          <w:cantSplit/>
        </w:trPr>
        <w:tc>
          <w:tcPr>
            <w:tcW w:w="3192" w:type="dxa"/>
            <w:tcBorders>
              <w:bottom w:val="single" w:sz="4" w:space="0" w:color="auto"/>
            </w:tcBorders>
          </w:tcPr>
          <w:p w14:paraId="35EBCB46" w14:textId="77777777" w:rsidR="00BA1D15" w:rsidRPr="008851F4" w:rsidRDefault="00BA1D15" w:rsidP="003E3275">
            <w:pPr>
              <w:widowControl/>
              <w:rPr>
                <w:rFonts w:cs="Arial"/>
              </w:rPr>
            </w:pPr>
          </w:p>
        </w:tc>
        <w:tc>
          <w:tcPr>
            <w:tcW w:w="3192" w:type="dxa"/>
            <w:tcBorders>
              <w:bottom w:val="single" w:sz="4" w:space="0" w:color="auto"/>
            </w:tcBorders>
          </w:tcPr>
          <w:p w14:paraId="31E20F60" w14:textId="77777777" w:rsidR="00BA1D15" w:rsidRPr="008851F4" w:rsidRDefault="00BA1D15" w:rsidP="003E3275">
            <w:pPr>
              <w:widowControl/>
              <w:rPr>
                <w:rFonts w:cs="Arial"/>
              </w:rPr>
            </w:pPr>
          </w:p>
        </w:tc>
        <w:tc>
          <w:tcPr>
            <w:tcW w:w="3192" w:type="dxa"/>
            <w:tcBorders>
              <w:bottom w:val="single" w:sz="4" w:space="0" w:color="auto"/>
            </w:tcBorders>
          </w:tcPr>
          <w:p w14:paraId="4874B2A3" w14:textId="77777777" w:rsidR="00BA1D15" w:rsidRPr="008851F4" w:rsidRDefault="00BA1D15" w:rsidP="003E3275">
            <w:pPr>
              <w:widowControl/>
              <w:rPr>
                <w:rFonts w:cs="Arial"/>
              </w:rPr>
            </w:pPr>
            <w:r>
              <w:rPr>
                <w:rFonts w:cs="Arial"/>
              </w:rPr>
              <w:t>Rentals</w:t>
            </w:r>
          </w:p>
        </w:tc>
      </w:tr>
      <w:tr w:rsidR="00BA1D15" w:rsidRPr="00D8667C" w14:paraId="0F6336C7" w14:textId="77777777" w:rsidTr="00D96C3B">
        <w:trPr>
          <w:cantSplit/>
        </w:trPr>
        <w:tc>
          <w:tcPr>
            <w:tcW w:w="3192" w:type="dxa"/>
            <w:tcBorders>
              <w:bottom w:val="single" w:sz="4" w:space="0" w:color="auto"/>
              <w:right w:val="single" w:sz="4" w:space="0" w:color="auto"/>
            </w:tcBorders>
            <w:shd w:val="clear" w:color="auto" w:fill="D9D9D9" w:themeFill="background1" w:themeFillShade="D9"/>
            <w:vAlign w:val="center"/>
          </w:tcPr>
          <w:p w14:paraId="586FC04B" w14:textId="77777777" w:rsidR="00BA1D15" w:rsidRPr="008851F4" w:rsidRDefault="00BA1D15" w:rsidP="003E3275">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14:paraId="5230DA15" w14:textId="77777777" w:rsidR="00BA1D15" w:rsidRPr="008851F4" w:rsidRDefault="00BA1D15" w:rsidP="003E3275">
            <w:pPr>
              <w:widowControl/>
              <w:jc w:val="center"/>
              <w:rPr>
                <w:rFonts w:cs="Arial"/>
              </w:rPr>
            </w:pPr>
            <w:r w:rsidRPr="008851F4">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14:paraId="372B337E" w14:textId="77777777" w:rsidR="00BA1D15" w:rsidRPr="008851F4" w:rsidRDefault="00BA1D15" w:rsidP="003E3275">
            <w:pPr>
              <w:widowControl/>
              <w:ind w:firstLineChars="100" w:firstLine="240"/>
              <w:rPr>
                <w:rFonts w:cs="Arial"/>
              </w:rPr>
            </w:pPr>
          </w:p>
        </w:tc>
      </w:tr>
      <w:tr w:rsidR="00BA1D15" w:rsidRPr="00D8667C" w14:paraId="6308CF71" w14:textId="77777777" w:rsidTr="00D96C3B">
        <w:trPr>
          <w:cantSplit/>
        </w:trPr>
        <w:tc>
          <w:tcPr>
            <w:tcW w:w="3192" w:type="dxa"/>
          </w:tcPr>
          <w:p w14:paraId="6C392723" w14:textId="77777777" w:rsidR="00BA1D15" w:rsidRPr="008851F4" w:rsidRDefault="00BA1D15" w:rsidP="003E3275">
            <w:pPr>
              <w:widowControl/>
              <w:jc w:val="right"/>
              <w:rPr>
                <w:rFonts w:cs="Arial"/>
              </w:rPr>
            </w:pPr>
            <w:r w:rsidRPr="008851F4">
              <w:rPr>
                <w:rFonts w:cs="Arial"/>
              </w:rPr>
              <w:t xml:space="preserve">Revenue: 1,360,995  </w:t>
            </w:r>
          </w:p>
        </w:tc>
        <w:tc>
          <w:tcPr>
            <w:tcW w:w="3192" w:type="dxa"/>
          </w:tcPr>
          <w:p w14:paraId="679F686B" w14:textId="77777777" w:rsidR="00BA1D15" w:rsidRPr="008851F4" w:rsidRDefault="00BA1D15" w:rsidP="003E3275">
            <w:pPr>
              <w:widowControl/>
              <w:jc w:val="right"/>
              <w:rPr>
                <w:rFonts w:cs="Arial"/>
              </w:rPr>
            </w:pPr>
            <w:r w:rsidRPr="008851F4">
              <w:rPr>
                <w:rFonts w:cs="Arial"/>
              </w:rPr>
              <w:t>Revenue: 23,291,558</w:t>
            </w:r>
          </w:p>
        </w:tc>
        <w:tc>
          <w:tcPr>
            <w:tcW w:w="3192" w:type="dxa"/>
          </w:tcPr>
          <w:p w14:paraId="6975B0B4" w14:textId="77777777" w:rsidR="00BA1D15" w:rsidRPr="008851F4" w:rsidRDefault="00BA1D15" w:rsidP="003E3275">
            <w:pPr>
              <w:widowControl/>
              <w:jc w:val="right"/>
              <w:rPr>
                <w:rFonts w:cs="Arial"/>
              </w:rPr>
            </w:pPr>
            <w:r w:rsidRPr="008851F4">
              <w:rPr>
                <w:rFonts w:cs="Arial"/>
              </w:rPr>
              <w:t>Revenue:</w:t>
            </w:r>
            <w:r>
              <w:rPr>
                <w:rFonts w:cs="Arial"/>
              </w:rPr>
              <w:t xml:space="preserve"> 15,388,217</w:t>
            </w:r>
          </w:p>
        </w:tc>
      </w:tr>
      <w:tr w:rsidR="00BA1D15" w:rsidRPr="00D8667C" w14:paraId="46519003" w14:textId="77777777" w:rsidTr="00D96C3B">
        <w:trPr>
          <w:cantSplit/>
        </w:trPr>
        <w:tc>
          <w:tcPr>
            <w:tcW w:w="3192" w:type="dxa"/>
          </w:tcPr>
          <w:p w14:paraId="640B0B06" w14:textId="77777777" w:rsidR="00BA1D15" w:rsidRPr="008851F4" w:rsidRDefault="00BA1D15" w:rsidP="003E3275">
            <w:pPr>
              <w:widowControl/>
              <w:jc w:val="right"/>
              <w:rPr>
                <w:rFonts w:cs="Arial"/>
              </w:rPr>
            </w:pPr>
            <w:r w:rsidRPr="008851F4">
              <w:rPr>
                <w:rFonts w:cs="Arial"/>
              </w:rPr>
              <w:t>Expenses: 1,371,786</w:t>
            </w:r>
          </w:p>
        </w:tc>
        <w:tc>
          <w:tcPr>
            <w:tcW w:w="3192" w:type="dxa"/>
          </w:tcPr>
          <w:p w14:paraId="16B2D161" w14:textId="77777777" w:rsidR="00BA1D15" w:rsidRPr="008851F4" w:rsidRDefault="00BA1D15" w:rsidP="003E3275">
            <w:pPr>
              <w:widowControl/>
              <w:jc w:val="right"/>
              <w:rPr>
                <w:rFonts w:cs="Arial"/>
              </w:rPr>
            </w:pPr>
            <w:r w:rsidRPr="008851F4">
              <w:rPr>
                <w:rFonts w:cs="Arial"/>
              </w:rPr>
              <w:t xml:space="preserve">Expenses: 23,107,444 </w:t>
            </w:r>
          </w:p>
        </w:tc>
        <w:tc>
          <w:tcPr>
            <w:tcW w:w="3192" w:type="dxa"/>
          </w:tcPr>
          <w:p w14:paraId="651734CD" w14:textId="77777777" w:rsidR="00BA1D15" w:rsidRPr="008851F4" w:rsidRDefault="00BA1D15" w:rsidP="003E3275">
            <w:pPr>
              <w:widowControl/>
              <w:jc w:val="right"/>
              <w:rPr>
                <w:rFonts w:cs="Arial"/>
              </w:rPr>
            </w:pPr>
            <w:r w:rsidRPr="008851F4">
              <w:rPr>
                <w:rFonts w:cs="Arial"/>
              </w:rPr>
              <w:t>Expenses:</w:t>
            </w:r>
            <w:r>
              <w:rPr>
                <w:rFonts w:cs="Arial"/>
              </w:rPr>
              <w:t xml:space="preserve"> 15,338,000 </w:t>
            </w:r>
          </w:p>
        </w:tc>
      </w:tr>
      <w:tr w:rsidR="00BA1D15" w:rsidRPr="00D8667C" w14:paraId="22F0A594" w14:textId="77777777" w:rsidTr="00D96C3B">
        <w:trPr>
          <w:cantSplit/>
        </w:trPr>
        <w:tc>
          <w:tcPr>
            <w:tcW w:w="3192" w:type="dxa"/>
          </w:tcPr>
          <w:p w14:paraId="420EA060" w14:textId="77777777" w:rsidR="00BA1D15" w:rsidRPr="008851F4" w:rsidRDefault="00BA1D15" w:rsidP="003E3275">
            <w:pPr>
              <w:widowControl/>
              <w:jc w:val="right"/>
              <w:rPr>
                <w:rFonts w:cs="Arial"/>
              </w:rPr>
            </w:pPr>
            <w:r w:rsidRPr="008851F4">
              <w:rPr>
                <w:rFonts w:cs="Arial"/>
              </w:rPr>
              <w:t xml:space="preserve">Net Revenue: </w:t>
            </w:r>
            <w:r w:rsidRPr="008851F4">
              <w:rPr>
                <w:rFonts w:cs="Arial"/>
                <w:color w:val="FF0000"/>
              </w:rPr>
              <w:t>(10,791)</w:t>
            </w:r>
          </w:p>
        </w:tc>
        <w:tc>
          <w:tcPr>
            <w:tcW w:w="3192" w:type="dxa"/>
          </w:tcPr>
          <w:p w14:paraId="462B622F" w14:textId="77777777" w:rsidR="00BA1D15" w:rsidRPr="008851F4" w:rsidRDefault="00BA1D15" w:rsidP="003E3275">
            <w:pPr>
              <w:widowControl/>
              <w:jc w:val="right"/>
              <w:rPr>
                <w:rFonts w:cs="Arial"/>
              </w:rPr>
            </w:pPr>
            <w:r w:rsidRPr="008851F4">
              <w:rPr>
                <w:rFonts w:cs="Arial"/>
              </w:rPr>
              <w:t xml:space="preserve">Net Revenue: 184,114 </w:t>
            </w:r>
          </w:p>
        </w:tc>
        <w:tc>
          <w:tcPr>
            <w:tcW w:w="3192" w:type="dxa"/>
          </w:tcPr>
          <w:p w14:paraId="096280B7" w14:textId="77777777" w:rsidR="00BA1D15" w:rsidRPr="008851F4" w:rsidRDefault="00BA1D15" w:rsidP="003E3275">
            <w:pPr>
              <w:widowControl/>
              <w:jc w:val="right"/>
              <w:rPr>
                <w:rFonts w:cs="Arial"/>
              </w:rPr>
            </w:pPr>
            <w:r w:rsidRPr="008851F4">
              <w:rPr>
                <w:rFonts w:cs="Arial"/>
              </w:rPr>
              <w:t>Net Revenue:</w:t>
            </w:r>
            <w:r>
              <w:rPr>
                <w:rFonts w:cs="Arial"/>
              </w:rPr>
              <w:t xml:space="preserve"> 49,417 </w:t>
            </w:r>
          </w:p>
        </w:tc>
      </w:tr>
      <w:tr w:rsidR="00BA1D15" w:rsidRPr="00D8667C" w14:paraId="59619164" w14:textId="77777777" w:rsidTr="00D96C3B">
        <w:trPr>
          <w:cantSplit/>
        </w:trPr>
        <w:tc>
          <w:tcPr>
            <w:tcW w:w="3192" w:type="dxa"/>
            <w:tcBorders>
              <w:bottom w:val="single" w:sz="4" w:space="0" w:color="auto"/>
            </w:tcBorders>
          </w:tcPr>
          <w:p w14:paraId="050CE1FB" w14:textId="77777777" w:rsidR="00BA1D15" w:rsidRPr="008851F4" w:rsidRDefault="00BA1D15" w:rsidP="003E3275">
            <w:pPr>
              <w:widowControl/>
              <w:jc w:val="right"/>
              <w:rPr>
                <w:rFonts w:cs="Arial"/>
              </w:rPr>
            </w:pPr>
            <w:r w:rsidRPr="008851F4">
              <w:rPr>
                <w:rFonts w:cs="Arial"/>
              </w:rPr>
              <w:t>Net Assets: 632,951</w:t>
            </w:r>
          </w:p>
        </w:tc>
        <w:tc>
          <w:tcPr>
            <w:tcW w:w="3192" w:type="dxa"/>
            <w:tcBorders>
              <w:bottom w:val="single" w:sz="4" w:space="0" w:color="auto"/>
            </w:tcBorders>
          </w:tcPr>
          <w:p w14:paraId="5A460B09" w14:textId="77777777" w:rsidR="00BA1D15" w:rsidRPr="008851F4" w:rsidRDefault="00BA1D15" w:rsidP="003E3275">
            <w:pPr>
              <w:widowControl/>
              <w:jc w:val="right"/>
              <w:rPr>
                <w:rFonts w:cs="Arial"/>
              </w:rPr>
            </w:pPr>
            <w:r w:rsidRPr="008851F4">
              <w:rPr>
                <w:rFonts w:cs="Arial"/>
              </w:rPr>
              <w:t>Net Assets:</w:t>
            </w:r>
            <w:r>
              <w:rPr>
                <w:rFonts w:cs="Arial"/>
              </w:rPr>
              <w:t xml:space="preserve"> </w:t>
            </w:r>
            <w:r w:rsidRPr="008851F4">
              <w:rPr>
                <w:rFonts w:cs="Arial"/>
              </w:rPr>
              <w:t xml:space="preserve">38,715,519 </w:t>
            </w:r>
          </w:p>
        </w:tc>
        <w:tc>
          <w:tcPr>
            <w:tcW w:w="3192" w:type="dxa"/>
            <w:tcBorders>
              <w:bottom w:val="single" w:sz="4" w:space="0" w:color="auto"/>
            </w:tcBorders>
          </w:tcPr>
          <w:p w14:paraId="4C224298" w14:textId="77777777" w:rsidR="00BA1D15" w:rsidRPr="008851F4" w:rsidRDefault="00BA1D15" w:rsidP="003E3275">
            <w:pPr>
              <w:widowControl/>
              <w:jc w:val="right"/>
              <w:rPr>
                <w:rFonts w:cs="Arial"/>
              </w:rPr>
            </w:pPr>
            <w:r w:rsidRPr="008851F4">
              <w:rPr>
                <w:rFonts w:cs="Arial"/>
              </w:rPr>
              <w:t>Net Assets:</w:t>
            </w:r>
            <w:r>
              <w:rPr>
                <w:rFonts w:cs="Arial"/>
              </w:rPr>
              <w:t xml:space="preserve"> 43,375,356</w:t>
            </w:r>
          </w:p>
        </w:tc>
      </w:tr>
      <w:tr w:rsidR="00BA1D15" w:rsidRPr="00D8667C" w14:paraId="58BA686B" w14:textId="77777777" w:rsidTr="00D96C3B">
        <w:trPr>
          <w:cantSplit/>
        </w:trPr>
        <w:tc>
          <w:tcPr>
            <w:tcW w:w="3192" w:type="dxa"/>
            <w:tcBorders>
              <w:right w:val="single" w:sz="4" w:space="0" w:color="auto"/>
            </w:tcBorders>
            <w:shd w:val="clear" w:color="auto" w:fill="D9D9D9" w:themeFill="background1" w:themeFillShade="D9"/>
          </w:tcPr>
          <w:p w14:paraId="0F1390CF" w14:textId="77777777" w:rsidR="00BA1D15" w:rsidRPr="008851F4" w:rsidRDefault="00BA1D15" w:rsidP="003E3275">
            <w:pPr>
              <w:widowControl/>
              <w:rPr>
                <w:rFonts w:cs="Arial"/>
              </w:rPr>
            </w:pPr>
          </w:p>
        </w:tc>
        <w:tc>
          <w:tcPr>
            <w:tcW w:w="3192" w:type="dxa"/>
            <w:tcBorders>
              <w:left w:val="single" w:sz="4" w:space="0" w:color="auto"/>
              <w:right w:val="single" w:sz="4" w:space="0" w:color="auto"/>
            </w:tcBorders>
            <w:shd w:val="clear" w:color="auto" w:fill="D9D9D9" w:themeFill="background1" w:themeFillShade="D9"/>
          </w:tcPr>
          <w:p w14:paraId="7CA702C1" w14:textId="77777777" w:rsidR="00BA1D15" w:rsidRPr="008851F4" w:rsidRDefault="00BA1D15" w:rsidP="003E3275">
            <w:pPr>
              <w:widowControl/>
              <w:jc w:val="center"/>
              <w:rPr>
                <w:rFonts w:cs="Arial"/>
              </w:rPr>
            </w:pPr>
            <w:r w:rsidRPr="008851F4">
              <w:rPr>
                <w:rFonts w:cs="Arial"/>
              </w:rPr>
              <w:t>Competitive Advantages</w:t>
            </w:r>
          </w:p>
        </w:tc>
        <w:tc>
          <w:tcPr>
            <w:tcW w:w="3192" w:type="dxa"/>
            <w:tcBorders>
              <w:left w:val="single" w:sz="4" w:space="0" w:color="auto"/>
            </w:tcBorders>
            <w:shd w:val="clear" w:color="auto" w:fill="D9D9D9" w:themeFill="background1" w:themeFillShade="D9"/>
          </w:tcPr>
          <w:p w14:paraId="2E2190BD" w14:textId="77777777" w:rsidR="00BA1D15" w:rsidRPr="008851F4" w:rsidRDefault="00BA1D15" w:rsidP="003E3275">
            <w:pPr>
              <w:widowControl/>
              <w:rPr>
                <w:rFonts w:cs="Arial"/>
              </w:rPr>
            </w:pPr>
          </w:p>
        </w:tc>
      </w:tr>
      <w:tr w:rsidR="00BA1D15" w:rsidRPr="00D8667C" w14:paraId="6E6EC399" w14:textId="77777777" w:rsidTr="00D96C3B">
        <w:trPr>
          <w:cantSplit/>
        </w:trPr>
        <w:tc>
          <w:tcPr>
            <w:tcW w:w="3192" w:type="dxa"/>
          </w:tcPr>
          <w:p w14:paraId="0244AED6" w14:textId="77777777" w:rsidR="00BA1D15" w:rsidRPr="007E46B3" w:rsidRDefault="00BA1D15" w:rsidP="00645630">
            <w:pPr>
              <w:pStyle w:val="ListParagraph"/>
              <w:widowControl/>
              <w:numPr>
                <w:ilvl w:val="0"/>
                <w:numId w:val="13"/>
              </w:numPr>
              <w:ind w:hanging="162"/>
              <w:rPr>
                <w:rFonts w:cs="Arial"/>
              </w:rPr>
            </w:pPr>
            <w:r w:rsidRPr="00E779A0">
              <w:rPr>
                <w:rFonts w:cs="Arial"/>
              </w:rPr>
              <w:t xml:space="preserve">Chicago’s only theatre </w:t>
            </w:r>
            <w:r>
              <w:rPr>
                <w:rFonts w:cs="Arial"/>
              </w:rPr>
              <w:t>devoted to work inspired by history</w:t>
            </w:r>
          </w:p>
        </w:tc>
        <w:tc>
          <w:tcPr>
            <w:tcW w:w="3192" w:type="dxa"/>
          </w:tcPr>
          <w:p w14:paraId="1FF3F2AE" w14:textId="2C1D7AA7" w:rsidR="00BA1D15" w:rsidRDefault="00BA1D15" w:rsidP="00645630">
            <w:pPr>
              <w:pStyle w:val="ListParagraph"/>
              <w:widowControl/>
              <w:numPr>
                <w:ilvl w:val="0"/>
                <w:numId w:val="13"/>
              </w:numPr>
              <w:ind w:hanging="162"/>
              <w:rPr>
                <w:rFonts w:cs="Arial"/>
              </w:rPr>
            </w:pPr>
            <w:r w:rsidRPr="007E46B3">
              <w:rPr>
                <w:rFonts w:cs="Arial"/>
              </w:rPr>
              <w:t xml:space="preserve">Chicago’s </w:t>
            </w:r>
            <w:r>
              <w:rPr>
                <w:rFonts w:cs="Arial"/>
              </w:rPr>
              <w:t>largest and oldest nonprofit</w:t>
            </w:r>
            <w:r w:rsidR="00453306">
              <w:rPr>
                <w:rFonts w:cs="Arial"/>
              </w:rPr>
              <w:t xml:space="preserve"> theatre</w:t>
            </w:r>
          </w:p>
          <w:p w14:paraId="6CB1B3C2" w14:textId="77777777" w:rsidR="00BA1D15" w:rsidRPr="007E46B3" w:rsidRDefault="00BA1D15" w:rsidP="00645630">
            <w:pPr>
              <w:pStyle w:val="ListParagraph"/>
              <w:widowControl/>
              <w:numPr>
                <w:ilvl w:val="0"/>
                <w:numId w:val="13"/>
              </w:numPr>
              <w:ind w:hanging="162"/>
              <w:rPr>
                <w:rFonts w:cs="Arial"/>
              </w:rPr>
            </w:pPr>
            <w:r>
              <w:rPr>
                <w:rFonts w:cs="Arial"/>
              </w:rPr>
              <w:t>National and International recognition</w:t>
            </w:r>
          </w:p>
        </w:tc>
        <w:tc>
          <w:tcPr>
            <w:tcW w:w="3192" w:type="dxa"/>
          </w:tcPr>
          <w:p w14:paraId="784A134F" w14:textId="77777777" w:rsidR="00BA1D15" w:rsidRDefault="00BA1D15" w:rsidP="00645630">
            <w:pPr>
              <w:pStyle w:val="ListParagraph"/>
              <w:widowControl/>
              <w:numPr>
                <w:ilvl w:val="0"/>
                <w:numId w:val="13"/>
              </w:numPr>
              <w:ind w:hanging="162"/>
              <w:rPr>
                <w:rFonts w:cs="Arial"/>
              </w:rPr>
            </w:pPr>
            <w:r w:rsidRPr="004D63F5">
              <w:rPr>
                <w:rFonts w:cs="Arial"/>
              </w:rPr>
              <w:t>Texas’s largest nonprofit theatre</w:t>
            </w:r>
          </w:p>
          <w:p w14:paraId="4CD3A506" w14:textId="77777777" w:rsidR="00BA1D15" w:rsidRPr="004D63F5" w:rsidRDefault="00BA1D15" w:rsidP="00645630">
            <w:pPr>
              <w:pStyle w:val="ListParagraph"/>
              <w:widowControl/>
              <w:numPr>
                <w:ilvl w:val="0"/>
                <w:numId w:val="13"/>
              </w:numPr>
              <w:ind w:hanging="162"/>
              <w:rPr>
                <w:rFonts w:cs="Arial"/>
              </w:rPr>
            </w:pPr>
            <w:r>
              <w:rPr>
                <w:rFonts w:cs="Arial"/>
              </w:rPr>
              <w:t>Revenue generating education programs</w:t>
            </w:r>
          </w:p>
        </w:tc>
      </w:tr>
    </w:tbl>
    <w:p w14:paraId="435FCFD6" w14:textId="1DBB6410" w:rsidR="00BA1D15" w:rsidRDefault="00BA1D15" w:rsidP="003E3275">
      <w:pPr>
        <w:widowControl/>
        <w:rPr>
          <w:rFonts w:cs="Arial"/>
          <w:b/>
        </w:rPr>
      </w:pPr>
      <w:bookmarkStart w:id="45" w:name="_Toc396904071"/>
    </w:p>
    <w:p w14:paraId="4DB50ABA" w14:textId="77777777" w:rsidR="00BA1D15" w:rsidRPr="00D8667C" w:rsidRDefault="00BA1D15" w:rsidP="003E3275">
      <w:pPr>
        <w:pStyle w:val="Heading5"/>
        <w:widowControl/>
        <w:rPr>
          <w:rFonts w:cs="Arial"/>
        </w:rPr>
      </w:pPr>
      <w:r w:rsidRPr="00D8667C">
        <w:rPr>
          <w:rFonts w:cs="Arial"/>
        </w:rPr>
        <w:t>Take Aways</w:t>
      </w:r>
      <w:bookmarkEnd w:id="45"/>
    </w:p>
    <w:p w14:paraId="35694E13" w14:textId="77777777" w:rsidR="00BA1D15" w:rsidRDefault="00BA1D15" w:rsidP="003E3275">
      <w:pPr>
        <w:widowControl/>
      </w:pPr>
    </w:p>
    <w:p w14:paraId="23E4F3D7" w14:textId="58A8FADA" w:rsidR="00BA1D15" w:rsidRPr="00A10A88" w:rsidRDefault="00BA1D15" w:rsidP="003E3275">
      <w:pPr>
        <w:widowControl/>
        <w:rPr>
          <w:rFonts w:cs="Arial"/>
          <w:bCs/>
        </w:rPr>
      </w:pPr>
      <w:r>
        <w:t>Comparing TimeLine to its BOBs illuminated several additional LOBs, which TimeLine could replicate or revise to fit its needs. Imperatively, both BOBs have twice as many annual productions</w:t>
      </w:r>
      <w:r w:rsidR="00B16ECC">
        <w:t xml:space="preserve"> supplementing their </w:t>
      </w:r>
      <w:r>
        <w:t>earned income. Additionally, both BOBs have built security, as evident by their net assets. Granted, both BOBs are older and established, but TimeLine will safeguard its efforts by building</w:t>
      </w:r>
      <w:r>
        <w:rPr>
          <w:rFonts w:cs="Arial"/>
          <w:bCs/>
        </w:rPr>
        <w:t xml:space="preserve"> an endowment. </w:t>
      </w:r>
    </w:p>
    <w:p w14:paraId="216B36C8" w14:textId="77777777" w:rsidR="00BA1D15" w:rsidRDefault="00BA1D15" w:rsidP="003E3275">
      <w:pPr>
        <w:widowControl/>
      </w:pPr>
    </w:p>
    <w:p w14:paraId="2921488F" w14:textId="77777777" w:rsidR="00BA1D15" w:rsidRDefault="00BA1D15" w:rsidP="003E3275">
      <w:pPr>
        <w:widowControl/>
        <w:rPr>
          <w:rFonts w:cs="Arial"/>
          <w:bCs/>
        </w:rPr>
      </w:pPr>
      <w:r>
        <w:t xml:space="preserve">Furthermore, the majority of </w:t>
      </w:r>
      <w:r w:rsidRPr="000D761C">
        <w:t>Goodman and Alley’s LOB</w:t>
      </w:r>
      <w:r>
        <w:t xml:space="preserve">s </w:t>
      </w:r>
      <w:r>
        <w:rPr>
          <w:rFonts w:cs="Arial"/>
          <w:bCs/>
        </w:rPr>
        <w:t>are low-cost, low-</w:t>
      </w:r>
      <w:r w:rsidRPr="000D761C">
        <w:rPr>
          <w:rFonts w:cs="Arial"/>
          <w:bCs/>
        </w:rPr>
        <w:t>staff initiatives</w:t>
      </w:r>
      <w:r>
        <w:rPr>
          <w:rFonts w:cs="Arial"/>
          <w:bCs/>
        </w:rPr>
        <w:t xml:space="preserve"> like</w:t>
      </w:r>
      <w:r w:rsidRPr="000D761C">
        <w:rPr>
          <w:rFonts w:cs="Arial"/>
          <w:bCs/>
        </w:rPr>
        <w:t xml:space="preserve"> programs for patrons under 35 or community blogs. </w:t>
      </w:r>
      <w:r>
        <w:rPr>
          <w:rFonts w:cs="Arial"/>
          <w:bCs/>
        </w:rPr>
        <w:t>Each BOB also is dedicated to education initiatives. Finally</w:t>
      </w:r>
      <w:r w:rsidRPr="000D761C">
        <w:rPr>
          <w:rFonts w:cs="Arial"/>
          <w:bCs/>
        </w:rPr>
        <w:t xml:space="preserve">, each BOB has one or two </w:t>
      </w:r>
      <w:r>
        <w:rPr>
          <w:rFonts w:cs="Arial"/>
          <w:bCs/>
        </w:rPr>
        <w:t>high</w:t>
      </w:r>
      <w:r w:rsidRPr="000D761C">
        <w:rPr>
          <w:rFonts w:cs="Arial"/>
          <w:bCs/>
        </w:rPr>
        <w:t>-risk, high-reward program</w:t>
      </w:r>
      <w:r>
        <w:rPr>
          <w:rFonts w:cs="Arial"/>
          <w:bCs/>
        </w:rPr>
        <w:t>s</w:t>
      </w:r>
      <w:r w:rsidRPr="000D761C">
        <w:rPr>
          <w:rFonts w:cs="Arial"/>
          <w:bCs/>
        </w:rPr>
        <w:t xml:space="preserve"> like Goodman’s Latino Festival or</w:t>
      </w:r>
      <w:r>
        <w:rPr>
          <w:rFonts w:cs="Arial"/>
          <w:bCs/>
        </w:rPr>
        <w:t xml:space="preserve"> Alley’s Conservatory—which inspired TimeLine to brainstorm big ideas that will reach new groups of people. </w:t>
      </w:r>
    </w:p>
    <w:p w14:paraId="7CE96EBC" w14:textId="77777777" w:rsidR="00BA1D15" w:rsidRPr="00D8667C" w:rsidRDefault="00BA1D15" w:rsidP="003E3275">
      <w:pPr>
        <w:pStyle w:val="Heading4"/>
        <w:widowControl/>
        <w:rPr>
          <w:rFonts w:cs="Arial"/>
        </w:rPr>
      </w:pPr>
    </w:p>
    <w:p w14:paraId="224A2BDE" w14:textId="77777777" w:rsidR="00BA1D15" w:rsidRPr="00D8667C" w:rsidRDefault="00BA1D15" w:rsidP="003E3275">
      <w:pPr>
        <w:pStyle w:val="Heading4"/>
        <w:widowControl/>
        <w:rPr>
          <w:rFonts w:cs="Arial"/>
        </w:rPr>
      </w:pPr>
      <w:bookmarkStart w:id="46" w:name="_Toc396904072"/>
      <w:r w:rsidRPr="00D8667C">
        <w:rPr>
          <w:rFonts w:cs="Arial"/>
        </w:rPr>
        <w:t>Good Questions</w:t>
      </w:r>
      <w:bookmarkEnd w:id="46"/>
    </w:p>
    <w:p w14:paraId="1281AA02" w14:textId="77777777" w:rsidR="00BA1D15" w:rsidRDefault="00BA1D15" w:rsidP="003E3275">
      <w:pPr>
        <w:widowControl/>
        <w:rPr>
          <w:rFonts w:cs="Arial"/>
        </w:rPr>
      </w:pPr>
    </w:p>
    <w:p w14:paraId="1363D7B6" w14:textId="77777777" w:rsidR="00BA1D15" w:rsidRDefault="00BA1D15" w:rsidP="003E3275">
      <w:pPr>
        <w:widowControl/>
      </w:pPr>
      <w:r>
        <w:t>Another tool for TimeLine’s ideation is the Ansoff matrix,</w:t>
      </w:r>
      <w:r w:rsidRPr="00D8667C">
        <w:rPr>
          <w:rStyle w:val="EndnoteReference"/>
          <w:rFonts w:cs="Arial"/>
        </w:rPr>
        <w:endnoteReference w:id="44"/>
      </w:r>
      <w:r>
        <w:t xml:space="preserve"> which stimulates ideas by considering opportunities around the table’s four quadrants. Additionally, it’s helpful to think about the quadrants in the form of questions. Joseph Schumpeter suggests considering what your organization can create, improve, reach, tap, and establish.</w:t>
      </w:r>
      <w:r>
        <w:rPr>
          <w:rStyle w:val="EndnoteReference"/>
        </w:rPr>
        <w:endnoteReference w:id="45"/>
      </w:r>
    </w:p>
    <w:p w14:paraId="4D3C4EBF" w14:textId="4FB3F7AE" w:rsidR="000A5F77" w:rsidRDefault="000A5F77" w:rsidP="003E3275">
      <w:pPr>
        <w:widowControl/>
        <w:rPr>
          <w:rFonts w:cs="Arial"/>
        </w:rPr>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0A5F77" w14:paraId="208E145F" w14:textId="77777777" w:rsidTr="000A5F77">
        <w:trPr>
          <w:jc w:val="center"/>
        </w:trPr>
        <w:tc>
          <w:tcPr>
            <w:tcW w:w="1432" w:type="dxa"/>
            <w:vMerge w:val="restart"/>
            <w:tcBorders>
              <w:top w:val="nil"/>
              <w:left w:val="nil"/>
            </w:tcBorders>
          </w:tcPr>
          <w:p w14:paraId="5A39E5EE" w14:textId="77777777" w:rsidR="000A5F77" w:rsidRDefault="000A5F77" w:rsidP="00C44DC1">
            <w:pPr>
              <w:rPr>
                <w:rFonts w:cs="Arial"/>
              </w:rPr>
            </w:pPr>
          </w:p>
        </w:tc>
        <w:tc>
          <w:tcPr>
            <w:tcW w:w="8144" w:type="dxa"/>
            <w:gridSpan w:val="2"/>
            <w:shd w:val="clear" w:color="auto" w:fill="D9D9D9" w:themeFill="background1" w:themeFillShade="D9"/>
            <w:vAlign w:val="center"/>
          </w:tcPr>
          <w:p w14:paraId="7A36BA18" w14:textId="77777777" w:rsidR="000A5F77" w:rsidRDefault="000A5F77" w:rsidP="00C44DC1">
            <w:pPr>
              <w:jc w:val="center"/>
              <w:rPr>
                <w:rFonts w:cs="Arial"/>
              </w:rPr>
            </w:pPr>
            <w:r w:rsidRPr="00D8667C">
              <w:rPr>
                <w:rFonts w:cs="Arial"/>
              </w:rPr>
              <w:t>Great Ideas from the Ansoff Matrix</w:t>
            </w:r>
          </w:p>
        </w:tc>
      </w:tr>
      <w:tr w:rsidR="000A5F77" w14:paraId="16A5B3B6" w14:textId="77777777" w:rsidTr="000A5F77">
        <w:trPr>
          <w:jc w:val="center"/>
        </w:trPr>
        <w:tc>
          <w:tcPr>
            <w:tcW w:w="1432" w:type="dxa"/>
            <w:vMerge/>
            <w:tcBorders>
              <w:left w:val="nil"/>
            </w:tcBorders>
          </w:tcPr>
          <w:p w14:paraId="05B0387D" w14:textId="77777777" w:rsidR="000A5F77" w:rsidRDefault="000A5F77" w:rsidP="00C44DC1">
            <w:pPr>
              <w:rPr>
                <w:rFonts w:cs="Arial"/>
              </w:rPr>
            </w:pPr>
          </w:p>
        </w:tc>
        <w:tc>
          <w:tcPr>
            <w:tcW w:w="4072" w:type="dxa"/>
            <w:tcBorders>
              <w:bottom w:val="single" w:sz="4" w:space="0" w:color="auto"/>
            </w:tcBorders>
            <w:shd w:val="clear" w:color="auto" w:fill="D9D9D9" w:themeFill="background1" w:themeFillShade="D9"/>
            <w:vAlign w:val="center"/>
          </w:tcPr>
          <w:p w14:paraId="5473BAD2" w14:textId="77777777" w:rsidR="000A5F77" w:rsidRDefault="000A5F77" w:rsidP="00C44DC1">
            <w:pPr>
              <w:jc w:val="center"/>
              <w:rPr>
                <w:rFonts w:cs="Arial"/>
              </w:rPr>
            </w:pPr>
            <w:r w:rsidRPr="000E60DD">
              <w:t>Current products</w:t>
            </w:r>
          </w:p>
        </w:tc>
        <w:tc>
          <w:tcPr>
            <w:tcW w:w="4072" w:type="dxa"/>
            <w:shd w:val="clear" w:color="auto" w:fill="D9D9D9" w:themeFill="background1" w:themeFillShade="D9"/>
            <w:vAlign w:val="center"/>
          </w:tcPr>
          <w:p w14:paraId="76D2F8F5" w14:textId="77777777" w:rsidR="000A5F77" w:rsidRDefault="000A5F77" w:rsidP="00C44DC1">
            <w:pPr>
              <w:jc w:val="center"/>
              <w:rPr>
                <w:rFonts w:cs="Arial"/>
              </w:rPr>
            </w:pPr>
            <w:r w:rsidRPr="000E60DD">
              <w:t>New products</w:t>
            </w:r>
          </w:p>
        </w:tc>
      </w:tr>
      <w:tr w:rsidR="000A5F77" w:rsidRPr="00BE4037" w14:paraId="4CA1CB49" w14:textId="77777777" w:rsidTr="000A5F77">
        <w:trPr>
          <w:trHeight w:val="47"/>
          <w:jc w:val="center"/>
        </w:trPr>
        <w:tc>
          <w:tcPr>
            <w:tcW w:w="1432" w:type="dxa"/>
            <w:vMerge w:val="restart"/>
            <w:tcBorders>
              <w:right w:val="nil"/>
            </w:tcBorders>
            <w:shd w:val="clear" w:color="auto" w:fill="D9D9D9" w:themeFill="background1" w:themeFillShade="D9"/>
            <w:vAlign w:val="center"/>
          </w:tcPr>
          <w:p w14:paraId="6DEC0563" w14:textId="77777777" w:rsidR="000A5F77" w:rsidRPr="00BE4037" w:rsidRDefault="000A5F77" w:rsidP="000A5F77">
            <w:pPr>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14:paraId="1297909E" w14:textId="77777777" w:rsidR="000A5F77" w:rsidRPr="00BE4037" w:rsidRDefault="000A5F77" w:rsidP="00C44DC1">
            <w:pPr>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14:paraId="5B93B55E" w14:textId="77777777" w:rsidR="000A5F77" w:rsidRPr="00BE4037" w:rsidRDefault="000A5F77" w:rsidP="00C44DC1">
            <w:pPr>
              <w:jc w:val="center"/>
              <w:rPr>
                <w:rFonts w:cs="Arial"/>
                <w:sz w:val="16"/>
                <w:szCs w:val="16"/>
              </w:rPr>
            </w:pPr>
            <w:r w:rsidRPr="00BE4037">
              <w:rPr>
                <w:sz w:val="16"/>
                <w:szCs w:val="16"/>
              </w:rPr>
              <w:t>Product Development</w:t>
            </w:r>
          </w:p>
        </w:tc>
      </w:tr>
      <w:tr w:rsidR="000A5F77" w14:paraId="2B32E2C5" w14:textId="77777777" w:rsidTr="000A5F77">
        <w:trPr>
          <w:jc w:val="center"/>
        </w:trPr>
        <w:tc>
          <w:tcPr>
            <w:tcW w:w="1432" w:type="dxa"/>
            <w:vMerge/>
            <w:shd w:val="clear" w:color="auto" w:fill="D9D9D9" w:themeFill="background1" w:themeFillShade="D9"/>
            <w:vAlign w:val="center"/>
          </w:tcPr>
          <w:p w14:paraId="76009E30" w14:textId="77777777" w:rsidR="000A5F77" w:rsidRDefault="000A5F77" w:rsidP="000A5F77">
            <w:pPr>
              <w:jc w:val="center"/>
              <w:rPr>
                <w:rFonts w:cs="Arial"/>
              </w:rPr>
            </w:pPr>
          </w:p>
        </w:tc>
        <w:tc>
          <w:tcPr>
            <w:tcW w:w="4072" w:type="dxa"/>
            <w:tcBorders>
              <w:top w:val="dashed" w:sz="4" w:space="0" w:color="auto"/>
              <w:bottom w:val="single" w:sz="4" w:space="0" w:color="auto"/>
            </w:tcBorders>
          </w:tcPr>
          <w:p w14:paraId="1966C4C9" w14:textId="77777777" w:rsidR="000A5F77" w:rsidRDefault="000A5F77" w:rsidP="00645630">
            <w:pPr>
              <w:pStyle w:val="ListParagraph"/>
              <w:numPr>
                <w:ilvl w:val="0"/>
                <w:numId w:val="23"/>
              </w:numPr>
              <w:ind w:left="144" w:hanging="144"/>
              <w:rPr>
                <w:rFonts w:cs="Arial"/>
              </w:rPr>
            </w:pPr>
            <w:r>
              <w:rPr>
                <w:rFonts w:cs="Arial"/>
              </w:rPr>
              <w:t xml:space="preserve">Increase annual productions </w:t>
            </w:r>
          </w:p>
          <w:p w14:paraId="16981B41" w14:textId="77777777" w:rsidR="000A5F77" w:rsidRDefault="000A5F77" w:rsidP="00645630">
            <w:pPr>
              <w:pStyle w:val="ListParagraph"/>
              <w:numPr>
                <w:ilvl w:val="0"/>
                <w:numId w:val="23"/>
              </w:numPr>
              <w:ind w:left="144" w:hanging="144"/>
              <w:rPr>
                <w:rFonts w:cs="Arial"/>
              </w:rPr>
            </w:pPr>
            <w:r>
              <w:rPr>
                <w:rFonts w:cs="Arial"/>
              </w:rPr>
              <w:t>Expand education programs</w:t>
            </w:r>
          </w:p>
          <w:p w14:paraId="645A43FC" w14:textId="77777777" w:rsidR="000A5F77" w:rsidRDefault="000A5F77" w:rsidP="00645630">
            <w:pPr>
              <w:pStyle w:val="ListParagraph"/>
              <w:numPr>
                <w:ilvl w:val="0"/>
                <w:numId w:val="23"/>
              </w:numPr>
              <w:ind w:left="144" w:hanging="144"/>
              <w:rPr>
                <w:rFonts w:cs="Arial"/>
              </w:rPr>
            </w:pPr>
            <w:r>
              <w:rPr>
                <w:rFonts w:cs="Arial"/>
              </w:rPr>
              <w:t>A</w:t>
            </w:r>
            <w:r w:rsidRPr="0037214F">
              <w:rPr>
                <w:rFonts w:cs="Arial"/>
              </w:rPr>
              <w:t>pply for more funding</w:t>
            </w:r>
            <w:r>
              <w:rPr>
                <w:rFonts w:cs="Arial"/>
              </w:rPr>
              <w:t>/sponsorship</w:t>
            </w:r>
          </w:p>
          <w:p w14:paraId="10C17C25" w14:textId="75EEFD4D" w:rsidR="000A5F77" w:rsidRDefault="000A5F77" w:rsidP="00645630">
            <w:pPr>
              <w:numPr>
                <w:ilvl w:val="0"/>
                <w:numId w:val="23"/>
              </w:numPr>
              <w:ind w:left="144" w:hanging="144"/>
              <w:rPr>
                <w:rFonts w:cs="Arial"/>
              </w:rPr>
            </w:pPr>
            <w:r>
              <w:rPr>
                <w:rFonts w:cs="Arial"/>
              </w:rPr>
              <w:t>E</w:t>
            </w:r>
            <w:r w:rsidRPr="0037214F">
              <w:rPr>
                <w:rFonts w:cs="Arial"/>
              </w:rPr>
              <w:t>xpand MyLine programming</w:t>
            </w:r>
          </w:p>
        </w:tc>
        <w:tc>
          <w:tcPr>
            <w:tcW w:w="4072" w:type="dxa"/>
            <w:tcBorders>
              <w:top w:val="dashed" w:sz="4" w:space="0" w:color="auto"/>
            </w:tcBorders>
          </w:tcPr>
          <w:p w14:paraId="3C7D0B06" w14:textId="77777777" w:rsidR="000A5F77" w:rsidRDefault="000A5F77" w:rsidP="00645630">
            <w:pPr>
              <w:pStyle w:val="ListParagraph"/>
              <w:numPr>
                <w:ilvl w:val="0"/>
                <w:numId w:val="23"/>
              </w:numPr>
              <w:ind w:left="144" w:hanging="144"/>
              <w:rPr>
                <w:rFonts w:cs="Arial"/>
              </w:rPr>
            </w:pPr>
            <w:r w:rsidRPr="0037214F">
              <w:rPr>
                <w:rFonts w:cs="Arial"/>
              </w:rPr>
              <w:t>Festi</w:t>
            </w:r>
            <w:r>
              <w:rPr>
                <w:rFonts w:cs="Arial"/>
              </w:rPr>
              <w:t>val around historical holidays</w:t>
            </w:r>
          </w:p>
          <w:p w14:paraId="241CB97A" w14:textId="77777777" w:rsidR="000A5F77" w:rsidRDefault="000A5F77" w:rsidP="00645630">
            <w:pPr>
              <w:pStyle w:val="ListParagraph"/>
              <w:numPr>
                <w:ilvl w:val="0"/>
                <w:numId w:val="23"/>
              </w:numPr>
              <w:ind w:left="144" w:hanging="144"/>
              <w:rPr>
                <w:rFonts w:cs="Arial"/>
              </w:rPr>
            </w:pPr>
            <w:r>
              <w:rPr>
                <w:rFonts w:cs="Arial"/>
              </w:rPr>
              <w:t>Student matinees</w:t>
            </w:r>
          </w:p>
          <w:p w14:paraId="7D043E0E" w14:textId="77777777" w:rsidR="000A5F77" w:rsidRDefault="000A5F77" w:rsidP="00645630">
            <w:pPr>
              <w:pStyle w:val="ListParagraph"/>
              <w:numPr>
                <w:ilvl w:val="0"/>
                <w:numId w:val="23"/>
              </w:numPr>
              <w:ind w:left="144" w:hanging="144"/>
              <w:rPr>
                <w:rFonts w:cs="Arial"/>
              </w:rPr>
            </w:pPr>
            <w:r>
              <w:rPr>
                <w:rFonts w:cs="Arial"/>
              </w:rPr>
              <w:t>D</w:t>
            </w:r>
            <w:r w:rsidRPr="0037214F">
              <w:rPr>
                <w:rFonts w:cs="Arial"/>
              </w:rPr>
              <w:t>igi</w:t>
            </w:r>
            <w:r>
              <w:rPr>
                <w:rFonts w:cs="Arial"/>
              </w:rPr>
              <w:t>tal study guides and playbills</w:t>
            </w:r>
          </w:p>
          <w:p w14:paraId="69C44FB6" w14:textId="26CD9CE4" w:rsidR="000A5F77" w:rsidRDefault="000A5F77" w:rsidP="00645630">
            <w:pPr>
              <w:numPr>
                <w:ilvl w:val="0"/>
                <w:numId w:val="23"/>
              </w:numPr>
              <w:ind w:left="144" w:hanging="144"/>
              <w:rPr>
                <w:rFonts w:cs="Arial"/>
              </w:rPr>
            </w:pPr>
            <w:r>
              <w:rPr>
                <w:rFonts w:cs="Arial"/>
              </w:rPr>
              <w:t>R</w:t>
            </w:r>
            <w:r w:rsidRPr="0037214F">
              <w:rPr>
                <w:rFonts w:cs="Arial"/>
              </w:rPr>
              <w:t>esource center for further study</w:t>
            </w:r>
          </w:p>
        </w:tc>
      </w:tr>
      <w:tr w:rsidR="000A5F77" w14:paraId="7224533A" w14:textId="77777777" w:rsidTr="000A5F77">
        <w:trPr>
          <w:trHeight w:val="47"/>
          <w:jc w:val="center"/>
        </w:trPr>
        <w:tc>
          <w:tcPr>
            <w:tcW w:w="1432" w:type="dxa"/>
            <w:vMerge w:val="restart"/>
            <w:tcBorders>
              <w:right w:val="nil"/>
            </w:tcBorders>
            <w:shd w:val="clear" w:color="auto" w:fill="D9D9D9" w:themeFill="background1" w:themeFillShade="D9"/>
            <w:vAlign w:val="center"/>
          </w:tcPr>
          <w:p w14:paraId="5A325763" w14:textId="77777777" w:rsidR="000A5F77" w:rsidRPr="00204C99" w:rsidRDefault="000A5F77" w:rsidP="000A5F77">
            <w:pPr>
              <w:widowControl/>
              <w:jc w:val="center"/>
              <w:rPr>
                <w:iCs/>
              </w:rPr>
            </w:pPr>
            <w:r w:rsidRPr="00204C99">
              <w:t>New</w:t>
            </w:r>
          </w:p>
          <w:p w14:paraId="584F572A" w14:textId="77777777" w:rsidR="000A5F77" w:rsidRPr="0017606C" w:rsidRDefault="000A5F77" w:rsidP="000A5F77">
            <w:pPr>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14:paraId="76CFDD2A" w14:textId="77777777" w:rsidR="000A5F77" w:rsidRPr="00BE4037" w:rsidRDefault="000A5F77" w:rsidP="00C44DC1">
            <w:pPr>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14:paraId="1F649E94" w14:textId="77777777" w:rsidR="000A5F77" w:rsidRPr="00BE4037" w:rsidRDefault="000A5F77" w:rsidP="00C44DC1">
            <w:pPr>
              <w:jc w:val="center"/>
              <w:rPr>
                <w:rFonts w:cs="Arial"/>
                <w:sz w:val="16"/>
              </w:rPr>
            </w:pPr>
            <w:r w:rsidRPr="00BE4037">
              <w:rPr>
                <w:sz w:val="16"/>
              </w:rPr>
              <w:t>Diversification</w:t>
            </w:r>
          </w:p>
        </w:tc>
      </w:tr>
      <w:tr w:rsidR="000A5F77" w14:paraId="4072B902" w14:textId="77777777" w:rsidTr="000A5F77">
        <w:trPr>
          <w:jc w:val="center"/>
        </w:trPr>
        <w:tc>
          <w:tcPr>
            <w:tcW w:w="1432" w:type="dxa"/>
            <w:vMerge/>
            <w:shd w:val="clear" w:color="auto" w:fill="D9D9D9" w:themeFill="background1" w:themeFillShade="D9"/>
          </w:tcPr>
          <w:p w14:paraId="7699D280" w14:textId="77777777" w:rsidR="000A5F77" w:rsidRDefault="000A5F77" w:rsidP="00C44DC1">
            <w:pPr>
              <w:rPr>
                <w:rFonts w:cs="Arial"/>
              </w:rPr>
            </w:pPr>
          </w:p>
        </w:tc>
        <w:tc>
          <w:tcPr>
            <w:tcW w:w="4072" w:type="dxa"/>
            <w:tcBorders>
              <w:top w:val="dashed" w:sz="4" w:space="0" w:color="auto"/>
            </w:tcBorders>
          </w:tcPr>
          <w:p w14:paraId="4DC754FF" w14:textId="77777777" w:rsidR="000A5F77" w:rsidRDefault="000A5F77" w:rsidP="00645630">
            <w:pPr>
              <w:pStyle w:val="ListParagraph"/>
              <w:numPr>
                <w:ilvl w:val="0"/>
                <w:numId w:val="24"/>
              </w:numPr>
              <w:ind w:left="144" w:hanging="144"/>
              <w:rPr>
                <w:rFonts w:cs="Arial"/>
              </w:rPr>
            </w:pPr>
            <w:r>
              <w:rPr>
                <w:rFonts w:cs="Arial"/>
              </w:rPr>
              <w:t>Build a larger theatre in a new neighborhood</w:t>
            </w:r>
          </w:p>
          <w:p w14:paraId="062D7137" w14:textId="77777777" w:rsidR="000A5F77" w:rsidRDefault="000A5F77" w:rsidP="000A5F77">
            <w:pPr>
              <w:ind w:left="144" w:hanging="144"/>
              <w:rPr>
                <w:rFonts w:cs="Arial"/>
              </w:rPr>
            </w:pPr>
          </w:p>
        </w:tc>
        <w:tc>
          <w:tcPr>
            <w:tcW w:w="4072" w:type="dxa"/>
            <w:tcBorders>
              <w:top w:val="dashed" w:sz="4" w:space="0" w:color="auto"/>
            </w:tcBorders>
          </w:tcPr>
          <w:p w14:paraId="63B08EEB" w14:textId="77777777" w:rsidR="000A5F77" w:rsidRDefault="000A5F77" w:rsidP="00645630">
            <w:pPr>
              <w:pStyle w:val="ListParagraph"/>
              <w:numPr>
                <w:ilvl w:val="0"/>
                <w:numId w:val="24"/>
              </w:numPr>
              <w:ind w:left="144" w:hanging="144"/>
              <w:rPr>
                <w:rFonts w:cs="Arial"/>
              </w:rPr>
            </w:pPr>
            <w:r>
              <w:rPr>
                <w:rFonts w:cs="Arial"/>
              </w:rPr>
              <w:t>Partner with DePaul</w:t>
            </w:r>
          </w:p>
          <w:p w14:paraId="0767A6D7" w14:textId="77777777" w:rsidR="000A5F77" w:rsidRDefault="000A5F77" w:rsidP="00645630">
            <w:pPr>
              <w:pStyle w:val="ListParagraph"/>
              <w:numPr>
                <w:ilvl w:val="0"/>
                <w:numId w:val="24"/>
              </w:numPr>
              <w:ind w:left="144" w:hanging="144"/>
              <w:rPr>
                <w:rFonts w:cs="Arial"/>
              </w:rPr>
            </w:pPr>
            <w:r>
              <w:rPr>
                <w:rFonts w:cs="Arial"/>
              </w:rPr>
              <w:t>S</w:t>
            </w:r>
            <w:r w:rsidRPr="00B66A42">
              <w:rPr>
                <w:rFonts w:cs="Arial"/>
              </w:rPr>
              <w:t>c</w:t>
            </w:r>
            <w:r>
              <w:rPr>
                <w:rFonts w:cs="Arial"/>
              </w:rPr>
              <w:t>reen films inspired by history</w:t>
            </w:r>
          </w:p>
          <w:p w14:paraId="2E7834F0" w14:textId="77777777" w:rsidR="000A5F77" w:rsidRDefault="000A5F77" w:rsidP="00645630">
            <w:pPr>
              <w:pStyle w:val="ListParagraph"/>
              <w:numPr>
                <w:ilvl w:val="0"/>
                <w:numId w:val="24"/>
              </w:numPr>
              <w:ind w:left="144" w:hanging="144"/>
              <w:rPr>
                <w:rFonts w:cs="Arial"/>
              </w:rPr>
            </w:pPr>
            <w:r>
              <w:rPr>
                <w:rFonts w:cs="Arial"/>
              </w:rPr>
              <w:t>Start a playwriting contest</w:t>
            </w:r>
          </w:p>
          <w:p w14:paraId="5493A2D1" w14:textId="77777777" w:rsidR="000A5F77" w:rsidRDefault="000A5F77" w:rsidP="00645630">
            <w:pPr>
              <w:pStyle w:val="ListParagraph"/>
              <w:numPr>
                <w:ilvl w:val="0"/>
                <w:numId w:val="24"/>
              </w:numPr>
              <w:ind w:left="144" w:hanging="144"/>
              <w:rPr>
                <w:rFonts w:cs="Arial"/>
              </w:rPr>
            </w:pPr>
            <w:r>
              <w:rPr>
                <w:rFonts w:cs="Arial"/>
              </w:rPr>
              <w:t>B</w:t>
            </w:r>
            <w:r w:rsidRPr="00B66A42">
              <w:rPr>
                <w:rFonts w:cs="Arial"/>
              </w:rPr>
              <w:t>uild neighborhood partnership</w:t>
            </w:r>
            <w:r>
              <w:rPr>
                <w:rFonts w:cs="Arial"/>
              </w:rPr>
              <w:t>s</w:t>
            </w:r>
          </w:p>
          <w:p w14:paraId="3EDA1EA4" w14:textId="77777777" w:rsidR="000A5F77" w:rsidRDefault="000A5F77" w:rsidP="00645630">
            <w:pPr>
              <w:pStyle w:val="ListParagraph"/>
              <w:numPr>
                <w:ilvl w:val="0"/>
                <w:numId w:val="24"/>
              </w:numPr>
              <w:ind w:left="144" w:hanging="144"/>
              <w:rPr>
                <w:rFonts w:cs="Arial"/>
              </w:rPr>
            </w:pPr>
            <w:r>
              <w:rPr>
                <w:rFonts w:cs="Arial"/>
              </w:rPr>
              <w:t>Create student productions</w:t>
            </w:r>
          </w:p>
          <w:p w14:paraId="50D656F0" w14:textId="77777777" w:rsidR="000A5F77" w:rsidRDefault="000A5F77" w:rsidP="00645630">
            <w:pPr>
              <w:pStyle w:val="ListParagraph"/>
              <w:numPr>
                <w:ilvl w:val="0"/>
                <w:numId w:val="24"/>
              </w:numPr>
              <w:ind w:left="144" w:hanging="144"/>
              <w:rPr>
                <w:rFonts w:cs="Arial"/>
              </w:rPr>
            </w:pPr>
            <w:r>
              <w:rPr>
                <w:rFonts w:cs="Arial"/>
              </w:rPr>
              <w:t>Start a theatre camp</w:t>
            </w:r>
          </w:p>
          <w:p w14:paraId="185CF013" w14:textId="49D21B77" w:rsidR="000A5F77" w:rsidRDefault="000A5F77" w:rsidP="00645630">
            <w:pPr>
              <w:numPr>
                <w:ilvl w:val="0"/>
                <w:numId w:val="24"/>
              </w:numPr>
              <w:ind w:left="144" w:hanging="144"/>
              <w:rPr>
                <w:rFonts w:cs="Arial"/>
              </w:rPr>
            </w:pPr>
            <w:r>
              <w:rPr>
                <w:rFonts w:cs="Arial"/>
              </w:rPr>
              <w:t>S</w:t>
            </w:r>
            <w:r w:rsidRPr="00B66A42">
              <w:rPr>
                <w:rFonts w:cs="Arial"/>
              </w:rPr>
              <w:t>ell vintage clothes from historical</w:t>
            </w:r>
          </w:p>
        </w:tc>
      </w:tr>
    </w:tbl>
    <w:p w14:paraId="0E7A9547" w14:textId="77777777" w:rsidR="00BA1D15" w:rsidRDefault="00BA1D15" w:rsidP="003E3275">
      <w:pPr>
        <w:widowControl/>
      </w:pPr>
    </w:p>
    <w:p w14:paraId="0FBD6CBC" w14:textId="77777777" w:rsidR="00BA1D15" w:rsidRDefault="00BA1D15" w:rsidP="003E3275">
      <w:pPr>
        <w:widowControl/>
      </w:pPr>
      <w:r>
        <w:lastRenderedPageBreak/>
        <w:t>When looking at the results of the Ansoff Matrix, it’s clear that the ideas generated in market penetration are low hanging-fruit. However, market development and product development are the “sweet spot” of our ideation.</w:t>
      </w:r>
      <w:r w:rsidRPr="001C7DA7">
        <w:rPr>
          <w:rStyle w:val="EndnoteReference"/>
          <w:rFonts w:cs="Arial"/>
        </w:rPr>
        <w:endnoteReference w:id="46"/>
      </w:r>
      <w:r>
        <w:t xml:space="preserve"> This is because the ideas in this quadrant are much easier than diversification, but still allow TimeLine to branch out. </w:t>
      </w:r>
    </w:p>
    <w:p w14:paraId="710114A7" w14:textId="77777777" w:rsidR="00BA1D15" w:rsidRDefault="00BA1D15" w:rsidP="003E3275">
      <w:pPr>
        <w:pStyle w:val="Heading4"/>
        <w:widowControl/>
        <w:rPr>
          <w:rFonts w:cs="Arial"/>
          <w:b w:val="0"/>
        </w:rPr>
      </w:pPr>
    </w:p>
    <w:p w14:paraId="518238E3" w14:textId="299DFF4C" w:rsidR="00BA1D15" w:rsidRPr="0052714C" w:rsidRDefault="00BA1D15" w:rsidP="003E3275">
      <w:pPr>
        <w:widowControl/>
        <w:rPr>
          <w:rFonts w:cs="Arial"/>
        </w:rPr>
      </w:pPr>
      <w:r w:rsidRPr="0052714C">
        <w:rPr>
          <w:rFonts w:cs="Arial"/>
        </w:rPr>
        <w:t>Focusing on the market and product development</w:t>
      </w:r>
      <w:r>
        <w:rPr>
          <w:rFonts w:cs="Arial"/>
        </w:rPr>
        <w:t xml:space="preserve"> quadrants, we see a few high-risk, high-reward ideas (inspired by our BOBs). </w:t>
      </w:r>
      <w:r w:rsidRPr="0052714C">
        <w:t>A festival around a historica</w:t>
      </w:r>
      <w:r>
        <w:t>l holiday (e.g. Presidents</w:t>
      </w:r>
      <w:r w:rsidR="00117A2B">
        <w:t>’</w:t>
      </w:r>
      <w:r>
        <w:t xml:space="preserve"> Day;</w:t>
      </w:r>
      <w:r w:rsidRPr="0052714C">
        <w:t xml:space="preserve"> Veterans Day) or partnering with other causes (e.g.</w:t>
      </w:r>
      <w:r w:rsidRPr="0052714C">
        <w:rPr>
          <w:rFonts w:cs="Arial"/>
        </w:rPr>
        <w:t xml:space="preserve"> a historical show that looks at the AIDS epidemic that, in p</w:t>
      </w:r>
      <w:r>
        <w:rPr>
          <w:rFonts w:cs="Arial"/>
        </w:rPr>
        <w:t>art, raises money for the AIDS F</w:t>
      </w:r>
      <w:r w:rsidRPr="0052714C">
        <w:rPr>
          <w:rFonts w:cs="Arial"/>
        </w:rPr>
        <w:t xml:space="preserve">oundation) would </w:t>
      </w:r>
      <w:r>
        <w:rPr>
          <w:rFonts w:cs="Arial"/>
        </w:rPr>
        <w:t>likely gain local and national exposure.</w:t>
      </w:r>
    </w:p>
    <w:p w14:paraId="0BCD3DCD" w14:textId="77777777" w:rsidR="00BA1D15" w:rsidRPr="00D8667C" w:rsidRDefault="00BA1D15" w:rsidP="003E3275">
      <w:pPr>
        <w:widowControl/>
        <w:rPr>
          <w:rFonts w:cs="Arial"/>
        </w:rPr>
      </w:pPr>
    </w:p>
    <w:p w14:paraId="5BC89313" w14:textId="77777777" w:rsidR="00BA1D15" w:rsidRPr="00D8667C" w:rsidRDefault="00BA1D15" w:rsidP="003E3275">
      <w:pPr>
        <w:pStyle w:val="Heading4"/>
        <w:widowControl/>
        <w:rPr>
          <w:rFonts w:cs="Arial"/>
        </w:rPr>
      </w:pPr>
      <w:bookmarkStart w:id="47" w:name="_Toc396904073"/>
      <w:r w:rsidRPr="00D8667C">
        <w:rPr>
          <w:rFonts w:cs="Arial"/>
        </w:rPr>
        <w:t>Stop Fix</w:t>
      </w:r>
      <w:bookmarkEnd w:id="47"/>
    </w:p>
    <w:p w14:paraId="38BF232F" w14:textId="77777777" w:rsidR="00BA1D15" w:rsidRDefault="00BA1D15" w:rsidP="003E3275">
      <w:pPr>
        <w:widowControl/>
        <w:rPr>
          <w:rFonts w:cs="Arial"/>
        </w:rPr>
      </w:pPr>
    </w:p>
    <w:p w14:paraId="17B58F67" w14:textId="65AC5A67" w:rsidR="00BA1D15" w:rsidRDefault="00BA1D15" w:rsidP="003E3275">
      <w:pPr>
        <w:widowControl/>
        <w:rPr>
          <w:rFonts w:cs="Arial"/>
        </w:rPr>
      </w:pPr>
      <w:r>
        <w:rPr>
          <w:rFonts w:cs="Arial"/>
        </w:rPr>
        <w:t xml:space="preserve">As discussed in the Great Start Report, choosing what </w:t>
      </w:r>
      <w:r>
        <w:rPr>
          <w:rFonts w:cs="Arial"/>
          <w:i/>
        </w:rPr>
        <w:t xml:space="preserve">not </w:t>
      </w:r>
      <w:r>
        <w:rPr>
          <w:rFonts w:cs="Arial"/>
        </w:rPr>
        <w:t>to do is essential to strategy.</w:t>
      </w:r>
      <w:r>
        <w:rPr>
          <w:rStyle w:val="EndnoteReference"/>
          <w:rFonts w:cs="Arial"/>
        </w:rPr>
        <w:endnoteReference w:id="47"/>
      </w:r>
      <w:r>
        <w:rPr>
          <w:rFonts w:cs="Arial"/>
        </w:rPr>
        <w:t xml:space="preserve"> Therefore, it is crucial to consider what to stop or fix. In building an ideal portfolio of LOBs, TimeLine should strive for attractive programs with a strong position. These robust programs should support mission-critical programs that are less attractive.</w:t>
      </w:r>
      <w:r>
        <w:rPr>
          <w:rStyle w:val="EndnoteReference"/>
          <w:rFonts w:cs="Arial"/>
        </w:rPr>
        <w:endnoteReference w:id="48"/>
      </w:r>
      <w:r>
        <w:rPr>
          <w:rFonts w:cs="Arial"/>
        </w:rPr>
        <w:t xml:space="preserve"> </w:t>
      </w:r>
      <w:r w:rsidR="005A4098">
        <w:rPr>
          <w:rFonts w:cs="Arial"/>
        </w:rPr>
        <w:t>In the table below, t</w:t>
      </w:r>
      <w:r>
        <w:rPr>
          <w:rFonts w:cs="Arial"/>
        </w:rPr>
        <w:t>he MacMillan Product Matrix</w:t>
      </w:r>
      <w:r w:rsidRPr="00D8667C">
        <w:rPr>
          <w:rStyle w:val="EndnoteReference"/>
          <w:rFonts w:cs="Arial"/>
        </w:rPr>
        <w:endnoteReference w:id="49"/>
      </w:r>
      <w:r>
        <w:rPr>
          <w:rFonts w:cs="Arial"/>
        </w:rPr>
        <w:t xml:space="preserve"> analyzes </w:t>
      </w:r>
      <w:r w:rsidR="003E56EC">
        <w:rPr>
          <w:rFonts w:cs="Arial"/>
        </w:rPr>
        <w:t>TimeL</w:t>
      </w:r>
      <w:r w:rsidR="00214A1E">
        <w:rPr>
          <w:rFonts w:cs="Arial"/>
        </w:rPr>
        <w:t>ine</w:t>
      </w:r>
      <w:r w:rsidR="005A4098">
        <w:rPr>
          <w:rFonts w:cs="Arial"/>
        </w:rPr>
        <w:t xml:space="preserve">’s </w:t>
      </w:r>
      <w:r>
        <w:rPr>
          <w:rFonts w:cs="Arial"/>
        </w:rPr>
        <w:t xml:space="preserve">current portfolio in terms of attractiveness, alternative coverage, and competitive position. </w:t>
      </w:r>
    </w:p>
    <w:p w14:paraId="2B4B2747" w14:textId="77777777" w:rsidR="00BA1D15" w:rsidRDefault="00BA1D15" w:rsidP="003E3275">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A4098" w14:paraId="1CA74031" w14:textId="77777777" w:rsidTr="00F974D0">
        <w:trPr>
          <w:cantSplit/>
          <w:jc w:val="center"/>
        </w:trPr>
        <w:tc>
          <w:tcPr>
            <w:tcW w:w="1440" w:type="dxa"/>
            <w:tcBorders>
              <w:top w:val="nil"/>
              <w:left w:val="nil"/>
              <w:bottom w:val="nil"/>
              <w:right w:val="single" w:sz="4" w:space="0" w:color="auto"/>
            </w:tcBorders>
          </w:tcPr>
          <w:p w14:paraId="7D2EA5DB" w14:textId="77777777" w:rsidR="005A4098" w:rsidRDefault="005A4098" w:rsidP="003E3275">
            <w:pPr>
              <w:widowControl/>
            </w:pPr>
            <w:bookmarkStart w:id="48" w:name="_Toc396904074"/>
          </w:p>
        </w:tc>
        <w:tc>
          <w:tcPr>
            <w:tcW w:w="8136" w:type="dxa"/>
            <w:gridSpan w:val="4"/>
            <w:tcBorders>
              <w:left w:val="single" w:sz="4" w:space="0" w:color="auto"/>
            </w:tcBorders>
            <w:shd w:val="clear" w:color="auto" w:fill="D9D9D9" w:themeFill="background1" w:themeFillShade="D9"/>
          </w:tcPr>
          <w:p w14:paraId="019DC550" w14:textId="77777777" w:rsidR="005A4098" w:rsidRPr="00054604" w:rsidRDefault="005A4098" w:rsidP="003E3275">
            <w:pPr>
              <w:widowControl/>
              <w:jc w:val="center"/>
            </w:pPr>
            <w:r>
              <w:t>Great Ideas from the MacMillan Matrix</w:t>
            </w:r>
          </w:p>
        </w:tc>
      </w:tr>
      <w:tr w:rsidR="005A4098" w14:paraId="53BEEBD5" w14:textId="77777777" w:rsidTr="00F974D0">
        <w:trPr>
          <w:cantSplit/>
          <w:jc w:val="center"/>
        </w:trPr>
        <w:tc>
          <w:tcPr>
            <w:tcW w:w="1440" w:type="dxa"/>
            <w:tcBorders>
              <w:top w:val="nil"/>
              <w:left w:val="nil"/>
              <w:bottom w:val="nil"/>
              <w:right w:val="single" w:sz="4" w:space="0" w:color="auto"/>
            </w:tcBorders>
          </w:tcPr>
          <w:p w14:paraId="57565F22" w14:textId="77777777" w:rsidR="005A4098" w:rsidRDefault="005A4098" w:rsidP="003E3275">
            <w:pPr>
              <w:widowControl/>
            </w:pPr>
          </w:p>
        </w:tc>
        <w:tc>
          <w:tcPr>
            <w:tcW w:w="8136" w:type="dxa"/>
            <w:gridSpan w:val="4"/>
            <w:tcBorders>
              <w:left w:val="single" w:sz="4" w:space="0" w:color="auto"/>
            </w:tcBorders>
            <w:shd w:val="clear" w:color="auto" w:fill="D9D9D9" w:themeFill="background1" w:themeFillShade="D9"/>
          </w:tcPr>
          <w:p w14:paraId="278C7DB2" w14:textId="77777777" w:rsidR="005A4098" w:rsidRDefault="005A4098" w:rsidP="003E3275">
            <w:pPr>
              <w:widowControl/>
              <w:jc w:val="center"/>
            </w:pPr>
            <w:r w:rsidRPr="00054604">
              <w:t>Program Attractiveness</w:t>
            </w:r>
          </w:p>
        </w:tc>
      </w:tr>
      <w:tr w:rsidR="005A4098" w14:paraId="556984EF" w14:textId="77777777" w:rsidTr="00F974D0">
        <w:trPr>
          <w:cantSplit/>
          <w:jc w:val="center"/>
        </w:trPr>
        <w:tc>
          <w:tcPr>
            <w:tcW w:w="1440" w:type="dxa"/>
            <w:tcBorders>
              <w:top w:val="nil"/>
              <w:left w:val="nil"/>
              <w:bottom w:val="nil"/>
              <w:right w:val="single" w:sz="4" w:space="0" w:color="auto"/>
            </w:tcBorders>
          </w:tcPr>
          <w:p w14:paraId="5E6A1FDF" w14:textId="77777777" w:rsidR="005A4098" w:rsidRDefault="005A4098" w:rsidP="003E3275">
            <w:pPr>
              <w:widowControl/>
            </w:pPr>
          </w:p>
        </w:tc>
        <w:tc>
          <w:tcPr>
            <w:tcW w:w="4068" w:type="dxa"/>
            <w:gridSpan w:val="2"/>
            <w:tcBorders>
              <w:left w:val="single" w:sz="4" w:space="0" w:color="auto"/>
            </w:tcBorders>
          </w:tcPr>
          <w:p w14:paraId="28559185" w14:textId="77777777" w:rsidR="005A4098" w:rsidRDefault="005A4098" w:rsidP="003E3275">
            <w:pPr>
              <w:widowControl/>
              <w:jc w:val="center"/>
            </w:pPr>
            <w:r w:rsidRPr="00054604">
              <w:t>High</w:t>
            </w:r>
          </w:p>
        </w:tc>
        <w:tc>
          <w:tcPr>
            <w:tcW w:w="4068" w:type="dxa"/>
            <w:gridSpan w:val="2"/>
          </w:tcPr>
          <w:p w14:paraId="75BC572E" w14:textId="77777777" w:rsidR="005A4098" w:rsidRDefault="005A4098" w:rsidP="003E3275">
            <w:pPr>
              <w:widowControl/>
              <w:jc w:val="center"/>
            </w:pPr>
            <w:r w:rsidRPr="00054604">
              <w:t>Low</w:t>
            </w:r>
          </w:p>
        </w:tc>
      </w:tr>
      <w:tr w:rsidR="005A4098" w14:paraId="1A9715A5" w14:textId="77777777" w:rsidTr="00F974D0">
        <w:trPr>
          <w:cantSplit/>
          <w:jc w:val="center"/>
        </w:trPr>
        <w:tc>
          <w:tcPr>
            <w:tcW w:w="1440" w:type="dxa"/>
            <w:tcBorders>
              <w:top w:val="nil"/>
              <w:left w:val="nil"/>
              <w:bottom w:val="nil"/>
              <w:right w:val="single" w:sz="4" w:space="0" w:color="auto"/>
            </w:tcBorders>
          </w:tcPr>
          <w:p w14:paraId="4C1D9D2A" w14:textId="77777777" w:rsidR="005A4098" w:rsidRDefault="005A4098" w:rsidP="003E3275">
            <w:pPr>
              <w:widowControl/>
            </w:pPr>
          </w:p>
        </w:tc>
        <w:tc>
          <w:tcPr>
            <w:tcW w:w="2034" w:type="dxa"/>
            <w:tcBorders>
              <w:left w:val="single" w:sz="4" w:space="0" w:color="auto"/>
              <w:right w:val="nil"/>
            </w:tcBorders>
          </w:tcPr>
          <w:p w14:paraId="27233405" w14:textId="20152020" w:rsidR="005A4098" w:rsidRPr="00303243" w:rsidRDefault="005A4098" w:rsidP="00514C33">
            <w:pPr>
              <w:pStyle w:val="ListParagraph"/>
              <w:numPr>
                <w:ilvl w:val="0"/>
                <w:numId w:val="28"/>
              </w:numPr>
              <w:ind w:left="144" w:hanging="144"/>
              <w:rPr>
                <w:rFonts w:cs="Arial"/>
              </w:rPr>
            </w:pPr>
            <w:r w:rsidRPr="00303243">
              <w:rPr>
                <w:rFonts w:cs="Arial"/>
              </w:rPr>
              <w:t xml:space="preserve">Annual </w:t>
            </w:r>
            <w:r w:rsidR="00961FB7">
              <w:rPr>
                <w:rFonts w:cs="Arial"/>
              </w:rPr>
              <w:t>S</w:t>
            </w:r>
            <w:r w:rsidRPr="00303243">
              <w:rPr>
                <w:rFonts w:cs="Arial"/>
              </w:rPr>
              <w:t xml:space="preserve">eason </w:t>
            </w:r>
          </w:p>
          <w:p w14:paraId="0C8F5C8A" w14:textId="335F0FE7" w:rsidR="005A4098" w:rsidRPr="00303243" w:rsidRDefault="005A4098" w:rsidP="00514C33">
            <w:pPr>
              <w:pStyle w:val="ListParagraph"/>
              <w:numPr>
                <w:ilvl w:val="0"/>
                <w:numId w:val="28"/>
              </w:numPr>
              <w:ind w:left="144" w:hanging="144"/>
              <w:rPr>
                <w:rFonts w:cs="Arial"/>
              </w:rPr>
            </w:pPr>
            <w:proofErr w:type="spellStart"/>
            <w:r w:rsidRPr="008F5377">
              <w:rPr>
                <w:rFonts w:cs="Arial"/>
              </w:rPr>
              <w:t>FlexPass</w:t>
            </w:r>
            <w:proofErr w:type="spellEnd"/>
            <w:r w:rsidRPr="008F5377">
              <w:rPr>
                <w:rFonts w:cs="Arial"/>
              </w:rPr>
              <w:t xml:space="preserve"> </w:t>
            </w:r>
            <w:r w:rsidR="00961FB7">
              <w:rPr>
                <w:rFonts w:cs="Arial"/>
              </w:rPr>
              <w:t>S</w:t>
            </w:r>
            <w:r w:rsidRPr="008F5377">
              <w:rPr>
                <w:rFonts w:cs="Arial"/>
              </w:rPr>
              <w:t>ubs</w:t>
            </w:r>
          </w:p>
          <w:p w14:paraId="72DDE0DD" w14:textId="77777777" w:rsidR="005A4098" w:rsidRPr="00814F84" w:rsidRDefault="005A4098" w:rsidP="00514C33">
            <w:pPr>
              <w:pStyle w:val="ListParagraph"/>
              <w:numPr>
                <w:ilvl w:val="0"/>
                <w:numId w:val="28"/>
              </w:numPr>
              <w:ind w:left="144" w:hanging="144"/>
              <w:rPr>
                <w:rFonts w:cs="Arial"/>
              </w:rPr>
            </w:pPr>
            <w:r>
              <w:rPr>
                <w:rFonts w:cs="Arial"/>
              </w:rPr>
              <w:t xml:space="preserve">Fundraising </w:t>
            </w:r>
          </w:p>
        </w:tc>
        <w:tc>
          <w:tcPr>
            <w:tcW w:w="2034" w:type="dxa"/>
            <w:tcBorders>
              <w:left w:val="nil"/>
            </w:tcBorders>
          </w:tcPr>
          <w:p w14:paraId="45086A1B" w14:textId="77777777" w:rsidR="005A4098" w:rsidRPr="00814F84" w:rsidRDefault="005A4098" w:rsidP="00514C33">
            <w:pPr>
              <w:pStyle w:val="ListParagraph"/>
              <w:numPr>
                <w:ilvl w:val="0"/>
                <w:numId w:val="28"/>
              </w:numPr>
              <w:ind w:left="144" w:hanging="144"/>
              <w:rPr>
                <w:rFonts w:cs="Arial"/>
              </w:rPr>
            </w:pPr>
            <w:r>
              <w:rPr>
                <w:rFonts w:cs="Arial"/>
              </w:rPr>
              <w:t>Lobby Displays</w:t>
            </w:r>
          </w:p>
          <w:p w14:paraId="6EDB7655" w14:textId="77777777" w:rsidR="005A4098" w:rsidRPr="00747439" w:rsidRDefault="005A4098" w:rsidP="00514C33">
            <w:pPr>
              <w:pStyle w:val="ListParagraph"/>
              <w:numPr>
                <w:ilvl w:val="0"/>
                <w:numId w:val="28"/>
              </w:numPr>
              <w:ind w:left="144" w:hanging="144"/>
              <w:rPr>
                <w:rFonts w:cs="Arial"/>
              </w:rPr>
            </w:pPr>
            <w:r w:rsidRPr="008F5377">
              <w:rPr>
                <w:rFonts w:cs="Arial"/>
              </w:rPr>
              <w:t>Research</w:t>
            </w:r>
          </w:p>
        </w:tc>
        <w:tc>
          <w:tcPr>
            <w:tcW w:w="2034" w:type="dxa"/>
            <w:tcBorders>
              <w:right w:val="nil"/>
            </w:tcBorders>
          </w:tcPr>
          <w:p w14:paraId="745783A0" w14:textId="77777777" w:rsidR="005A4098" w:rsidRPr="00054604" w:rsidRDefault="005A4098" w:rsidP="003E3275">
            <w:pPr>
              <w:pStyle w:val="ListParagraph"/>
              <w:widowControl/>
              <w:ind w:left="360"/>
            </w:pPr>
          </w:p>
        </w:tc>
        <w:tc>
          <w:tcPr>
            <w:tcW w:w="2034" w:type="dxa"/>
            <w:tcBorders>
              <w:left w:val="nil"/>
            </w:tcBorders>
          </w:tcPr>
          <w:p w14:paraId="5C618EEE" w14:textId="77777777" w:rsidR="005A4098" w:rsidRDefault="005A4098" w:rsidP="00645630">
            <w:pPr>
              <w:pStyle w:val="ListParagraph"/>
              <w:widowControl/>
              <w:numPr>
                <w:ilvl w:val="0"/>
                <w:numId w:val="16"/>
              </w:numPr>
              <w:ind w:left="144" w:hanging="144"/>
              <w:rPr>
                <w:rFonts w:cs="Arial"/>
              </w:rPr>
            </w:pPr>
            <w:r w:rsidRPr="008F5377">
              <w:rPr>
                <w:rFonts w:cs="Arial"/>
              </w:rPr>
              <w:t>Company Artists</w:t>
            </w:r>
          </w:p>
          <w:p w14:paraId="25B51967" w14:textId="77777777" w:rsidR="005A4098" w:rsidRDefault="005A4098" w:rsidP="003E3275">
            <w:pPr>
              <w:widowControl/>
              <w:ind w:left="201" w:hanging="180"/>
            </w:pPr>
          </w:p>
          <w:p w14:paraId="2F9C4F33" w14:textId="77777777" w:rsidR="005A4098" w:rsidRPr="00054604" w:rsidRDefault="005A4098" w:rsidP="003E3275">
            <w:pPr>
              <w:pStyle w:val="ListParagraph"/>
              <w:widowControl/>
              <w:ind w:left="201" w:hanging="180"/>
            </w:pPr>
          </w:p>
        </w:tc>
      </w:tr>
      <w:tr w:rsidR="005A4098" w14:paraId="4DE0B769" w14:textId="77777777" w:rsidTr="00F974D0">
        <w:trPr>
          <w:cantSplit/>
          <w:jc w:val="center"/>
        </w:trPr>
        <w:tc>
          <w:tcPr>
            <w:tcW w:w="1440" w:type="dxa"/>
            <w:tcBorders>
              <w:top w:val="nil"/>
              <w:left w:val="nil"/>
              <w:bottom w:val="nil"/>
              <w:right w:val="single" w:sz="4" w:space="0" w:color="auto"/>
            </w:tcBorders>
          </w:tcPr>
          <w:p w14:paraId="312624AC" w14:textId="77777777" w:rsidR="005A4098" w:rsidRDefault="005A4098" w:rsidP="003E3275">
            <w:pPr>
              <w:widowControl/>
            </w:pPr>
          </w:p>
        </w:tc>
        <w:tc>
          <w:tcPr>
            <w:tcW w:w="8136" w:type="dxa"/>
            <w:gridSpan w:val="4"/>
            <w:tcBorders>
              <w:left w:val="single" w:sz="4" w:space="0" w:color="auto"/>
            </w:tcBorders>
            <w:shd w:val="clear" w:color="auto" w:fill="D9D9D9" w:themeFill="background1" w:themeFillShade="D9"/>
          </w:tcPr>
          <w:p w14:paraId="1F59AA23" w14:textId="77777777" w:rsidR="005A4098" w:rsidRDefault="005A4098" w:rsidP="003E3275">
            <w:pPr>
              <w:widowControl/>
              <w:jc w:val="center"/>
            </w:pPr>
            <w:r w:rsidRPr="00054604">
              <w:t>Alternative Coverage</w:t>
            </w:r>
          </w:p>
        </w:tc>
      </w:tr>
      <w:tr w:rsidR="005A4098" w14:paraId="2F1DB7C0" w14:textId="77777777" w:rsidTr="00F974D0">
        <w:trPr>
          <w:cantSplit/>
          <w:trHeight w:val="224"/>
          <w:jc w:val="center"/>
        </w:trPr>
        <w:tc>
          <w:tcPr>
            <w:tcW w:w="1440" w:type="dxa"/>
            <w:tcBorders>
              <w:top w:val="nil"/>
              <w:left w:val="nil"/>
              <w:bottom w:val="single" w:sz="4" w:space="0" w:color="auto"/>
            </w:tcBorders>
            <w:shd w:val="clear" w:color="auto" w:fill="auto"/>
          </w:tcPr>
          <w:p w14:paraId="40E927E9" w14:textId="77777777" w:rsidR="005A4098" w:rsidRDefault="005A4098" w:rsidP="003E3275">
            <w:pPr>
              <w:widowControl/>
              <w:jc w:val="center"/>
            </w:pPr>
          </w:p>
        </w:tc>
        <w:tc>
          <w:tcPr>
            <w:tcW w:w="2034" w:type="dxa"/>
            <w:tcBorders>
              <w:bottom w:val="single" w:sz="4" w:space="0" w:color="auto"/>
            </w:tcBorders>
            <w:vAlign w:val="center"/>
          </w:tcPr>
          <w:p w14:paraId="4BACFDA5" w14:textId="77777777" w:rsidR="005A4098" w:rsidRPr="00054604" w:rsidRDefault="005A4098" w:rsidP="003E3275">
            <w:pPr>
              <w:widowControl/>
              <w:jc w:val="center"/>
            </w:pPr>
            <w:r w:rsidRPr="00054604">
              <w:t>High</w:t>
            </w:r>
          </w:p>
        </w:tc>
        <w:tc>
          <w:tcPr>
            <w:tcW w:w="2034" w:type="dxa"/>
            <w:tcBorders>
              <w:bottom w:val="single" w:sz="4" w:space="0" w:color="auto"/>
            </w:tcBorders>
            <w:vAlign w:val="center"/>
          </w:tcPr>
          <w:p w14:paraId="468B8147" w14:textId="77777777" w:rsidR="005A4098" w:rsidRPr="00054604" w:rsidRDefault="005A4098" w:rsidP="003E3275">
            <w:pPr>
              <w:widowControl/>
              <w:jc w:val="center"/>
            </w:pPr>
            <w:r w:rsidRPr="00054604">
              <w:t>Low</w:t>
            </w:r>
          </w:p>
        </w:tc>
        <w:tc>
          <w:tcPr>
            <w:tcW w:w="2034" w:type="dxa"/>
            <w:tcBorders>
              <w:bottom w:val="single" w:sz="4" w:space="0" w:color="auto"/>
            </w:tcBorders>
            <w:vAlign w:val="center"/>
          </w:tcPr>
          <w:p w14:paraId="70EB4E91" w14:textId="77777777" w:rsidR="005A4098" w:rsidRPr="00054604" w:rsidRDefault="005A4098" w:rsidP="003E3275">
            <w:pPr>
              <w:widowControl/>
              <w:jc w:val="center"/>
            </w:pPr>
            <w:r w:rsidRPr="00054604">
              <w:t>High</w:t>
            </w:r>
          </w:p>
        </w:tc>
        <w:tc>
          <w:tcPr>
            <w:tcW w:w="2034" w:type="dxa"/>
            <w:tcBorders>
              <w:bottom w:val="single" w:sz="4" w:space="0" w:color="auto"/>
            </w:tcBorders>
            <w:vAlign w:val="center"/>
          </w:tcPr>
          <w:p w14:paraId="0E31FF59" w14:textId="77777777" w:rsidR="005A4098" w:rsidRPr="00054604" w:rsidRDefault="005A4098" w:rsidP="003E3275">
            <w:pPr>
              <w:widowControl/>
              <w:jc w:val="center"/>
            </w:pPr>
            <w:r w:rsidRPr="00054604">
              <w:t>Low</w:t>
            </w:r>
          </w:p>
        </w:tc>
      </w:tr>
      <w:tr w:rsidR="005A4098" w14:paraId="4F848EE2" w14:textId="77777777" w:rsidTr="00F974D0">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14:paraId="221EFFFE" w14:textId="77777777" w:rsidR="005A4098" w:rsidRDefault="005A4098" w:rsidP="003E3275">
            <w:pPr>
              <w:widowControl/>
              <w:jc w:val="center"/>
            </w:pPr>
            <w:r>
              <w:t>Strong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1A4F7271" w14:textId="77777777" w:rsidR="005A4098" w:rsidRPr="006C19E6" w:rsidRDefault="005A4098" w:rsidP="003E3275">
            <w:pPr>
              <w:widowControl/>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14:paraId="74E6113E" w14:textId="77777777" w:rsidR="005A4098" w:rsidRPr="006C19E6" w:rsidRDefault="005A4098" w:rsidP="003E3275">
            <w:pPr>
              <w:widowControl/>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14:paraId="39308091" w14:textId="77777777" w:rsidR="005A4098" w:rsidRPr="006C19E6" w:rsidRDefault="005A4098" w:rsidP="003E3275">
            <w:pPr>
              <w:widowControl/>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14:paraId="14C11D0F" w14:textId="77777777" w:rsidR="005A4098" w:rsidRPr="006C19E6" w:rsidRDefault="005A4098" w:rsidP="003E3275">
            <w:pPr>
              <w:widowControl/>
              <w:jc w:val="center"/>
            </w:pPr>
            <w:r w:rsidRPr="00204C99">
              <w:rPr>
                <w:i/>
                <w:sz w:val="16"/>
                <w:szCs w:val="16"/>
              </w:rPr>
              <w:t>Soul of the Agency</w:t>
            </w:r>
          </w:p>
        </w:tc>
      </w:tr>
      <w:tr w:rsidR="005A4098" w14:paraId="6759767C" w14:textId="77777777" w:rsidTr="00F974D0">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14:paraId="2B6A440D" w14:textId="77777777" w:rsidR="005A4098" w:rsidRDefault="005A4098" w:rsidP="003E3275">
            <w:pPr>
              <w:widowControl/>
              <w:jc w:val="center"/>
            </w:pPr>
          </w:p>
        </w:tc>
        <w:tc>
          <w:tcPr>
            <w:tcW w:w="2034" w:type="dxa"/>
            <w:tcBorders>
              <w:top w:val="dashed" w:sz="4" w:space="0" w:color="auto"/>
              <w:left w:val="single" w:sz="4" w:space="0" w:color="auto"/>
              <w:bottom w:val="single" w:sz="4" w:space="0" w:color="auto"/>
            </w:tcBorders>
          </w:tcPr>
          <w:p w14:paraId="26C1794C" w14:textId="60F1D7A6" w:rsidR="005A4098" w:rsidRPr="00303243" w:rsidRDefault="005A4098" w:rsidP="00645630">
            <w:pPr>
              <w:pStyle w:val="ListParagraph"/>
              <w:widowControl/>
              <w:numPr>
                <w:ilvl w:val="0"/>
                <w:numId w:val="18"/>
              </w:numPr>
              <w:ind w:left="144" w:hanging="144"/>
              <w:rPr>
                <w:rFonts w:cs="Arial"/>
              </w:rPr>
            </w:pPr>
            <w:r w:rsidRPr="00303243">
              <w:rPr>
                <w:rFonts w:cs="Arial"/>
              </w:rPr>
              <w:t xml:space="preserve">Annual </w:t>
            </w:r>
            <w:r w:rsidR="00961FB7">
              <w:rPr>
                <w:rFonts w:cs="Arial"/>
              </w:rPr>
              <w:t>S</w:t>
            </w:r>
            <w:r w:rsidRPr="00303243">
              <w:rPr>
                <w:rFonts w:cs="Arial"/>
              </w:rPr>
              <w:t xml:space="preserve">eason </w:t>
            </w:r>
          </w:p>
          <w:p w14:paraId="67571287" w14:textId="38EAE721" w:rsidR="005A4098" w:rsidRPr="00303243" w:rsidRDefault="005A4098" w:rsidP="00645630">
            <w:pPr>
              <w:pStyle w:val="ListParagraph"/>
              <w:widowControl/>
              <w:numPr>
                <w:ilvl w:val="0"/>
                <w:numId w:val="18"/>
              </w:numPr>
              <w:ind w:left="144" w:hanging="144"/>
              <w:rPr>
                <w:rFonts w:cs="Arial"/>
              </w:rPr>
            </w:pPr>
            <w:proofErr w:type="spellStart"/>
            <w:r w:rsidRPr="008F5377">
              <w:rPr>
                <w:rFonts w:cs="Arial"/>
              </w:rPr>
              <w:t>FlexPass</w:t>
            </w:r>
            <w:proofErr w:type="spellEnd"/>
            <w:r w:rsidRPr="008F5377">
              <w:rPr>
                <w:rFonts w:cs="Arial"/>
              </w:rPr>
              <w:t xml:space="preserve"> Subs</w:t>
            </w:r>
          </w:p>
          <w:p w14:paraId="126EAE8C" w14:textId="77777777" w:rsidR="005A4098" w:rsidRPr="006C19E6" w:rsidRDefault="005A4098" w:rsidP="00645630">
            <w:pPr>
              <w:widowControl/>
              <w:numPr>
                <w:ilvl w:val="0"/>
                <w:numId w:val="18"/>
              </w:numPr>
              <w:ind w:left="144" w:hanging="144"/>
            </w:pPr>
            <w:r>
              <w:rPr>
                <w:rFonts w:cs="Arial"/>
              </w:rPr>
              <w:t xml:space="preserve">Fundraising </w:t>
            </w:r>
          </w:p>
        </w:tc>
        <w:tc>
          <w:tcPr>
            <w:tcW w:w="2034" w:type="dxa"/>
            <w:tcBorders>
              <w:top w:val="dashed" w:sz="4" w:space="0" w:color="auto"/>
              <w:bottom w:val="dashed" w:sz="4" w:space="0" w:color="auto"/>
            </w:tcBorders>
          </w:tcPr>
          <w:p w14:paraId="3B2ADABF" w14:textId="77777777" w:rsidR="005A4098" w:rsidRDefault="005A4098" w:rsidP="00645630">
            <w:pPr>
              <w:pStyle w:val="ListParagraph"/>
              <w:widowControl/>
              <w:numPr>
                <w:ilvl w:val="0"/>
                <w:numId w:val="17"/>
              </w:numPr>
              <w:ind w:left="144" w:hanging="144"/>
              <w:rPr>
                <w:rFonts w:cs="Arial"/>
              </w:rPr>
            </w:pPr>
            <w:r>
              <w:rPr>
                <w:rFonts w:cs="Arial"/>
              </w:rPr>
              <w:t>Lobby Displays</w:t>
            </w:r>
          </w:p>
          <w:p w14:paraId="76169977" w14:textId="77777777" w:rsidR="005A4098" w:rsidRPr="00747439" w:rsidRDefault="005A4098" w:rsidP="00645630">
            <w:pPr>
              <w:pStyle w:val="ListParagraph"/>
              <w:widowControl/>
              <w:numPr>
                <w:ilvl w:val="0"/>
                <w:numId w:val="17"/>
              </w:numPr>
              <w:ind w:left="144" w:hanging="144"/>
              <w:rPr>
                <w:rFonts w:cs="Arial"/>
              </w:rPr>
            </w:pPr>
            <w:r w:rsidRPr="008F5377">
              <w:rPr>
                <w:rFonts w:cs="Arial"/>
              </w:rPr>
              <w:t>Research</w:t>
            </w:r>
          </w:p>
        </w:tc>
        <w:tc>
          <w:tcPr>
            <w:tcW w:w="2034" w:type="dxa"/>
            <w:tcBorders>
              <w:top w:val="dashed" w:sz="4" w:space="0" w:color="auto"/>
              <w:bottom w:val="dashed" w:sz="4" w:space="0" w:color="auto"/>
            </w:tcBorders>
          </w:tcPr>
          <w:p w14:paraId="5C0A6064" w14:textId="77777777" w:rsidR="005A4098" w:rsidRPr="006C19E6" w:rsidRDefault="005A4098" w:rsidP="003E3275">
            <w:pPr>
              <w:widowControl/>
              <w:ind w:left="52"/>
            </w:pPr>
          </w:p>
        </w:tc>
        <w:tc>
          <w:tcPr>
            <w:tcW w:w="2034" w:type="dxa"/>
            <w:tcBorders>
              <w:top w:val="dashed" w:sz="4" w:space="0" w:color="auto"/>
              <w:bottom w:val="dashed" w:sz="4" w:space="0" w:color="auto"/>
            </w:tcBorders>
          </w:tcPr>
          <w:p w14:paraId="1520C767" w14:textId="77777777" w:rsidR="005A4098" w:rsidRDefault="005A4098" w:rsidP="00645630">
            <w:pPr>
              <w:pStyle w:val="ListParagraph"/>
              <w:widowControl/>
              <w:numPr>
                <w:ilvl w:val="0"/>
                <w:numId w:val="14"/>
              </w:numPr>
              <w:ind w:left="144" w:hanging="144"/>
              <w:rPr>
                <w:rFonts w:cs="Arial"/>
              </w:rPr>
            </w:pPr>
            <w:r w:rsidRPr="008F5377">
              <w:rPr>
                <w:rFonts w:cs="Arial"/>
              </w:rPr>
              <w:t>Company Artists</w:t>
            </w:r>
          </w:p>
          <w:p w14:paraId="258E838D" w14:textId="77777777" w:rsidR="005A4098" w:rsidRPr="006C19E6" w:rsidRDefault="005A4098" w:rsidP="003E3275">
            <w:pPr>
              <w:pStyle w:val="ListParagraph"/>
              <w:widowControl/>
              <w:ind w:left="232" w:hanging="180"/>
            </w:pPr>
          </w:p>
        </w:tc>
      </w:tr>
      <w:tr w:rsidR="005A4098" w14:paraId="4207632C" w14:textId="77777777" w:rsidTr="00F974D0">
        <w:trPr>
          <w:cantSplit/>
          <w:trHeight w:val="185"/>
          <w:jc w:val="center"/>
        </w:trPr>
        <w:tc>
          <w:tcPr>
            <w:tcW w:w="1440" w:type="dxa"/>
            <w:vMerge w:val="restart"/>
            <w:tcBorders>
              <w:right w:val="nil"/>
            </w:tcBorders>
            <w:shd w:val="clear" w:color="auto" w:fill="D9D9D9" w:themeFill="background1" w:themeFillShade="D9"/>
            <w:vAlign w:val="center"/>
          </w:tcPr>
          <w:p w14:paraId="6E237113" w14:textId="77777777" w:rsidR="005A4098" w:rsidRPr="00054604" w:rsidRDefault="005A4098" w:rsidP="003E3275">
            <w:pPr>
              <w:widowControl/>
              <w:jc w:val="center"/>
            </w:pPr>
            <w:r>
              <w:t>Weak Competitive</w:t>
            </w:r>
            <w:r>
              <w:br/>
              <w:t xml:space="preserve">Position </w:t>
            </w:r>
          </w:p>
        </w:tc>
        <w:tc>
          <w:tcPr>
            <w:tcW w:w="2034" w:type="dxa"/>
            <w:tcBorders>
              <w:left w:val="nil"/>
              <w:bottom w:val="dashed" w:sz="4" w:space="0" w:color="auto"/>
            </w:tcBorders>
            <w:shd w:val="clear" w:color="auto" w:fill="D9D9D9" w:themeFill="background1" w:themeFillShade="D9"/>
            <w:vAlign w:val="center"/>
          </w:tcPr>
          <w:p w14:paraId="60B5D3AC" w14:textId="77777777" w:rsidR="005A4098" w:rsidRPr="00204C99" w:rsidRDefault="005A4098" w:rsidP="003E3275">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3A864B5F" w14:textId="77777777" w:rsidR="005A4098" w:rsidRPr="00204C99" w:rsidRDefault="005A4098" w:rsidP="003E3275">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14:paraId="4D0645D7" w14:textId="77777777" w:rsidR="005A4098" w:rsidRPr="00204C99" w:rsidRDefault="005A4098" w:rsidP="003E3275">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14:paraId="04B22A24" w14:textId="77777777" w:rsidR="005A4098" w:rsidRPr="00204C99" w:rsidRDefault="005A4098" w:rsidP="003E3275">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5A4098" w14:paraId="49D36B6A" w14:textId="77777777" w:rsidTr="00F974D0">
        <w:trPr>
          <w:cantSplit/>
          <w:trHeight w:val="637"/>
          <w:jc w:val="center"/>
        </w:trPr>
        <w:tc>
          <w:tcPr>
            <w:tcW w:w="1440" w:type="dxa"/>
            <w:vMerge/>
            <w:shd w:val="clear" w:color="auto" w:fill="D9D9D9" w:themeFill="background1" w:themeFillShade="D9"/>
            <w:vAlign w:val="center"/>
          </w:tcPr>
          <w:p w14:paraId="30745C63" w14:textId="77777777" w:rsidR="005A4098" w:rsidRDefault="005A4098" w:rsidP="003E3275">
            <w:pPr>
              <w:widowControl/>
              <w:jc w:val="center"/>
            </w:pPr>
          </w:p>
        </w:tc>
        <w:tc>
          <w:tcPr>
            <w:tcW w:w="2034" w:type="dxa"/>
            <w:tcBorders>
              <w:top w:val="dashed" w:sz="4" w:space="0" w:color="auto"/>
              <w:bottom w:val="single" w:sz="4" w:space="0" w:color="auto"/>
            </w:tcBorders>
          </w:tcPr>
          <w:p w14:paraId="7B090DCA" w14:textId="77777777" w:rsidR="005A4098" w:rsidRPr="005E6E8D" w:rsidRDefault="005A4098" w:rsidP="003E3275">
            <w:pPr>
              <w:widowControl/>
            </w:pPr>
          </w:p>
        </w:tc>
        <w:tc>
          <w:tcPr>
            <w:tcW w:w="2034" w:type="dxa"/>
            <w:tcBorders>
              <w:top w:val="dashed" w:sz="4" w:space="0" w:color="auto"/>
              <w:bottom w:val="single" w:sz="4" w:space="0" w:color="auto"/>
            </w:tcBorders>
          </w:tcPr>
          <w:p w14:paraId="2562F7B2" w14:textId="77777777" w:rsidR="005A4098" w:rsidRDefault="005A4098" w:rsidP="00645630">
            <w:pPr>
              <w:pStyle w:val="ListParagraph"/>
              <w:widowControl/>
              <w:numPr>
                <w:ilvl w:val="0"/>
                <w:numId w:val="19"/>
              </w:numPr>
              <w:ind w:left="144" w:hanging="144"/>
              <w:rPr>
                <w:rFonts w:cs="Arial"/>
              </w:rPr>
            </w:pPr>
            <w:r>
              <w:rPr>
                <w:rFonts w:cs="Arial"/>
              </w:rPr>
              <w:t>Programming for audiences under 35</w:t>
            </w:r>
          </w:p>
          <w:p w14:paraId="60C51E23" w14:textId="77777777" w:rsidR="005A4098" w:rsidRPr="00747439" w:rsidRDefault="005A4098" w:rsidP="00645630">
            <w:pPr>
              <w:pStyle w:val="ListParagraph"/>
              <w:widowControl/>
              <w:numPr>
                <w:ilvl w:val="0"/>
                <w:numId w:val="19"/>
              </w:numPr>
              <w:ind w:left="144" w:hanging="144"/>
              <w:rPr>
                <w:rFonts w:cs="Arial"/>
              </w:rPr>
            </w:pPr>
            <w:r>
              <w:rPr>
                <w:rFonts w:cs="Arial"/>
              </w:rPr>
              <w:t>Scholar Sessions</w:t>
            </w:r>
          </w:p>
        </w:tc>
        <w:tc>
          <w:tcPr>
            <w:tcW w:w="2034" w:type="dxa"/>
            <w:tcBorders>
              <w:top w:val="dashed" w:sz="4" w:space="0" w:color="auto"/>
              <w:bottom w:val="single" w:sz="4" w:space="0" w:color="auto"/>
            </w:tcBorders>
          </w:tcPr>
          <w:p w14:paraId="05220095" w14:textId="77777777" w:rsidR="005A4098" w:rsidRPr="005E6E8D" w:rsidRDefault="005A4098" w:rsidP="00645630">
            <w:pPr>
              <w:widowControl/>
              <w:numPr>
                <w:ilvl w:val="0"/>
                <w:numId w:val="19"/>
              </w:numPr>
              <w:ind w:left="144" w:hanging="144"/>
            </w:pPr>
            <w:r>
              <w:rPr>
                <w:rFonts w:cs="Arial"/>
              </w:rPr>
              <w:t>New Work</w:t>
            </w:r>
            <w:r w:rsidRPr="00303243">
              <w:rPr>
                <w:rFonts w:cs="Arial"/>
              </w:rPr>
              <w:t xml:space="preserve"> Reading Series</w:t>
            </w:r>
          </w:p>
        </w:tc>
        <w:tc>
          <w:tcPr>
            <w:tcW w:w="2034" w:type="dxa"/>
            <w:tcBorders>
              <w:top w:val="dashed" w:sz="4" w:space="0" w:color="auto"/>
              <w:bottom w:val="single" w:sz="4" w:space="0" w:color="auto"/>
            </w:tcBorders>
          </w:tcPr>
          <w:p w14:paraId="047CFBC5" w14:textId="77777777" w:rsidR="005A4098" w:rsidRPr="005E6E8D" w:rsidRDefault="005A4098" w:rsidP="003E3275">
            <w:pPr>
              <w:widowControl/>
            </w:pPr>
          </w:p>
        </w:tc>
      </w:tr>
    </w:tbl>
    <w:p w14:paraId="4ECC99D9" w14:textId="77777777" w:rsidR="005A4098" w:rsidRDefault="005A4098" w:rsidP="003E3275">
      <w:pPr>
        <w:widowControl/>
        <w:rPr>
          <w:rFonts w:cs="Arial"/>
          <w:bCs/>
        </w:rPr>
      </w:pPr>
    </w:p>
    <w:p w14:paraId="1A36F998" w14:textId="77777777" w:rsidR="00BA1D15" w:rsidRPr="005D05F2" w:rsidRDefault="00BA1D15" w:rsidP="003E3275">
      <w:pPr>
        <w:widowControl/>
        <w:rPr>
          <w:rFonts w:cs="Arial"/>
          <w:bCs/>
        </w:rPr>
      </w:pPr>
      <w:r>
        <w:rPr>
          <w:rFonts w:cs="Arial"/>
          <w:bCs/>
        </w:rPr>
        <w:t>As reflected in the chart above, TimeLine should c</w:t>
      </w:r>
      <w:r w:rsidRPr="005D05F2">
        <w:rPr>
          <w:rFonts w:cs="Arial"/>
          <w:bCs/>
        </w:rPr>
        <w:t xml:space="preserve">ut </w:t>
      </w:r>
      <w:r>
        <w:rPr>
          <w:rFonts w:cs="Arial"/>
          <w:bCs/>
        </w:rPr>
        <w:t>TimePieces;</w:t>
      </w:r>
      <w:r w:rsidRPr="005D05F2">
        <w:rPr>
          <w:rFonts w:cs="Arial"/>
          <w:bCs/>
        </w:rPr>
        <w:t xml:space="preserve"> ramp up education</w:t>
      </w:r>
      <w:r>
        <w:rPr>
          <w:rFonts w:cs="Arial"/>
          <w:bCs/>
        </w:rPr>
        <w:t xml:space="preserve"> programs; and work to secure</w:t>
      </w:r>
      <w:r w:rsidRPr="005D05F2">
        <w:rPr>
          <w:rFonts w:cs="Arial"/>
          <w:bCs/>
        </w:rPr>
        <w:t xml:space="preserve"> more shows, subscribers</w:t>
      </w:r>
      <w:r>
        <w:rPr>
          <w:rFonts w:cs="Arial"/>
          <w:bCs/>
        </w:rPr>
        <w:t>,</w:t>
      </w:r>
      <w:r w:rsidRPr="005D05F2">
        <w:rPr>
          <w:rFonts w:cs="Arial"/>
          <w:bCs/>
        </w:rPr>
        <w:t xml:space="preserve"> and funding.</w:t>
      </w:r>
    </w:p>
    <w:p w14:paraId="4A11F4F0" w14:textId="77777777" w:rsidR="00BA1D15" w:rsidRDefault="00BA1D15" w:rsidP="003E3275">
      <w:pPr>
        <w:pStyle w:val="Heading4"/>
        <w:widowControl/>
      </w:pPr>
    </w:p>
    <w:p w14:paraId="2DEE8849" w14:textId="77777777" w:rsidR="00BA1D15" w:rsidRPr="002C59DA" w:rsidRDefault="00BA1D15" w:rsidP="003E3275">
      <w:pPr>
        <w:pStyle w:val="Heading4"/>
        <w:widowControl/>
        <w:shd w:val="clear" w:color="000000" w:fill="auto"/>
      </w:pPr>
      <w:r w:rsidRPr="002C59DA">
        <w:t>SWOT Analysis</w:t>
      </w:r>
    </w:p>
    <w:bookmarkEnd w:id="48"/>
    <w:p w14:paraId="32EF1DFB" w14:textId="77777777" w:rsidR="00BA1D15" w:rsidRPr="002C59DA" w:rsidRDefault="00BA1D15" w:rsidP="003E3275">
      <w:pPr>
        <w:pStyle w:val="Heading4"/>
        <w:widowControl/>
        <w:shd w:val="clear" w:color="000000" w:fill="auto"/>
        <w:rPr>
          <w:rFonts w:cs="Arial"/>
        </w:rPr>
      </w:pPr>
    </w:p>
    <w:p w14:paraId="1A5DE846" w14:textId="77777777" w:rsidR="00BA1D15" w:rsidRPr="002C59DA" w:rsidRDefault="00BA1D15" w:rsidP="003E3275">
      <w:pPr>
        <w:widowControl/>
        <w:shd w:val="clear" w:color="000000" w:fill="auto"/>
      </w:pPr>
      <w:r w:rsidRPr="002C59DA">
        <w:t>The first step of the General Electric approach to vision begins with comprehending the capabilities of your organization and the needs of the market.</w:t>
      </w:r>
      <w:r w:rsidRPr="002C59DA">
        <w:rPr>
          <w:rStyle w:val="EndnoteReference"/>
        </w:rPr>
        <w:endnoteReference w:id="50"/>
      </w:r>
      <w:r w:rsidRPr="002C59DA">
        <w:t xml:space="preserve"> One widely accepted </w:t>
      </w:r>
      <w:r w:rsidRPr="002C59DA">
        <w:lastRenderedPageBreak/>
        <w:t>way of discovering where your organization stands is by a conducting a SWOT (Strengths, Weaknesses, Opportunities, and Threats) analysis.</w:t>
      </w:r>
    </w:p>
    <w:p w14:paraId="1FA480DA" w14:textId="77777777" w:rsidR="00BA1D15" w:rsidRPr="002C59DA" w:rsidRDefault="00BA1D15" w:rsidP="003E3275">
      <w:pPr>
        <w:widowControl/>
        <w:shd w:val="clear" w:color="000000" w:fill="auto"/>
      </w:pPr>
    </w:p>
    <w:p w14:paraId="04EFE040" w14:textId="77777777" w:rsidR="00BA1D15" w:rsidRPr="002C59DA" w:rsidRDefault="00BA1D15" w:rsidP="003E3275">
      <w:pPr>
        <w:pStyle w:val="Heading5"/>
        <w:widowControl/>
        <w:shd w:val="clear" w:color="000000" w:fill="auto"/>
        <w:rPr>
          <w:rFonts w:cs="Arial"/>
        </w:rPr>
      </w:pPr>
      <w:bookmarkStart w:id="49" w:name="_Toc396904075"/>
      <w:r w:rsidRPr="002C59DA">
        <w:rPr>
          <w:rFonts w:cs="Arial"/>
        </w:rPr>
        <w:t>Strengths and Weaknesses</w:t>
      </w:r>
      <w:bookmarkEnd w:id="49"/>
      <w:r w:rsidRPr="002C59DA">
        <w:rPr>
          <w:rFonts w:cs="Arial"/>
        </w:rPr>
        <w:t xml:space="preserve"> </w:t>
      </w:r>
    </w:p>
    <w:p w14:paraId="017A9B72" w14:textId="77777777" w:rsidR="00BA1D15" w:rsidRPr="002C59DA" w:rsidRDefault="00BA1D15" w:rsidP="003E3275">
      <w:pPr>
        <w:widowControl/>
        <w:shd w:val="clear" w:color="000000" w:fill="auto"/>
        <w:rPr>
          <w:rFonts w:cs="Arial"/>
        </w:rPr>
      </w:pPr>
    </w:p>
    <w:p w14:paraId="57AA0DA0" w14:textId="5D564A16" w:rsidR="00BA1D15" w:rsidRDefault="00BA1D15" w:rsidP="003E3275">
      <w:pPr>
        <w:widowControl/>
        <w:shd w:val="clear" w:color="000000" w:fill="auto"/>
      </w:pPr>
      <w:r w:rsidRPr="002C59DA">
        <w:t>The ‘SVP Assessment’ and ‘</w:t>
      </w:r>
      <w:r w:rsidR="00FB0D83">
        <w:t>Four</w:t>
      </w:r>
      <w:r w:rsidRPr="002C59DA">
        <w:t xml:space="preserve"> Questions’ from the Great Start Report uncovered the following strengths and weaknesses: </w:t>
      </w:r>
    </w:p>
    <w:p w14:paraId="5265050F" w14:textId="77777777" w:rsidR="000A5F77" w:rsidRPr="002C59DA" w:rsidRDefault="000A5F77" w:rsidP="003E3275">
      <w:pPr>
        <w:widowControl/>
        <w:shd w:val="clear" w:color="000000" w:fill="auto"/>
      </w:pPr>
    </w:p>
    <w:tbl>
      <w:tblPr>
        <w:tblStyle w:val="TableGrid"/>
        <w:tblW w:w="9576" w:type="dxa"/>
        <w:jc w:val="center"/>
        <w:tblCellMar>
          <w:left w:w="43" w:type="dxa"/>
          <w:right w:w="43" w:type="dxa"/>
        </w:tblCellMar>
        <w:tblLook w:val="04A0" w:firstRow="1" w:lastRow="0" w:firstColumn="1" w:lastColumn="0" w:noHBand="0" w:noVBand="1"/>
      </w:tblPr>
      <w:tblGrid>
        <w:gridCol w:w="1490"/>
        <w:gridCol w:w="4043"/>
        <w:gridCol w:w="4043"/>
      </w:tblGrid>
      <w:tr w:rsidR="00966B91" w:rsidRPr="00966B91" w14:paraId="56B97D0C" w14:textId="77777777" w:rsidTr="00514C33">
        <w:trPr>
          <w:jc w:val="center"/>
        </w:trPr>
        <w:tc>
          <w:tcPr>
            <w:tcW w:w="1440" w:type="dxa"/>
            <w:tcBorders>
              <w:top w:val="nil"/>
              <w:left w:val="nil"/>
            </w:tcBorders>
          </w:tcPr>
          <w:p w14:paraId="7F8FF7D4" w14:textId="77777777" w:rsidR="00966B91" w:rsidRPr="00966B91" w:rsidRDefault="00966B91" w:rsidP="00966B91">
            <w:pPr>
              <w:widowControl/>
              <w:jc w:val="center"/>
              <w:rPr>
                <w:rFonts w:cs="Arial"/>
              </w:rPr>
            </w:pPr>
          </w:p>
        </w:tc>
        <w:tc>
          <w:tcPr>
            <w:tcW w:w="3907" w:type="dxa"/>
            <w:shd w:val="clear" w:color="auto" w:fill="D9D9D9" w:themeFill="background1" w:themeFillShade="D9"/>
          </w:tcPr>
          <w:p w14:paraId="51238430" w14:textId="72FDBDE9" w:rsidR="00966B91" w:rsidRPr="00966B91" w:rsidRDefault="00966B91" w:rsidP="00966B91">
            <w:pPr>
              <w:widowControl/>
              <w:jc w:val="center"/>
              <w:rPr>
                <w:rFonts w:cs="Arial"/>
              </w:rPr>
            </w:pPr>
            <w:r w:rsidRPr="00966B91">
              <w:rPr>
                <w:rFonts w:cs="Arial"/>
              </w:rPr>
              <w:t>Strengths</w:t>
            </w:r>
          </w:p>
        </w:tc>
        <w:tc>
          <w:tcPr>
            <w:tcW w:w="3907" w:type="dxa"/>
            <w:shd w:val="clear" w:color="auto" w:fill="D9D9D9" w:themeFill="background1" w:themeFillShade="D9"/>
          </w:tcPr>
          <w:p w14:paraId="5A930F29" w14:textId="1627676A" w:rsidR="00966B91" w:rsidRPr="00966B91" w:rsidRDefault="00966B91" w:rsidP="00966B91">
            <w:pPr>
              <w:jc w:val="center"/>
            </w:pPr>
            <w:r w:rsidRPr="00966B91">
              <w:t>Weaknesses</w:t>
            </w:r>
          </w:p>
        </w:tc>
      </w:tr>
      <w:tr w:rsidR="00966B91" w14:paraId="3281CBA8" w14:textId="77777777" w:rsidTr="00514C33">
        <w:trPr>
          <w:jc w:val="center"/>
        </w:trPr>
        <w:tc>
          <w:tcPr>
            <w:tcW w:w="1440" w:type="dxa"/>
            <w:shd w:val="clear" w:color="auto" w:fill="D9D9D9" w:themeFill="background1" w:themeFillShade="D9"/>
            <w:vAlign w:val="center"/>
          </w:tcPr>
          <w:p w14:paraId="7DFCCF77" w14:textId="70FEEE2E" w:rsidR="00966B91" w:rsidRDefault="00966B91" w:rsidP="00553197">
            <w:pPr>
              <w:widowControl/>
              <w:jc w:val="center"/>
              <w:rPr>
                <w:rFonts w:cs="Arial"/>
              </w:rPr>
            </w:pPr>
            <w:r w:rsidRPr="002C59DA">
              <w:t>Internal</w:t>
            </w:r>
          </w:p>
        </w:tc>
        <w:tc>
          <w:tcPr>
            <w:tcW w:w="3907" w:type="dxa"/>
          </w:tcPr>
          <w:p w14:paraId="4A960CEE" w14:textId="77777777" w:rsidR="00966B91" w:rsidRPr="002C59DA" w:rsidRDefault="00966B91" w:rsidP="00514C33">
            <w:pPr>
              <w:pStyle w:val="ListParagraph"/>
              <w:numPr>
                <w:ilvl w:val="0"/>
                <w:numId w:val="29"/>
              </w:numPr>
              <w:shd w:val="clear" w:color="000000" w:fill="auto"/>
              <w:ind w:left="144" w:hanging="144"/>
              <w:rPr>
                <w:rFonts w:cs="Arial"/>
              </w:rPr>
            </w:pPr>
            <w:r w:rsidRPr="002C59DA">
              <w:rPr>
                <w:rFonts w:cs="Arial"/>
              </w:rPr>
              <w:t>Chicago’s only theatre dedicated to plays inspired by history</w:t>
            </w:r>
          </w:p>
          <w:p w14:paraId="797AF5CD" w14:textId="77777777" w:rsidR="00966B91" w:rsidRPr="002C59DA" w:rsidRDefault="00966B91" w:rsidP="00514C33">
            <w:pPr>
              <w:pStyle w:val="ListParagraph"/>
              <w:numPr>
                <w:ilvl w:val="0"/>
                <w:numId w:val="29"/>
              </w:numPr>
              <w:shd w:val="clear" w:color="000000" w:fill="auto"/>
              <w:ind w:left="144" w:hanging="144"/>
              <w:rPr>
                <w:rFonts w:cs="Arial"/>
              </w:rPr>
            </w:pPr>
            <w:r w:rsidRPr="002C59DA">
              <w:rPr>
                <w:rFonts w:cs="Arial"/>
              </w:rPr>
              <w:t>Artistically driven administrators</w:t>
            </w:r>
          </w:p>
          <w:p w14:paraId="7D34B686" w14:textId="77777777" w:rsidR="00966B91" w:rsidRPr="002C59DA" w:rsidRDefault="00966B91" w:rsidP="00514C33">
            <w:pPr>
              <w:pStyle w:val="ListParagraph"/>
              <w:numPr>
                <w:ilvl w:val="0"/>
                <w:numId w:val="29"/>
              </w:numPr>
              <w:shd w:val="clear" w:color="000000" w:fill="auto"/>
              <w:ind w:left="144" w:hanging="144"/>
              <w:rPr>
                <w:rFonts w:cs="Arial"/>
              </w:rPr>
            </w:pPr>
            <w:r w:rsidRPr="002C59DA">
              <w:rPr>
                <w:rFonts w:cs="Arial"/>
              </w:rPr>
              <w:t>Brings art and culture to CPS classrooms</w:t>
            </w:r>
          </w:p>
          <w:p w14:paraId="6A4B3906" w14:textId="77777777" w:rsidR="00966B91" w:rsidRPr="002C59DA" w:rsidRDefault="00966B91" w:rsidP="00514C33">
            <w:pPr>
              <w:pStyle w:val="ListParagraph"/>
              <w:numPr>
                <w:ilvl w:val="0"/>
                <w:numId w:val="29"/>
              </w:numPr>
              <w:shd w:val="clear" w:color="000000" w:fill="auto"/>
              <w:ind w:left="144" w:hanging="144"/>
              <w:rPr>
                <w:rFonts w:cs="Arial"/>
              </w:rPr>
            </w:pPr>
            <w:r w:rsidRPr="002C59DA">
              <w:rPr>
                <w:rFonts w:cs="Arial"/>
              </w:rPr>
              <w:t>Works with talented performers</w:t>
            </w:r>
          </w:p>
          <w:p w14:paraId="62D78F3E" w14:textId="77777777" w:rsidR="00966B91" w:rsidRPr="002C59DA" w:rsidRDefault="00966B91" w:rsidP="00514C33">
            <w:pPr>
              <w:pStyle w:val="ListParagraph"/>
              <w:numPr>
                <w:ilvl w:val="0"/>
                <w:numId w:val="29"/>
              </w:numPr>
              <w:shd w:val="clear" w:color="000000" w:fill="auto"/>
              <w:ind w:left="144" w:hanging="144"/>
              <w:rPr>
                <w:rFonts w:cs="Arial"/>
              </w:rPr>
            </w:pPr>
            <w:r w:rsidRPr="002C59DA">
              <w:rPr>
                <w:rFonts w:cs="Arial"/>
              </w:rPr>
              <w:t>Award-winning theatre</w:t>
            </w:r>
          </w:p>
          <w:p w14:paraId="66B0159E" w14:textId="029F253A" w:rsidR="00966B91" w:rsidRDefault="00966B91" w:rsidP="00514C33">
            <w:pPr>
              <w:numPr>
                <w:ilvl w:val="0"/>
                <w:numId w:val="29"/>
              </w:numPr>
              <w:ind w:left="144" w:hanging="144"/>
              <w:rPr>
                <w:rFonts w:cs="Arial"/>
              </w:rPr>
            </w:pPr>
            <w:r w:rsidRPr="002C59DA">
              <w:rPr>
                <w:rFonts w:cs="Arial"/>
              </w:rPr>
              <w:t xml:space="preserve">Easily accessible </w:t>
            </w:r>
            <w:r w:rsidRPr="002C59DA">
              <w:rPr>
                <w:rFonts w:cs="Arial"/>
              </w:rPr>
              <w:br/>
            </w:r>
            <w:r w:rsidRPr="002C59DA">
              <w:rPr>
                <w:rFonts w:cs="Arial"/>
                <w:sz w:val="20"/>
              </w:rPr>
              <w:t>(public transportation, restaurants, etc.)</w:t>
            </w:r>
          </w:p>
        </w:tc>
        <w:tc>
          <w:tcPr>
            <w:tcW w:w="3907" w:type="dxa"/>
          </w:tcPr>
          <w:p w14:paraId="494313AB" w14:textId="77777777" w:rsidR="00966B91" w:rsidRPr="002C59DA" w:rsidRDefault="00966B91" w:rsidP="00514C33">
            <w:pPr>
              <w:pStyle w:val="ListParagraph"/>
              <w:numPr>
                <w:ilvl w:val="0"/>
                <w:numId w:val="29"/>
              </w:numPr>
              <w:shd w:val="clear" w:color="000000" w:fill="auto"/>
              <w:ind w:left="144" w:hanging="144"/>
              <w:rPr>
                <w:rFonts w:cs="Arial"/>
                <w:b/>
              </w:rPr>
            </w:pPr>
            <w:r w:rsidRPr="002C59DA">
              <w:rPr>
                <w:rFonts w:cs="Arial"/>
              </w:rPr>
              <w:t xml:space="preserve">Capacity doesn’t meet demand </w:t>
            </w:r>
          </w:p>
          <w:p w14:paraId="2D5664EF" w14:textId="77777777" w:rsidR="00966B91" w:rsidRPr="002C59DA" w:rsidRDefault="00966B91" w:rsidP="00514C33">
            <w:pPr>
              <w:pStyle w:val="ListParagraph"/>
              <w:numPr>
                <w:ilvl w:val="0"/>
                <w:numId w:val="29"/>
              </w:numPr>
              <w:shd w:val="clear" w:color="000000" w:fill="auto"/>
              <w:ind w:left="144" w:hanging="144"/>
              <w:rPr>
                <w:rFonts w:cs="Arial"/>
                <w:b/>
              </w:rPr>
            </w:pPr>
            <w:r w:rsidRPr="002C59DA">
              <w:rPr>
                <w:rFonts w:cs="Arial"/>
              </w:rPr>
              <w:t xml:space="preserve">Staff is spread too thin </w:t>
            </w:r>
            <w:r w:rsidRPr="002C59DA">
              <w:rPr>
                <w:rFonts w:cs="Arial"/>
              </w:rPr>
              <w:br/>
            </w:r>
            <w:r w:rsidRPr="002C59DA">
              <w:rPr>
                <w:rFonts w:cs="Arial"/>
                <w:sz w:val="20"/>
              </w:rPr>
              <w:t>(worry of burnout)</w:t>
            </w:r>
          </w:p>
          <w:p w14:paraId="666AE82F" w14:textId="77777777" w:rsidR="00966B91" w:rsidRPr="002C59DA" w:rsidRDefault="00966B91" w:rsidP="00514C33">
            <w:pPr>
              <w:pStyle w:val="ListParagraph"/>
              <w:numPr>
                <w:ilvl w:val="0"/>
                <w:numId w:val="29"/>
              </w:numPr>
              <w:shd w:val="clear" w:color="000000" w:fill="auto"/>
              <w:ind w:left="144" w:hanging="144"/>
              <w:rPr>
                <w:rFonts w:cs="Arial"/>
                <w:b/>
              </w:rPr>
            </w:pPr>
            <w:r w:rsidRPr="002C59DA">
              <w:rPr>
                <w:rFonts w:cs="Arial"/>
              </w:rPr>
              <w:t>Not enough foundation/corporate support</w:t>
            </w:r>
          </w:p>
          <w:p w14:paraId="2E5A383B" w14:textId="77777777" w:rsidR="00966B91" w:rsidRPr="002C59DA" w:rsidRDefault="00966B91" w:rsidP="00514C33">
            <w:pPr>
              <w:pStyle w:val="ListParagraph"/>
              <w:numPr>
                <w:ilvl w:val="0"/>
                <w:numId w:val="29"/>
              </w:numPr>
              <w:shd w:val="clear" w:color="000000" w:fill="auto"/>
              <w:ind w:left="144" w:hanging="144"/>
              <w:rPr>
                <w:rFonts w:cs="Arial"/>
                <w:b/>
              </w:rPr>
            </w:pPr>
            <w:r w:rsidRPr="002C59DA">
              <w:rPr>
                <w:rFonts w:cs="Arial"/>
              </w:rPr>
              <w:t xml:space="preserve">Lack of diversity </w:t>
            </w:r>
            <w:r w:rsidRPr="002C59DA">
              <w:rPr>
                <w:rFonts w:cs="Arial"/>
              </w:rPr>
              <w:br/>
            </w:r>
            <w:r w:rsidRPr="002C59DA">
              <w:rPr>
                <w:rFonts w:cs="Arial"/>
                <w:sz w:val="20"/>
              </w:rPr>
              <w:t>(staff, performers, audience)</w:t>
            </w:r>
          </w:p>
          <w:p w14:paraId="0C3A4550" w14:textId="562BEB27" w:rsidR="00966B91" w:rsidRDefault="00966B91" w:rsidP="00514C33">
            <w:pPr>
              <w:numPr>
                <w:ilvl w:val="0"/>
                <w:numId w:val="29"/>
              </w:numPr>
              <w:ind w:left="144" w:hanging="144"/>
              <w:rPr>
                <w:rFonts w:cs="Arial"/>
              </w:rPr>
            </w:pPr>
            <w:r w:rsidRPr="002C59DA">
              <w:rPr>
                <w:rFonts w:cs="Arial"/>
              </w:rPr>
              <w:t>Programs are underdeveloped because of lack of resources</w:t>
            </w:r>
            <w:r w:rsidRPr="002C59DA">
              <w:rPr>
                <w:rFonts w:cs="Arial"/>
              </w:rPr>
              <w:br/>
            </w:r>
            <w:r w:rsidRPr="002C59DA">
              <w:rPr>
                <w:rFonts w:cs="Arial"/>
                <w:sz w:val="20"/>
              </w:rPr>
              <w:t>(money and staff)</w:t>
            </w:r>
          </w:p>
        </w:tc>
      </w:tr>
    </w:tbl>
    <w:p w14:paraId="0E349336" w14:textId="77777777" w:rsidR="00BA1D15" w:rsidRPr="002C59DA" w:rsidRDefault="00BA1D15" w:rsidP="003E3275">
      <w:pPr>
        <w:pStyle w:val="Heading5"/>
        <w:widowControl/>
        <w:shd w:val="clear" w:color="000000" w:fill="auto"/>
        <w:rPr>
          <w:rFonts w:cs="Arial"/>
        </w:rPr>
      </w:pPr>
    </w:p>
    <w:p w14:paraId="12003A6A" w14:textId="77777777" w:rsidR="00BA1D15" w:rsidRPr="002C59DA" w:rsidRDefault="00BA1D15" w:rsidP="003E3275">
      <w:pPr>
        <w:pStyle w:val="Heading5"/>
        <w:widowControl/>
        <w:shd w:val="clear" w:color="000000" w:fill="auto"/>
        <w:rPr>
          <w:rFonts w:cs="Arial"/>
        </w:rPr>
      </w:pPr>
      <w:bookmarkStart w:id="50" w:name="_Toc396904076"/>
      <w:r w:rsidRPr="002C59DA">
        <w:rPr>
          <w:rFonts w:cs="Arial"/>
        </w:rPr>
        <w:t>Opportunities and Threats</w:t>
      </w:r>
      <w:bookmarkEnd w:id="50"/>
    </w:p>
    <w:p w14:paraId="2DCDA609" w14:textId="77777777" w:rsidR="00BA1D15" w:rsidRPr="002C59DA" w:rsidRDefault="00BA1D15" w:rsidP="003E3275">
      <w:pPr>
        <w:widowControl/>
        <w:shd w:val="clear" w:color="000000" w:fill="auto"/>
      </w:pPr>
    </w:p>
    <w:p w14:paraId="45678395" w14:textId="0F09507D" w:rsidR="00BA1D15" w:rsidRPr="002C59DA" w:rsidRDefault="00BA1D15" w:rsidP="003E3275">
      <w:pPr>
        <w:widowControl/>
        <w:shd w:val="clear" w:color="000000" w:fill="auto"/>
      </w:pPr>
      <w:r w:rsidRPr="002C59DA">
        <w:t>External factors impact the industry at large. Using a PEST (political, economic, sociocultural, and technological) analysis,</w:t>
      </w:r>
      <w:r w:rsidRPr="002C59DA">
        <w:rPr>
          <w:rStyle w:val="EndnoteReference"/>
        </w:rPr>
        <w:endnoteReference w:id="51"/>
      </w:r>
      <w:r w:rsidRPr="002C59DA">
        <w:t xml:space="preserve"> I identified the following trends</w:t>
      </w:r>
      <w:r w:rsidR="00B63962">
        <w:t xml:space="preserve"> for TimeL</w:t>
      </w:r>
      <w:r w:rsidR="007C7379">
        <w:t>ine</w:t>
      </w:r>
      <w:r w:rsidRPr="002C59DA">
        <w:t xml:space="preserve">: </w:t>
      </w:r>
    </w:p>
    <w:p w14:paraId="2F2FBC94" w14:textId="2B87C002" w:rsidR="00BA1D15" w:rsidRDefault="00BA1D15" w:rsidP="003E3275">
      <w:pPr>
        <w:widowControl/>
        <w:shd w:val="clear" w:color="000000" w:fill="auto"/>
      </w:pPr>
    </w:p>
    <w:tbl>
      <w:tblPr>
        <w:tblStyle w:val="TableGrid"/>
        <w:tblW w:w="9576" w:type="dxa"/>
        <w:jc w:val="center"/>
        <w:tblCellMar>
          <w:left w:w="43" w:type="dxa"/>
          <w:right w:w="43" w:type="dxa"/>
        </w:tblCellMar>
        <w:tblLook w:val="04A0" w:firstRow="1" w:lastRow="0" w:firstColumn="1" w:lastColumn="0" w:noHBand="0" w:noVBand="1"/>
      </w:tblPr>
      <w:tblGrid>
        <w:gridCol w:w="1490"/>
        <w:gridCol w:w="4043"/>
        <w:gridCol w:w="4043"/>
      </w:tblGrid>
      <w:tr w:rsidR="00966B91" w:rsidRPr="00966B91" w14:paraId="3DDE7C4D" w14:textId="77777777" w:rsidTr="00514C33">
        <w:trPr>
          <w:jc w:val="center"/>
        </w:trPr>
        <w:tc>
          <w:tcPr>
            <w:tcW w:w="1490" w:type="dxa"/>
            <w:tcBorders>
              <w:top w:val="nil"/>
              <w:left w:val="nil"/>
            </w:tcBorders>
          </w:tcPr>
          <w:p w14:paraId="4CEFCBE4" w14:textId="77777777" w:rsidR="00966B91" w:rsidRPr="00966B91" w:rsidRDefault="00966B91" w:rsidP="00C44DC1">
            <w:pPr>
              <w:widowControl/>
              <w:jc w:val="center"/>
              <w:rPr>
                <w:rFonts w:cs="Arial"/>
              </w:rPr>
            </w:pPr>
          </w:p>
        </w:tc>
        <w:tc>
          <w:tcPr>
            <w:tcW w:w="4043" w:type="dxa"/>
            <w:shd w:val="clear" w:color="auto" w:fill="D9D9D9" w:themeFill="background1" w:themeFillShade="D9"/>
          </w:tcPr>
          <w:p w14:paraId="266DB7E8" w14:textId="509E899C" w:rsidR="00966B91" w:rsidRPr="00966B91" w:rsidRDefault="00966B91" w:rsidP="00966B91">
            <w:pPr>
              <w:jc w:val="center"/>
            </w:pPr>
            <w:r w:rsidRPr="002C59DA">
              <w:t>Opportunities</w:t>
            </w:r>
          </w:p>
        </w:tc>
        <w:tc>
          <w:tcPr>
            <w:tcW w:w="4043" w:type="dxa"/>
            <w:shd w:val="clear" w:color="auto" w:fill="D9D9D9" w:themeFill="background1" w:themeFillShade="D9"/>
          </w:tcPr>
          <w:p w14:paraId="5A34FD19" w14:textId="4B1C8D62" w:rsidR="00966B91" w:rsidRPr="00966B91" w:rsidRDefault="00966B91" w:rsidP="00966B91">
            <w:pPr>
              <w:jc w:val="center"/>
            </w:pPr>
            <w:r w:rsidRPr="002C59DA">
              <w:t>Threats</w:t>
            </w:r>
          </w:p>
        </w:tc>
      </w:tr>
      <w:tr w:rsidR="00966B91" w14:paraId="061C6CEF" w14:textId="77777777" w:rsidTr="00514C33">
        <w:trPr>
          <w:jc w:val="center"/>
        </w:trPr>
        <w:tc>
          <w:tcPr>
            <w:tcW w:w="1490" w:type="dxa"/>
            <w:shd w:val="clear" w:color="auto" w:fill="D9D9D9" w:themeFill="background1" w:themeFillShade="D9"/>
            <w:vAlign w:val="center"/>
          </w:tcPr>
          <w:p w14:paraId="1B53761C" w14:textId="445A5741" w:rsidR="00966B91" w:rsidRDefault="00553197" w:rsidP="00553197">
            <w:pPr>
              <w:widowControl/>
              <w:jc w:val="center"/>
              <w:rPr>
                <w:rFonts w:cs="Arial"/>
              </w:rPr>
            </w:pPr>
            <w:r>
              <w:t>External</w:t>
            </w:r>
          </w:p>
        </w:tc>
        <w:tc>
          <w:tcPr>
            <w:tcW w:w="4043" w:type="dxa"/>
          </w:tcPr>
          <w:p w14:paraId="59B4FD02"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szCs w:val="21"/>
                <w:shd w:val="clear" w:color="auto" w:fill="FFFFFF"/>
              </w:rPr>
              <w:t xml:space="preserve">Resurgence in subscription/membership models </w:t>
            </w:r>
            <w:r w:rsidRPr="002C59DA">
              <w:rPr>
                <w:sz w:val="20"/>
                <w:szCs w:val="20"/>
                <w:shd w:val="clear" w:color="auto" w:fill="FFFFFF"/>
              </w:rPr>
              <w:t>(</w:t>
            </w:r>
            <w:r>
              <w:rPr>
                <w:sz w:val="20"/>
                <w:szCs w:val="20"/>
                <w:shd w:val="clear" w:color="auto" w:fill="FFFFFF"/>
              </w:rPr>
              <w:t>e</w:t>
            </w:r>
            <w:r w:rsidRPr="002C59DA">
              <w:rPr>
                <w:sz w:val="20"/>
                <w:szCs w:val="20"/>
                <w:shd w:val="clear" w:color="auto" w:fill="FFFFFF"/>
              </w:rPr>
              <w:t>.</w:t>
            </w:r>
            <w:r>
              <w:rPr>
                <w:sz w:val="20"/>
                <w:szCs w:val="20"/>
                <w:shd w:val="clear" w:color="auto" w:fill="FFFFFF"/>
              </w:rPr>
              <w:t>g</w:t>
            </w:r>
            <w:r w:rsidRPr="002C59DA">
              <w:rPr>
                <w:sz w:val="20"/>
                <w:szCs w:val="20"/>
                <w:shd w:val="clear" w:color="auto" w:fill="FFFFFF"/>
              </w:rPr>
              <w:t>. Netflix, Hulu)</w:t>
            </w:r>
          </w:p>
          <w:p w14:paraId="0F5B2526"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szCs w:val="21"/>
                <w:shd w:val="clear" w:color="auto" w:fill="FFFFFF"/>
              </w:rPr>
              <w:t xml:space="preserve">Economic </w:t>
            </w:r>
            <w:r>
              <w:rPr>
                <w:szCs w:val="21"/>
                <w:shd w:val="clear" w:color="auto" w:fill="FFFFFF"/>
              </w:rPr>
              <w:t>r</w:t>
            </w:r>
            <w:r w:rsidRPr="002C59DA">
              <w:rPr>
                <w:szCs w:val="21"/>
                <w:shd w:val="clear" w:color="auto" w:fill="FFFFFF"/>
              </w:rPr>
              <w:t>ecovery</w:t>
            </w:r>
          </w:p>
          <w:p w14:paraId="36ACDA1A"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szCs w:val="21"/>
                <w:shd w:val="clear" w:color="auto" w:fill="FFFFFF"/>
              </w:rPr>
              <w:t>Majority groups shifting</w:t>
            </w:r>
          </w:p>
          <w:p w14:paraId="2037F33C"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szCs w:val="21"/>
                <w:shd w:val="clear" w:color="auto" w:fill="FFFFFF"/>
              </w:rPr>
              <w:t>New restaurants/cafes in Lakeview</w:t>
            </w:r>
          </w:p>
          <w:p w14:paraId="1D7B0BD5"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szCs w:val="21"/>
                <w:shd w:val="clear" w:color="auto" w:fill="FFFFFF"/>
              </w:rPr>
              <w:t>Real Estate available</w:t>
            </w:r>
          </w:p>
          <w:p w14:paraId="5EFD50BC" w14:textId="1481A55A" w:rsidR="00966B91" w:rsidRDefault="00966B91" w:rsidP="00645630">
            <w:pPr>
              <w:numPr>
                <w:ilvl w:val="0"/>
                <w:numId w:val="22"/>
              </w:numPr>
              <w:ind w:left="144" w:hanging="144"/>
            </w:pPr>
            <w:r w:rsidRPr="002C59DA">
              <w:rPr>
                <w:szCs w:val="21"/>
                <w:shd w:val="clear" w:color="auto" w:fill="FFFFFF"/>
              </w:rPr>
              <w:t>New citywide cultural plan</w:t>
            </w:r>
          </w:p>
        </w:tc>
        <w:tc>
          <w:tcPr>
            <w:tcW w:w="4043" w:type="dxa"/>
          </w:tcPr>
          <w:p w14:paraId="4CB11F4C"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rFonts w:cs="Arial"/>
              </w:rPr>
              <w:t xml:space="preserve">Funding for arts in schools </w:t>
            </w:r>
          </w:p>
          <w:p w14:paraId="420A89E4"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rFonts w:cs="Arial"/>
              </w:rPr>
              <w:t>Competition among Chicago cultural offerings</w:t>
            </w:r>
            <w:r w:rsidRPr="002C59DA">
              <w:rPr>
                <w:rFonts w:cs="Arial"/>
              </w:rPr>
              <w:br/>
            </w:r>
            <w:r w:rsidRPr="002C59DA">
              <w:rPr>
                <w:rFonts w:cs="Arial"/>
                <w:sz w:val="20"/>
                <w:szCs w:val="20"/>
              </w:rPr>
              <w:t>(funding/leisure dollars)</w:t>
            </w:r>
          </w:p>
          <w:p w14:paraId="2958BD28"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rFonts w:cs="Arial"/>
              </w:rPr>
              <w:t xml:space="preserve">Entertainment easily accessible </w:t>
            </w:r>
            <w:r w:rsidRPr="002C59DA">
              <w:rPr>
                <w:rFonts w:cs="Arial"/>
                <w:sz w:val="20"/>
                <w:szCs w:val="20"/>
              </w:rPr>
              <w:t>(home/digital platforms)</w:t>
            </w:r>
          </w:p>
          <w:p w14:paraId="4C5D6C64" w14:textId="77777777" w:rsidR="00966B91" w:rsidRPr="002C59DA" w:rsidRDefault="00966B91" w:rsidP="00645630">
            <w:pPr>
              <w:pStyle w:val="ListParagraph"/>
              <w:numPr>
                <w:ilvl w:val="0"/>
                <w:numId w:val="22"/>
              </w:numPr>
              <w:shd w:val="clear" w:color="000000" w:fill="auto"/>
              <w:ind w:left="144" w:hanging="144"/>
              <w:rPr>
                <w:rFonts w:cs="Arial"/>
                <w:b/>
              </w:rPr>
            </w:pPr>
            <w:r w:rsidRPr="002C59DA">
              <w:rPr>
                <w:rFonts w:cs="Arial"/>
              </w:rPr>
              <w:t xml:space="preserve">Increase in nonprofits </w:t>
            </w:r>
          </w:p>
          <w:p w14:paraId="29CBAF9A" w14:textId="37140F65" w:rsidR="00966B91" w:rsidRDefault="00966B91" w:rsidP="00645630">
            <w:pPr>
              <w:numPr>
                <w:ilvl w:val="0"/>
                <w:numId w:val="22"/>
              </w:numPr>
              <w:ind w:left="144" w:hanging="144"/>
            </w:pPr>
            <w:r w:rsidRPr="002C59DA">
              <w:rPr>
                <w:rFonts w:cs="Arial"/>
              </w:rPr>
              <w:t xml:space="preserve">Divide between storefront theatres and institutions </w:t>
            </w:r>
          </w:p>
        </w:tc>
      </w:tr>
    </w:tbl>
    <w:p w14:paraId="5C76F40F" w14:textId="77777777" w:rsidR="00966B91" w:rsidRDefault="00966B91" w:rsidP="003E3275">
      <w:pPr>
        <w:pStyle w:val="Heading4"/>
        <w:widowControl/>
        <w:rPr>
          <w:rFonts w:cs="Arial"/>
        </w:rPr>
      </w:pPr>
      <w:bookmarkStart w:id="51" w:name="_Toc396904077"/>
    </w:p>
    <w:p w14:paraId="11A2F922" w14:textId="66080364" w:rsidR="00BA1D15" w:rsidRPr="00D8667C" w:rsidRDefault="00BA1D15" w:rsidP="003E3275">
      <w:pPr>
        <w:pStyle w:val="Heading4"/>
        <w:widowControl/>
        <w:rPr>
          <w:rFonts w:cs="Arial"/>
        </w:rPr>
      </w:pPr>
      <w:r w:rsidRPr="00D8667C">
        <w:rPr>
          <w:rFonts w:cs="Arial"/>
        </w:rPr>
        <w:t>BAM</w:t>
      </w:r>
      <w:bookmarkEnd w:id="51"/>
    </w:p>
    <w:p w14:paraId="343C4F37" w14:textId="77777777" w:rsidR="00BA1D15" w:rsidRDefault="00BA1D15" w:rsidP="003E3275">
      <w:pPr>
        <w:widowControl/>
      </w:pPr>
    </w:p>
    <w:p w14:paraId="08B7BDDC" w14:textId="0D285ADF" w:rsidR="00BA1D15" w:rsidRPr="00DF6337" w:rsidRDefault="00BA1D15" w:rsidP="003E3275">
      <w:pPr>
        <w:widowControl/>
      </w:pPr>
      <w:r w:rsidRPr="00DF6337">
        <w:t xml:space="preserve">By identifying </w:t>
      </w:r>
      <w:r>
        <w:t xml:space="preserve">internal and external factors, the BAM process </w:t>
      </w:r>
      <w:r w:rsidR="00380B8D">
        <w:t>further</w:t>
      </w:r>
      <w:r w:rsidRPr="00DF6337">
        <w:t xml:space="preserve"> </w:t>
      </w:r>
      <w:r w:rsidR="00380B8D">
        <w:t>illuminated possible solutions for the</w:t>
      </w:r>
      <w:r w:rsidRPr="00DF6337">
        <w:t xml:space="preserve"> </w:t>
      </w:r>
      <w:r>
        <w:t>things</w:t>
      </w:r>
      <w:r w:rsidRPr="00DF6337">
        <w:t xml:space="preserve"> that hold TimeLine back and </w:t>
      </w:r>
      <w:r w:rsidR="00380B8D">
        <w:t xml:space="preserve">enhancements for </w:t>
      </w:r>
      <w:r w:rsidRPr="00DF6337">
        <w:t xml:space="preserve">the ones that propel it forward. </w:t>
      </w:r>
    </w:p>
    <w:p w14:paraId="0BFB6256" w14:textId="77777777" w:rsidR="00BA1D15" w:rsidRPr="00D8667C"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6973"/>
        <w:gridCol w:w="1685"/>
        <w:gridCol w:w="918"/>
      </w:tblGrid>
      <w:tr w:rsidR="00BA1D15" w:rsidRPr="00D8667C" w14:paraId="60BC0E9F" w14:textId="77777777" w:rsidTr="00D96C3B">
        <w:trPr>
          <w:tblHeader/>
        </w:trPr>
        <w:tc>
          <w:tcPr>
            <w:tcW w:w="9576" w:type="dxa"/>
            <w:gridSpan w:val="3"/>
            <w:shd w:val="clear" w:color="auto" w:fill="D9D9D9" w:themeFill="background1" w:themeFillShade="D9"/>
          </w:tcPr>
          <w:p w14:paraId="45F846AC" w14:textId="77777777" w:rsidR="00BA1D15" w:rsidRPr="00D8667C" w:rsidRDefault="00BA1D15" w:rsidP="003E3275">
            <w:pPr>
              <w:widowControl/>
              <w:jc w:val="center"/>
              <w:rPr>
                <w:rFonts w:cs="Arial"/>
                <w:bCs/>
              </w:rPr>
            </w:pPr>
            <w:r w:rsidRPr="00D8667C">
              <w:rPr>
                <w:rFonts w:cs="Arial"/>
                <w:bCs/>
              </w:rPr>
              <w:t>BAM Ideas</w:t>
            </w:r>
          </w:p>
        </w:tc>
      </w:tr>
      <w:tr w:rsidR="00BA1D15" w:rsidRPr="00D8667C" w14:paraId="1A02C2F0" w14:textId="77777777" w:rsidTr="00D96C3B">
        <w:trPr>
          <w:tblHeader/>
        </w:trPr>
        <w:tc>
          <w:tcPr>
            <w:tcW w:w="6973" w:type="dxa"/>
            <w:shd w:val="clear" w:color="auto" w:fill="D9D9D9" w:themeFill="background1" w:themeFillShade="D9"/>
          </w:tcPr>
          <w:p w14:paraId="2989D74F" w14:textId="77777777" w:rsidR="00BA1D15" w:rsidRPr="00D8667C" w:rsidRDefault="00BA1D15" w:rsidP="003E3275">
            <w:pPr>
              <w:widowControl/>
              <w:jc w:val="center"/>
              <w:rPr>
                <w:rFonts w:cs="Arial"/>
              </w:rPr>
            </w:pPr>
            <w:r w:rsidRPr="00D8667C">
              <w:rPr>
                <w:rFonts w:cs="Arial"/>
                <w:bCs/>
              </w:rPr>
              <w:t>Ideas (Affinity Grouped)</w:t>
            </w:r>
          </w:p>
        </w:tc>
        <w:tc>
          <w:tcPr>
            <w:tcW w:w="1685" w:type="dxa"/>
            <w:shd w:val="clear" w:color="auto" w:fill="D9D9D9" w:themeFill="background1" w:themeFillShade="D9"/>
          </w:tcPr>
          <w:p w14:paraId="2815BA9B" w14:textId="77777777" w:rsidR="00BA1D15" w:rsidRPr="00D8667C" w:rsidRDefault="00BA1D15" w:rsidP="003E3275">
            <w:pPr>
              <w:widowControl/>
              <w:jc w:val="center"/>
              <w:rPr>
                <w:rFonts w:cs="Arial"/>
              </w:rPr>
            </w:pPr>
            <w:r w:rsidRPr="00D8667C">
              <w:rPr>
                <w:rFonts w:cs="Arial"/>
              </w:rPr>
              <w:t>Group Name</w:t>
            </w:r>
          </w:p>
        </w:tc>
        <w:tc>
          <w:tcPr>
            <w:tcW w:w="918" w:type="dxa"/>
            <w:shd w:val="clear" w:color="auto" w:fill="D9D9D9" w:themeFill="background1" w:themeFillShade="D9"/>
          </w:tcPr>
          <w:p w14:paraId="64A49C08" w14:textId="77777777" w:rsidR="00BA1D15" w:rsidRPr="00D8667C" w:rsidRDefault="00BA1D15" w:rsidP="003E3275">
            <w:pPr>
              <w:widowControl/>
              <w:jc w:val="center"/>
              <w:rPr>
                <w:rFonts w:cs="Arial"/>
              </w:rPr>
            </w:pPr>
            <w:r w:rsidRPr="00D8667C">
              <w:rPr>
                <w:rFonts w:cs="Arial"/>
                <w:bCs/>
              </w:rPr>
              <w:t>Voting</w:t>
            </w:r>
          </w:p>
        </w:tc>
      </w:tr>
      <w:tr w:rsidR="00BA1D15" w:rsidRPr="00D8667C" w14:paraId="59B745C2" w14:textId="77777777" w:rsidTr="00D96C3B">
        <w:tc>
          <w:tcPr>
            <w:tcW w:w="6973" w:type="dxa"/>
            <w:shd w:val="clear" w:color="auto" w:fill="auto"/>
          </w:tcPr>
          <w:p w14:paraId="76FD3778" w14:textId="1724CC37" w:rsidR="00BA1D15" w:rsidRPr="007D1963" w:rsidRDefault="00BA1D15" w:rsidP="003E3275">
            <w:pPr>
              <w:widowControl/>
            </w:pPr>
            <w:r>
              <w:t xml:space="preserve">Increase admin space; make exterior look more like a theatre; generate a larger audience by having more seats to sell; </w:t>
            </w:r>
            <w:r>
              <w:lastRenderedPageBreak/>
              <w:t xml:space="preserve">increase season of work; implement a box office; </w:t>
            </w:r>
            <w:r w:rsidR="00380B8D">
              <w:t xml:space="preserve">obtain </w:t>
            </w:r>
            <w:r>
              <w:t xml:space="preserve">a liquor license; </w:t>
            </w:r>
            <w:r w:rsidR="00F05DA1">
              <w:t xml:space="preserve">create </w:t>
            </w:r>
            <w:r>
              <w:t>a resource center for students/life-long learners; gain new donors through a capital campaign</w:t>
            </w:r>
          </w:p>
        </w:tc>
        <w:tc>
          <w:tcPr>
            <w:tcW w:w="1685" w:type="dxa"/>
            <w:shd w:val="clear" w:color="auto" w:fill="auto"/>
          </w:tcPr>
          <w:p w14:paraId="6B45DEF7" w14:textId="77777777" w:rsidR="00BA1D15" w:rsidRPr="007D1963" w:rsidRDefault="00BA1D15" w:rsidP="003E3275">
            <w:pPr>
              <w:widowControl/>
              <w:jc w:val="center"/>
              <w:rPr>
                <w:rFonts w:cs="Arial"/>
                <w:bCs/>
              </w:rPr>
            </w:pPr>
            <w:r w:rsidRPr="007D1963">
              <w:lastRenderedPageBreak/>
              <w:t>A New Home for TimeLine</w:t>
            </w:r>
          </w:p>
        </w:tc>
        <w:tc>
          <w:tcPr>
            <w:tcW w:w="918" w:type="dxa"/>
            <w:shd w:val="clear" w:color="auto" w:fill="auto"/>
          </w:tcPr>
          <w:p w14:paraId="7287AAFB" w14:textId="77777777" w:rsidR="00BA1D15" w:rsidRPr="00D8667C" w:rsidRDefault="00BA1D15" w:rsidP="003E3275">
            <w:pPr>
              <w:widowControl/>
              <w:jc w:val="center"/>
              <w:rPr>
                <w:rFonts w:cs="Arial"/>
                <w:bCs/>
              </w:rPr>
            </w:pPr>
            <w:r>
              <w:rPr>
                <w:rFonts w:cs="Arial"/>
                <w:bCs/>
              </w:rPr>
              <w:t>3</w:t>
            </w:r>
          </w:p>
        </w:tc>
      </w:tr>
      <w:tr w:rsidR="00BA1D15" w:rsidRPr="00D8667C" w14:paraId="34B69B9B" w14:textId="77777777" w:rsidTr="00D96C3B">
        <w:tc>
          <w:tcPr>
            <w:tcW w:w="6973" w:type="dxa"/>
            <w:shd w:val="clear" w:color="auto" w:fill="auto"/>
          </w:tcPr>
          <w:p w14:paraId="66FC16F0" w14:textId="77777777" w:rsidR="00BA1D15" w:rsidRPr="007D1963" w:rsidRDefault="00BA1D15" w:rsidP="003E3275">
            <w:pPr>
              <w:widowControl/>
            </w:pPr>
            <w:r>
              <w:lastRenderedPageBreak/>
              <w:t>Go after a Regional Tony Award; increase advertising; strengthen branding; advertise Jeff Awards; promote strength of artistic staff; capitalize on being the only theatre solely devoted to plays inspired by history; tour productions; report dramaturgical research and audience impact findings</w:t>
            </w:r>
          </w:p>
        </w:tc>
        <w:tc>
          <w:tcPr>
            <w:tcW w:w="1685" w:type="dxa"/>
            <w:shd w:val="clear" w:color="auto" w:fill="auto"/>
          </w:tcPr>
          <w:p w14:paraId="7008F1DE" w14:textId="77777777" w:rsidR="00BA1D15" w:rsidRPr="007D1963" w:rsidRDefault="00BA1D15" w:rsidP="003E3275">
            <w:pPr>
              <w:widowControl/>
              <w:jc w:val="center"/>
              <w:rPr>
                <w:rFonts w:cs="Arial"/>
                <w:bCs/>
              </w:rPr>
            </w:pPr>
            <w:r w:rsidRPr="007D1963">
              <w:t>Strengthen Reputation</w:t>
            </w:r>
          </w:p>
        </w:tc>
        <w:tc>
          <w:tcPr>
            <w:tcW w:w="918" w:type="dxa"/>
            <w:shd w:val="clear" w:color="auto" w:fill="auto"/>
          </w:tcPr>
          <w:p w14:paraId="2233B515" w14:textId="77777777" w:rsidR="00BA1D15" w:rsidRPr="00D8667C" w:rsidRDefault="00BA1D15" w:rsidP="003E3275">
            <w:pPr>
              <w:widowControl/>
              <w:jc w:val="center"/>
              <w:rPr>
                <w:rFonts w:cs="Arial"/>
                <w:bCs/>
              </w:rPr>
            </w:pPr>
            <w:r>
              <w:rPr>
                <w:rFonts w:cs="Arial"/>
                <w:bCs/>
              </w:rPr>
              <w:t>2</w:t>
            </w:r>
          </w:p>
        </w:tc>
      </w:tr>
      <w:tr w:rsidR="00BA1D15" w:rsidRPr="00D8667C" w14:paraId="7ED9CF1E" w14:textId="77777777" w:rsidTr="00D96C3B">
        <w:tc>
          <w:tcPr>
            <w:tcW w:w="6973" w:type="dxa"/>
            <w:shd w:val="clear" w:color="auto" w:fill="auto"/>
          </w:tcPr>
          <w:p w14:paraId="5C7C4CE4" w14:textId="77777777" w:rsidR="00BA1D15" w:rsidRPr="007D1963" w:rsidRDefault="00BA1D15" w:rsidP="003E3275">
            <w:pPr>
              <w:widowControl/>
            </w:pPr>
            <w:r>
              <w:t>Create a festival of plays around a historical holiday; partner with other social/health causes; begin an annual playwriting competition</w:t>
            </w:r>
          </w:p>
        </w:tc>
        <w:tc>
          <w:tcPr>
            <w:tcW w:w="1685" w:type="dxa"/>
            <w:shd w:val="clear" w:color="auto" w:fill="auto"/>
          </w:tcPr>
          <w:p w14:paraId="279EC0E3" w14:textId="77777777" w:rsidR="00BA1D15" w:rsidRPr="007D1963" w:rsidRDefault="00BA1D15" w:rsidP="003E3275">
            <w:pPr>
              <w:widowControl/>
              <w:jc w:val="center"/>
            </w:pPr>
            <w:r w:rsidRPr="007D1963">
              <w:t>Extraordinary Events</w:t>
            </w:r>
          </w:p>
        </w:tc>
        <w:tc>
          <w:tcPr>
            <w:tcW w:w="918" w:type="dxa"/>
            <w:shd w:val="clear" w:color="auto" w:fill="auto"/>
          </w:tcPr>
          <w:p w14:paraId="105A9A30" w14:textId="77777777" w:rsidR="00BA1D15" w:rsidRPr="00D8667C" w:rsidRDefault="00BA1D15" w:rsidP="003E3275">
            <w:pPr>
              <w:widowControl/>
              <w:jc w:val="center"/>
              <w:rPr>
                <w:rFonts w:cs="Arial"/>
                <w:bCs/>
              </w:rPr>
            </w:pPr>
            <w:r>
              <w:rPr>
                <w:rFonts w:cs="Arial"/>
                <w:bCs/>
              </w:rPr>
              <w:t>1</w:t>
            </w:r>
          </w:p>
        </w:tc>
      </w:tr>
      <w:tr w:rsidR="00BA1D15" w:rsidRPr="00D8667C" w14:paraId="431A3F25" w14:textId="77777777" w:rsidTr="00D96C3B">
        <w:tc>
          <w:tcPr>
            <w:tcW w:w="6973" w:type="dxa"/>
            <w:shd w:val="clear" w:color="auto" w:fill="auto"/>
          </w:tcPr>
          <w:p w14:paraId="04EBAE22" w14:textId="18BF108C" w:rsidR="00BA1D15" w:rsidRPr="007D1963" w:rsidRDefault="00990C3D" w:rsidP="003E3275">
            <w:pPr>
              <w:widowControl/>
            </w:pPr>
            <w:r>
              <w:t>Search for</w:t>
            </w:r>
            <w:r w:rsidR="00BA1D15">
              <w:t xml:space="preserve"> new hires with finance backgrounds; cut unnecessary LOBs; </w:t>
            </w:r>
            <w:r>
              <w:t>identify additional</w:t>
            </w:r>
            <w:r w:rsidR="00BA1D15">
              <w:t xml:space="preserve"> funding opportunities; ask bigger theatres for advice; partner with other storefront theatres on events to lessen financial burden</w:t>
            </w:r>
            <w:r>
              <w:t>s</w:t>
            </w:r>
          </w:p>
        </w:tc>
        <w:tc>
          <w:tcPr>
            <w:tcW w:w="1685" w:type="dxa"/>
            <w:shd w:val="clear" w:color="auto" w:fill="auto"/>
          </w:tcPr>
          <w:p w14:paraId="6084081F" w14:textId="77777777" w:rsidR="00BA1D15" w:rsidRPr="007D1963" w:rsidRDefault="00BA1D15" w:rsidP="003E3275">
            <w:pPr>
              <w:widowControl/>
              <w:jc w:val="center"/>
            </w:pPr>
            <w:r w:rsidRPr="007D1963">
              <w:t>Get in the Black</w:t>
            </w:r>
          </w:p>
        </w:tc>
        <w:tc>
          <w:tcPr>
            <w:tcW w:w="918" w:type="dxa"/>
            <w:shd w:val="clear" w:color="auto" w:fill="auto"/>
          </w:tcPr>
          <w:p w14:paraId="443868D3" w14:textId="77777777" w:rsidR="00BA1D15" w:rsidRPr="00D8667C" w:rsidRDefault="00BA1D15" w:rsidP="003E3275">
            <w:pPr>
              <w:widowControl/>
              <w:jc w:val="center"/>
              <w:rPr>
                <w:rFonts w:cs="Arial"/>
                <w:bCs/>
              </w:rPr>
            </w:pPr>
            <w:r>
              <w:rPr>
                <w:rFonts w:cs="Arial"/>
                <w:bCs/>
              </w:rPr>
              <w:t>0</w:t>
            </w:r>
          </w:p>
        </w:tc>
      </w:tr>
      <w:tr w:rsidR="00BA1D15" w:rsidRPr="00D8667C" w14:paraId="202682ED" w14:textId="77777777" w:rsidTr="00D96C3B">
        <w:tc>
          <w:tcPr>
            <w:tcW w:w="6973" w:type="dxa"/>
            <w:shd w:val="clear" w:color="auto" w:fill="auto"/>
          </w:tcPr>
          <w:p w14:paraId="60F535C5" w14:textId="651422DC" w:rsidR="00BA1D15" w:rsidRPr="00D8667C" w:rsidRDefault="00BA1D15" w:rsidP="003E3275">
            <w:pPr>
              <w:widowControl/>
              <w:rPr>
                <w:rFonts w:cs="Arial"/>
                <w:bCs/>
              </w:rPr>
            </w:pPr>
            <w:r>
              <w:t xml:space="preserve">Cut unnecessary programs; implement staff incentives; </w:t>
            </w:r>
            <w:r w:rsidR="00BB4C09">
              <w:t xml:space="preserve">create </w:t>
            </w:r>
            <w:r>
              <w:t xml:space="preserve">a structured volunteer program; hire additional interns; invest in HR, </w:t>
            </w:r>
            <w:r w:rsidR="00421335">
              <w:t xml:space="preserve">develop </w:t>
            </w:r>
            <w:r w:rsidR="00EC572F">
              <w:t xml:space="preserve">employee </w:t>
            </w:r>
            <w:r>
              <w:t>reviews</w:t>
            </w:r>
          </w:p>
        </w:tc>
        <w:tc>
          <w:tcPr>
            <w:tcW w:w="1685" w:type="dxa"/>
            <w:shd w:val="clear" w:color="auto" w:fill="auto"/>
          </w:tcPr>
          <w:p w14:paraId="3A1CC3C6" w14:textId="77777777" w:rsidR="00BA1D15" w:rsidRPr="007D1963" w:rsidRDefault="00BA1D15" w:rsidP="003E3275">
            <w:pPr>
              <w:widowControl/>
              <w:jc w:val="center"/>
            </w:pPr>
            <w:r w:rsidRPr="007D1963">
              <w:t>Prevent Staff Burnout</w:t>
            </w:r>
          </w:p>
        </w:tc>
        <w:tc>
          <w:tcPr>
            <w:tcW w:w="918" w:type="dxa"/>
            <w:shd w:val="clear" w:color="auto" w:fill="auto"/>
          </w:tcPr>
          <w:p w14:paraId="7C8F4A68" w14:textId="77777777" w:rsidR="00BA1D15" w:rsidRPr="00D8667C" w:rsidRDefault="00BA1D15" w:rsidP="003E3275">
            <w:pPr>
              <w:widowControl/>
              <w:jc w:val="center"/>
              <w:rPr>
                <w:rFonts w:cs="Arial"/>
                <w:bCs/>
              </w:rPr>
            </w:pPr>
            <w:r>
              <w:rPr>
                <w:rFonts w:cs="Arial"/>
                <w:bCs/>
              </w:rPr>
              <w:t>0</w:t>
            </w:r>
          </w:p>
        </w:tc>
      </w:tr>
      <w:tr w:rsidR="00BA1D15" w:rsidRPr="00D8667C" w14:paraId="4289D6F9" w14:textId="77777777" w:rsidTr="00D96C3B">
        <w:tc>
          <w:tcPr>
            <w:tcW w:w="6973" w:type="dxa"/>
            <w:shd w:val="clear" w:color="auto" w:fill="auto"/>
          </w:tcPr>
          <w:p w14:paraId="00797D6B" w14:textId="77777777" w:rsidR="00BA1D15" w:rsidRPr="007D1963" w:rsidRDefault="00BA1D15" w:rsidP="003E327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14:paraId="4FCD11A4" w14:textId="77777777" w:rsidR="00BA1D15" w:rsidRPr="007D1963" w:rsidRDefault="00BA1D15" w:rsidP="003E3275">
            <w:pPr>
              <w:widowControl/>
              <w:jc w:val="center"/>
            </w:pPr>
            <w:r w:rsidRPr="007D1963">
              <w:t>Focus on Diversity</w:t>
            </w:r>
          </w:p>
        </w:tc>
        <w:tc>
          <w:tcPr>
            <w:tcW w:w="918" w:type="dxa"/>
            <w:shd w:val="clear" w:color="auto" w:fill="auto"/>
          </w:tcPr>
          <w:p w14:paraId="092A9B05" w14:textId="77777777" w:rsidR="00BA1D15" w:rsidRPr="00D8667C" w:rsidRDefault="00BA1D15" w:rsidP="003E3275">
            <w:pPr>
              <w:widowControl/>
              <w:jc w:val="center"/>
              <w:rPr>
                <w:rFonts w:cs="Arial"/>
                <w:bCs/>
              </w:rPr>
            </w:pPr>
            <w:r>
              <w:rPr>
                <w:rFonts w:cs="Arial"/>
                <w:bCs/>
              </w:rPr>
              <w:t>0</w:t>
            </w:r>
          </w:p>
        </w:tc>
      </w:tr>
      <w:tr w:rsidR="00BA1D15" w:rsidRPr="00D8667C" w14:paraId="7C404CC5" w14:textId="77777777" w:rsidTr="00D96C3B">
        <w:tc>
          <w:tcPr>
            <w:tcW w:w="6973" w:type="dxa"/>
            <w:shd w:val="clear" w:color="auto" w:fill="auto"/>
          </w:tcPr>
          <w:p w14:paraId="3D08E539" w14:textId="508A2C0F" w:rsidR="00BA1D15" w:rsidRPr="007D1963" w:rsidRDefault="00BA1D15" w:rsidP="003E3275">
            <w:pPr>
              <w:widowControl/>
            </w:pPr>
            <w:r>
              <w:t>Have enough seats to accommodate growing audience; market subscriptions more; have teachers, students, subscribers and donors write entries for a monthly blog; survey audience</w:t>
            </w:r>
            <w:r w:rsidR="0052417A">
              <w:t>s</w:t>
            </w:r>
            <w:r>
              <w:t xml:space="preserve"> to find out their likes and dislikes</w:t>
            </w:r>
          </w:p>
        </w:tc>
        <w:tc>
          <w:tcPr>
            <w:tcW w:w="1685" w:type="dxa"/>
            <w:shd w:val="clear" w:color="auto" w:fill="auto"/>
          </w:tcPr>
          <w:p w14:paraId="194EA296" w14:textId="77777777" w:rsidR="00BA1D15" w:rsidRPr="007D1963" w:rsidRDefault="00BA1D15" w:rsidP="003E3275">
            <w:pPr>
              <w:widowControl/>
              <w:jc w:val="center"/>
            </w:pPr>
            <w:r w:rsidRPr="007D1963">
              <w:t xml:space="preserve">Gain </w:t>
            </w:r>
            <w:r>
              <w:t xml:space="preserve">Customer </w:t>
            </w:r>
            <w:r w:rsidRPr="007D1963">
              <w:t>Loyalty</w:t>
            </w:r>
          </w:p>
        </w:tc>
        <w:tc>
          <w:tcPr>
            <w:tcW w:w="918" w:type="dxa"/>
            <w:shd w:val="clear" w:color="auto" w:fill="auto"/>
          </w:tcPr>
          <w:p w14:paraId="78C01706" w14:textId="77777777" w:rsidR="00BA1D15" w:rsidRPr="00D8667C" w:rsidRDefault="00BA1D15" w:rsidP="003E3275">
            <w:pPr>
              <w:widowControl/>
              <w:jc w:val="center"/>
              <w:rPr>
                <w:rFonts w:cs="Arial"/>
                <w:bCs/>
              </w:rPr>
            </w:pPr>
            <w:r>
              <w:rPr>
                <w:rFonts w:cs="Arial"/>
                <w:bCs/>
              </w:rPr>
              <w:t>0</w:t>
            </w:r>
          </w:p>
        </w:tc>
      </w:tr>
      <w:tr w:rsidR="00BA1D15" w:rsidRPr="00D8667C" w14:paraId="596AB7E3" w14:textId="77777777" w:rsidTr="00D96C3B">
        <w:tc>
          <w:tcPr>
            <w:tcW w:w="6973" w:type="dxa"/>
            <w:shd w:val="clear" w:color="auto" w:fill="auto"/>
          </w:tcPr>
          <w:p w14:paraId="49CE0AB1" w14:textId="5DB7710A" w:rsidR="00BA1D15" w:rsidRPr="00D8667C" w:rsidRDefault="00BA1D15" w:rsidP="003E3275">
            <w:pPr>
              <w:widowControl/>
              <w:rPr>
                <w:rFonts w:cs="Arial"/>
                <w:bCs/>
              </w:rPr>
            </w:pPr>
            <w:r>
              <w:t xml:space="preserve">Late night historical satire; history trivia nights; screen movies inspired by historical events; </w:t>
            </w:r>
            <w:r w:rsidR="0052417A">
              <w:t xml:space="preserve">develop a </w:t>
            </w:r>
            <w:r>
              <w:t>young professionals board; implement student matinees; start a theatre camp</w:t>
            </w:r>
          </w:p>
        </w:tc>
        <w:tc>
          <w:tcPr>
            <w:tcW w:w="1685" w:type="dxa"/>
            <w:shd w:val="clear" w:color="auto" w:fill="auto"/>
          </w:tcPr>
          <w:p w14:paraId="007CFC26" w14:textId="77777777" w:rsidR="00BA1D15" w:rsidRPr="007D1963" w:rsidRDefault="00BA1D15" w:rsidP="003E3275">
            <w:pPr>
              <w:widowControl/>
              <w:jc w:val="center"/>
            </w:pPr>
            <w:r>
              <w:t>Engage the Next G</w:t>
            </w:r>
            <w:r w:rsidRPr="007D1963">
              <w:t>eneration</w:t>
            </w:r>
          </w:p>
        </w:tc>
        <w:tc>
          <w:tcPr>
            <w:tcW w:w="918" w:type="dxa"/>
            <w:shd w:val="clear" w:color="auto" w:fill="auto"/>
          </w:tcPr>
          <w:p w14:paraId="55E1FB18" w14:textId="77777777" w:rsidR="00BA1D15" w:rsidRPr="00D8667C" w:rsidRDefault="00BA1D15" w:rsidP="003E3275">
            <w:pPr>
              <w:widowControl/>
              <w:jc w:val="center"/>
              <w:rPr>
                <w:rFonts w:cs="Arial"/>
                <w:bCs/>
              </w:rPr>
            </w:pPr>
            <w:r>
              <w:rPr>
                <w:rFonts w:cs="Arial"/>
                <w:bCs/>
              </w:rPr>
              <w:t>0</w:t>
            </w:r>
          </w:p>
        </w:tc>
      </w:tr>
      <w:tr w:rsidR="00BA1D15" w:rsidRPr="00D8667C" w14:paraId="18996081" w14:textId="77777777" w:rsidTr="00D96C3B">
        <w:tc>
          <w:tcPr>
            <w:tcW w:w="6973" w:type="dxa"/>
            <w:shd w:val="clear" w:color="auto" w:fill="auto"/>
          </w:tcPr>
          <w:p w14:paraId="6E1D618B" w14:textId="77777777" w:rsidR="00BA1D15" w:rsidRPr="00432774" w:rsidRDefault="00BA1D15" w:rsidP="003E3275">
            <w:pPr>
              <w:widowControl/>
            </w:pPr>
            <w:r>
              <w:t>Expand student programs; implement student matinees; develop teacher workshops; invite teachers and students to Sunday performances that feature scholars</w:t>
            </w:r>
          </w:p>
        </w:tc>
        <w:tc>
          <w:tcPr>
            <w:tcW w:w="1685" w:type="dxa"/>
            <w:shd w:val="clear" w:color="auto" w:fill="auto"/>
          </w:tcPr>
          <w:p w14:paraId="783408C7" w14:textId="77777777" w:rsidR="00BA1D15" w:rsidRPr="007D1963" w:rsidRDefault="00BA1D15" w:rsidP="003E3275">
            <w:pPr>
              <w:widowControl/>
              <w:jc w:val="center"/>
            </w:pPr>
            <w:r w:rsidRPr="007D1963">
              <w:t>Program Development</w:t>
            </w:r>
          </w:p>
        </w:tc>
        <w:tc>
          <w:tcPr>
            <w:tcW w:w="918" w:type="dxa"/>
            <w:shd w:val="clear" w:color="auto" w:fill="auto"/>
          </w:tcPr>
          <w:p w14:paraId="7F41C116" w14:textId="77777777" w:rsidR="00BA1D15" w:rsidRPr="00D8667C" w:rsidRDefault="00BA1D15" w:rsidP="003E3275">
            <w:pPr>
              <w:widowControl/>
              <w:jc w:val="center"/>
              <w:rPr>
                <w:rFonts w:cs="Arial"/>
                <w:bCs/>
              </w:rPr>
            </w:pPr>
            <w:r>
              <w:rPr>
                <w:rFonts w:cs="Arial"/>
                <w:bCs/>
              </w:rPr>
              <w:t>0</w:t>
            </w:r>
          </w:p>
        </w:tc>
      </w:tr>
      <w:tr w:rsidR="00BA1D15" w:rsidRPr="00D8667C" w14:paraId="609107EA" w14:textId="77777777" w:rsidTr="00D96C3B">
        <w:tc>
          <w:tcPr>
            <w:tcW w:w="6973" w:type="dxa"/>
            <w:shd w:val="clear" w:color="auto" w:fill="auto"/>
          </w:tcPr>
          <w:p w14:paraId="4F1803E9" w14:textId="77777777" w:rsidR="00BA1D15" w:rsidRPr="00D8667C" w:rsidRDefault="00BA1D15" w:rsidP="003E3275">
            <w:pPr>
              <w:widowControl/>
              <w:rPr>
                <w:rFonts w:cs="Arial"/>
                <w:bCs/>
              </w:rPr>
            </w:pPr>
            <w:r>
              <w:t>Update website; increase use of videos; drive patrons to social media; create digital study guides and playbills</w:t>
            </w:r>
          </w:p>
        </w:tc>
        <w:tc>
          <w:tcPr>
            <w:tcW w:w="1685" w:type="dxa"/>
            <w:shd w:val="clear" w:color="auto" w:fill="auto"/>
          </w:tcPr>
          <w:p w14:paraId="675AF3AF" w14:textId="77777777" w:rsidR="00BA1D15" w:rsidRPr="007D1963" w:rsidRDefault="00BA1D15" w:rsidP="003E3275">
            <w:pPr>
              <w:widowControl/>
              <w:jc w:val="center"/>
            </w:pPr>
            <w:r w:rsidRPr="007D1963">
              <w:t>Strengthen Digital Assets</w:t>
            </w:r>
          </w:p>
        </w:tc>
        <w:tc>
          <w:tcPr>
            <w:tcW w:w="918" w:type="dxa"/>
            <w:shd w:val="clear" w:color="auto" w:fill="auto"/>
          </w:tcPr>
          <w:p w14:paraId="27436BF3" w14:textId="77777777" w:rsidR="00BA1D15" w:rsidRPr="00D8667C" w:rsidRDefault="00BA1D15" w:rsidP="003E3275">
            <w:pPr>
              <w:widowControl/>
              <w:jc w:val="center"/>
              <w:rPr>
                <w:rFonts w:cs="Arial"/>
                <w:bCs/>
              </w:rPr>
            </w:pPr>
            <w:r>
              <w:rPr>
                <w:rFonts w:cs="Arial"/>
                <w:bCs/>
              </w:rPr>
              <w:t>0</w:t>
            </w:r>
          </w:p>
        </w:tc>
      </w:tr>
    </w:tbl>
    <w:p w14:paraId="36E99684" w14:textId="77777777" w:rsidR="00BA1D15" w:rsidRDefault="00BA1D15" w:rsidP="003E3275">
      <w:pPr>
        <w:widowControl/>
        <w:rPr>
          <w:rFonts w:cs="Arial"/>
          <w:spacing w:val="-3"/>
        </w:rPr>
      </w:pPr>
    </w:p>
    <w:p w14:paraId="3A401F1E" w14:textId="77777777" w:rsidR="00BA1D15" w:rsidRPr="003E7CE2" w:rsidRDefault="00BA1D15" w:rsidP="003E3275">
      <w:pPr>
        <w:widowControl/>
        <w:rPr>
          <w:rFonts w:cs="Arial"/>
          <w:spacing w:val="-3"/>
        </w:rPr>
      </w:pPr>
      <w:r>
        <w:rPr>
          <w:rFonts w:cs="Arial"/>
          <w:spacing w:val="-3"/>
        </w:rPr>
        <w:t>The BAM process generated 6</w:t>
      </w:r>
      <w:r w:rsidRPr="003E7CE2">
        <w:rPr>
          <w:rFonts w:cs="Arial"/>
          <w:spacing w:val="-3"/>
        </w:rPr>
        <w:t xml:space="preserve">0 ideas, which </w:t>
      </w:r>
      <w:r>
        <w:rPr>
          <w:rFonts w:cs="Arial"/>
          <w:spacing w:val="-3"/>
        </w:rPr>
        <w:t xml:space="preserve">I organized </w:t>
      </w:r>
      <w:r w:rsidRPr="003E7CE2">
        <w:rPr>
          <w:rFonts w:cs="Arial"/>
          <w:spacing w:val="-3"/>
        </w:rPr>
        <w:t>into 10 affinity groups. What remains at the conclusion of our ideation is that TimeLine is most interested in extraordinary events, strengthening its</w:t>
      </w:r>
      <w:r>
        <w:rPr>
          <w:rFonts w:cs="Arial"/>
          <w:spacing w:val="-3"/>
        </w:rPr>
        <w:t xml:space="preserve"> r</w:t>
      </w:r>
      <w:r w:rsidRPr="003E7CE2">
        <w:rPr>
          <w:rFonts w:cs="Arial"/>
          <w:spacing w:val="-3"/>
        </w:rPr>
        <w:t>eputation, and securing a new and bigger home.</w:t>
      </w:r>
    </w:p>
    <w:p w14:paraId="48F6A195" w14:textId="77777777" w:rsidR="00BA1D15" w:rsidRPr="00D8667C" w:rsidRDefault="00BA1D15" w:rsidP="003E3275">
      <w:pPr>
        <w:pStyle w:val="Heading3"/>
        <w:widowControl/>
        <w:rPr>
          <w:rFonts w:cs="Arial"/>
        </w:rPr>
      </w:pPr>
    </w:p>
    <w:p w14:paraId="38A1A93F" w14:textId="77777777" w:rsidR="00BA1D15" w:rsidRPr="00D8667C" w:rsidRDefault="00BA1D15" w:rsidP="003E3275">
      <w:pPr>
        <w:pStyle w:val="Heading3"/>
        <w:widowControl/>
        <w:rPr>
          <w:rFonts w:cs="Arial"/>
        </w:rPr>
      </w:pPr>
      <w:bookmarkStart w:id="52" w:name="_Toc396904078"/>
      <w:r w:rsidRPr="00D8667C">
        <w:rPr>
          <w:rFonts w:cs="Arial"/>
        </w:rPr>
        <w:t>Statement</w:t>
      </w:r>
      <w:bookmarkEnd w:id="52"/>
    </w:p>
    <w:p w14:paraId="2CE6A0BE" w14:textId="77777777" w:rsidR="00BA1D15" w:rsidRDefault="00BA1D15" w:rsidP="003E3275">
      <w:pPr>
        <w:widowControl/>
        <w:rPr>
          <w:rFonts w:cs="Arial"/>
          <w:spacing w:val="-3"/>
        </w:rPr>
      </w:pPr>
    </w:p>
    <w:p w14:paraId="26B15E1C" w14:textId="5FC928FE" w:rsidR="00BA1D15" w:rsidRDefault="00BA1D15" w:rsidP="003E3275">
      <w:pPr>
        <w:widowControl/>
      </w:pPr>
      <w:r w:rsidRPr="003E7CE2">
        <w:rPr>
          <w:rFonts w:cs="Arial"/>
          <w:spacing w:val="-3"/>
        </w:rPr>
        <w:t xml:space="preserve">Based on all of our brainstorming, we can see a pattern and a vision that feels right for TimeLine. </w:t>
      </w:r>
      <w:r>
        <w:rPr>
          <w:rFonts w:cs="Arial"/>
          <w:spacing w:val="-3"/>
        </w:rPr>
        <w:t xml:space="preserve">TimeLine wants to be </w:t>
      </w:r>
      <w:r>
        <w:rPr>
          <w:b/>
        </w:rPr>
        <w:t>“a</w:t>
      </w:r>
      <w:r w:rsidRPr="003E7CE2">
        <w:rPr>
          <w:b/>
        </w:rPr>
        <w:t xml:space="preserve"> preeminent Chicago arts organization and nationally recognized leader</w:t>
      </w:r>
      <w:r>
        <w:rPr>
          <w:b/>
        </w:rPr>
        <w:t>.</w:t>
      </w:r>
      <w:r w:rsidRPr="003E7CE2">
        <w:rPr>
          <w:b/>
        </w:rPr>
        <w:t xml:space="preserve">” </w:t>
      </w:r>
      <w:r>
        <w:t xml:space="preserve">This sentiment should become </w:t>
      </w:r>
      <w:r>
        <w:rPr>
          <w:rFonts w:cs="Arial"/>
          <w:spacing w:val="-3"/>
        </w:rPr>
        <w:t>a</w:t>
      </w:r>
      <w:r>
        <w:t xml:space="preserve"> “guidepost showing </w:t>
      </w:r>
      <w:r>
        <w:lastRenderedPageBreak/>
        <w:t>the way</w:t>
      </w:r>
      <w:r w:rsidRPr="003E7CE2">
        <w:t>”</w:t>
      </w:r>
      <w:r w:rsidRPr="003E7CE2">
        <w:rPr>
          <w:rStyle w:val="EndnoteReference"/>
        </w:rPr>
        <w:endnoteReference w:id="52"/>
      </w:r>
      <w:r>
        <w:t xml:space="preserve"> and direct </w:t>
      </w:r>
      <w:r w:rsidR="0052417A">
        <w:t xml:space="preserve">the theatre’s </w:t>
      </w:r>
      <w:r>
        <w:t>efforts as it narrows down the hundreds of ideas brainstormed in the previous section.</w:t>
      </w:r>
    </w:p>
    <w:p w14:paraId="7D741DC7" w14:textId="77777777" w:rsidR="00BA1D15" w:rsidRPr="00D8667C" w:rsidRDefault="00BA1D15" w:rsidP="003E3275">
      <w:pPr>
        <w:widowControl/>
        <w:rPr>
          <w:rFonts w:cs="Arial"/>
        </w:rPr>
      </w:pPr>
    </w:p>
    <w:p w14:paraId="2FF559C0" w14:textId="77777777" w:rsidR="00BA1D15" w:rsidRPr="00D8667C" w:rsidRDefault="00BA1D15" w:rsidP="003E3275">
      <w:pPr>
        <w:pStyle w:val="Heading2"/>
        <w:widowControl/>
        <w:rPr>
          <w:rFonts w:cs="Arial"/>
        </w:rPr>
      </w:pPr>
      <w:bookmarkStart w:id="53" w:name="_Toc396904079"/>
      <w:bookmarkStart w:id="54" w:name="_Toc445066160"/>
      <w:r w:rsidRPr="00D8667C">
        <w:rPr>
          <w:rFonts w:cs="Arial"/>
        </w:rPr>
        <w:t>Vision Ideas</w:t>
      </w:r>
      <w:bookmarkEnd w:id="53"/>
      <w:bookmarkEnd w:id="54"/>
    </w:p>
    <w:p w14:paraId="7280F6E9" w14:textId="77777777" w:rsidR="00BA1D15" w:rsidRPr="00D8667C" w:rsidRDefault="00BA1D15" w:rsidP="003E3275">
      <w:pPr>
        <w:pStyle w:val="Heading3"/>
        <w:widowControl/>
        <w:rPr>
          <w:rFonts w:cs="Arial"/>
        </w:rPr>
      </w:pPr>
    </w:p>
    <w:p w14:paraId="588D3284" w14:textId="77777777" w:rsidR="00BA1D15" w:rsidRPr="00D8667C" w:rsidRDefault="00BA1D15" w:rsidP="003E3275">
      <w:pPr>
        <w:pStyle w:val="Heading3"/>
        <w:widowControl/>
        <w:rPr>
          <w:rFonts w:cs="Arial"/>
        </w:rPr>
      </w:pPr>
      <w:r>
        <w:rPr>
          <w:rFonts w:cs="Arial"/>
        </w:rPr>
        <w:t>Collect</w:t>
      </w:r>
    </w:p>
    <w:p w14:paraId="3BD7E51E" w14:textId="77777777" w:rsidR="00BA1D15" w:rsidRDefault="00BA1D15" w:rsidP="003E3275">
      <w:pPr>
        <w:widowControl/>
      </w:pPr>
    </w:p>
    <w:p w14:paraId="647D90B4" w14:textId="4336878B" w:rsidR="00BA1D15" w:rsidRPr="001F6201" w:rsidRDefault="00BA1D15" w:rsidP="003E3275">
      <w:pPr>
        <w:widowControl/>
      </w:pPr>
      <w:r>
        <w:t>Now that we have used the six tools to ideate, the next step is to collect the credible ideas from that process. The chart below lists 2</w:t>
      </w:r>
      <w:r w:rsidR="0052417A">
        <w:t>8</w:t>
      </w:r>
      <w:r>
        <w:t xml:space="preserve"> achievable, yet idealistic suggestions:</w:t>
      </w:r>
    </w:p>
    <w:p w14:paraId="40253D4E" w14:textId="77777777" w:rsidR="00BA1D15" w:rsidRPr="00D8667C" w:rsidRDefault="00BA1D15" w:rsidP="003E3275">
      <w:pPr>
        <w:pStyle w:val="Heading4"/>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BA1D15" w:rsidRPr="00D8667C" w14:paraId="75BCB725" w14:textId="77777777" w:rsidTr="00D96C3B">
        <w:trPr>
          <w:tblHeader/>
        </w:trPr>
        <w:tc>
          <w:tcPr>
            <w:tcW w:w="9576" w:type="dxa"/>
            <w:gridSpan w:val="2"/>
            <w:shd w:val="clear" w:color="auto" w:fill="D9D9D9" w:themeFill="background1" w:themeFillShade="D9"/>
          </w:tcPr>
          <w:p w14:paraId="6FADB319" w14:textId="77777777" w:rsidR="00BA1D15" w:rsidRPr="00D8667C" w:rsidRDefault="00BA1D15" w:rsidP="003E3275">
            <w:pPr>
              <w:widowControl/>
              <w:jc w:val="center"/>
              <w:rPr>
                <w:rFonts w:cs="Arial"/>
              </w:rPr>
            </w:pPr>
            <w:r w:rsidRPr="00D8667C">
              <w:rPr>
                <w:rFonts w:cs="Arial"/>
              </w:rPr>
              <w:t>All Ideas</w:t>
            </w:r>
          </w:p>
        </w:tc>
      </w:tr>
      <w:tr w:rsidR="00BA1D15" w:rsidRPr="00D8667C" w14:paraId="2FE09960" w14:textId="77777777" w:rsidTr="00D96C3B">
        <w:tc>
          <w:tcPr>
            <w:tcW w:w="4788" w:type="dxa"/>
            <w:shd w:val="clear" w:color="auto" w:fill="auto"/>
          </w:tcPr>
          <w:p w14:paraId="63CB0A63" w14:textId="77777777" w:rsidR="00BB23C2" w:rsidRDefault="00BB23C2" w:rsidP="00645630">
            <w:pPr>
              <w:pStyle w:val="ListParagraph"/>
              <w:numPr>
                <w:ilvl w:val="0"/>
                <w:numId w:val="25"/>
              </w:numPr>
              <w:ind w:left="144" w:hanging="144"/>
              <w:rPr>
                <w:rFonts w:cs="Arial"/>
              </w:rPr>
            </w:pPr>
            <w:r>
              <w:rPr>
                <w:rFonts w:cs="Arial"/>
              </w:rPr>
              <w:t>A new venue</w:t>
            </w:r>
          </w:p>
          <w:p w14:paraId="7F5A7338" w14:textId="77777777" w:rsidR="00BB23C2" w:rsidRDefault="00BB23C2" w:rsidP="00645630">
            <w:pPr>
              <w:pStyle w:val="ListParagraph"/>
              <w:numPr>
                <w:ilvl w:val="0"/>
                <w:numId w:val="25"/>
              </w:numPr>
              <w:ind w:left="144" w:hanging="144"/>
              <w:rPr>
                <w:rFonts w:cs="Arial"/>
              </w:rPr>
            </w:pPr>
            <w:r>
              <w:rPr>
                <w:rFonts w:cs="Arial"/>
              </w:rPr>
              <w:t>Advertise subscriptions</w:t>
            </w:r>
          </w:p>
          <w:p w14:paraId="4C0323D4" w14:textId="77777777" w:rsidR="00BB23C2" w:rsidRDefault="00BB23C2" w:rsidP="00645630">
            <w:pPr>
              <w:pStyle w:val="ListParagraph"/>
              <w:numPr>
                <w:ilvl w:val="0"/>
                <w:numId w:val="25"/>
              </w:numPr>
              <w:ind w:left="144" w:hanging="144"/>
              <w:rPr>
                <w:rFonts w:cs="Arial"/>
              </w:rPr>
            </w:pPr>
            <w:r>
              <w:rPr>
                <w:rFonts w:cs="Arial"/>
              </w:rPr>
              <w:t>Ask bigger theatres for advice</w:t>
            </w:r>
          </w:p>
          <w:p w14:paraId="2F8258DA" w14:textId="77777777" w:rsidR="00BB23C2" w:rsidRDefault="00BB23C2" w:rsidP="00645630">
            <w:pPr>
              <w:pStyle w:val="ListParagraph"/>
              <w:numPr>
                <w:ilvl w:val="0"/>
                <w:numId w:val="25"/>
              </w:numPr>
              <w:ind w:left="144" w:hanging="144"/>
              <w:rPr>
                <w:rFonts w:cs="Arial"/>
              </w:rPr>
            </w:pPr>
            <w:r>
              <w:rPr>
                <w:rFonts w:cs="Arial"/>
              </w:rPr>
              <w:t>Become part of the citywide cultural plan</w:t>
            </w:r>
          </w:p>
          <w:p w14:paraId="36977F0F" w14:textId="77777777" w:rsidR="00BB23C2" w:rsidRDefault="00BB23C2" w:rsidP="00645630">
            <w:pPr>
              <w:pStyle w:val="ListParagraph"/>
              <w:numPr>
                <w:ilvl w:val="0"/>
                <w:numId w:val="25"/>
              </w:numPr>
              <w:ind w:left="144" w:hanging="144"/>
              <w:rPr>
                <w:rFonts w:cs="Arial"/>
              </w:rPr>
            </w:pPr>
            <w:r>
              <w:rPr>
                <w:rFonts w:cs="Arial"/>
              </w:rPr>
              <w:t>Cut reading series</w:t>
            </w:r>
          </w:p>
          <w:p w14:paraId="6CF23072" w14:textId="77777777" w:rsidR="00BB23C2" w:rsidRDefault="00BB23C2" w:rsidP="00645630">
            <w:pPr>
              <w:pStyle w:val="ListParagraph"/>
              <w:numPr>
                <w:ilvl w:val="0"/>
                <w:numId w:val="25"/>
              </w:numPr>
              <w:ind w:left="144" w:hanging="144"/>
              <w:rPr>
                <w:rFonts w:cs="Arial"/>
              </w:rPr>
            </w:pPr>
            <w:r>
              <w:rPr>
                <w:rFonts w:cs="Arial"/>
              </w:rPr>
              <w:t>Cut unnecessary LOBs</w:t>
            </w:r>
          </w:p>
          <w:p w14:paraId="223988FE" w14:textId="77777777" w:rsidR="00BB23C2" w:rsidRDefault="00BB23C2" w:rsidP="00645630">
            <w:pPr>
              <w:pStyle w:val="ListParagraph"/>
              <w:numPr>
                <w:ilvl w:val="0"/>
                <w:numId w:val="25"/>
              </w:numPr>
              <w:ind w:left="144" w:hanging="144"/>
              <w:rPr>
                <w:rFonts w:cs="Arial"/>
              </w:rPr>
            </w:pPr>
            <w:r>
              <w:rPr>
                <w:rFonts w:cs="Arial"/>
              </w:rPr>
              <w:t>Festival around historical holiday</w:t>
            </w:r>
          </w:p>
          <w:p w14:paraId="14492A41" w14:textId="77777777" w:rsidR="00BB23C2" w:rsidRDefault="00BB23C2" w:rsidP="00645630">
            <w:pPr>
              <w:pStyle w:val="ListParagraph"/>
              <w:numPr>
                <w:ilvl w:val="0"/>
                <w:numId w:val="25"/>
              </w:numPr>
              <w:ind w:left="144" w:hanging="144"/>
              <w:rPr>
                <w:rFonts w:cs="Arial"/>
              </w:rPr>
            </w:pPr>
            <w:r>
              <w:rPr>
                <w:rFonts w:cs="Arial"/>
              </w:rPr>
              <w:t>History trivia nights</w:t>
            </w:r>
          </w:p>
          <w:p w14:paraId="09A7F87A" w14:textId="77777777" w:rsidR="0052417A" w:rsidRDefault="0052417A" w:rsidP="00645630">
            <w:pPr>
              <w:pStyle w:val="ListParagraph"/>
              <w:numPr>
                <w:ilvl w:val="0"/>
                <w:numId w:val="25"/>
              </w:numPr>
              <w:ind w:left="144" w:hanging="144"/>
              <w:rPr>
                <w:rFonts w:cs="Arial"/>
              </w:rPr>
            </w:pPr>
            <w:r>
              <w:rPr>
                <w:rFonts w:cs="Arial"/>
              </w:rPr>
              <w:t xml:space="preserve">Identify low-cost, low-staff LOBs </w:t>
            </w:r>
          </w:p>
          <w:p w14:paraId="5ACD1B95" w14:textId="77F1D512" w:rsidR="0052417A" w:rsidRPr="0052417A" w:rsidRDefault="0052417A" w:rsidP="00645630">
            <w:pPr>
              <w:pStyle w:val="ListParagraph"/>
              <w:numPr>
                <w:ilvl w:val="0"/>
                <w:numId w:val="25"/>
              </w:numPr>
              <w:ind w:left="144" w:hanging="144"/>
              <w:rPr>
                <w:rFonts w:cs="Arial"/>
              </w:rPr>
            </w:pPr>
            <w:r>
              <w:rPr>
                <w:rFonts w:cs="Arial"/>
              </w:rPr>
              <w:t>Identify PR opportunities and capitalize on being the only theatre solely dedicated to presenting plays inspired by history</w:t>
            </w:r>
          </w:p>
          <w:p w14:paraId="55E6B902" w14:textId="77777777" w:rsidR="00BB23C2" w:rsidRPr="00263DF2" w:rsidRDefault="00BB23C2" w:rsidP="00645630">
            <w:pPr>
              <w:pStyle w:val="ListParagraph"/>
              <w:numPr>
                <w:ilvl w:val="0"/>
                <w:numId w:val="25"/>
              </w:numPr>
              <w:ind w:left="144" w:hanging="144"/>
              <w:rPr>
                <w:rFonts w:cs="Arial"/>
              </w:rPr>
            </w:pPr>
            <w:r>
              <w:rPr>
                <w:rFonts w:cs="Arial"/>
              </w:rPr>
              <w:t>Implement staff incentives</w:t>
            </w:r>
          </w:p>
          <w:p w14:paraId="0F5460D0" w14:textId="77777777" w:rsidR="00BB23C2" w:rsidRDefault="00BB23C2" w:rsidP="00645630">
            <w:pPr>
              <w:pStyle w:val="ListParagraph"/>
              <w:numPr>
                <w:ilvl w:val="0"/>
                <w:numId w:val="25"/>
              </w:numPr>
              <w:ind w:left="144" w:hanging="144"/>
              <w:rPr>
                <w:rFonts w:cs="Arial"/>
              </w:rPr>
            </w:pPr>
            <w:r>
              <w:rPr>
                <w:rFonts w:cs="Arial"/>
              </w:rPr>
              <w:t>Improve strategies for Sunday Scholars and MyLine programming</w:t>
            </w:r>
          </w:p>
          <w:p w14:paraId="3312D24C" w14:textId="77777777" w:rsidR="00BB23C2" w:rsidRDefault="00BB23C2" w:rsidP="00645630">
            <w:pPr>
              <w:pStyle w:val="ListParagraph"/>
              <w:numPr>
                <w:ilvl w:val="0"/>
                <w:numId w:val="25"/>
              </w:numPr>
              <w:ind w:left="144" w:hanging="144"/>
              <w:rPr>
                <w:rFonts w:cs="Arial"/>
              </w:rPr>
            </w:pPr>
            <w:r>
              <w:rPr>
                <w:rFonts w:cs="Arial"/>
              </w:rPr>
              <w:t>Increase season offerings</w:t>
            </w:r>
          </w:p>
          <w:p w14:paraId="741A7311" w14:textId="77777777" w:rsidR="00BB23C2" w:rsidRDefault="00BB23C2" w:rsidP="00645630">
            <w:pPr>
              <w:pStyle w:val="ListParagraph"/>
              <w:numPr>
                <w:ilvl w:val="0"/>
                <w:numId w:val="25"/>
              </w:numPr>
              <w:ind w:left="144" w:hanging="144"/>
              <w:rPr>
                <w:rFonts w:cs="Arial"/>
              </w:rPr>
            </w:pPr>
            <w:r w:rsidRPr="00AB4FC4">
              <w:rPr>
                <w:rFonts w:cs="Arial"/>
              </w:rPr>
              <w:t xml:space="preserve">Late night historical satire </w:t>
            </w:r>
          </w:p>
          <w:p w14:paraId="5B3D416F" w14:textId="77777777" w:rsidR="00BA1D15" w:rsidRPr="00BB23C2" w:rsidRDefault="00BB23C2" w:rsidP="00645630">
            <w:pPr>
              <w:pStyle w:val="ListParagraph"/>
              <w:numPr>
                <w:ilvl w:val="0"/>
                <w:numId w:val="25"/>
              </w:numPr>
              <w:ind w:left="144" w:hanging="144"/>
              <w:rPr>
                <w:rFonts w:cs="Arial"/>
              </w:rPr>
            </w:pPr>
            <w:r>
              <w:rPr>
                <w:rFonts w:cs="Arial"/>
              </w:rPr>
              <w:t xml:space="preserve">Partner with other causes </w:t>
            </w:r>
          </w:p>
        </w:tc>
        <w:tc>
          <w:tcPr>
            <w:tcW w:w="4788" w:type="dxa"/>
            <w:shd w:val="clear" w:color="auto" w:fill="auto"/>
          </w:tcPr>
          <w:p w14:paraId="64FD221E" w14:textId="77777777" w:rsidR="0052417A" w:rsidRDefault="00BB23C2" w:rsidP="00645630">
            <w:pPr>
              <w:pStyle w:val="ListParagraph"/>
              <w:numPr>
                <w:ilvl w:val="0"/>
                <w:numId w:val="25"/>
              </w:numPr>
              <w:ind w:left="144" w:hanging="144"/>
              <w:rPr>
                <w:rFonts w:cs="Arial"/>
              </w:rPr>
            </w:pPr>
            <w:r>
              <w:rPr>
                <w:rFonts w:cs="Arial"/>
              </w:rPr>
              <w:t>Partner with universities and city colleges (</w:t>
            </w:r>
            <w:r w:rsidRPr="0086069C">
              <w:rPr>
                <w:rFonts w:cs="Arial"/>
                <w:sz w:val="20"/>
              </w:rPr>
              <w:t xml:space="preserve">to recruit </w:t>
            </w:r>
            <w:r>
              <w:rPr>
                <w:rFonts w:cs="Arial"/>
                <w:sz w:val="20"/>
              </w:rPr>
              <w:t>staff, volunteers, interns</w:t>
            </w:r>
            <w:r w:rsidR="0052417A">
              <w:rPr>
                <w:rFonts w:cs="Arial"/>
                <w:sz w:val="20"/>
              </w:rPr>
              <w:t>,</w:t>
            </w:r>
            <w:r>
              <w:rPr>
                <w:rFonts w:cs="Arial"/>
                <w:sz w:val="20"/>
              </w:rPr>
              <w:t xml:space="preserve"> and </w:t>
            </w:r>
            <w:r w:rsidRPr="0086069C">
              <w:rPr>
                <w:rFonts w:cs="Arial"/>
                <w:sz w:val="20"/>
              </w:rPr>
              <w:t>performers</w:t>
            </w:r>
            <w:r>
              <w:rPr>
                <w:rFonts w:cs="Arial"/>
                <w:sz w:val="20"/>
              </w:rPr>
              <w:t>)</w:t>
            </w:r>
            <w:r>
              <w:rPr>
                <w:rFonts w:cs="Arial"/>
              </w:rPr>
              <w:t xml:space="preserve"> </w:t>
            </w:r>
          </w:p>
          <w:p w14:paraId="580427FF" w14:textId="5E12CAF0" w:rsidR="00BB23C2" w:rsidRDefault="00BB23C2" w:rsidP="00645630">
            <w:pPr>
              <w:pStyle w:val="ListParagraph"/>
              <w:numPr>
                <w:ilvl w:val="0"/>
                <w:numId w:val="25"/>
              </w:numPr>
              <w:ind w:left="144" w:hanging="144"/>
              <w:rPr>
                <w:rFonts w:cs="Arial"/>
              </w:rPr>
            </w:pPr>
            <w:r>
              <w:rPr>
                <w:rFonts w:cs="Arial"/>
              </w:rPr>
              <w:t>Apply for more funding</w:t>
            </w:r>
          </w:p>
          <w:p w14:paraId="327F5853" w14:textId="77777777" w:rsidR="00BB23C2" w:rsidRDefault="00BB23C2" w:rsidP="00645630">
            <w:pPr>
              <w:pStyle w:val="ListParagraph"/>
              <w:numPr>
                <w:ilvl w:val="0"/>
                <w:numId w:val="25"/>
              </w:numPr>
              <w:ind w:left="144" w:hanging="144"/>
              <w:rPr>
                <w:rFonts w:cs="Arial"/>
              </w:rPr>
            </w:pPr>
            <w:r>
              <w:rPr>
                <w:rFonts w:cs="Arial"/>
              </w:rPr>
              <w:t>Patron/student blog</w:t>
            </w:r>
          </w:p>
          <w:p w14:paraId="5A6C3733" w14:textId="77777777" w:rsidR="00BB23C2" w:rsidRDefault="00BB23C2" w:rsidP="00645630">
            <w:pPr>
              <w:pStyle w:val="ListParagraph"/>
              <w:numPr>
                <w:ilvl w:val="0"/>
                <w:numId w:val="25"/>
              </w:numPr>
              <w:ind w:left="144" w:hanging="144"/>
              <w:rPr>
                <w:rFonts w:cs="Arial"/>
              </w:rPr>
            </w:pPr>
            <w:r>
              <w:rPr>
                <w:rFonts w:cs="Arial"/>
              </w:rPr>
              <w:t>Revamp education program</w:t>
            </w:r>
          </w:p>
          <w:p w14:paraId="048E9192" w14:textId="77777777" w:rsidR="00BB23C2" w:rsidRDefault="00BB23C2" w:rsidP="00645630">
            <w:pPr>
              <w:pStyle w:val="ListParagraph"/>
              <w:numPr>
                <w:ilvl w:val="0"/>
                <w:numId w:val="25"/>
              </w:numPr>
              <w:ind w:left="144" w:hanging="144"/>
              <w:rPr>
                <w:rFonts w:cs="Arial"/>
              </w:rPr>
            </w:pPr>
            <w:r>
              <w:rPr>
                <w:rFonts w:cs="Arial"/>
              </w:rPr>
              <w:t>Seek additional sponsorships</w:t>
            </w:r>
          </w:p>
          <w:p w14:paraId="6C73530C" w14:textId="77777777" w:rsidR="00BB23C2" w:rsidRDefault="00BB23C2" w:rsidP="00645630">
            <w:pPr>
              <w:pStyle w:val="ListParagraph"/>
              <w:numPr>
                <w:ilvl w:val="0"/>
                <w:numId w:val="25"/>
              </w:numPr>
              <w:ind w:left="144" w:hanging="144"/>
              <w:rPr>
                <w:rFonts w:cs="Arial"/>
              </w:rPr>
            </w:pPr>
            <w:r>
              <w:rPr>
                <w:rFonts w:cs="Arial"/>
              </w:rPr>
              <w:t>Set up a resource center for patrons to visit the theatre outside of scheduled performances to encourage further learning</w:t>
            </w:r>
          </w:p>
          <w:p w14:paraId="1F45D85D" w14:textId="77777777" w:rsidR="00BB23C2" w:rsidRDefault="00BB23C2" w:rsidP="00645630">
            <w:pPr>
              <w:pStyle w:val="ListParagraph"/>
              <w:numPr>
                <w:ilvl w:val="0"/>
                <w:numId w:val="25"/>
              </w:numPr>
              <w:ind w:left="144" w:hanging="144"/>
              <w:rPr>
                <w:rFonts w:cs="Arial"/>
              </w:rPr>
            </w:pPr>
            <w:r>
              <w:rPr>
                <w:rFonts w:cs="Arial"/>
              </w:rPr>
              <w:t>Start a theatre camp</w:t>
            </w:r>
          </w:p>
          <w:p w14:paraId="558A3BEE" w14:textId="77777777" w:rsidR="00BB23C2" w:rsidRDefault="00BB23C2" w:rsidP="00645630">
            <w:pPr>
              <w:pStyle w:val="ListParagraph"/>
              <w:numPr>
                <w:ilvl w:val="0"/>
                <w:numId w:val="25"/>
              </w:numPr>
              <w:ind w:left="144" w:hanging="144"/>
              <w:rPr>
                <w:rFonts w:cs="Arial"/>
              </w:rPr>
            </w:pPr>
            <w:r>
              <w:rPr>
                <w:rFonts w:cs="Arial"/>
              </w:rPr>
              <w:t>Start an administration volunteer program</w:t>
            </w:r>
          </w:p>
          <w:p w14:paraId="3329F2A0" w14:textId="77777777" w:rsidR="00BB23C2" w:rsidRDefault="00BB23C2" w:rsidP="00645630">
            <w:pPr>
              <w:pStyle w:val="ListParagraph"/>
              <w:numPr>
                <w:ilvl w:val="0"/>
                <w:numId w:val="25"/>
              </w:numPr>
              <w:ind w:left="144" w:hanging="144"/>
              <w:rPr>
                <w:rFonts w:cs="Arial"/>
              </w:rPr>
            </w:pPr>
            <w:r>
              <w:rPr>
                <w:rFonts w:cs="Arial"/>
              </w:rPr>
              <w:t>Strengthen reputation</w:t>
            </w:r>
          </w:p>
          <w:p w14:paraId="6B4DC3CE" w14:textId="77777777" w:rsidR="00BB23C2" w:rsidRDefault="00BB23C2" w:rsidP="00645630">
            <w:pPr>
              <w:pStyle w:val="ListParagraph"/>
              <w:numPr>
                <w:ilvl w:val="0"/>
                <w:numId w:val="25"/>
              </w:numPr>
              <w:ind w:left="144" w:hanging="144"/>
              <w:rPr>
                <w:rFonts w:cs="Arial"/>
              </w:rPr>
            </w:pPr>
            <w:r>
              <w:rPr>
                <w:rFonts w:cs="Arial"/>
              </w:rPr>
              <w:t>Student matinees</w:t>
            </w:r>
          </w:p>
          <w:p w14:paraId="215DB451" w14:textId="77777777" w:rsidR="00BB23C2" w:rsidRDefault="00BB23C2" w:rsidP="00645630">
            <w:pPr>
              <w:pStyle w:val="ListParagraph"/>
              <w:numPr>
                <w:ilvl w:val="0"/>
                <w:numId w:val="25"/>
              </w:numPr>
              <w:ind w:left="144" w:hanging="144"/>
              <w:rPr>
                <w:rFonts w:cs="Arial"/>
              </w:rPr>
            </w:pPr>
            <w:r>
              <w:rPr>
                <w:rFonts w:cs="Arial"/>
              </w:rPr>
              <w:t>Tour productions</w:t>
            </w:r>
          </w:p>
          <w:p w14:paraId="52F0593D" w14:textId="77777777" w:rsidR="00BB23C2" w:rsidRDefault="00BB23C2" w:rsidP="00645630">
            <w:pPr>
              <w:pStyle w:val="ListParagraph"/>
              <w:numPr>
                <w:ilvl w:val="0"/>
                <w:numId w:val="25"/>
              </w:numPr>
              <w:ind w:left="144" w:hanging="144"/>
              <w:rPr>
                <w:rFonts w:cs="Arial"/>
              </w:rPr>
            </w:pPr>
            <w:r>
              <w:rPr>
                <w:rFonts w:cs="Arial"/>
              </w:rPr>
              <w:t>Update box office and ticketing system</w:t>
            </w:r>
          </w:p>
          <w:p w14:paraId="699C6521" w14:textId="77777777" w:rsidR="00BA1D15" w:rsidRPr="00263DF2" w:rsidRDefault="00BB23C2" w:rsidP="00645630">
            <w:pPr>
              <w:pStyle w:val="ListParagraph"/>
              <w:numPr>
                <w:ilvl w:val="0"/>
                <w:numId w:val="25"/>
              </w:numPr>
              <w:ind w:left="144" w:hanging="144"/>
              <w:rPr>
                <w:rFonts w:cs="Arial"/>
              </w:rPr>
            </w:pPr>
            <w:r>
              <w:rPr>
                <w:rFonts w:cs="Arial"/>
              </w:rPr>
              <w:t>Update website</w:t>
            </w:r>
          </w:p>
        </w:tc>
      </w:tr>
    </w:tbl>
    <w:p w14:paraId="5668D16A" w14:textId="77777777" w:rsidR="00BA1D15" w:rsidRPr="00D8667C" w:rsidRDefault="00BA1D15" w:rsidP="003E3275">
      <w:pPr>
        <w:widowControl/>
        <w:rPr>
          <w:rFonts w:cs="Arial"/>
          <w:highlight w:val="yellow"/>
        </w:rPr>
      </w:pPr>
    </w:p>
    <w:p w14:paraId="0E36ABAC" w14:textId="77777777" w:rsidR="00BA1D15" w:rsidRPr="00D8667C" w:rsidRDefault="00BA1D15" w:rsidP="003E3275">
      <w:pPr>
        <w:pStyle w:val="Heading3"/>
        <w:widowControl/>
        <w:rPr>
          <w:rFonts w:cs="Arial"/>
        </w:rPr>
      </w:pPr>
      <w:bookmarkStart w:id="55" w:name="_Toc396904081"/>
      <w:r w:rsidRPr="00D8667C">
        <w:rPr>
          <w:rFonts w:cs="Arial"/>
        </w:rPr>
        <w:t>Evaluate</w:t>
      </w:r>
      <w:bookmarkEnd w:id="55"/>
    </w:p>
    <w:p w14:paraId="6264A8FE" w14:textId="77777777" w:rsidR="00BA1D15" w:rsidRDefault="00BA1D15" w:rsidP="003E3275">
      <w:pPr>
        <w:pStyle w:val="Heading5"/>
        <w:widowControl/>
        <w:rPr>
          <w:rFonts w:cs="Arial"/>
        </w:rPr>
      </w:pPr>
    </w:p>
    <w:p w14:paraId="4AB40B5D" w14:textId="77777777" w:rsidR="00BA1D15" w:rsidRDefault="00BA1D15" w:rsidP="003E3275">
      <w:pPr>
        <w:widowControl/>
      </w:pPr>
      <w:r>
        <w:t>It turns out that decisions made quickly can be as valuable as decisions made cautiously and deliberately.</w:t>
      </w:r>
      <w:r>
        <w:rPr>
          <w:rStyle w:val="EndnoteReference"/>
        </w:rPr>
        <w:endnoteReference w:id="53"/>
      </w:r>
      <w:r>
        <w:t xml:space="preserve"> Therefore, intuition is the first step in evaluating the credible ideas generated in the collection process. The table below leaves TimeLine with 12 great ideas to consider.</w:t>
      </w:r>
    </w:p>
    <w:p w14:paraId="7824C89F" w14:textId="77777777" w:rsidR="00BA1D15" w:rsidRPr="00B71E09" w:rsidRDefault="00BA1D15" w:rsidP="003E3275">
      <w:pPr>
        <w:widowControl/>
      </w:pPr>
    </w:p>
    <w:p w14:paraId="363173CC" w14:textId="77777777" w:rsidR="00BA1D15" w:rsidRPr="00D8667C" w:rsidRDefault="00BA1D15" w:rsidP="003E3275">
      <w:pPr>
        <w:pStyle w:val="Heading4"/>
        <w:widowControl/>
        <w:rPr>
          <w:rFonts w:cs="Arial"/>
        </w:rPr>
      </w:pPr>
      <w:bookmarkStart w:id="56" w:name="_Toc396904082"/>
      <w:r w:rsidRPr="00D8667C">
        <w:rPr>
          <w:rFonts w:cs="Arial"/>
        </w:rPr>
        <w:t>First Cut</w:t>
      </w:r>
      <w:bookmarkEnd w:id="56"/>
    </w:p>
    <w:p w14:paraId="223432A7" w14:textId="77777777" w:rsidR="00BA1D15" w:rsidRPr="00D8667C"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BA1D15" w:rsidRPr="00D8667C" w14:paraId="43A14D1B" w14:textId="77777777" w:rsidTr="00D96C3B">
        <w:trPr>
          <w:tblHeader/>
          <w:jc w:val="center"/>
        </w:trPr>
        <w:tc>
          <w:tcPr>
            <w:tcW w:w="9576" w:type="dxa"/>
            <w:gridSpan w:val="2"/>
            <w:shd w:val="clear" w:color="auto" w:fill="D9D9D9" w:themeFill="background1" w:themeFillShade="D9"/>
          </w:tcPr>
          <w:p w14:paraId="4787E677" w14:textId="77777777" w:rsidR="00BA1D15" w:rsidRPr="00D8667C" w:rsidRDefault="00BA1D15" w:rsidP="003E3275">
            <w:pPr>
              <w:widowControl/>
              <w:jc w:val="center"/>
              <w:rPr>
                <w:rFonts w:cs="Arial"/>
                <w:bCs/>
              </w:rPr>
            </w:pPr>
            <w:r w:rsidRPr="00D8667C">
              <w:rPr>
                <w:rFonts w:cs="Arial"/>
                <w:bCs/>
              </w:rPr>
              <w:t>First Cut</w:t>
            </w:r>
          </w:p>
        </w:tc>
      </w:tr>
      <w:tr w:rsidR="00BA1D15" w:rsidRPr="00D8667C" w14:paraId="6DC4C433" w14:textId="77777777" w:rsidTr="00D96C3B">
        <w:trPr>
          <w:jc w:val="center"/>
        </w:trPr>
        <w:tc>
          <w:tcPr>
            <w:tcW w:w="4788" w:type="dxa"/>
            <w:shd w:val="clear" w:color="auto" w:fill="auto"/>
          </w:tcPr>
          <w:p w14:paraId="1E17D18A" w14:textId="77777777" w:rsidR="00BA1D15" w:rsidRDefault="00BA1D15" w:rsidP="00645630">
            <w:pPr>
              <w:pStyle w:val="ListParagraph"/>
              <w:numPr>
                <w:ilvl w:val="0"/>
                <w:numId w:val="26"/>
              </w:numPr>
              <w:ind w:left="144" w:hanging="144"/>
              <w:rPr>
                <w:rFonts w:cs="Arial"/>
              </w:rPr>
            </w:pPr>
            <w:r>
              <w:rPr>
                <w:rFonts w:cs="Arial"/>
              </w:rPr>
              <w:t>A new venue</w:t>
            </w:r>
          </w:p>
          <w:p w14:paraId="12CE4E9D" w14:textId="77777777" w:rsidR="00BA1D15" w:rsidRPr="00FC4F79" w:rsidRDefault="00BA1D15" w:rsidP="00645630">
            <w:pPr>
              <w:pStyle w:val="ListParagraph"/>
              <w:numPr>
                <w:ilvl w:val="0"/>
                <w:numId w:val="26"/>
              </w:numPr>
              <w:ind w:left="144" w:hanging="144"/>
              <w:rPr>
                <w:rFonts w:cs="Arial"/>
              </w:rPr>
            </w:pPr>
            <w:r w:rsidRPr="00FC4F79">
              <w:rPr>
                <w:rFonts w:cs="Arial"/>
              </w:rPr>
              <w:t>Festival around historical holiday</w:t>
            </w:r>
          </w:p>
          <w:p w14:paraId="0FAA8859" w14:textId="77777777" w:rsidR="00BA1D15" w:rsidRDefault="00BA1D15" w:rsidP="00645630">
            <w:pPr>
              <w:pStyle w:val="ListParagraph"/>
              <w:numPr>
                <w:ilvl w:val="0"/>
                <w:numId w:val="26"/>
              </w:numPr>
              <w:ind w:left="144" w:hanging="144"/>
              <w:rPr>
                <w:rFonts w:cs="Arial"/>
              </w:rPr>
            </w:pPr>
            <w:r>
              <w:rPr>
                <w:rFonts w:cs="Arial"/>
              </w:rPr>
              <w:t>Increase season offerings</w:t>
            </w:r>
          </w:p>
          <w:p w14:paraId="1C3D715C" w14:textId="77777777" w:rsidR="00BA1D15" w:rsidRDefault="00BA1D15" w:rsidP="00645630">
            <w:pPr>
              <w:pStyle w:val="ListParagraph"/>
              <w:numPr>
                <w:ilvl w:val="0"/>
                <w:numId w:val="26"/>
              </w:numPr>
              <w:ind w:left="144" w:hanging="144"/>
              <w:rPr>
                <w:rFonts w:cs="Arial"/>
              </w:rPr>
            </w:pPr>
            <w:r>
              <w:rPr>
                <w:rFonts w:cs="Arial"/>
              </w:rPr>
              <w:t>Strengthen reputation</w:t>
            </w:r>
          </w:p>
          <w:p w14:paraId="7C32A4A5" w14:textId="77777777" w:rsidR="00BA1D15" w:rsidRPr="00BE45DC" w:rsidRDefault="00BA1D15" w:rsidP="00645630">
            <w:pPr>
              <w:pStyle w:val="ListParagraph"/>
              <w:numPr>
                <w:ilvl w:val="0"/>
                <w:numId w:val="26"/>
              </w:numPr>
              <w:ind w:left="144" w:hanging="144"/>
              <w:rPr>
                <w:rFonts w:cs="Arial"/>
              </w:rPr>
            </w:pPr>
            <w:r>
              <w:rPr>
                <w:rFonts w:cs="Arial"/>
              </w:rPr>
              <w:t>Cut unnecessary LOBs</w:t>
            </w:r>
          </w:p>
          <w:p w14:paraId="3DE3400F" w14:textId="77777777" w:rsidR="00BA1D15" w:rsidRPr="00BF25C9" w:rsidRDefault="00BA1D15" w:rsidP="00645630">
            <w:pPr>
              <w:pStyle w:val="ListParagraph"/>
              <w:numPr>
                <w:ilvl w:val="0"/>
                <w:numId w:val="26"/>
              </w:numPr>
              <w:ind w:left="144" w:hanging="144"/>
              <w:rPr>
                <w:rFonts w:cs="Arial"/>
              </w:rPr>
            </w:pPr>
            <w:r>
              <w:rPr>
                <w:rFonts w:cs="Arial"/>
              </w:rPr>
              <w:lastRenderedPageBreak/>
              <w:t xml:space="preserve">Partner with other causes </w:t>
            </w:r>
          </w:p>
        </w:tc>
        <w:tc>
          <w:tcPr>
            <w:tcW w:w="4788" w:type="dxa"/>
            <w:shd w:val="clear" w:color="auto" w:fill="auto"/>
          </w:tcPr>
          <w:p w14:paraId="521D4B80" w14:textId="77777777" w:rsidR="00BA1D15" w:rsidRDefault="00BA1D15" w:rsidP="00645630">
            <w:pPr>
              <w:pStyle w:val="ListParagraph"/>
              <w:numPr>
                <w:ilvl w:val="0"/>
                <w:numId w:val="26"/>
              </w:numPr>
              <w:ind w:left="144" w:hanging="144"/>
              <w:rPr>
                <w:rFonts w:cs="Arial"/>
              </w:rPr>
            </w:pPr>
            <w:r>
              <w:rPr>
                <w:rFonts w:cs="Arial"/>
              </w:rPr>
              <w:lastRenderedPageBreak/>
              <w:t>Student matinees</w:t>
            </w:r>
          </w:p>
          <w:p w14:paraId="48E6555A" w14:textId="77777777" w:rsidR="00BA1D15" w:rsidRDefault="00BA1D15" w:rsidP="00645630">
            <w:pPr>
              <w:pStyle w:val="ListParagraph"/>
              <w:numPr>
                <w:ilvl w:val="0"/>
                <w:numId w:val="26"/>
              </w:numPr>
              <w:ind w:left="144" w:hanging="144"/>
              <w:rPr>
                <w:rFonts w:cs="Arial"/>
              </w:rPr>
            </w:pPr>
            <w:r>
              <w:rPr>
                <w:rFonts w:cs="Arial"/>
              </w:rPr>
              <w:t>Start an administration volunteer program</w:t>
            </w:r>
          </w:p>
          <w:p w14:paraId="47652E18" w14:textId="77777777" w:rsidR="00BA1D15" w:rsidRDefault="00BA1D15" w:rsidP="00645630">
            <w:pPr>
              <w:pStyle w:val="ListParagraph"/>
              <w:numPr>
                <w:ilvl w:val="0"/>
                <w:numId w:val="26"/>
              </w:numPr>
              <w:ind w:left="144" w:hanging="144"/>
              <w:rPr>
                <w:rFonts w:cs="Arial"/>
              </w:rPr>
            </w:pPr>
            <w:r>
              <w:rPr>
                <w:rFonts w:cs="Arial"/>
              </w:rPr>
              <w:t>Become part of the citywide cultural plan</w:t>
            </w:r>
          </w:p>
          <w:p w14:paraId="0FA624BD" w14:textId="5F1B6940" w:rsidR="00BA1D15" w:rsidRDefault="003E2EE7" w:rsidP="00645630">
            <w:pPr>
              <w:pStyle w:val="ListParagraph"/>
              <w:numPr>
                <w:ilvl w:val="0"/>
                <w:numId w:val="26"/>
              </w:numPr>
              <w:ind w:left="144" w:hanging="144"/>
              <w:rPr>
                <w:rFonts w:cs="Arial"/>
              </w:rPr>
            </w:pPr>
            <w:r>
              <w:rPr>
                <w:rFonts w:cs="Arial"/>
              </w:rPr>
              <w:t>Identify</w:t>
            </w:r>
            <w:r w:rsidR="00BA1D15">
              <w:rPr>
                <w:rFonts w:cs="Arial"/>
              </w:rPr>
              <w:t xml:space="preserve"> PR opportunities </w:t>
            </w:r>
          </w:p>
          <w:p w14:paraId="73DC2E37" w14:textId="77777777" w:rsidR="00BA1D15" w:rsidRDefault="00BA1D15" w:rsidP="00645630">
            <w:pPr>
              <w:pStyle w:val="ListParagraph"/>
              <w:numPr>
                <w:ilvl w:val="0"/>
                <w:numId w:val="26"/>
              </w:numPr>
              <w:ind w:left="144" w:hanging="144"/>
              <w:rPr>
                <w:rFonts w:cs="Arial"/>
              </w:rPr>
            </w:pPr>
            <w:r w:rsidRPr="00AB4FC4">
              <w:rPr>
                <w:rFonts w:cs="Arial"/>
              </w:rPr>
              <w:t xml:space="preserve">Late night historical satire </w:t>
            </w:r>
          </w:p>
          <w:p w14:paraId="60E5DFBA" w14:textId="77777777" w:rsidR="00BA1D15" w:rsidRPr="00FC4F79" w:rsidRDefault="00BA1D15" w:rsidP="00645630">
            <w:pPr>
              <w:pStyle w:val="ListParagraph"/>
              <w:numPr>
                <w:ilvl w:val="0"/>
                <w:numId w:val="26"/>
              </w:numPr>
              <w:ind w:left="144" w:hanging="144"/>
              <w:rPr>
                <w:rFonts w:cs="Arial"/>
              </w:rPr>
            </w:pPr>
            <w:r>
              <w:rPr>
                <w:rFonts w:cs="Arial"/>
              </w:rPr>
              <w:lastRenderedPageBreak/>
              <w:t>Obtain more funding</w:t>
            </w:r>
          </w:p>
        </w:tc>
      </w:tr>
    </w:tbl>
    <w:p w14:paraId="30A7CC5E" w14:textId="45A22EED" w:rsidR="00BA1D15" w:rsidRDefault="00BA1D15" w:rsidP="003E3275">
      <w:pPr>
        <w:widowControl/>
        <w:rPr>
          <w:rFonts w:cs="Arial"/>
        </w:rPr>
      </w:pPr>
    </w:p>
    <w:p w14:paraId="3BC8467B" w14:textId="77777777" w:rsidR="00BA1D15" w:rsidRPr="00D8667C" w:rsidRDefault="00BA1D15" w:rsidP="003E3275">
      <w:pPr>
        <w:pStyle w:val="Heading4"/>
        <w:widowControl/>
        <w:rPr>
          <w:rFonts w:cs="Arial"/>
        </w:rPr>
      </w:pPr>
      <w:bookmarkStart w:id="57" w:name="_Toc396904083"/>
      <w:r w:rsidRPr="00D8667C">
        <w:rPr>
          <w:rFonts w:cs="Arial"/>
        </w:rPr>
        <w:t>Contenders</w:t>
      </w:r>
      <w:bookmarkEnd w:id="57"/>
    </w:p>
    <w:p w14:paraId="0D44B195" w14:textId="77777777" w:rsidR="00BA1D15" w:rsidRDefault="00BA1D15" w:rsidP="003E3275">
      <w:pPr>
        <w:widowControl/>
        <w:rPr>
          <w:rFonts w:cs="Arial"/>
        </w:rPr>
      </w:pPr>
    </w:p>
    <w:p w14:paraId="1F5D4CE4" w14:textId="6F903AB7" w:rsidR="00BA1D15" w:rsidRDefault="00BA1D15" w:rsidP="003E3275">
      <w:pPr>
        <w:widowControl/>
        <w:rPr>
          <w:rFonts w:cs="Arial"/>
          <w:spacing w:val="-3"/>
        </w:rPr>
      </w:pPr>
      <w:r>
        <w:rPr>
          <w:rFonts w:cs="Arial"/>
          <w:spacing w:val="-3"/>
        </w:rPr>
        <w:t>The Contenders process puts</w:t>
      </w:r>
      <w:r w:rsidRPr="00B35841">
        <w:rPr>
          <w:rFonts w:cs="Arial"/>
          <w:spacing w:val="-3"/>
        </w:rPr>
        <w:t xml:space="preserve"> our top 12 ideas into the Payoff Matrix</w:t>
      </w:r>
      <w:r>
        <w:rPr>
          <w:rFonts w:cs="Arial"/>
          <w:spacing w:val="-3"/>
        </w:rPr>
        <w:t>.</w:t>
      </w:r>
      <w:r w:rsidRPr="00B35841">
        <w:rPr>
          <w:rStyle w:val="EndnoteReference"/>
          <w:rFonts w:cs="Arial"/>
          <w:spacing w:val="-3"/>
        </w:rPr>
        <w:endnoteReference w:id="54"/>
      </w:r>
      <w:r>
        <w:rPr>
          <w:rFonts w:cs="Arial"/>
          <w:spacing w:val="-3"/>
        </w:rPr>
        <w:t xml:space="preserve"> The four quadrants in the chart below separate ideas based </w:t>
      </w:r>
      <w:r w:rsidRPr="00B35841">
        <w:rPr>
          <w:rFonts w:cs="Arial"/>
          <w:spacing w:val="-3"/>
        </w:rPr>
        <w:t>on big or small pay-off and easy or tough to implement.</w:t>
      </w:r>
      <w:r>
        <w:rPr>
          <w:rFonts w:cs="Arial"/>
          <w:spacing w:val="-3"/>
        </w:rPr>
        <w:t xml:space="preserve"> As a result, TimeLine chose six contenders (highlighted). These ideas represent a mix of easy and hard to do, but all are expected to have a big pay-off.</w:t>
      </w:r>
    </w:p>
    <w:p w14:paraId="0B296223" w14:textId="0A1E1AC8" w:rsidR="000A5F77" w:rsidRDefault="000A5F77" w:rsidP="003E3275">
      <w:pPr>
        <w:widowControl/>
        <w:rPr>
          <w:rFonts w:cs="Arial"/>
          <w:spacing w:val="-3"/>
        </w:rPr>
      </w:pPr>
    </w:p>
    <w:tbl>
      <w:tblPr>
        <w:tblStyle w:val="TableGrid"/>
        <w:tblW w:w="9576" w:type="dxa"/>
        <w:tblCellMar>
          <w:left w:w="43" w:type="dxa"/>
          <w:right w:w="43" w:type="dxa"/>
        </w:tblCellMar>
        <w:tblLook w:val="04A0" w:firstRow="1" w:lastRow="0" w:firstColumn="1" w:lastColumn="0" w:noHBand="0" w:noVBand="1"/>
      </w:tblPr>
      <w:tblGrid>
        <w:gridCol w:w="1430"/>
        <w:gridCol w:w="4073"/>
        <w:gridCol w:w="4073"/>
      </w:tblGrid>
      <w:tr w:rsidR="00A908C5" w14:paraId="7ED1F38A" w14:textId="77777777" w:rsidTr="00C44DC1">
        <w:tc>
          <w:tcPr>
            <w:tcW w:w="1430" w:type="dxa"/>
            <w:vMerge w:val="restart"/>
            <w:tcBorders>
              <w:top w:val="nil"/>
              <w:left w:val="nil"/>
            </w:tcBorders>
          </w:tcPr>
          <w:p w14:paraId="122C8F3B" w14:textId="77777777" w:rsidR="00A908C5" w:rsidRDefault="00A908C5" w:rsidP="00C44DC1">
            <w:pPr>
              <w:widowControl/>
              <w:rPr>
                <w:rFonts w:cs="Arial"/>
              </w:rPr>
            </w:pPr>
          </w:p>
        </w:tc>
        <w:tc>
          <w:tcPr>
            <w:tcW w:w="8146" w:type="dxa"/>
            <w:gridSpan w:val="2"/>
            <w:shd w:val="clear" w:color="auto" w:fill="D9D9D9" w:themeFill="background1" w:themeFillShade="D9"/>
            <w:vAlign w:val="center"/>
          </w:tcPr>
          <w:p w14:paraId="527F75AB" w14:textId="77777777" w:rsidR="00A908C5" w:rsidRPr="00D8667C" w:rsidRDefault="00A908C5" w:rsidP="00C44DC1">
            <w:pPr>
              <w:widowControl/>
              <w:jc w:val="center"/>
              <w:rPr>
                <w:rFonts w:cs="Arial"/>
              </w:rPr>
            </w:pPr>
            <w:r w:rsidRPr="00D8667C">
              <w:rPr>
                <w:rFonts w:cs="Arial"/>
              </w:rPr>
              <w:t>Contenders</w:t>
            </w:r>
          </w:p>
        </w:tc>
      </w:tr>
      <w:tr w:rsidR="00A908C5" w14:paraId="6D8E4BE4" w14:textId="77777777" w:rsidTr="007447DE">
        <w:tc>
          <w:tcPr>
            <w:tcW w:w="1430" w:type="dxa"/>
            <w:vMerge/>
            <w:tcBorders>
              <w:left w:val="nil"/>
            </w:tcBorders>
          </w:tcPr>
          <w:p w14:paraId="5778EDD7" w14:textId="77777777" w:rsidR="00A908C5" w:rsidRDefault="00A908C5" w:rsidP="00C44DC1">
            <w:pPr>
              <w:widowControl/>
              <w:rPr>
                <w:rFonts w:cs="Arial"/>
              </w:rPr>
            </w:pPr>
          </w:p>
        </w:tc>
        <w:tc>
          <w:tcPr>
            <w:tcW w:w="4073" w:type="dxa"/>
            <w:shd w:val="clear" w:color="auto" w:fill="D9D9D9" w:themeFill="background1" w:themeFillShade="D9"/>
            <w:vAlign w:val="center"/>
          </w:tcPr>
          <w:p w14:paraId="554942EC" w14:textId="77777777" w:rsidR="00A908C5" w:rsidRDefault="00A908C5" w:rsidP="00C44DC1">
            <w:pPr>
              <w:widowControl/>
              <w:jc w:val="center"/>
              <w:rPr>
                <w:rFonts w:cs="Arial"/>
              </w:rPr>
            </w:pPr>
            <w:r w:rsidRPr="00D8667C">
              <w:rPr>
                <w:rFonts w:cs="Arial"/>
              </w:rPr>
              <w:t>Hard to Do</w:t>
            </w:r>
          </w:p>
        </w:tc>
        <w:tc>
          <w:tcPr>
            <w:tcW w:w="4073" w:type="dxa"/>
            <w:shd w:val="clear" w:color="auto" w:fill="D9D9D9" w:themeFill="background1" w:themeFillShade="D9"/>
            <w:vAlign w:val="center"/>
          </w:tcPr>
          <w:p w14:paraId="76992E33" w14:textId="77777777" w:rsidR="00A908C5" w:rsidRDefault="00A908C5" w:rsidP="00C44DC1">
            <w:pPr>
              <w:widowControl/>
              <w:jc w:val="center"/>
              <w:rPr>
                <w:rFonts w:cs="Arial"/>
              </w:rPr>
            </w:pPr>
            <w:r w:rsidRPr="00D8667C">
              <w:rPr>
                <w:rFonts w:cs="Arial"/>
              </w:rPr>
              <w:t>Easy to Do</w:t>
            </w:r>
          </w:p>
        </w:tc>
      </w:tr>
      <w:tr w:rsidR="00A908C5" w14:paraId="6619C566" w14:textId="77777777" w:rsidTr="007447DE">
        <w:tc>
          <w:tcPr>
            <w:tcW w:w="1430" w:type="dxa"/>
            <w:shd w:val="clear" w:color="auto" w:fill="D9D9D9" w:themeFill="background1" w:themeFillShade="D9"/>
            <w:vAlign w:val="center"/>
          </w:tcPr>
          <w:p w14:paraId="0702634A" w14:textId="77777777" w:rsidR="00A908C5" w:rsidRDefault="00A908C5" w:rsidP="00A908C5">
            <w:pPr>
              <w:widowControl/>
              <w:jc w:val="center"/>
              <w:rPr>
                <w:rFonts w:cs="Arial"/>
              </w:rPr>
            </w:pPr>
            <w:r w:rsidRPr="00D8667C">
              <w:rPr>
                <w:rFonts w:cs="Arial"/>
              </w:rPr>
              <w:t xml:space="preserve">Big </w:t>
            </w:r>
            <w:r w:rsidRPr="00D8667C">
              <w:rPr>
                <w:rFonts w:cs="Arial"/>
              </w:rPr>
              <w:br/>
              <w:t>Pay-off</w:t>
            </w:r>
          </w:p>
        </w:tc>
        <w:tc>
          <w:tcPr>
            <w:tcW w:w="4073" w:type="dxa"/>
          </w:tcPr>
          <w:p w14:paraId="109027A3" w14:textId="77777777" w:rsidR="00A908C5" w:rsidRPr="00740826" w:rsidRDefault="00A908C5" w:rsidP="00645630">
            <w:pPr>
              <w:numPr>
                <w:ilvl w:val="0"/>
                <w:numId w:val="27"/>
              </w:numPr>
              <w:ind w:left="144" w:hanging="144"/>
            </w:pPr>
            <w:r w:rsidRPr="00740826">
              <w:rPr>
                <w:highlight w:val="yellow"/>
              </w:rPr>
              <w:t>A new venue</w:t>
            </w:r>
          </w:p>
          <w:p w14:paraId="054D5FA0" w14:textId="77777777" w:rsidR="00A908C5" w:rsidRPr="00740826" w:rsidRDefault="00A908C5" w:rsidP="00645630">
            <w:pPr>
              <w:numPr>
                <w:ilvl w:val="0"/>
                <w:numId w:val="27"/>
              </w:numPr>
              <w:ind w:left="144" w:hanging="144"/>
            </w:pPr>
            <w:r w:rsidRPr="00740826">
              <w:rPr>
                <w:highlight w:val="yellow"/>
              </w:rPr>
              <w:t>Festival around historical holiday</w:t>
            </w:r>
          </w:p>
          <w:p w14:paraId="045A3493" w14:textId="77777777" w:rsidR="00A908C5" w:rsidRPr="00740826" w:rsidRDefault="00A908C5" w:rsidP="00645630">
            <w:pPr>
              <w:numPr>
                <w:ilvl w:val="0"/>
                <w:numId w:val="27"/>
              </w:numPr>
              <w:ind w:left="144" w:hanging="144"/>
            </w:pPr>
            <w:r w:rsidRPr="00740826">
              <w:rPr>
                <w:highlight w:val="yellow"/>
              </w:rPr>
              <w:t>Increase season offerings</w:t>
            </w:r>
          </w:p>
          <w:p w14:paraId="139FAEC4" w14:textId="77777777" w:rsidR="00A908C5" w:rsidRPr="00740826" w:rsidRDefault="00A908C5" w:rsidP="00645630">
            <w:pPr>
              <w:numPr>
                <w:ilvl w:val="0"/>
                <w:numId w:val="27"/>
              </w:numPr>
              <w:ind w:left="144" w:hanging="144"/>
            </w:pPr>
            <w:r w:rsidRPr="00740826">
              <w:t>Strengthen reputation</w:t>
            </w:r>
          </w:p>
          <w:p w14:paraId="700053FE" w14:textId="77777777" w:rsidR="00A908C5" w:rsidRPr="00740826" w:rsidRDefault="00A908C5" w:rsidP="00645630">
            <w:pPr>
              <w:numPr>
                <w:ilvl w:val="0"/>
                <w:numId w:val="27"/>
              </w:numPr>
              <w:ind w:left="144" w:hanging="144"/>
            </w:pPr>
            <w:r w:rsidRPr="00740826">
              <w:t xml:space="preserve">Partner with other causes </w:t>
            </w:r>
          </w:p>
          <w:p w14:paraId="01A7D24C" w14:textId="57A3195A" w:rsidR="00A908C5" w:rsidRDefault="00A908C5" w:rsidP="00645630">
            <w:pPr>
              <w:numPr>
                <w:ilvl w:val="0"/>
                <w:numId w:val="27"/>
              </w:numPr>
              <w:ind w:left="144" w:hanging="144"/>
              <w:rPr>
                <w:rFonts w:cs="Arial"/>
              </w:rPr>
            </w:pPr>
            <w:r w:rsidRPr="00740826">
              <w:t>Obtain more funding</w:t>
            </w:r>
          </w:p>
        </w:tc>
        <w:tc>
          <w:tcPr>
            <w:tcW w:w="4073" w:type="dxa"/>
          </w:tcPr>
          <w:p w14:paraId="2710890F" w14:textId="77777777" w:rsidR="00A908C5" w:rsidRPr="00740826" w:rsidRDefault="00A908C5" w:rsidP="00645630">
            <w:pPr>
              <w:numPr>
                <w:ilvl w:val="0"/>
                <w:numId w:val="27"/>
              </w:numPr>
              <w:ind w:left="144" w:hanging="144"/>
            </w:pPr>
            <w:r w:rsidRPr="00740826">
              <w:rPr>
                <w:highlight w:val="yellow"/>
              </w:rPr>
              <w:t>Cut unnecessary LOBs</w:t>
            </w:r>
          </w:p>
          <w:p w14:paraId="4066C57D" w14:textId="77777777" w:rsidR="00A908C5" w:rsidRPr="00740826" w:rsidRDefault="00A908C5" w:rsidP="00645630">
            <w:pPr>
              <w:numPr>
                <w:ilvl w:val="0"/>
                <w:numId w:val="27"/>
              </w:numPr>
              <w:ind w:left="144" w:hanging="144"/>
            </w:pPr>
            <w:r w:rsidRPr="00740826">
              <w:rPr>
                <w:highlight w:val="yellow"/>
              </w:rPr>
              <w:t>Student matinees</w:t>
            </w:r>
          </w:p>
          <w:p w14:paraId="41B3195D" w14:textId="77777777" w:rsidR="00A908C5" w:rsidRPr="00740826" w:rsidRDefault="00A908C5" w:rsidP="00645630">
            <w:pPr>
              <w:numPr>
                <w:ilvl w:val="0"/>
                <w:numId w:val="27"/>
              </w:numPr>
              <w:ind w:left="144" w:hanging="144"/>
            </w:pPr>
            <w:r w:rsidRPr="00740826">
              <w:rPr>
                <w:highlight w:val="yellow"/>
              </w:rPr>
              <w:t>Start an administration volunteer</w:t>
            </w:r>
          </w:p>
          <w:p w14:paraId="0EE0CD2B" w14:textId="77777777" w:rsidR="00A908C5" w:rsidRPr="00740826" w:rsidRDefault="00A908C5" w:rsidP="00645630">
            <w:pPr>
              <w:numPr>
                <w:ilvl w:val="0"/>
                <w:numId w:val="27"/>
              </w:numPr>
              <w:ind w:left="144" w:hanging="144"/>
              <w:rPr>
                <w:highlight w:val="yellow"/>
              </w:rPr>
            </w:pPr>
            <w:r w:rsidRPr="00740826">
              <w:rPr>
                <w:highlight w:val="yellow"/>
              </w:rPr>
              <w:t>program</w:t>
            </w:r>
          </w:p>
          <w:p w14:paraId="612BAFEE" w14:textId="77777777" w:rsidR="00A908C5" w:rsidRPr="00740826" w:rsidRDefault="00A908C5" w:rsidP="00645630">
            <w:pPr>
              <w:numPr>
                <w:ilvl w:val="0"/>
                <w:numId w:val="27"/>
              </w:numPr>
              <w:ind w:left="144" w:hanging="144"/>
            </w:pPr>
            <w:r>
              <w:t>Identify</w:t>
            </w:r>
            <w:r w:rsidRPr="00740826">
              <w:t xml:space="preserve"> PR opportunities </w:t>
            </w:r>
          </w:p>
          <w:p w14:paraId="1E3B5ADE" w14:textId="77777777" w:rsidR="00A908C5" w:rsidRDefault="00A908C5" w:rsidP="00A908C5">
            <w:pPr>
              <w:ind w:left="144" w:hanging="144"/>
              <w:rPr>
                <w:rFonts w:cs="Arial"/>
              </w:rPr>
            </w:pPr>
          </w:p>
        </w:tc>
      </w:tr>
      <w:tr w:rsidR="00A908C5" w14:paraId="128C2F52" w14:textId="77777777" w:rsidTr="007447DE">
        <w:tc>
          <w:tcPr>
            <w:tcW w:w="1430" w:type="dxa"/>
            <w:shd w:val="clear" w:color="auto" w:fill="D9D9D9" w:themeFill="background1" w:themeFillShade="D9"/>
            <w:vAlign w:val="center"/>
          </w:tcPr>
          <w:p w14:paraId="05B6BBBA" w14:textId="77777777" w:rsidR="00A908C5" w:rsidRDefault="00A908C5" w:rsidP="00A908C5">
            <w:pPr>
              <w:widowControl/>
              <w:jc w:val="center"/>
              <w:rPr>
                <w:rFonts w:cs="Arial"/>
              </w:rPr>
            </w:pPr>
            <w:r w:rsidRPr="00D8667C">
              <w:rPr>
                <w:rFonts w:cs="Arial"/>
              </w:rPr>
              <w:t>Little</w:t>
            </w:r>
            <w:r w:rsidRPr="00D8667C">
              <w:rPr>
                <w:rFonts w:cs="Arial"/>
              </w:rPr>
              <w:br/>
              <w:t>Pay-off</w:t>
            </w:r>
          </w:p>
        </w:tc>
        <w:tc>
          <w:tcPr>
            <w:tcW w:w="4073" w:type="dxa"/>
          </w:tcPr>
          <w:p w14:paraId="4E4C8C50" w14:textId="640917F9" w:rsidR="00A908C5" w:rsidRDefault="00A908C5" w:rsidP="00645630">
            <w:pPr>
              <w:numPr>
                <w:ilvl w:val="0"/>
                <w:numId w:val="27"/>
              </w:numPr>
              <w:ind w:left="144" w:hanging="144"/>
              <w:rPr>
                <w:rFonts w:cs="Arial"/>
              </w:rPr>
            </w:pPr>
            <w:r>
              <w:t>None</w:t>
            </w:r>
          </w:p>
        </w:tc>
        <w:tc>
          <w:tcPr>
            <w:tcW w:w="4073" w:type="dxa"/>
          </w:tcPr>
          <w:p w14:paraId="4BE9957B" w14:textId="77777777" w:rsidR="00A908C5" w:rsidRDefault="00A908C5" w:rsidP="00645630">
            <w:pPr>
              <w:numPr>
                <w:ilvl w:val="0"/>
                <w:numId w:val="27"/>
              </w:numPr>
              <w:ind w:left="144" w:hanging="144"/>
            </w:pPr>
            <w:r w:rsidRPr="00AB4FC4">
              <w:t xml:space="preserve">Late night historical satire </w:t>
            </w:r>
          </w:p>
          <w:p w14:paraId="69AFA650" w14:textId="5B186A58" w:rsidR="00A908C5" w:rsidRDefault="00A908C5" w:rsidP="00645630">
            <w:pPr>
              <w:numPr>
                <w:ilvl w:val="0"/>
                <w:numId w:val="27"/>
              </w:numPr>
              <w:ind w:left="144" w:hanging="144"/>
              <w:rPr>
                <w:rFonts w:cs="Arial"/>
              </w:rPr>
            </w:pPr>
            <w:r>
              <w:t>Work with the city to become part of the citywide cultural plan</w:t>
            </w:r>
          </w:p>
        </w:tc>
      </w:tr>
    </w:tbl>
    <w:p w14:paraId="7D2C4250" w14:textId="77777777" w:rsidR="00BA1D15" w:rsidRDefault="00BA1D15" w:rsidP="003E3275">
      <w:pPr>
        <w:pStyle w:val="Heading3"/>
        <w:widowControl/>
        <w:rPr>
          <w:rFonts w:cs="Arial"/>
        </w:rPr>
      </w:pPr>
      <w:bookmarkStart w:id="58" w:name="_Toc396904085"/>
    </w:p>
    <w:p w14:paraId="25F8EF53" w14:textId="77777777" w:rsidR="00BA1D15" w:rsidRDefault="00BA1D15" w:rsidP="003E3275">
      <w:pPr>
        <w:pStyle w:val="Heading4"/>
        <w:widowControl/>
        <w:rPr>
          <w:rFonts w:cs="Arial"/>
        </w:rPr>
      </w:pPr>
      <w:r w:rsidRPr="00D8667C">
        <w:rPr>
          <w:rFonts w:cs="Arial"/>
        </w:rPr>
        <w:t>Finalists</w:t>
      </w:r>
    </w:p>
    <w:p w14:paraId="5A020B28" w14:textId="77777777" w:rsidR="00BA1D15" w:rsidRDefault="00BA1D15" w:rsidP="003E3275">
      <w:pPr>
        <w:widowControl/>
      </w:pPr>
    </w:p>
    <w:p w14:paraId="1B72ECBA" w14:textId="77777777" w:rsidR="00BA1D15" w:rsidRPr="00246ED8" w:rsidRDefault="00BA1D15" w:rsidP="003E3275">
      <w:pPr>
        <w:widowControl/>
        <w:rPr>
          <w:rFonts w:cs="Arial"/>
          <w:spacing w:val="-3"/>
        </w:rPr>
      </w:pPr>
      <w:r>
        <w:rPr>
          <w:rFonts w:cs="Arial"/>
          <w:spacing w:val="-3"/>
        </w:rPr>
        <w:t>T</w:t>
      </w:r>
      <w:r w:rsidRPr="00246ED8">
        <w:rPr>
          <w:rFonts w:cs="Arial"/>
          <w:spacing w:val="-3"/>
        </w:rPr>
        <w:t>o</w:t>
      </w:r>
      <w:r>
        <w:rPr>
          <w:rFonts w:cs="Arial"/>
          <w:spacing w:val="-3"/>
        </w:rPr>
        <w:t xml:space="preserve"> select six finalists, I have narrowed down the contenders and selected only ones expected to deliver a big pay-off. Reaching beyond intuition, I used the Weighted Decision Matrix</w:t>
      </w:r>
      <w:r>
        <w:rPr>
          <w:rStyle w:val="EndnoteReference"/>
          <w:rFonts w:cs="Arial"/>
          <w:spacing w:val="-3"/>
        </w:rPr>
        <w:endnoteReference w:id="55"/>
      </w:r>
      <w:r>
        <w:rPr>
          <w:rFonts w:cs="Arial"/>
          <w:spacing w:val="-3"/>
        </w:rPr>
        <w:t xml:space="preserve"> to measure the finalists against a criterion that’s important to TimeLine. </w:t>
      </w:r>
    </w:p>
    <w:p w14:paraId="22F06454" w14:textId="77777777" w:rsidR="00BA1D15" w:rsidRDefault="00BA1D15" w:rsidP="003E3275">
      <w:pPr>
        <w:widowControl/>
      </w:pPr>
    </w:p>
    <w:tbl>
      <w:tblPr>
        <w:tblW w:w="9888" w:type="dxa"/>
        <w:jc w:val="center"/>
        <w:tblLayout w:type="fixed"/>
        <w:tblCellMar>
          <w:left w:w="0" w:type="dxa"/>
          <w:right w:w="0" w:type="dxa"/>
        </w:tblCellMar>
        <w:tblLook w:val="04A0" w:firstRow="1" w:lastRow="0" w:firstColumn="1" w:lastColumn="0" w:noHBand="0" w:noVBand="1"/>
      </w:tblPr>
      <w:tblGrid>
        <w:gridCol w:w="3504"/>
        <w:gridCol w:w="270"/>
        <w:gridCol w:w="1019"/>
        <w:gridCol w:w="1019"/>
        <w:gridCol w:w="1019"/>
        <w:gridCol w:w="1019"/>
        <w:gridCol w:w="1019"/>
        <w:gridCol w:w="1019"/>
      </w:tblGrid>
      <w:tr w:rsidR="005D7E28" w:rsidRPr="00D8667C" w14:paraId="38447829" w14:textId="77777777" w:rsidTr="003E3275">
        <w:trPr>
          <w:cantSplit/>
          <w:trHeight w:val="249"/>
          <w:tblHeader/>
          <w:jc w:val="center"/>
        </w:trPr>
        <w:tc>
          <w:tcPr>
            <w:tcW w:w="3504" w:type="dxa"/>
            <w:tcBorders>
              <w:bottom w:val="single" w:sz="4" w:space="0" w:color="auto"/>
            </w:tcBorders>
            <w:shd w:val="clear" w:color="auto" w:fill="auto"/>
            <w:noWrap/>
            <w:vAlign w:val="center"/>
          </w:tcPr>
          <w:p w14:paraId="7B45AC4D" w14:textId="77777777" w:rsidR="00BA1D15" w:rsidRPr="00D8667C" w:rsidRDefault="00BA1D15" w:rsidP="003E3275">
            <w:pPr>
              <w:widowControl/>
              <w:jc w:val="center"/>
              <w:rPr>
                <w:rFonts w:cs="Arial"/>
              </w:rPr>
            </w:pPr>
          </w:p>
        </w:tc>
        <w:tc>
          <w:tcPr>
            <w:tcW w:w="270" w:type="dxa"/>
            <w:tcBorders>
              <w:bottom w:val="single" w:sz="4" w:space="0" w:color="auto"/>
              <w:right w:val="single" w:sz="4" w:space="0" w:color="auto"/>
            </w:tcBorders>
            <w:shd w:val="clear" w:color="auto" w:fill="auto"/>
            <w:vAlign w:val="center"/>
          </w:tcPr>
          <w:p w14:paraId="3AEFF23F" w14:textId="77777777" w:rsidR="00BA1D15" w:rsidRPr="00D8667C" w:rsidRDefault="00BA1D15" w:rsidP="003E3275">
            <w:pPr>
              <w:widowControl/>
              <w:jc w:val="center"/>
              <w:rPr>
                <w:rFonts w:cs="Arial"/>
              </w:rPr>
            </w:pPr>
          </w:p>
        </w:tc>
        <w:tc>
          <w:tcPr>
            <w:tcW w:w="6114" w:type="dxa"/>
            <w:gridSpan w:val="6"/>
            <w:tcBorders>
              <w:top w:val="single" w:sz="4" w:space="0" w:color="auto"/>
              <w:left w:val="nil"/>
              <w:bottom w:val="single" w:sz="4" w:space="0" w:color="auto"/>
              <w:right w:val="single" w:sz="4" w:space="0" w:color="auto"/>
            </w:tcBorders>
            <w:shd w:val="clear" w:color="auto" w:fill="D9D9D9"/>
            <w:noWrap/>
            <w:vAlign w:val="center"/>
          </w:tcPr>
          <w:p w14:paraId="222D207F" w14:textId="77777777" w:rsidR="00BA1D15" w:rsidRPr="00D8667C" w:rsidRDefault="00BA1D15" w:rsidP="003E3275">
            <w:pPr>
              <w:widowControl/>
              <w:jc w:val="center"/>
              <w:rPr>
                <w:rFonts w:cs="Arial"/>
              </w:rPr>
            </w:pPr>
            <w:r w:rsidRPr="00D8667C">
              <w:rPr>
                <w:rFonts w:cs="Arial"/>
              </w:rPr>
              <w:t>Finalists</w:t>
            </w:r>
          </w:p>
        </w:tc>
      </w:tr>
      <w:tr w:rsidR="003E3275" w:rsidRPr="00D8667C" w14:paraId="655A2DEB" w14:textId="77777777" w:rsidTr="003E3275">
        <w:trPr>
          <w:cantSplit/>
          <w:trHeight w:val="54"/>
          <w:tblHeader/>
          <w:jc w:val="center"/>
        </w:trPr>
        <w:tc>
          <w:tcPr>
            <w:tcW w:w="3504" w:type="dxa"/>
            <w:tcBorders>
              <w:top w:val="single" w:sz="4" w:space="0" w:color="auto"/>
              <w:left w:val="single" w:sz="4" w:space="0" w:color="auto"/>
              <w:bottom w:val="single" w:sz="4" w:space="0" w:color="auto"/>
              <w:right w:val="single" w:sz="4" w:space="0" w:color="auto"/>
            </w:tcBorders>
            <w:shd w:val="clear" w:color="000000" w:fill="D9D9D9"/>
            <w:noWrap/>
            <w:vAlign w:val="center"/>
          </w:tcPr>
          <w:p w14:paraId="35C2966F" w14:textId="77777777" w:rsidR="00BA1D15" w:rsidRPr="00D8667C" w:rsidRDefault="00BA1D15" w:rsidP="003E3275">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vAlign w:val="center"/>
          </w:tcPr>
          <w:p w14:paraId="0511FC7D" w14:textId="77777777" w:rsidR="00BA1D15" w:rsidRPr="00D8667C" w:rsidRDefault="00BA1D15" w:rsidP="003E3275">
            <w:pPr>
              <w:widowControl/>
              <w:jc w:val="center"/>
              <w:rPr>
                <w:rFonts w:cs="Arial"/>
              </w:rPr>
            </w:pPr>
            <w:r w:rsidRPr="00D8667C">
              <w:rPr>
                <w:rFonts w:cs="Arial"/>
              </w:rPr>
              <w:t>WT</w:t>
            </w:r>
          </w:p>
        </w:tc>
        <w:tc>
          <w:tcPr>
            <w:tcW w:w="1019" w:type="dxa"/>
            <w:tcBorders>
              <w:top w:val="single" w:sz="4" w:space="0" w:color="auto"/>
              <w:left w:val="nil"/>
              <w:bottom w:val="single" w:sz="4" w:space="0" w:color="auto"/>
              <w:right w:val="single" w:sz="4" w:space="0" w:color="auto"/>
            </w:tcBorders>
            <w:shd w:val="clear" w:color="auto" w:fill="auto"/>
            <w:noWrap/>
            <w:vAlign w:val="center"/>
          </w:tcPr>
          <w:p w14:paraId="1E100AEC" w14:textId="77777777" w:rsidR="00BA1D15" w:rsidRPr="00426E84" w:rsidRDefault="00BA1D15" w:rsidP="003E3275">
            <w:pPr>
              <w:widowControl/>
              <w:jc w:val="center"/>
              <w:rPr>
                <w:rFonts w:cs="Arial"/>
                <w:sz w:val="20"/>
                <w:szCs w:val="20"/>
              </w:rPr>
            </w:pPr>
            <w:r w:rsidRPr="00426E84">
              <w:rPr>
                <w:rFonts w:cs="Arial"/>
                <w:sz w:val="20"/>
                <w:szCs w:val="20"/>
              </w:rPr>
              <w:t>A New Home</w:t>
            </w:r>
          </w:p>
        </w:tc>
        <w:tc>
          <w:tcPr>
            <w:tcW w:w="1019" w:type="dxa"/>
            <w:tcBorders>
              <w:top w:val="single" w:sz="4" w:space="0" w:color="auto"/>
              <w:left w:val="nil"/>
              <w:bottom w:val="single" w:sz="4" w:space="0" w:color="auto"/>
              <w:right w:val="single" w:sz="4" w:space="0" w:color="auto"/>
            </w:tcBorders>
            <w:shd w:val="clear" w:color="auto" w:fill="auto"/>
            <w:noWrap/>
          </w:tcPr>
          <w:p w14:paraId="687FCC75" w14:textId="77777777" w:rsidR="00BA1D15" w:rsidRPr="00426E84" w:rsidRDefault="00BA1D15" w:rsidP="003E3275">
            <w:pPr>
              <w:widowControl/>
              <w:jc w:val="center"/>
              <w:rPr>
                <w:rFonts w:cs="Arial"/>
                <w:sz w:val="20"/>
                <w:szCs w:val="20"/>
              </w:rPr>
            </w:pPr>
          </w:p>
          <w:p w14:paraId="09D3A4B6" w14:textId="77777777" w:rsidR="00BA1D15" w:rsidRPr="00426E84" w:rsidRDefault="00BA1D15" w:rsidP="003E3275">
            <w:pPr>
              <w:widowControl/>
              <w:jc w:val="center"/>
              <w:rPr>
                <w:rFonts w:cs="Arial"/>
                <w:sz w:val="20"/>
                <w:szCs w:val="20"/>
              </w:rPr>
            </w:pPr>
            <w:r w:rsidRPr="00426E84">
              <w:rPr>
                <w:rFonts w:cs="Arial"/>
                <w:sz w:val="20"/>
                <w:szCs w:val="20"/>
              </w:rPr>
              <w:t>Student Matinees</w:t>
            </w:r>
          </w:p>
        </w:tc>
        <w:tc>
          <w:tcPr>
            <w:tcW w:w="1019" w:type="dxa"/>
            <w:tcBorders>
              <w:top w:val="single" w:sz="4" w:space="0" w:color="auto"/>
              <w:left w:val="nil"/>
              <w:bottom w:val="single" w:sz="4" w:space="0" w:color="auto"/>
              <w:right w:val="single" w:sz="4" w:space="0" w:color="auto"/>
            </w:tcBorders>
            <w:shd w:val="clear" w:color="auto" w:fill="auto"/>
            <w:noWrap/>
            <w:vAlign w:val="center"/>
          </w:tcPr>
          <w:p w14:paraId="1762856E" w14:textId="0A6EBAD8" w:rsidR="00BA1D15" w:rsidRPr="00426E84" w:rsidRDefault="00BA1D15" w:rsidP="003E3275">
            <w:pPr>
              <w:widowControl/>
              <w:jc w:val="center"/>
              <w:rPr>
                <w:rFonts w:cs="Arial"/>
                <w:sz w:val="20"/>
                <w:szCs w:val="20"/>
              </w:rPr>
            </w:pPr>
            <w:r w:rsidRPr="00426E84">
              <w:rPr>
                <w:rFonts w:cs="Arial"/>
                <w:sz w:val="20"/>
                <w:szCs w:val="20"/>
              </w:rPr>
              <w:t>Increase</w:t>
            </w:r>
          </w:p>
          <w:p w14:paraId="39A57FFD" w14:textId="6E74E793" w:rsidR="00BA1D15" w:rsidRPr="00426E84" w:rsidRDefault="00BA1D15" w:rsidP="003E3275">
            <w:pPr>
              <w:widowControl/>
              <w:jc w:val="center"/>
              <w:rPr>
                <w:rFonts w:cs="Arial"/>
                <w:sz w:val="20"/>
                <w:szCs w:val="20"/>
              </w:rPr>
            </w:pPr>
            <w:r w:rsidRPr="00426E84">
              <w:rPr>
                <w:rFonts w:cs="Arial"/>
                <w:sz w:val="20"/>
                <w:szCs w:val="20"/>
              </w:rPr>
              <w:t>PR</w:t>
            </w:r>
          </w:p>
        </w:tc>
        <w:tc>
          <w:tcPr>
            <w:tcW w:w="1019" w:type="dxa"/>
            <w:tcBorders>
              <w:top w:val="single" w:sz="4" w:space="0" w:color="auto"/>
              <w:left w:val="nil"/>
              <w:bottom w:val="single" w:sz="4" w:space="0" w:color="auto"/>
              <w:right w:val="single" w:sz="4" w:space="0" w:color="auto"/>
            </w:tcBorders>
            <w:shd w:val="clear" w:color="auto" w:fill="auto"/>
            <w:noWrap/>
            <w:vAlign w:val="center"/>
          </w:tcPr>
          <w:p w14:paraId="1D2BDB23" w14:textId="77777777" w:rsidR="00BA1D15" w:rsidRPr="00426E84" w:rsidRDefault="00BA1D15" w:rsidP="003E3275">
            <w:pPr>
              <w:widowControl/>
              <w:jc w:val="center"/>
              <w:rPr>
                <w:rFonts w:cs="Arial"/>
                <w:sz w:val="20"/>
                <w:szCs w:val="20"/>
              </w:rPr>
            </w:pPr>
            <w:r w:rsidRPr="00426E84">
              <w:rPr>
                <w:rFonts w:cs="Arial"/>
                <w:sz w:val="20"/>
                <w:szCs w:val="20"/>
              </w:rPr>
              <w:t>Cut Unnecessary LOBs</w:t>
            </w:r>
          </w:p>
        </w:tc>
        <w:tc>
          <w:tcPr>
            <w:tcW w:w="1019" w:type="dxa"/>
            <w:tcBorders>
              <w:top w:val="single" w:sz="4" w:space="0" w:color="auto"/>
              <w:left w:val="nil"/>
              <w:bottom w:val="single" w:sz="4" w:space="0" w:color="auto"/>
              <w:right w:val="nil"/>
            </w:tcBorders>
            <w:shd w:val="clear" w:color="auto" w:fill="auto"/>
            <w:noWrap/>
            <w:vAlign w:val="center"/>
          </w:tcPr>
          <w:p w14:paraId="36829978" w14:textId="77777777" w:rsidR="00BA1D15" w:rsidRPr="00426E84" w:rsidRDefault="00BA1D15" w:rsidP="003E3275">
            <w:pPr>
              <w:widowControl/>
              <w:jc w:val="center"/>
              <w:rPr>
                <w:rFonts w:cs="Arial"/>
                <w:sz w:val="20"/>
                <w:szCs w:val="20"/>
              </w:rPr>
            </w:pPr>
            <w:r w:rsidRPr="00426E84">
              <w:rPr>
                <w:rFonts w:cs="Arial"/>
                <w:sz w:val="20"/>
                <w:szCs w:val="20"/>
              </w:rPr>
              <w:t>Admin. Volunteer Program</w:t>
            </w:r>
          </w:p>
        </w:tc>
        <w:tc>
          <w:tcPr>
            <w:tcW w:w="10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465C92" w14:textId="77777777" w:rsidR="00BA1D15" w:rsidRPr="00426E84" w:rsidRDefault="00BA1D15" w:rsidP="003E3275">
            <w:pPr>
              <w:widowControl/>
              <w:jc w:val="center"/>
              <w:rPr>
                <w:rFonts w:cs="Arial"/>
                <w:sz w:val="20"/>
                <w:szCs w:val="20"/>
              </w:rPr>
            </w:pPr>
            <w:r w:rsidRPr="00426E84">
              <w:rPr>
                <w:rFonts w:cs="Arial"/>
                <w:sz w:val="20"/>
                <w:szCs w:val="20"/>
              </w:rPr>
              <w:t>Festival Around a Historical Holiday</w:t>
            </w:r>
          </w:p>
        </w:tc>
      </w:tr>
      <w:tr w:rsidR="003E3275" w:rsidRPr="00D8667C" w14:paraId="4A591439" w14:textId="77777777" w:rsidTr="003E3275">
        <w:trPr>
          <w:trHeight w:val="275"/>
          <w:jc w:val="center"/>
        </w:trPr>
        <w:tc>
          <w:tcPr>
            <w:tcW w:w="3504" w:type="dxa"/>
            <w:tcBorders>
              <w:top w:val="single" w:sz="4" w:space="0" w:color="auto"/>
              <w:left w:val="single" w:sz="4" w:space="0" w:color="auto"/>
              <w:bottom w:val="single" w:sz="4" w:space="0" w:color="auto"/>
              <w:right w:val="single" w:sz="4" w:space="0" w:color="auto"/>
            </w:tcBorders>
            <w:shd w:val="clear" w:color="auto" w:fill="auto"/>
            <w:noWrap/>
          </w:tcPr>
          <w:p w14:paraId="4FA08B41" w14:textId="35E41B68" w:rsidR="00BA1D15" w:rsidRPr="00D8667C" w:rsidRDefault="00BA1D15" w:rsidP="003E3275">
            <w:pPr>
              <w:widowControl/>
              <w:rPr>
                <w:rFonts w:cs="Arial"/>
              </w:rPr>
            </w:pPr>
            <w:r w:rsidRPr="00D8667C">
              <w:rPr>
                <w:rFonts w:cs="Arial"/>
              </w:rPr>
              <w:t xml:space="preserve">Plays to </w:t>
            </w:r>
            <w:r w:rsidR="003E3275">
              <w:rPr>
                <w:rFonts w:cs="Arial"/>
              </w:rPr>
              <w:t>competitive advantages</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5D0B1241" w14:textId="77777777" w:rsidR="00BA1D15" w:rsidRPr="00D8667C" w:rsidRDefault="00BA1D15" w:rsidP="003E3275">
            <w:pPr>
              <w:widowControl/>
              <w:jc w:val="center"/>
              <w:rPr>
                <w:rFonts w:cs="Arial"/>
              </w:rPr>
            </w:pPr>
            <w:r>
              <w:rPr>
                <w:rFonts w:cs="Arial"/>
              </w:rPr>
              <w:t>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CC8390F" w14:textId="77777777" w:rsidR="00BA1D15" w:rsidRDefault="00BA1D15" w:rsidP="003E3275">
            <w:pPr>
              <w:widowControl/>
              <w:jc w:val="center"/>
              <w:rPr>
                <w:rFonts w:cs="Arial"/>
              </w:rPr>
            </w:pPr>
            <w:r>
              <w:rPr>
                <w:rFonts w:cs="Arial"/>
              </w:rPr>
              <w:t>20</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841A812" w14:textId="77777777" w:rsidR="00BA1D15" w:rsidRDefault="00BA1D15" w:rsidP="003E3275">
            <w:pPr>
              <w:widowControl/>
              <w:jc w:val="center"/>
              <w:rPr>
                <w:rFonts w:cs="Arial"/>
              </w:rPr>
            </w:pPr>
            <w:r>
              <w:rPr>
                <w:rFonts w:cs="Arial"/>
              </w:rPr>
              <w:t>1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9D9C084" w14:textId="77777777" w:rsidR="00BA1D15" w:rsidRDefault="00BA1D15" w:rsidP="003E3275">
            <w:pPr>
              <w:widowControl/>
              <w:jc w:val="center"/>
              <w:rPr>
                <w:rFonts w:cs="Arial"/>
              </w:rPr>
            </w:pPr>
            <w:r>
              <w:rPr>
                <w:rFonts w:cs="Arial"/>
              </w:rPr>
              <w:t>1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1BB32BE" w14:textId="77777777" w:rsidR="00BA1D15" w:rsidRDefault="00BA1D15" w:rsidP="003E3275">
            <w:pPr>
              <w:widowControl/>
              <w:jc w:val="center"/>
              <w:rPr>
                <w:rFonts w:cs="Arial"/>
              </w:rPr>
            </w:pPr>
            <w:r>
              <w:rPr>
                <w:rFonts w:cs="Arial"/>
              </w:rPr>
              <w:t>2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5964BA3" w14:textId="77777777" w:rsidR="00BA1D15" w:rsidRDefault="00BA1D15" w:rsidP="003E3275">
            <w:pPr>
              <w:widowControl/>
              <w:jc w:val="center"/>
              <w:rPr>
                <w:rFonts w:cs="Arial"/>
              </w:rPr>
            </w:pPr>
            <w:r>
              <w:rPr>
                <w:rFonts w:cs="Arial"/>
              </w:rPr>
              <w:t>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1E070EC" w14:textId="77777777" w:rsidR="00BA1D15" w:rsidRDefault="00BA1D15" w:rsidP="003E3275">
            <w:pPr>
              <w:widowControl/>
              <w:jc w:val="center"/>
              <w:rPr>
                <w:rFonts w:cs="Arial"/>
                <w:b/>
              </w:rPr>
            </w:pPr>
            <w:r>
              <w:rPr>
                <w:rFonts w:cs="Arial"/>
              </w:rPr>
              <w:t>25</w:t>
            </w:r>
          </w:p>
        </w:tc>
      </w:tr>
      <w:tr w:rsidR="003E3275" w:rsidRPr="00D8667C" w14:paraId="349B24A5" w14:textId="77777777" w:rsidTr="003E3275">
        <w:trPr>
          <w:trHeight w:val="50"/>
          <w:jc w:val="center"/>
        </w:trPr>
        <w:tc>
          <w:tcPr>
            <w:tcW w:w="3504" w:type="dxa"/>
            <w:tcBorders>
              <w:top w:val="single" w:sz="4" w:space="0" w:color="auto"/>
              <w:left w:val="single" w:sz="4" w:space="0" w:color="auto"/>
              <w:bottom w:val="single" w:sz="4" w:space="0" w:color="auto"/>
              <w:right w:val="single" w:sz="4" w:space="0" w:color="auto"/>
            </w:tcBorders>
            <w:shd w:val="clear" w:color="auto" w:fill="auto"/>
            <w:noWrap/>
          </w:tcPr>
          <w:p w14:paraId="56699B0F" w14:textId="77777777" w:rsidR="00BA1D15" w:rsidRPr="00D8667C" w:rsidRDefault="00BA1D15" w:rsidP="003E3275">
            <w:pPr>
              <w:widowControl/>
              <w:rPr>
                <w:rFonts w:cs="Arial"/>
              </w:rPr>
            </w:pPr>
            <w:r w:rsidRPr="00D8667C">
              <w:rPr>
                <w:rFonts w:cs="Arial"/>
              </w:rPr>
              <w:t>Brings Vision Statement to lif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2C6E6BD0" w14:textId="77777777" w:rsidR="00BA1D15" w:rsidRPr="00D8667C" w:rsidRDefault="00BA1D15" w:rsidP="003E3275">
            <w:pPr>
              <w:widowControl/>
              <w:jc w:val="center"/>
              <w:rPr>
                <w:rFonts w:cs="Arial"/>
              </w:rPr>
            </w:pPr>
            <w:r>
              <w:rPr>
                <w:rFonts w:cs="Arial"/>
              </w:rPr>
              <w:t>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232ACA7A" w14:textId="77777777" w:rsidR="00BA1D15" w:rsidRDefault="00BA1D15" w:rsidP="003E3275">
            <w:pPr>
              <w:widowControl/>
              <w:jc w:val="center"/>
              <w:rPr>
                <w:rFonts w:cs="Arial"/>
              </w:rPr>
            </w:pPr>
            <w:r>
              <w:rPr>
                <w:rFonts w:cs="Arial"/>
              </w:rPr>
              <w:t>2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BA681D6" w14:textId="77777777" w:rsidR="00BA1D15" w:rsidRDefault="00BA1D15" w:rsidP="003E3275">
            <w:pPr>
              <w:widowControl/>
              <w:jc w:val="center"/>
              <w:rPr>
                <w:rFonts w:cs="Arial"/>
              </w:rPr>
            </w:pPr>
            <w:r>
              <w:rPr>
                <w:rFonts w:cs="Arial"/>
              </w:rPr>
              <w:t>2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DCFCE92" w14:textId="77777777" w:rsidR="00BA1D15" w:rsidRDefault="00BA1D15" w:rsidP="003E3275">
            <w:pPr>
              <w:widowControl/>
              <w:jc w:val="center"/>
              <w:rPr>
                <w:rFonts w:cs="Arial"/>
              </w:rPr>
            </w:pPr>
            <w:r>
              <w:rPr>
                <w:rFonts w:cs="Arial"/>
              </w:rPr>
              <w:t>2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2834C375" w14:textId="77777777" w:rsidR="00BA1D15" w:rsidRDefault="00BA1D15" w:rsidP="003E3275">
            <w:pPr>
              <w:widowControl/>
              <w:jc w:val="center"/>
              <w:rPr>
                <w:rFonts w:cs="Arial"/>
              </w:rPr>
            </w:pPr>
            <w:r>
              <w:rPr>
                <w:rFonts w:cs="Arial"/>
              </w:rPr>
              <w:t>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B3B2245" w14:textId="77777777" w:rsidR="00BA1D15" w:rsidRDefault="00BA1D15" w:rsidP="003E3275">
            <w:pPr>
              <w:widowControl/>
              <w:jc w:val="center"/>
              <w:rPr>
                <w:rFonts w:cs="Arial"/>
              </w:rPr>
            </w:pPr>
            <w:r>
              <w:rPr>
                <w:rFonts w:cs="Arial"/>
              </w:rPr>
              <w:t>10</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69E5E78" w14:textId="77777777" w:rsidR="00BA1D15" w:rsidRDefault="00BA1D15" w:rsidP="003E3275">
            <w:pPr>
              <w:widowControl/>
              <w:jc w:val="center"/>
              <w:rPr>
                <w:rFonts w:cs="Arial"/>
              </w:rPr>
            </w:pPr>
            <w:r>
              <w:rPr>
                <w:rFonts w:cs="Arial"/>
              </w:rPr>
              <w:t>25</w:t>
            </w:r>
          </w:p>
        </w:tc>
      </w:tr>
      <w:tr w:rsidR="003E3275" w:rsidRPr="00D8667C" w14:paraId="1DB03527" w14:textId="77777777" w:rsidTr="003E3275">
        <w:trPr>
          <w:trHeight w:val="50"/>
          <w:jc w:val="center"/>
        </w:trPr>
        <w:tc>
          <w:tcPr>
            <w:tcW w:w="3504" w:type="dxa"/>
            <w:tcBorders>
              <w:top w:val="single" w:sz="4" w:space="0" w:color="auto"/>
              <w:left w:val="single" w:sz="4" w:space="0" w:color="auto"/>
              <w:bottom w:val="single" w:sz="4" w:space="0" w:color="auto"/>
              <w:right w:val="single" w:sz="4" w:space="0" w:color="auto"/>
            </w:tcBorders>
            <w:shd w:val="clear" w:color="auto" w:fill="auto"/>
            <w:noWrap/>
          </w:tcPr>
          <w:p w14:paraId="3ED99BF1" w14:textId="77777777" w:rsidR="00BA1D15" w:rsidRPr="00D8667C" w:rsidRDefault="00BA1D15" w:rsidP="003E3275">
            <w:pPr>
              <w:widowControl/>
              <w:rPr>
                <w:rFonts w:cs="Arial"/>
              </w:rPr>
            </w:pPr>
            <w:r>
              <w:rPr>
                <w:rFonts w:cs="Arial"/>
              </w:rPr>
              <w:t>Mission fit</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3D4049C3" w14:textId="77777777" w:rsidR="00BA1D15" w:rsidRPr="00D8667C" w:rsidRDefault="00BA1D15" w:rsidP="003E3275">
            <w:pPr>
              <w:widowControl/>
              <w:jc w:val="center"/>
              <w:rPr>
                <w:rFonts w:cs="Arial"/>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665A962E" w14:textId="77777777" w:rsidR="00BA1D15" w:rsidRDefault="00BA1D15" w:rsidP="003E3275">
            <w:pPr>
              <w:widowControl/>
              <w:jc w:val="center"/>
              <w:rPr>
                <w:rFonts w:cs="Arial"/>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C404278" w14:textId="77777777" w:rsidR="00BA1D15" w:rsidRDefault="00BA1D15" w:rsidP="003E3275">
            <w:pPr>
              <w:widowControl/>
              <w:jc w:val="center"/>
              <w:rPr>
                <w:rFonts w:cs="Arial"/>
                <w:b/>
              </w:rPr>
            </w:pPr>
            <w:r>
              <w:rPr>
                <w:rFonts w:cs="Arial"/>
              </w:rPr>
              <w:t>20</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842D4AE" w14:textId="77777777" w:rsidR="00BA1D15" w:rsidRDefault="00BA1D15" w:rsidP="003E3275">
            <w:pPr>
              <w:widowControl/>
              <w:jc w:val="center"/>
              <w:rPr>
                <w:rFonts w:cs="Arial"/>
                <w:b/>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6E5DDF2" w14:textId="77777777" w:rsidR="00BA1D15" w:rsidRDefault="00BA1D15" w:rsidP="003E3275">
            <w:pPr>
              <w:widowControl/>
              <w:jc w:val="center"/>
              <w:rPr>
                <w:rFonts w:cs="Arial"/>
                <w:b/>
              </w:rPr>
            </w:pPr>
            <w:r>
              <w:rPr>
                <w:rFonts w:cs="Arial"/>
              </w:rPr>
              <w:t>12</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B805260" w14:textId="77777777" w:rsidR="00BA1D15" w:rsidRDefault="00BA1D15" w:rsidP="003E3275">
            <w:pPr>
              <w:widowControl/>
              <w:jc w:val="center"/>
              <w:rPr>
                <w:rFonts w:cs="Arial"/>
                <w:b/>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44E4EEF6" w14:textId="77777777" w:rsidR="00BA1D15" w:rsidRDefault="00BA1D15" w:rsidP="003E3275">
            <w:pPr>
              <w:widowControl/>
              <w:jc w:val="center"/>
              <w:rPr>
                <w:rFonts w:cs="Arial"/>
                <w:b/>
              </w:rPr>
            </w:pPr>
            <w:r>
              <w:rPr>
                <w:rFonts w:cs="Arial"/>
              </w:rPr>
              <w:t>20</w:t>
            </w:r>
          </w:p>
        </w:tc>
      </w:tr>
      <w:tr w:rsidR="003E3275" w:rsidRPr="00D8667C" w14:paraId="470589F3" w14:textId="77777777" w:rsidTr="003E3275">
        <w:trPr>
          <w:trHeight w:val="275"/>
          <w:jc w:val="center"/>
        </w:trPr>
        <w:tc>
          <w:tcPr>
            <w:tcW w:w="3504" w:type="dxa"/>
            <w:tcBorders>
              <w:top w:val="single" w:sz="4" w:space="0" w:color="auto"/>
              <w:left w:val="single" w:sz="4" w:space="0" w:color="auto"/>
              <w:bottom w:val="single" w:sz="4" w:space="0" w:color="auto"/>
              <w:right w:val="single" w:sz="4" w:space="0" w:color="auto"/>
            </w:tcBorders>
            <w:shd w:val="clear" w:color="auto" w:fill="auto"/>
            <w:noWrap/>
          </w:tcPr>
          <w:p w14:paraId="0BF3CE39" w14:textId="77777777" w:rsidR="00BA1D15" w:rsidRPr="00D8667C" w:rsidRDefault="00BA1D15" w:rsidP="003E3275">
            <w:pPr>
              <w:widowControl/>
              <w:rPr>
                <w:rFonts w:cs="Arial"/>
              </w:rPr>
            </w:pPr>
            <w:r>
              <w:rPr>
                <w:rFonts w:cs="Arial"/>
              </w:rPr>
              <w:t>Profit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233B04E6" w14:textId="77777777" w:rsidR="00BA1D15" w:rsidRPr="00D8667C" w:rsidRDefault="00BA1D15" w:rsidP="003E3275">
            <w:pPr>
              <w:widowControl/>
              <w:jc w:val="center"/>
              <w:rPr>
                <w:rFonts w:cs="Arial"/>
              </w:rPr>
            </w:pPr>
            <w:r>
              <w:rPr>
                <w:rFonts w:cs="Arial"/>
              </w:rPr>
              <w:t>3</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2A37BB21" w14:textId="77777777" w:rsidR="00BA1D15" w:rsidRDefault="00BA1D15" w:rsidP="003E3275">
            <w:pPr>
              <w:widowControl/>
              <w:jc w:val="center"/>
              <w:rPr>
                <w:rFonts w:cs="Arial"/>
              </w:rPr>
            </w:pPr>
            <w:r>
              <w:rPr>
                <w:rFonts w:cs="Arial"/>
              </w:rPr>
              <w:t>1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712B715" w14:textId="77777777" w:rsidR="00BA1D15" w:rsidRDefault="00BA1D15" w:rsidP="003E3275">
            <w:pPr>
              <w:widowControl/>
              <w:jc w:val="center"/>
              <w:rPr>
                <w:rFonts w:cs="Arial"/>
              </w:rPr>
            </w:pPr>
            <w:r>
              <w:rPr>
                <w:rFonts w:cs="Arial"/>
              </w:rPr>
              <w:t>9</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64066F27" w14:textId="77777777" w:rsidR="00BA1D15" w:rsidRDefault="00BA1D15" w:rsidP="003E3275">
            <w:pPr>
              <w:widowControl/>
              <w:jc w:val="center"/>
              <w:rPr>
                <w:rFonts w:cs="Arial"/>
              </w:rPr>
            </w:pPr>
            <w:r>
              <w:rPr>
                <w:rFonts w:cs="Arial"/>
              </w:rPr>
              <w:t>12</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65E312CB" w14:textId="77777777" w:rsidR="00BA1D15" w:rsidRDefault="00BA1D15" w:rsidP="003E3275">
            <w:pPr>
              <w:widowControl/>
              <w:jc w:val="center"/>
              <w:rPr>
                <w:rFonts w:cs="Arial"/>
              </w:rPr>
            </w:pPr>
            <w:r>
              <w:rPr>
                <w:rFonts w:cs="Arial"/>
              </w:rPr>
              <w:t>1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5354D79A" w14:textId="77777777" w:rsidR="00BA1D15" w:rsidRDefault="00BA1D15" w:rsidP="003E3275">
            <w:pPr>
              <w:widowControl/>
              <w:jc w:val="center"/>
              <w:rPr>
                <w:rFonts w:cs="Arial"/>
              </w:rPr>
            </w:pPr>
            <w:r>
              <w:rPr>
                <w:rFonts w:cs="Arial"/>
              </w:rPr>
              <w:t>1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8E01153" w14:textId="77777777" w:rsidR="00BA1D15" w:rsidRDefault="00BA1D15" w:rsidP="003E3275">
            <w:pPr>
              <w:widowControl/>
              <w:jc w:val="center"/>
              <w:rPr>
                <w:rFonts w:cs="Arial"/>
              </w:rPr>
            </w:pPr>
            <w:r>
              <w:rPr>
                <w:rFonts w:cs="Arial"/>
              </w:rPr>
              <w:t>15</w:t>
            </w:r>
          </w:p>
        </w:tc>
      </w:tr>
      <w:tr w:rsidR="003E3275" w:rsidRPr="00D8667C" w14:paraId="741352FA" w14:textId="77777777" w:rsidTr="003E3275">
        <w:trPr>
          <w:trHeight w:val="275"/>
          <w:jc w:val="center"/>
        </w:trPr>
        <w:tc>
          <w:tcPr>
            <w:tcW w:w="3504" w:type="dxa"/>
            <w:tcBorders>
              <w:top w:val="single" w:sz="4" w:space="0" w:color="auto"/>
              <w:left w:val="single" w:sz="4" w:space="0" w:color="auto"/>
              <w:bottom w:val="single" w:sz="4" w:space="0" w:color="auto"/>
              <w:right w:val="single" w:sz="4" w:space="0" w:color="auto"/>
            </w:tcBorders>
            <w:shd w:val="clear" w:color="auto" w:fill="auto"/>
            <w:noWrap/>
          </w:tcPr>
          <w:p w14:paraId="3A89FF3A" w14:textId="77777777" w:rsidR="00BA1D15" w:rsidRPr="00D8667C" w:rsidRDefault="00BA1D15" w:rsidP="003E3275">
            <w:pPr>
              <w:widowControl/>
              <w:rPr>
                <w:rFonts w:cs="Arial"/>
              </w:rPr>
            </w:pPr>
            <w:r>
              <w:rPr>
                <w:rFonts w:cs="Arial"/>
              </w:rPr>
              <w:t>Fund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5B1126A4" w14:textId="77777777" w:rsidR="00BA1D15" w:rsidRPr="00D8667C" w:rsidRDefault="00BA1D15" w:rsidP="003E3275">
            <w:pPr>
              <w:widowControl/>
              <w:jc w:val="center"/>
              <w:rPr>
                <w:rFonts w:cs="Arial"/>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C0441DD" w14:textId="77777777" w:rsidR="00BA1D15" w:rsidRDefault="00BA1D15" w:rsidP="003E3275">
            <w:pPr>
              <w:widowControl/>
              <w:jc w:val="center"/>
              <w:rPr>
                <w:rFonts w:cs="Arial"/>
                <w:b/>
                <w:caps/>
              </w:rPr>
            </w:pPr>
            <w:r>
              <w:rPr>
                <w:rFonts w:cs="Arial"/>
              </w:rPr>
              <w:t>20</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A5F7E6D" w14:textId="77777777" w:rsidR="00BA1D15" w:rsidRDefault="00BA1D15" w:rsidP="003E3275">
            <w:pPr>
              <w:widowControl/>
              <w:jc w:val="center"/>
              <w:rPr>
                <w:rFonts w:cs="Arial"/>
              </w:rPr>
            </w:pPr>
            <w:r>
              <w:rPr>
                <w:rFonts w:cs="Arial"/>
              </w:rPr>
              <w:t>20</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0C81C57C" w14:textId="77777777" w:rsidR="00BA1D15" w:rsidRDefault="00BA1D15" w:rsidP="003E3275">
            <w:pPr>
              <w:widowControl/>
              <w:jc w:val="center"/>
              <w:rPr>
                <w:rFonts w:cs="Arial"/>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6981EE20" w14:textId="77777777" w:rsidR="00BA1D15" w:rsidRDefault="00BA1D15" w:rsidP="003E3275">
            <w:pPr>
              <w:widowControl/>
              <w:jc w:val="center"/>
              <w:rPr>
                <w:rFonts w:cs="Arial"/>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89937CA" w14:textId="77777777" w:rsidR="00BA1D15" w:rsidRDefault="00BA1D15" w:rsidP="003E3275">
            <w:pPr>
              <w:widowControl/>
              <w:jc w:val="center"/>
              <w:rPr>
                <w:rFonts w:cs="Arial"/>
              </w:rPr>
            </w:pPr>
            <w:r>
              <w:rPr>
                <w:rFonts w:cs="Arial"/>
              </w:rPr>
              <w:t>4</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68FE0504" w14:textId="77777777" w:rsidR="00BA1D15" w:rsidRDefault="00BA1D15" w:rsidP="003E3275">
            <w:pPr>
              <w:widowControl/>
              <w:jc w:val="center"/>
              <w:rPr>
                <w:rFonts w:cs="Arial"/>
                <w:b/>
              </w:rPr>
            </w:pPr>
            <w:r>
              <w:rPr>
                <w:rFonts w:cs="Arial"/>
              </w:rPr>
              <w:t>20</w:t>
            </w:r>
          </w:p>
        </w:tc>
      </w:tr>
      <w:tr w:rsidR="003E3275" w:rsidRPr="00D8667C" w14:paraId="3794F3D8" w14:textId="77777777" w:rsidTr="003E3275">
        <w:trPr>
          <w:trHeight w:val="275"/>
          <w:jc w:val="center"/>
        </w:trPr>
        <w:tc>
          <w:tcPr>
            <w:tcW w:w="3504" w:type="dxa"/>
            <w:tcBorders>
              <w:top w:val="single" w:sz="4" w:space="0" w:color="auto"/>
              <w:left w:val="single" w:sz="4" w:space="0" w:color="auto"/>
              <w:bottom w:val="single" w:sz="4" w:space="0" w:color="auto"/>
              <w:right w:val="single" w:sz="4" w:space="0" w:color="auto"/>
            </w:tcBorders>
            <w:shd w:val="clear" w:color="auto" w:fill="auto"/>
            <w:noWrap/>
          </w:tcPr>
          <w:p w14:paraId="24632992" w14:textId="77777777" w:rsidR="00BA1D15" w:rsidRPr="00D8667C" w:rsidRDefault="00BA1D15" w:rsidP="003E3275">
            <w:pPr>
              <w:widowControl/>
              <w:rPr>
                <w:rFonts w:cs="Arial"/>
              </w:rPr>
            </w:pPr>
            <w:r>
              <w:rPr>
                <w:rFonts w:cs="Arial"/>
              </w:rPr>
              <w:t>Achiev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Pr>
          <w:p w14:paraId="0B3E9D7C" w14:textId="77777777" w:rsidR="00BA1D15" w:rsidRPr="00D8667C" w:rsidRDefault="00BA1D15" w:rsidP="003E3275">
            <w:pPr>
              <w:widowControl/>
              <w:jc w:val="center"/>
              <w:rPr>
                <w:rFonts w:cs="Arial"/>
              </w:rPr>
            </w:pPr>
            <w:r>
              <w:rPr>
                <w:rFonts w:cs="Arial"/>
              </w:rPr>
              <w:t>3</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C2C508C" w14:textId="77777777" w:rsidR="00BA1D15" w:rsidRDefault="00BA1D15" w:rsidP="003E3275">
            <w:pPr>
              <w:widowControl/>
              <w:jc w:val="center"/>
              <w:rPr>
                <w:rFonts w:cs="Arial"/>
              </w:rPr>
            </w:pPr>
            <w:r>
              <w:rPr>
                <w:rFonts w:cs="Arial"/>
              </w:rPr>
              <w:t>12</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4B1AF508" w14:textId="77777777" w:rsidR="00BA1D15" w:rsidRDefault="00BA1D15" w:rsidP="003E3275">
            <w:pPr>
              <w:widowControl/>
              <w:jc w:val="center"/>
              <w:rPr>
                <w:rFonts w:cs="Arial"/>
              </w:rPr>
            </w:pPr>
            <w:r>
              <w:rPr>
                <w:rFonts w:cs="Arial"/>
              </w:rPr>
              <w:t>12</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64371C94" w14:textId="77777777" w:rsidR="00BA1D15" w:rsidRDefault="00BA1D15" w:rsidP="003E3275">
            <w:pPr>
              <w:widowControl/>
              <w:jc w:val="center"/>
              <w:rPr>
                <w:rFonts w:cs="Arial"/>
              </w:rPr>
            </w:pPr>
            <w:r>
              <w:rPr>
                <w:rFonts w:cs="Arial"/>
              </w:rPr>
              <w:t>12</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31505074" w14:textId="77777777" w:rsidR="00BA1D15" w:rsidRDefault="00BA1D15" w:rsidP="003E3275">
            <w:pPr>
              <w:widowControl/>
              <w:jc w:val="center"/>
              <w:rPr>
                <w:rFonts w:cs="Arial"/>
              </w:rPr>
            </w:pPr>
            <w:r>
              <w:rPr>
                <w:rFonts w:cs="Arial"/>
              </w:rPr>
              <w:t>15</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712B4130" w14:textId="77777777" w:rsidR="00BA1D15" w:rsidRDefault="00BA1D15" w:rsidP="003E3275">
            <w:pPr>
              <w:widowControl/>
              <w:jc w:val="center"/>
              <w:rPr>
                <w:rFonts w:cs="Arial"/>
              </w:rPr>
            </w:pPr>
            <w:r>
              <w:rPr>
                <w:rFonts w:cs="Arial"/>
              </w:rPr>
              <w:t>12</w:t>
            </w:r>
          </w:p>
        </w:tc>
        <w:tc>
          <w:tcPr>
            <w:tcW w:w="1019" w:type="dxa"/>
            <w:tcBorders>
              <w:top w:val="single" w:sz="4" w:space="0" w:color="auto"/>
              <w:left w:val="single" w:sz="4" w:space="0" w:color="auto"/>
              <w:bottom w:val="single" w:sz="4" w:space="0" w:color="auto"/>
              <w:right w:val="single" w:sz="4" w:space="0" w:color="auto"/>
            </w:tcBorders>
            <w:shd w:val="clear" w:color="000000" w:fill="FFFFFF"/>
            <w:noWrap/>
          </w:tcPr>
          <w:p w14:paraId="2370C07B" w14:textId="77777777" w:rsidR="00BA1D15" w:rsidRDefault="00BA1D15" w:rsidP="003E3275">
            <w:pPr>
              <w:widowControl/>
              <w:jc w:val="center"/>
              <w:rPr>
                <w:rFonts w:cs="Arial"/>
              </w:rPr>
            </w:pPr>
            <w:r>
              <w:rPr>
                <w:rFonts w:cs="Arial"/>
              </w:rPr>
              <w:t>12</w:t>
            </w:r>
          </w:p>
        </w:tc>
      </w:tr>
      <w:tr w:rsidR="003E3275" w:rsidRPr="00D8667C" w14:paraId="0E647080" w14:textId="77777777" w:rsidTr="003E3275">
        <w:trPr>
          <w:trHeight w:val="275"/>
          <w:jc w:val="center"/>
        </w:trPr>
        <w:tc>
          <w:tcPr>
            <w:tcW w:w="3774" w:type="dxa"/>
            <w:gridSpan w:val="2"/>
            <w:tcBorders>
              <w:top w:val="single" w:sz="4" w:space="0" w:color="auto"/>
              <w:left w:val="single" w:sz="4" w:space="0" w:color="auto"/>
              <w:bottom w:val="single" w:sz="4" w:space="0" w:color="auto"/>
              <w:right w:val="single" w:sz="4" w:space="0" w:color="auto"/>
            </w:tcBorders>
            <w:shd w:val="clear" w:color="000000" w:fill="D9D9D9"/>
            <w:noWrap/>
          </w:tcPr>
          <w:p w14:paraId="685B720B" w14:textId="77777777" w:rsidR="00BA1D15" w:rsidRPr="00D8667C" w:rsidRDefault="00BA1D15" w:rsidP="003E3275">
            <w:pPr>
              <w:widowControl/>
              <w:jc w:val="right"/>
              <w:rPr>
                <w:rFonts w:cs="Arial"/>
              </w:rPr>
            </w:pPr>
            <w:r w:rsidRPr="00D8667C">
              <w:rPr>
                <w:rFonts w:cs="Arial"/>
              </w:rPr>
              <w:t>Total</w:t>
            </w:r>
          </w:p>
        </w:tc>
        <w:tc>
          <w:tcPr>
            <w:tcW w:w="1019" w:type="dxa"/>
            <w:tcBorders>
              <w:top w:val="single" w:sz="4" w:space="0" w:color="auto"/>
              <w:left w:val="nil"/>
              <w:bottom w:val="single" w:sz="4" w:space="0" w:color="auto"/>
              <w:right w:val="single" w:sz="4" w:space="0" w:color="auto"/>
            </w:tcBorders>
            <w:shd w:val="clear" w:color="auto" w:fill="auto"/>
            <w:noWrap/>
          </w:tcPr>
          <w:p w14:paraId="17330244" w14:textId="77777777" w:rsidR="00BA1D15" w:rsidRDefault="00BA1D15" w:rsidP="003E3275">
            <w:pPr>
              <w:widowControl/>
              <w:jc w:val="center"/>
              <w:rPr>
                <w:rFonts w:cs="Arial"/>
              </w:rPr>
            </w:pPr>
            <w:r>
              <w:rPr>
                <w:rFonts w:cs="Arial"/>
              </w:rPr>
              <w:t>96</w:t>
            </w:r>
          </w:p>
        </w:tc>
        <w:tc>
          <w:tcPr>
            <w:tcW w:w="1019" w:type="dxa"/>
            <w:tcBorders>
              <w:top w:val="single" w:sz="4" w:space="0" w:color="auto"/>
              <w:left w:val="single" w:sz="4" w:space="0" w:color="auto"/>
              <w:bottom w:val="single" w:sz="4" w:space="0" w:color="auto"/>
              <w:right w:val="single" w:sz="4" w:space="0" w:color="auto"/>
            </w:tcBorders>
            <w:shd w:val="clear" w:color="auto" w:fill="auto"/>
            <w:noWrap/>
          </w:tcPr>
          <w:p w14:paraId="1AEA9E42" w14:textId="77777777" w:rsidR="00BA1D15" w:rsidRDefault="00BA1D15" w:rsidP="003E3275">
            <w:pPr>
              <w:widowControl/>
              <w:jc w:val="center"/>
              <w:rPr>
                <w:rFonts w:cs="Arial"/>
              </w:rPr>
            </w:pPr>
            <w:r>
              <w:rPr>
                <w:rFonts w:cs="Arial"/>
              </w:rPr>
              <w:t>101</w:t>
            </w:r>
          </w:p>
        </w:tc>
        <w:tc>
          <w:tcPr>
            <w:tcW w:w="1019" w:type="dxa"/>
            <w:tcBorders>
              <w:top w:val="single" w:sz="4" w:space="0" w:color="auto"/>
              <w:left w:val="single" w:sz="4" w:space="0" w:color="auto"/>
              <w:bottom w:val="single" w:sz="4" w:space="0" w:color="auto"/>
              <w:right w:val="single" w:sz="4" w:space="0" w:color="auto"/>
            </w:tcBorders>
            <w:shd w:val="clear" w:color="auto" w:fill="auto"/>
            <w:noWrap/>
          </w:tcPr>
          <w:p w14:paraId="35C5FC41" w14:textId="77777777" w:rsidR="00BA1D15" w:rsidRDefault="00BA1D15" w:rsidP="003E3275">
            <w:pPr>
              <w:widowControl/>
              <w:jc w:val="center"/>
              <w:rPr>
                <w:rFonts w:cs="Arial"/>
              </w:rPr>
            </w:pPr>
            <w:r>
              <w:rPr>
                <w:rFonts w:cs="Arial"/>
              </w:rPr>
              <w:t>72</w:t>
            </w:r>
          </w:p>
        </w:tc>
        <w:tc>
          <w:tcPr>
            <w:tcW w:w="1019" w:type="dxa"/>
            <w:tcBorders>
              <w:top w:val="single" w:sz="4" w:space="0" w:color="auto"/>
              <w:left w:val="single" w:sz="4" w:space="0" w:color="auto"/>
              <w:bottom w:val="single" w:sz="4" w:space="0" w:color="auto"/>
              <w:right w:val="single" w:sz="4" w:space="0" w:color="auto"/>
            </w:tcBorders>
            <w:shd w:val="clear" w:color="auto" w:fill="auto"/>
            <w:noWrap/>
          </w:tcPr>
          <w:p w14:paraId="076B1EE3" w14:textId="77777777" w:rsidR="00BA1D15" w:rsidRDefault="00BA1D15" w:rsidP="003E3275">
            <w:pPr>
              <w:widowControl/>
              <w:jc w:val="center"/>
              <w:rPr>
                <w:rFonts w:cs="Arial"/>
              </w:rPr>
            </w:pPr>
            <w:r>
              <w:rPr>
                <w:rFonts w:cs="Arial"/>
              </w:rPr>
              <w:t>76</w:t>
            </w:r>
          </w:p>
        </w:tc>
        <w:tc>
          <w:tcPr>
            <w:tcW w:w="1019" w:type="dxa"/>
            <w:tcBorders>
              <w:top w:val="single" w:sz="4" w:space="0" w:color="auto"/>
              <w:left w:val="single" w:sz="4" w:space="0" w:color="auto"/>
              <w:bottom w:val="single" w:sz="4" w:space="0" w:color="auto"/>
              <w:right w:val="single" w:sz="4" w:space="0" w:color="auto"/>
            </w:tcBorders>
            <w:shd w:val="clear" w:color="auto" w:fill="auto"/>
            <w:noWrap/>
          </w:tcPr>
          <w:p w14:paraId="338C92B4" w14:textId="77777777" w:rsidR="00BA1D15" w:rsidRDefault="00BA1D15" w:rsidP="003E3275">
            <w:pPr>
              <w:widowControl/>
              <w:jc w:val="center"/>
              <w:rPr>
                <w:rFonts w:cs="Arial"/>
              </w:rPr>
            </w:pPr>
            <w:r>
              <w:rPr>
                <w:rFonts w:cs="Arial"/>
              </w:rPr>
              <w:t>50</w:t>
            </w:r>
          </w:p>
        </w:tc>
        <w:tc>
          <w:tcPr>
            <w:tcW w:w="1019" w:type="dxa"/>
            <w:tcBorders>
              <w:top w:val="single" w:sz="4" w:space="0" w:color="auto"/>
              <w:left w:val="single" w:sz="4" w:space="0" w:color="auto"/>
              <w:bottom w:val="single" w:sz="4" w:space="0" w:color="auto"/>
              <w:right w:val="single" w:sz="4" w:space="0" w:color="auto"/>
            </w:tcBorders>
            <w:shd w:val="clear" w:color="auto" w:fill="auto"/>
            <w:noWrap/>
          </w:tcPr>
          <w:p w14:paraId="32E4CB9F" w14:textId="77777777" w:rsidR="00BA1D15" w:rsidRDefault="00BA1D15" w:rsidP="003E3275">
            <w:pPr>
              <w:widowControl/>
              <w:jc w:val="center"/>
              <w:rPr>
                <w:rFonts w:cs="Arial"/>
              </w:rPr>
            </w:pPr>
            <w:r>
              <w:rPr>
                <w:rFonts w:cs="Arial"/>
              </w:rPr>
              <w:t>117</w:t>
            </w:r>
          </w:p>
        </w:tc>
      </w:tr>
    </w:tbl>
    <w:p w14:paraId="3E3C9AE5" w14:textId="77777777" w:rsidR="00BA1D15" w:rsidRPr="00B71E09" w:rsidRDefault="00BA1D15" w:rsidP="003E3275">
      <w:pPr>
        <w:widowControl/>
      </w:pPr>
    </w:p>
    <w:p w14:paraId="360F061A" w14:textId="77777777" w:rsidR="00BA1D15" w:rsidRPr="00D8667C" w:rsidRDefault="00BA1D15" w:rsidP="003E3275">
      <w:pPr>
        <w:pStyle w:val="Heading3"/>
        <w:widowControl/>
        <w:rPr>
          <w:rFonts w:cs="Arial"/>
        </w:rPr>
      </w:pPr>
      <w:r w:rsidRPr="00D8667C">
        <w:rPr>
          <w:rFonts w:cs="Arial"/>
        </w:rPr>
        <w:t>Great Ideas</w:t>
      </w:r>
      <w:bookmarkEnd w:id="58"/>
    </w:p>
    <w:p w14:paraId="7969F526" w14:textId="77777777" w:rsidR="00BA1D15" w:rsidRDefault="00BA1D15" w:rsidP="003E3275">
      <w:pPr>
        <w:widowControl/>
        <w:rPr>
          <w:rFonts w:cs="Arial"/>
        </w:rPr>
      </w:pPr>
    </w:p>
    <w:p w14:paraId="70EEAD9C" w14:textId="77777777" w:rsidR="00BA1D15" w:rsidRDefault="00BA1D15" w:rsidP="003E3275">
      <w:pPr>
        <w:widowControl/>
        <w:rPr>
          <w:rFonts w:cs="Arial"/>
        </w:rPr>
      </w:pPr>
      <w:r>
        <w:rPr>
          <w:rFonts w:cs="Arial"/>
        </w:rPr>
        <w:t xml:space="preserve">Using six tools to ideate and four methods to evaluate, I discovered three great ideas for TimeLine: </w:t>
      </w:r>
    </w:p>
    <w:p w14:paraId="0F872ECA" w14:textId="77777777" w:rsidR="00BA1D15" w:rsidRDefault="00BA1D15" w:rsidP="003E3275">
      <w:pPr>
        <w:widowControl/>
        <w:ind w:left="720"/>
        <w:rPr>
          <w:rFonts w:cs="Arial"/>
          <w:b/>
        </w:rPr>
      </w:pPr>
    </w:p>
    <w:p w14:paraId="501AAB43" w14:textId="77777777" w:rsidR="00BA1D15" w:rsidRDefault="00BA1D15" w:rsidP="003E3275">
      <w:pPr>
        <w:widowControl/>
        <w:ind w:left="720"/>
        <w:rPr>
          <w:rFonts w:cs="Arial"/>
        </w:rPr>
      </w:pPr>
      <w:r>
        <w:rPr>
          <w:rFonts w:cs="Arial"/>
          <w:b/>
        </w:rPr>
        <w:lastRenderedPageBreak/>
        <w:t>A festival around a historical holiday</w:t>
      </w:r>
      <w:r w:rsidRPr="00426E84">
        <w:rPr>
          <w:rFonts w:cs="Arial"/>
        </w:rPr>
        <w:t xml:space="preserve"> – TimeLine 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most excited about exploring this strategy because of the potential outreach to new audiences and PR opportunities. </w:t>
      </w:r>
    </w:p>
    <w:p w14:paraId="2A2905CE" w14:textId="77777777" w:rsidR="00BA1D15" w:rsidRDefault="00BA1D15" w:rsidP="003E3275">
      <w:pPr>
        <w:widowControl/>
        <w:ind w:left="720"/>
        <w:rPr>
          <w:rFonts w:cs="Arial"/>
          <w:b/>
        </w:rPr>
      </w:pPr>
    </w:p>
    <w:p w14:paraId="02D068DC" w14:textId="627ADED1" w:rsidR="00BA1D15" w:rsidRPr="00426E84" w:rsidRDefault="00BA1D15" w:rsidP="003E3275">
      <w:pPr>
        <w:widowControl/>
        <w:ind w:left="720"/>
        <w:rPr>
          <w:rFonts w:cs="Arial"/>
        </w:rPr>
      </w:pPr>
      <w:r>
        <w:rPr>
          <w:rFonts w:cs="Arial"/>
          <w:b/>
        </w:rPr>
        <w:t xml:space="preserve">Perform student matinees </w:t>
      </w:r>
      <w:r w:rsidRPr="00426E84">
        <w:rPr>
          <w:rFonts w:cs="Arial"/>
        </w:rPr>
        <w:t xml:space="preserve">– Student matinees would simply remount a production from TimeLine’s season and allow </w:t>
      </w:r>
      <w:r>
        <w:rPr>
          <w:rFonts w:cs="Arial"/>
        </w:rPr>
        <w:t>the organization</w:t>
      </w:r>
      <w:r w:rsidRPr="00426E84">
        <w:rPr>
          <w:rFonts w:cs="Arial"/>
        </w:rPr>
        <w:t xml:space="preserve"> to have a greater impact with C</w:t>
      </w:r>
      <w:r w:rsidR="003D208D">
        <w:rPr>
          <w:rFonts w:cs="Arial"/>
        </w:rPr>
        <w:t>hicago Public School</w:t>
      </w:r>
      <w:r w:rsidR="00FC0F0D">
        <w:rPr>
          <w:rFonts w:cs="Arial"/>
        </w:rPr>
        <w:t xml:space="preserve"> (CPS)</w:t>
      </w:r>
      <w:r w:rsidRPr="00426E84">
        <w:rPr>
          <w:rFonts w:cs="Arial"/>
        </w:rPr>
        <w:t xml:space="preserve"> </w:t>
      </w:r>
      <w:r w:rsidR="00FC0F0D">
        <w:rPr>
          <w:rFonts w:cs="Arial"/>
        </w:rPr>
        <w:t>h</w:t>
      </w:r>
      <w:r w:rsidRPr="00426E84">
        <w:rPr>
          <w:rFonts w:cs="Arial"/>
        </w:rPr>
        <w:t xml:space="preserve">istory students. </w:t>
      </w:r>
    </w:p>
    <w:p w14:paraId="10537C2B" w14:textId="77777777" w:rsidR="00BA1D15" w:rsidRDefault="00BA1D15" w:rsidP="003E3275">
      <w:pPr>
        <w:widowControl/>
        <w:ind w:left="720"/>
        <w:rPr>
          <w:rFonts w:cs="Arial"/>
          <w:b/>
        </w:rPr>
      </w:pPr>
    </w:p>
    <w:p w14:paraId="6DCF3298" w14:textId="1EC2F07D" w:rsidR="00BA1D15" w:rsidRDefault="00BA1D15" w:rsidP="003E3275">
      <w:pPr>
        <w:widowControl/>
        <w:ind w:left="720"/>
        <w:rPr>
          <w:rFonts w:cs="Arial"/>
          <w:b/>
        </w:rPr>
      </w:pPr>
      <w:r>
        <w:rPr>
          <w:rFonts w:cs="Arial"/>
          <w:b/>
        </w:rPr>
        <w:t xml:space="preserve">Build a new and better home for TimeLine </w:t>
      </w:r>
      <w:r w:rsidRPr="00FF00D2">
        <w:rPr>
          <w:rFonts w:cs="Arial"/>
        </w:rPr>
        <w:t xml:space="preserve">– A new home for TimeLine would better serve </w:t>
      </w:r>
      <w:r>
        <w:rPr>
          <w:rFonts w:cs="Arial"/>
        </w:rPr>
        <w:t>its</w:t>
      </w:r>
      <w:r w:rsidRPr="00FF00D2">
        <w:rPr>
          <w:rFonts w:cs="Arial"/>
        </w:rPr>
        <w:t xml:space="preserve"> growing audience and provide a platform that is more appropriate for TimeLine’s vision</w:t>
      </w:r>
      <w:r>
        <w:rPr>
          <w:rFonts w:cs="Arial"/>
        </w:rPr>
        <w:t>.</w:t>
      </w:r>
    </w:p>
    <w:p w14:paraId="40D4F22C" w14:textId="77777777" w:rsidR="00BA1D15" w:rsidRDefault="00BA1D15" w:rsidP="003E3275">
      <w:pPr>
        <w:widowControl/>
        <w:ind w:left="720"/>
        <w:rPr>
          <w:rFonts w:cs="Arial"/>
          <w:b/>
        </w:rPr>
      </w:pPr>
    </w:p>
    <w:p w14:paraId="445B4CB0" w14:textId="3790A8DA" w:rsidR="00A72D05" w:rsidRDefault="00BA1D15" w:rsidP="003E3275">
      <w:pPr>
        <w:widowControl/>
        <w:rPr>
          <w:rFonts w:cs="Arial"/>
        </w:rPr>
      </w:pPr>
      <w:r>
        <w:rPr>
          <w:rFonts w:cs="Arial"/>
        </w:rPr>
        <w:t>These ideas promote TimeLine’s new vision to become a preeminent Chicago arts organization and are likely to attract national attention. Furthermore, they are pragmatic enough to achieve and idealistic enough to incentivize action. It is the hope of this report that these strategies will propel TimeLine forward</w:t>
      </w:r>
      <w:r w:rsidR="0066035C">
        <w:rPr>
          <w:rFonts w:cs="Arial"/>
        </w:rPr>
        <w:t xml:space="preserve"> in order to seize its aspirations.</w:t>
      </w:r>
    </w:p>
    <w:p w14:paraId="7D99D972" w14:textId="77777777" w:rsidR="00A72D05" w:rsidRDefault="00A72D05" w:rsidP="003E3275">
      <w:pPr>
        <w:widowControl/>
        <w:rPr>
          <w:rFonts w:cs="Arial"/>
        </w:rPr>
      </w:pPr>
      <w:r>
        <w:rPr>
          <w:rFonts w:cs="Arial"/>
        </w:rPr>
        <w:br w:type="page"/>
      </w:r>
    </w:p>
    <w:p w14:paraId="1237DEA2" w14:textId="77777777" w:rsidR="00A72D05" w:rsidRDefault="00A72D05" w:rsidP="003E3275">
      <w:pPr>
        <w:pStyle w:val="Heading1"/>
        <w:widowControl/>
      </w:pPr>
      <w:bookmarkStart w:id="59" w:name="_Toc445066161"/>
      <w:r w:rsidRPr="00D8667C">
        <w:lastRenderedPageBreak/>
        <w:t xml:space="preserve">Great Strategies </w:t>
      </w:r>
      <w:r>
        <w:t>Report</w:t>
      </w:r>
      <w:bookmarkEnd w:id="59"/>
    </w:p>
    <w:p w14:paraId="046495D7" w14:textId="77777777" w:rsidR="00A72D05" w:rsidRPr="00BA284B" w:rsidRDefault="00A72D05" w:rsidP="003E3275">
      <w:pPr>
        <w:widowControl/>
        <w:jc w:val="center"/>
      </w:pPr>
      <w:r>
        <w:t xml:space="preserve">What </w:t>
      </w:r>
      <w:r>
        <w:rPr>
          <w:i/>
        </w:rPr>
        <w:t xml:space="preserve">should </w:t>
      </w:r>
      <w:r>
        <w:t>we do next?</w:t>
      </w:r>
    </w:p>
    <w:p w14:paraId="21D51A4C" w14:textId="77777777" w:rsidR="00A72D05" w:rsidRDefault="00A72D05" w:rsidP="003E3275">
      <w:pPr>
        <w:widowControl/>
      </w:pPr>
    </w:p>
    <w:p w14:paraId="075E8A23" w14:textId="77777777" w:rsidR="00A72D05" w:rsidRPr="00BB7ABA" w:rsidRDefault="00A72D05" w:rsidP="003E3275">
      <w:pPr>
        <w:widowControl/>
      </w:pPr>
      <w:r>
        <w:t>TimeLine’s ascent to become a preeminent Chicago theatre must begin by implementing strategies that allow the organization to dramatically grow. The Great Ideas Report brainstormed hundreds of ideas. Of those, three strategies were determined to fit TimeLine’s mission and reinforce its vision. The Great Strategies process builds these strategies and evaluates if they are fundable, competitively advantageous, and achievable.</w:t>
      </w:r>
    </w:p>
    <w:p w14:paraId="50E620DA" w14:textId="77777777" w:rsidR="00A72D05" w:rsidRPr="00D8667C" w:rsidRDefault="00A72D05" w:rsidP="003E3275">
      <w:pPr>
        <w:pStyle w:val="Heading2"/>
        <w:widowControl/>
        <w:rPr>
          <w:rFonts w:cs="Arial"/>
        </w:rPr>
      </w:pPr>
    </w:p>
    <w:p w14:paraId="2787379E" w14:textId="77777777" w:rsidR="00A72D05" w:rsidRDefault="00A72D05" w:rsidP="003E3275">
      <w:pPr>
        <w:pStyle w:val="Heading2"/>
        <w:widowControl/>
      </w:pPr>
      <w:bookmarkStart w:id="60" w:name="_Toc445066162"/>
      <w:r w:rsidRPr="00D8667C">
        <w:t>Build</w:t>
      </w:r>
      <w:bookmarkEnd w:id="60"/>
    </w:p>
    <w:p w14:paraId="096D7BDF" w14:textId="77777777" w:rsidR="00A72D05" w:rsidRDefault="00A72D05" w:rsidP="003E3275">
      <w:pPr>
        <w:widowControl/>
      </w:pPr>
    </w:p>
    <w:p w14:paraId="4835DAD3" w14:textId="77777777" w:rsidR="00A72D05" w:rsidRDefault="00A72D05" w:rsidP="003E3275">
      <w:pPr>
        <w:widowControl/>
      </w:pPr>
      <w:r>
        <w:t xml:space="preserve">Describing the </w:t>
      </w:r>
      <w:r w:rsidR="0039691B">
        <w:t>6</w:t>
      </w:r>
      <w:r>
        <w:t xml:space="preserve"> P’s (people, product, place, price, proposition</w:t>
      </w:r>
      <w:r w:rsidR="0039691B">
        <w:t>, and plan</w:t>
      </w:r>
      <w:r>
        <w:t>) will allow TimeLine to articulate the proposed strategies and outline their essential elements and benefits.</w:t>
      </w:r>
      <w:r>
        <w:rPr>
          <w:rStyle w:val="EndnoteReference"/>
        </w:rPr>
        <w:endnoteReference w:id="56"/>
      </w:r>
      <w:r>
        <w:t xml:space="preserve"> This process will prepare TimeLine to pitch the strategies to external stakeholders.</w:t>
      </w:r>
      <w:r>
        <w:rPr>
          <w:rStyle w:val="EndnoteReference"/>
        </w:rPr>
        <w:endnoteReference w:id="57"/>
      </w:r>
    </w:p>
    <w:p w14:paraId="5518AF10" w14:textId="77777777" w:rsidR="00A72D05" w:rsidRPr="00D8667C" w:rsidRDefault="00A72D05" w:rsidP="003E3275">
      <w:pPr>
        <w:widowControl/>
        <w:rPr>
          <w:rFonts w:cs="Arial"/>
        </w:rPr>
      </w:pPr>
    </w:p>
    <w:p w14:paraId="2F00CD8F" w14:textId="77777777" w:rsidR="00A72D05" w:rsidRDefault="00A72D05" w:rsidP="003E3275">
      <w:pPr>
        <w:pStyle w:val="Heading3"/>
        <w:widowControl/>
      </w:pPr>
      <w:r w:rsidRPr="00D8667C">
        <w:t>Current</w:t>
      </w:r>
    </w:p>
    <w:p w14:paraId="4CDAAB22" w14:textId="77777777" w:rsidR="00A72D05" w:rsidRDefault="00A72D05" w:rsidP="003E3275">
      <w:pPr>
        <w:widowControl/>
      </w:pPr>
    </w:p>
    <w:p w14:paraId="7BE41C6D" w14:textId="37E05901" w:rsidR="00A72D05" w:rsidRDefault="00A72D05" w:rsidP="003E3275">
      <w:pPr>
        <w:widowControl/>
      </w:pPr>
      <w:r>
        <w:t xml:space="preserve">TimeLine’s current strategic plan </w:t>
      </w:r>
      <w:r w:rsidR="004D25A9">
        <w:t xml:space="preserve">strives </w:t>
      </w:r>
      <w:r>
        <w:t xml:space="preserve">to </w:t>
      </w:r>
      <w:r w:rsidR="007F6963">
        <w:t xml:space="preserve">develop </w:t>
      </w:r>
      <w:r>
        <w:t xml:space="preserve">a better environment for employees, create unique and insightful productions, and </w:t>
      </w:r>
      <w:r w:rsidR="007F6963">
        <w:t xml:space="preserve">generate </w:t>
      </w:r>
      <w:r>
        <w:t xml:space="preserve">sustainable growth. </w:t>
      </w:r>
    </w:p>
    <w:p w14:paraId="79238312" w14:textId="77777777" w:rsidR="00A72D05" w:rsidRPr="00D8667C" w:rsidRDefault="00A72D05"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498"/>
        <w:gridCol w:w="2692"/>
        <w:gridCol w:w="2693"/>
        <w:gridCol w:w="2693"/>
      </w:tblGrid>
      <w:tr w:rsidR="00A72D05" w:rsidRPr="00D8667C" w14:paraId="2EFA6D67" w14:textId="77777777" w:rsidTr="00C44DC1">
        <w:trPr>
          <w:cantSplit/>
          <w:tblHeader/>
          <w:jc w:val="center"/>
        </w:trPr>
        <w:tc>
          <w:tcPr>
            <w:tcW w:w="1498" w:type="dxa"/>
            <w:tcBorders>
              <w:top w:val="nil"/>
              <w:left w:val="nil"/>
              <w:bottom w:val="single" w:sz="4" w:space="0" w:color="auto"/>
            </w:tcBorders>
            <w:shd w:val="clear" w:color="auto" w:fill="auto"/>
            <w:vAlign w:val="center"/>
          </w:tcPr>
          <w:p w14:paraId="626844F2" w14:textId="77777777" w:rsidR="00A72D05" w:rsidRPr="00D8667C" w:rsidRDefault="00A72D05" w:rsidP="003E3275">
            <w:pPr>
              <w:widowControl/>
              <w:jc w:val="center"/>
              <w:rPr>
                <w:rFonts w:cs="Arial"/>
              </w:rPr>
            </w:pPr>
          </w:p>
        </w:tc>
        <w:tc>
          <w:tcPr>
            <w:tcW w:w="2692" w:type="dxa"/>
            <w:tcBorders>
              <w:right w:val="nil"/>
            </w:tcBorders>
            <w:shd w:val="clear" w:color="auto" w:fill="D9D9D9" w:themeFill="background1" w:themeFillShade="D9"/>
          </w:tcPr>
          <w:p w14:paraId="5529D80C" w14:textId="77777777" w:rsidR="00A72D05" w:rsidRPr="00D8667C" w:rsidRDefault="00A72D05" w:rsidP="003E3275">
            <w:pPr>
              <w:widowControl/>
              <w:autoSpaceDE w:val="0"/>
              <w:autoSpaceDN w:val="0"/>
              <w:adjustRightInd w:val="0"/>
              <w:jc w:val="center"/>
              <w:rPr>
                <w:rFonts w:cs="Arial"/>
              </w:rPr>
            </w:pPr>
          </w:p>
        </w:tc>
        <w:tc>
          <w:tcPr>
            <w:tcW w:w="2693" w:type="dxa"/>
            <w:tcBorders>
              <w:left w:val="nil"/>
              <w:right w:val="nil"/>
            </w:tcBorders>
            <w:shd w:val="clear" w:color="auto" w:fill="D9D9D9" w:themeFill="background1" w:themeFillShade="D9"/>
          </w:tcPr>
          <w:p w14:paraId="41521FEC" w14:textId="77777777" w:rsidR="00A72D05" w:rsidRPr="00D8667C" w:rsidRDefault="00A72D05" w:rsidP="003E3275">
            <w:pPr>
              <w:widowControl/>
              <w:jc w:val="center"/>
              <w:rPr>
                <w:rFonts w:cs="Arial"/>
              </w:rPr>
            </w:pPr>
            <w:r w:rsidRPr="00D8667C">
              <w:rPr>
                <w:rFonts w:cs="Arial"/>
              </w:rPr>
              <w:t>Current Strategies</w:t>
            </w:r>
          </w:p>
        </w:tc>
        <w:tc>
          <w:tcPr>
            <w:tcW w:w="2693" w:type="dxa"/>
            <w:tcBorders>
              <w:left w:val="nil"/>
            </w:tcBorders>
            <w:shd w:val="clear" w:color="auto" w:fill="D9D9D9" w:themeFill="background1" w:themeFillShade="D9"/>
          </w:tcPr>
          <w:p w14:paraId="069F793B" w14:textId="77777777" w:rsidR="00A72D05" w:rsidRPr="00D8667C" w:rsidRDefault="00A72D05" w:rsidP="003E3275">
            <w:pPr>
              <w:widowControl/>
              <w:jc w:val="center"/>
              <w:rPr>
                <w:rFonts w:cs="Arial"/>
              </w:rPr>
            </w:pPr>
          </w:p>
        </w:tc>
      </w:tr>
      <w:tr w:rsidR="00A72D05" w:rsidRPr="00D8667C" w14:paraId="0FE6EDD3" w14:textId="77777777" w:rsidTr="00C44DC1">
        <w:trPr>
          <w:cantSplit/>
          <w:tblHeader/>
          <w:jc w:val="center"/>
        </w:trPr>
        <w:tc>
          <w:tcPr>
            <w:tcW w:w="1498" w:type="dxa"/>
            <w:tcBorders>
              <w:top w:val="single" w:sz="4" w:space="0" w:color="auto"/>
              <w:left w:val="single" w:sz="4" w:space="0" w:color="auto"/>
            </w:tcBorders>
            <w:shd w:val="clear" w:color="auto" w:fill="D9D9D9" w:themeFill="background1" w:themeFillShade="D9"/>
            <w:vAlign w:val="center"/>
          </w:tcPr>
          <w:p w14:paraId="5843DF42" w14:textId="6EBC74FD" w:rsidR="00A72D05" w:rsidRPr="00D8667C" w:rsidRDefault="00C44DC1" w:rsidP="003E3275">
            <w:pPr>
              <w:widowControl/>
              <w:jc w:val="center"/>
              <w:rPr>
                <w:rFonts w:cs="Arial"/>
              </w:rPr>
            </w:pPr>
            <w:r>
              <w:rPr>
                <w:rFonts w:cs="Arial"/>
              </w:rPr>
              <w:t>Strategy</w:t>
            </w:r>
          </w:p>
        </w:tc>
        <w:tc>
          <w:tcPr>
            <w:tcW w:w="2692" w:type="dxa"/>
            <w:shd w:val="clear" w:color="auto" w:fill="auto"/>
          </w:tcPr>
          <w:p w14:paraId="3ED8D4D2" w14:textId="41588F2E" w:rsidR="00A72D05" w:rsidRPr="00D8667C" w:rsidRDefault="00A72D05" w:rsidP="003E3275">
            <w:pPr>
              <w:widowControl/>
              <w:autoSpaceDE w:val="0"/>
              <w:autoSpaceDN w:val="0"/>
              <w:adjustRightInd w:val="0"/>
              <w:jc w:val="center"/>
              <w:rPr>
                <w:rFonts w:cs="Arial"/>
              </w:rPr>
            </w:pPr>
            <w:r>
              <w:rPr>
                <w:rFonts w:cs="Arial"/>
              </w:rPr>
              <w:t xml:space="preserve">Better </w:t>
            </w:r>
            <w:r w:rsidR="007B72D3">
              <w:rPr>
                <w:rFonts w:cs="Arial"/>
              </w:rPr>
              <w:t>S</w:t>
            </w:r>
            <w:r>
              <w:rPr>
                <w:rFonts w:cs="Arial"/>
              </w:rPr>
              <w:t xml:space="preserve">pace for </w:t>
            </w:r>
            <w:r w:rsidR="007B72D3">
              <w:rPr>
                <w:rFonts w:cs="Arial"/>
              </w:rPr>
              <w:t>S</w:t>
            </w:r>
            <w:r>
              <w:rPr>
                <w:rFonts w:cs="Arial"/>
              </w:rPr>
              <w:t>taff</w:t>
            </w:r>
          </w:p>
        </w:tc>
        <w:tc>
          <w:tcPr>
            <w:tcW w:w="2693" w:type="dxa"/>
            <w:shd w:val="clear" w:color="auto" w:fill="auto"/>
          </w:tcPr>
          <w:p w14:paraId="1F696112" w14:textId="7D799D2B" w:rsidR="00A72D05" w:rsidRPr="00D8667C" w:rsidRDefault="00A72D05" w:rsidP="003E3275">
            <w:pPr>
              <w:widowControl/>
              <w:jc w:val="center"/>
              <w:rPr>
                <w:rFonts w:cs="Arial"/>
              </w:rPr>
            </w:pPr>
            <w:r>
              <w:rPr>
                <w:rFonts w:cs="Arial"/>
              </w:rPr>
              <w:t xml:space="preserve">Insightful </w:t>
            </w:r>
            <w:r w:rsidR="007B72D3">
              <w:rPr>
                <w:rFonts w:cs="Arial"/>
              </w:rPr>
              <w:t>P</w:t>
            </w:r>
            <w:r>
              <w:rPr>
                <w:rFonts w:cs="Arial"/>
              </w:rPr>
              <w:t>roductions</w:t>
            </w:r>
          </w:p>
        </w:tc>
        <w:tc>
          <w:tcPr>
            <w:tcW w:w="2693" w:type="dxa"/>
            <w:shd w:val="clear" w:color="auto" w:fill="auto"/>
          </w:tcPr>
          <w:p w14:paraId="28BDAEC8" w14:textId="3D8F6312" w:rsidR="00A72D05" w:rsidRPr="00D8667C" w:rsidRDefault="00A72D05" w:rsidP="003E3275">
            <w:pPr>
              <w:widowControl/>
              <w:jc w:val="center"/>
              <w:rPr>
                <w:rFonts w:cs="Arial"/>
              </w:rPr>
            </w:pPr>
            <w:r>
              <w:rPr>
                <w:rFonts w:cs="Arial"/>
              </w:rPr>
              <w:t xml:space="preserve">Sustainable </w:t>
            </w:r>
            <w:r w:rsidR="007B72D3">
              <w:rPr>
                <w:rFonts w:cs="Arial"/>
              </w:rPr>
              <w:t>G</w:t>
            </w:r>
            <w:r>
              <w:rPr>
                <w:rFonts w:cs="Arial"/>
              </w:rPr>
              <w:t>rowth</w:t>
            </w:r>
          </w:p>
        </w:tc>
      </w:tr>
      <w:tr w:rsidR="00A72D05" w:rsidRPr="00D8667C" w14:paraId="17990BE4" w14:textId="77777777" w:rsidTr="00D42FAE">
        <w:trPr>
          <w:cantSplit/>
          <w:tblHeader/>
          <w:jc w:val="center"/>
        </w:trPr>
        <w:tc>
          <w:tcPr>
            <w:tcW w:w="1498" w:type="dxa"/>
            <w:shd w:val="clear" w:color="auto" w:fill="D9D9D9" w:themeFill="background1" w:themeFillShade="D9"/>
            <w:vAlign w:val="center"/>
          </w:tcPr>
          <w:p w14:paraId="293E6FDA" w14:textId="77777777" w:rsidR="00A72D05" w:rsidRPr="00D8667C" w:rsidRDefault="00A72D05" w:rsidP="003E3275">
            <w:pPr>
              <w:widowControl/>
              <w:rPr>
                <w:rFonts w:cs="Arial"/>
              </w:rPr>
            </w:pPr>
            <w:r w:rsidRPr="00D8667C">
              <w:rPr>
                <w:rFonts w:cs="Arial"/>
              </w:rPr>
              <w:t>People</w:t>
            </w:r>
          </w:p>
        </w:tc>
        <w:tc>
          <w:tcPr>
            <w:tcW w:w="2692" w:type="dxa"/>
            <w:shd w:val="clear" w:color="auto" w:fill="auto"/>
          </w:tcPr>
          <w:p w14:paraId="5B55BA83" w14:textId="77777777" w:rsidR="00A72D05" w:rsidRPr="00D8667C" w:rsidRDefault="00A72D05" w:rsidP="003E3275">
            <w:pPr>
              <w:widowControl/>
              <w:autoSpaceDE w:val="0"/>
              <w:autoSpaceDN w:val="0"/>
              <w:adjustRightInd w:val="0"/>
              <w:rPr>
                <w:rFonts w:cs="Arial"/>
              </w:rPr>
            </w:pPr>
            <w:r>
              <w:rPr>
                <w:rFonts w:cs="Arial"/>
              </w:rPr>
              <w:t>Employees</w:t>
            </w:r>
          </w:p>
        </w:tc>
        <w:tc>
          <w:tcPr>
            <w:tcW w:w="2693" w:type="dxa"/>
            <w:shd w:val="clear" w:color="auto" w:fill="auto"/>
          </w:tcPr>
          <w:p w14:paraId="02E115E6" w14:textId="77777777" w:rsidR="00A72D05" w:rsidRPr="00D8667C" w:rsidRDefault="00A72D05" w:rsidP="003E3275">
            <w:pPr>
              <w:widowControl/>
              <w:autoSpaceDE w:val="0"/>
              <w:autoSpaceDN w:val="0"/>
              <w:adjustRightInd w:val="0"/>
              <w:rPr>
                <w:rFonts w:cs="Arial"/>
              </w:rPr>
            </w:pPr>
            <w:r>
              <w:rPr>
                <w:rFonts w:cs="Arial"/>
              </w:rPr>
              <w:t>Educated Chicago theatregoers</w:t>
            </w:r>
          </w:p>
        </w:tc>
        <w:tc>
          <w:tcPr>
            <w:tcW w:w="2693" w:type="dxa"/>
            <w:shd w:val="clear" w:color="auto" w:fill="auto"/>
          </w:tcPr>
          <w:p w14:paraId="1011D806" w14:textId="40D88B78" w:rsidR="00A72D05" w:rsidRPr="00D8667C" w:rsidRDefault="00A72D05" w:rsidP="003E3275">
            <w:pPr>
              <w:widowControl/>
              <w:autoSpaceDE w:val="0"/>
              <w:autoSpaceDN w:val="0"/>
              <w:adjustRightInd w:val="0"/>
              <w:rPr>
                <w:rFonts w:cs="Arial"/>
              </w:rPr>
            </w:pPr>
            <w:r>
              <w:rPr>
                <w:rFonts w:cs="Arial"/>
              </w:rPr>
              <w:t xml:space="preserve">All </w:t>
            </w:r>
            <w:r w:rsidR="003755ED">
              <w:rPr>
                <w:rFonts w:cs="Arial"/>
              </w:rPr>
              <w:t>s</w:t>
            </w:r>
            <w:r>
              <w:rPr>
                <w:rFonts w:cs="Arial"/>
              </w:rPr>
              <w:t>takeholders</w:t>
            </w:r>
          </w:p>
        </w:tc>
      </w:tr>
      <w:tr w:rsidR="00A72D05" w:rsidRPr="00D8667C" w14:paraId="7358D405" w14:textId="77777777" w:rsidTr="00D42FAE">
        <w:trPr>
          <w:cantSplit/>
          <w:tblHeader/>
          <w:jc w:val="center"/>
        </w:trPr>
        <w:tc>
          <w:tcPr>
            <w:tcW w:w="1498" w:type="dxa"/>
            <w:shd w:val="clear" w:color="auto" w:fill="D9D9D9" w:themeFill="background1" w:themeFillShade="D9"/>
            <w:vAlign w:val="center"/>
          </w:tcPr>
          <w:p w14:paraId="6569ECAA" w14:textId="77777777" w:rsidR="00A72D05" w:rsidRPr="00D8667C" w:rsidRDefault="00A72D05" w:rsidP="003E3275">
            <w:pPr>
              <w:widowControl/>
              <w:rPr>
                <w:rFonts w:cs="Arial"/>
              </w:rPr>
            </w:pPr>
            <w:r w:rsidRPr="00D8667C">
              <w:rPr>
                <w:rFonts w:cs="Arial"/>
              </w:rPr>
              <w:t>Product</w:t>
            </w:r>
          </w:p>
        </w:tc>
        <w:tc>
          <w:tcPr>
            <w:tcW w:w="2692" w:type="dxa"/>
            <w:shd w:val="clear" w:color="auto" w:fill="auto"/>
          </w:tcPr>
          <w:p w14:paraId="2BA9107F" w14:textId="77777777" w:rsidR="00A72D05" w:rsidRPr="00D8667C" w:rsidRDefault="00A72D05" w:rsidP="003E3275">
            <w:pPr>
              <w:widowControl/>
              <w:rPr>
                <w:rFonts w:cs="Arial"/>
              </w:rPr>
            </w:pPr>
            <w:r>
              <w:rPr>
                <w:rFonts w:cs="Arial"/>
              </w:rPr>
              <w:t xml:space="preserve">Boost morale by creating a better workplace </w:t>
            </w:r>
          </w:p>
        </w:tc>
        <w:tc>
          <w:tcPr>
            <w:tcW w:w="2693" w:type="dxa"/>
            <w:shd w:val="clear" w:color="auto" w:fill="auto"/>
          </w:tcPr>
          <w:p w14:paraId="0FEAB0B5" w14:textId="77777777" w:rsidR="00A72D05" w:rsidRPr="00D8667C" w:rsidRDefault="00A72D05" w:rsidP="003E3275">
            <w:pPr>
              <w:widowControl/>
              <w:rPr>
                <w:rFonts w:cs="Arial"/>
              </w:rPr>
            </w:pPr>
            <w:r>
              <w:rPr>
                <w:rFonts w:cs="Arial"/>
              </w:rPr>
              <w:t>Increase knowledge through deep cultural experiences</w:t>
            </w:r>
          </w:p>
        </w:tc>
        <w:tc>
          <w:tcPr>
            <w:tcW w:w="2693" w:type="dxa"/>
            <w:shd w:val="clear" w:color="auto" w:fill="auto"/>
          </w:tcPr>
          <w:p w14:paraId="3989B7B1" w14:textId="4E6B63F1" w:rsidR="00A72D05" w:rsidRPr="00D8667C" w:rsidRDefault="00A72D05" w:rsidP="003E3275">
            <w:pPr>
              <w:widowControl/>
              <w:rPr>
                <w:rFonts w:cs="Arial"/>
              </w:rPr>
            </w:pPr>
            <w:r>
              <w:rPr>
                <w:rFonts w:cs="Arial"/>
              </w:rPr>
              <w:t xml:space="preserve">Strengthen all facets of the organization </w:t>
            </w:r>
          </w:p>
        </w:tc>
      </w:tr>
      <w:tr w:rsidR="00A72D05" w:rsidRPr="00D8667C" w14:paraId="235EC16D" w14:textId="77777777" w:rsidTr="00D42FAE">
        <w:trPr>
          <w:cantSplit/>
          <w:tblHeader/>
          <w:jc w:val="center"/>
        </w:trPr>
        <w:tc>
          <w:tcPr>
            <w:tcW w:w="1498" w:type="dxa"/>
            <w:shd w:val="clear" w:color="auto" w:fill="D9D9D9" w:themeFill="background1" w:themeFillShade="D9"/>
            <w:vAlign w:val="center"/>
          </w:tcPr>
          <w:p w14:paraId="31CAB20A" w14:textId="77777777" w:rsidR="00A72D05" w:rsidRPr="00D8667C" w:rsidRDefault="00A72D05" w:rsidP="003E3275">
            <w:pPr>
              <w:widowControl/>
              <w:rPr>
                <w:rFonts w:cs="Arial"/>
              </w:rPr>
            </w:pPr>
            <w:r w:rsidRPr="00D8667C">
              <w:rPr>
                <w:rFonts w:cs="Arial"/>
              </w:rPr>
              <w:t>Place</w:t>
            </w:r>
          </w:p>
        </w:tc>
        <w:tc>
          <w:tcPr>
            <w:tcW w:w="2692" w:type="dxa"/>
            <w:shd w:val="clear" w:color="auto" w:fill="auto"/>
          </w:tcPr>
          <w:p w14:paraId="481CE49A" w14:textId="77777777" w:rsidR="00A72D05" w:rsidRPr="00D8667C" w:rsidRDefault="00A72D05" w:rsidP="003E3275">
            <w:pPr>
              <w:widowControl/>
              <w:autoSpaceDE w:val="0"/>
              <w:autoSpaceDN w:val="0"/>
              <w:adjustRightInd w:val="0"/>
              <w:rPr>
                <w:rFonts w:cs="Arial"/>
              </w:rPr>
            </w:pPr>
            <w:r>
              <w:rPr>
                <w:rFonts w:cs="Arial"/>
              </w:rPr>
              <w:t>Onsite at TimeLine</w:t>
            </w:r>
          </w:p>
        </w:tc>
        <w:tc>
          <w:tcPr>
            <w:tcW w:w="2693" w:type="dxa"/>
            <w:shd w:val="clear" w:color="auto" w:fill="auto"/>
          </w:tcPr>
          <w:p w14:paraId="177ABFEA" w14:textId="77777777" w:rsidR="00A72D05" w:rsidRPr="00D8667C" w:rsidRDefault="00A72D05" w:rsidP="003E3275">
            <w:pPr>
              <w:widowControl/>
              <w:autoSpaceDE w:val="0"/>
              <w:autoSpaceDN w:val="0"/>
              <w:adjustRightInd w:val="0"/>
              <w:rPr>
                <w:rFonts w:cs="Arial"/>
              </w:rPr>
            </w:pPr>
            <w:r>
              <w:rPr>
                <w:rFonts w:cs="Arial"/>
              </w:rPr>
              <w:t xml:space="preserve">At our theatre </w:t>
            </w:r>
          </w:p>
        </w:tc>
        <w:tc>
          <w:tcPr>
            <w:tcW w:w="2693" w:type="dxa"/>
            <w:shd w:val="clear" w:color="auto" w:fill="auto"/>
          </w:tcPr>
          <w:p w14:paraId="5B2130EC" w14:textId="77777777" w:rsidR="00A72D05" w:rsidRPr="00D8667C" w:rsidRDefault="00A72D05" w:rsidP="003E3275">
            <w:pPr>
              <w:widowControl/>
              <w:autoSpaceDE w:val="0"/>
              <w:autoSpaceDN w:val="0"/>
              <w:adjustRightInd w:val="0"/>
              <w:rPr>
                <w:rFonts w:cs="Arial"/>
              </w:rPr>
            </w:pPr>
            <w:r>
              <w:rPr>
                <w:rFonts w:cs="Arial"/>
              </w:rPr>
              <w:t>At our facility and around the city</w:t>
            </w:r>
          </w:p>
        </w:tc>
      </w:tr>
      <w:tr w:rsidR="00A72D05" w:rsidRPr="00D8667C" w14:paraId="69CA16C3" w14:textId="77777777" w:rsidTr="00D42FAE">
        <w:trPr>
          <w:cantSplit/>
          <w:tblHeader/>
          <w:jc w:val="center"/>
        </w:trPr>
        <w:tc>
          <w:tcPr>
            <w:tcW w:w="1498" w:type="dxa"/>
            <w:shd w:val="clear" w:color="auto" w:fill="D9D9D9" w:themeFill="background1" w:themeFillShade="D9"/>
            <w:vAlign w:val="center"/>
          </w:tcPr>
          <w:p w14:paraId="052F3776" w14:textId="77777777" w:rsidR="00A72D05" w:rsidRPr="00D8667C" w:rsidRDefault="00A72D05" w:rsidP="003E3275">
            <w:pPr>
              <w:widowControl/>
              <w:rPr>
                <w:rFonts w:cs="Arial"/>
              </w:rPr>
            </w:pPr>
            <w:r w:rsidRPr="00D8667C">
              <w:rPr>
                <w:rFonts w:cs="Arial"/>
              </w:rPr>
              <w:t>Price</w:t>
            </w:r>
          </w:p>
        </w:tc>
        <w:tc>
          <w:tcPr>
            <w:tcW w:w="2692" w:type="dxa"/>
            <w:shd w:val="clear" w:color="auto" w:fill="auto"/>
          </w:tcPr>
          <w:p w14:paraId="7F6F5A91" w14:textId="77777777" w:rsidR="00A72D05" w:rsidRPr="00D8667C" w:rsidRDefault="00A72D05" w:rsidP="003E3275">
            <w:pPr>
              <w:widowControl/>
              <w:rPr>
                <w:rFonts w:cs="Arial"/>
              </w:rPr>
            </w:pPr>
            <w:r>
              <w:rPr>
                <w:rFonts w:cs="Arial"/>
              </w:rPr>
              <w:t>N/A</w:t>
            </w:r>
          </w:p>
        </w:tc>
        <w:tc>
          <w:tcPr>
            <w:tcW w:w="2693" w:type="dxa"/>
            <w:shd w:val="clear" w:color="auto" w:fill="auto"/>
          </w:tcPr>
          <w:p w14:paraId="6DF26F6C" w14:textId="77777777" w:rsidR="00A72D05" w:rsidRPr="00D8667C" w:rsidRDefault="00A72D05" w:rsidP="003E3275">
            <w:pPr>
              <w:widowControl/>
              <w:rPr>
                <w:rFonts w:cs="Arial"/>
              </w:rPr>
            </w:pPr>
            <w:r>
              <w:rPr>
                <w:rFonts w:cs="Arial"/>
              </w:rPr>
              <w:t>Competition based</w:t>
            </w:r>
          </w:p>
        </w:tc>
        <w:tc>
          <w:tcPr>
            <w:tcW w:w="2693" w:type="dxa"/>
            <w:shd w:val="clear" w:color="auto" w:fill="auto"/>
          </w:tcPr>
          <w:p w14:paraId="08A98117" w14:textId="77777777" w:rsidR="00A72D05" w:rsidRPr="00D8667C" w:rsidRDefault="00A72D05" w:rsidP="003E3275">
            <w:pPr>
              <w:widowControl/>
              <w:rPr>
                <w:rFonts w:cs="Arial"/>
              </w:rPr>
            </w:pPr>
            <w:r>
              <w:rPr>
                <w:rFonts w:cs="Arial"/>
              </w:rPr>
              <w:t>N/A</w:t>
            </w:r>
          </w:p>
        </w:tc>
      </w:tr>
      <w:tr w:rsidR="00A72D05" w:rsidRPr="00D8667C" w14:paraId="637C8562" w14:textId="77777777" w:rsidTr="00D42FAE">
        <w:trPr>
          <w:cantSplit/>
          <w:tblHeader/>
          <w:jc w:val="center"/>
        </w:trPr>
        <w:tc>
          <w:tcPr>
            <w:tcW w:w="1498" w:type="dxa"/>
            <w:shd w:val="clear" w:color="auto" w:fill="D9D9D9" w:themeFill="background1" w:themeFillShade="D9"/>
            <w:vAlign w:val="center"/>
          </w:tcPr>
          <w:p w14:paraId="08D814A7" w14:textId="77777777" w:rsidR="00A72D05" w:rsidRPr="00D8667C" w:rsidRDefault="00A72D05" w:rsidP="003E3275">
            <w:pPr>
              <w:widowControl/>
              <w:rPr>
                <w:rFonts w:cs="Arial"/>
              </w:rPr>
            </w:pPr>
            <w:r w:rsidRPr="00D8667C">
              <w:rPr>
                <w:rFonts w:cs="Arial"/>
              </w:rPr>
              <w:t>Proposition</w:t>
            </w:r>
          </w:p>
        </w:tc>
        <w:tc>
          <w:tcPr>
            <w:tcW w:w="2692" w:type="dxa"/>
            <w:shd w:val="clear" w:color="auto" w:fill="auto"/>
            <w:vAlign w:val="center"/>
          </w:tcPr>
          <w:p w14:paraId="649D0E07" w14:textId="08E5FD3B" w:rsidR="00A72D05" w:rsidRPr="00D8667C" w:rsidRDefault="00A72D05" w:rsidP="003E3275">
            <w:pPr>
              <w:widowControl/>
              <w:rPr>
                <w:rFonts w:cs="Arial"/>
              </w:rPr>
            </w:pPr>
            <w:r>
              <w:rPr>
                <w:rFonts w:cs="Arial"/>
              </w:rPr>
              <w:t>Support productivity</w:t>
            </w:r>
          </w:p>
        </w:tc>
        <w:tc>
          <w:tcPr>
            <w:tcW w:w="2693" w:type="dxa"/>
            <w:shd w:val="clear" w:color="auto" w:fill="auto"/>
            <w:vAlign w:val="center"/>
          </w:tcPr>
          <w:p w14:paraId="783007B1" w14:textId="77777777" w:rsidR="00A72D05" w:rsidRPr="00D8667C" w:rsidRDefault="00A72D05" w:rsidP="003E3275">
            <w:pPr>
              <w:widowControl/>
              <w:rPr>
                <w:rFonts w:cs="Arial"/>
              </w:rPr>
            </w:pPr>
            <w:r>
              <w:rPr>
                <w:rFonts w:cs="Arial"/>
              </w:rPr>
              <w:t>Deliver entertaining ways to revisit history</w:t>
            </w:r>
          </w:p>
        </w:tc>
        <w:tc>
          <w:tcPr>
            <w:tcW w:w="2693" w:type="dxa"/>
            <w:shd w:val="clear" w:color="auto" w:fill="auto"/>
            <w:vAlign w:val="center"/>
          </w:tcPr>
          <w:p w14:paraId="65A419BE" w14:textId="77777777" w:rsidR="00A72D05" w:rsidRPr="00D8667C" w:rsidRDefault="00A72D05" w:rsidP="003E3275">
            <w:pPr>
              <w:widowControl/>
              <w:rPr>
                <w:rFonts w:cs="Arial"/>
              </w:rPr>
            </w:pPr>
            <w:r>
              <w:rPr>
                <w:rFonts w:cs="Arial"/>
              </w:rPr>
              <w:t>Maintain TimeLine’s place among great Chicago theatres</w:t>
            </w:r>
          </w:p>
        </w:tc>
      </w:tr>
      <w:tr w:rsidR="0039691B" w:rsidRPr="00D8667C" w14:paraId="766761BD" w14:textId="77777777" w:rsidTr="00D42FAE">
        <w:trPr>
          <w:cantSplit/>
          <w:tblHeader/>
          <w:jc w:val="center"/>
        </w:trPr>
        <w:tc>
          <w:tcPr>
            <w:tcW w:w="1498" w:type="dxa"/>
            <w:shd w:val="clear" w:color="auto" w:fill="D9D9D9" w:themeFill="background1" w:themeFillShade="D9"/>
            <w:vAlign w:val="center"/>
          </w:tcPr>
          <w:p w14:paraId="3B15E801" w14:textId="77777777" w:rsidR="0039691B" w:rsidRPr="00D8667C" w:rsidRDefault="0039691B" w:rsidP="003E3275">
            <w:pPr>
              <w:widowControl/>
              <w:rPr>
                <w:rFonts w:cs="Arial"/>
              </w:rPr>
            </w:pPr>
            <w:r>
              <w:rPr>
                <w:rFonts w:cs="Arial"/>
              </w:rPr>
              <w:t>Plan</w:t>
            </w:r>
          </w:p>
        </w:tc>
        <w:tc>
          <w:tcPr>
            <w:tcW w:w="2692" w:type="dxa"/>
            <w:shd w:val="clear" w:color="auto" w:fill="auto"/>
            <w:vAlign w:val="center"/>
          </w:tcPr>
          <w:p w14:paraId="52723B50" w14:textId="77777777" w:rsidR="0039691B" w:rsidRDefault="0039691B" w:rsidP="003E3275">
            <w:pPr>
              <w:widowControl/>
              <w:rPr>
                <w:rFonts w:cs="Arial"/>
              </w:rPr>
            </w:pPr>
            <w:r>
              <w:rPr>
                <w:rFonts w:cs="Arial"/>
              </w:rPr>
              <w:t>Underway</w:t>
            </w:r>
          </w:p>
        </w:tc>
        <w:tc>
          <w:tcPr>
            <w:tcW w:w="2693" w:type="dxa"/>
            <w:shd w:val="clear" w:color="auto" w:fill="auto"/>
            <w:vAlign w:val="center"/>
          </w:tcPr>
          <w:p w14:paraId="035A5ACF" w14:textId="77777777" w:rsidR="0039691B" w:rsidRDefault="0039691B" w:rsidP="003E3275">
            <w:pPr>
              <w:widowControl/>
              <w:rPr>
                <w:rFonts w:cs="Arial"/>
              </w:rPr>
            </w:pPr>
            <w:r>
              <w:rPr>
                <w:rFonts w:cs="Arial"/>
              </w:rPr>
              <w:t>Underway</w:t>
            </w:r>
          </w:p>
        </w:tc>
        <w:tc>
          <w:tcPr>
            <w:tcW w:w="2693" w:type="dxa"/>
            <w:shd w:val="clear" w:color="auto" w:fill="auto"/>
            <w:vAlign w:val="center"/>
          </w:tcPr>
          <w:p w14:paraId="3C5A7C82" w14:textId="77777777" w:rsidR="0039691B" w:rsidRDefault="0039691B" w:rsidP="003E3275">
            <w:pPr>
              <w:widowControl/>
              <w:rPr>
                <w:rFonts w:cs="Arial"/>
              </w:rPr>
            </w:pPr>
            <w:r>
              <w:rPr>
                <w:rFonts w:cs="Arial"/>
              </w:rPr>
              <w:t>Underway</w:t>
            </w:r>
          </w:p>
        </w:tc>
      </w:tr>
    </w:tbl>
    <w:p w14:paraId="771D79AE" w14:textId="77777777" w:rsidR="00A72D05" w:rsidRPr="00D8667C" w:rsidRDefault="00A72D05" w:rsidP="003E3275">
      <w:pPr>
        <w:widowControl/>
        <w:rPr>
          <w:rFonts w:cs="Arial"/>
        </w:rPr>
      </w:pPr>
    </w:p>
    <w:p w14:paraId="40D20950" w14:textId="7A306A64" w:rsidR="00A72D05" w:rsidRDefault="00A72D05" w:rsidP="003E3275">
      <w:pPr>
        <w:widowControl/>
      </w:pPr>
      <w:r>
        <w:t>TimeLine should only pursue strategies that link to the primary customer.</w:t>
      </w:r>
      <w:r>
        <w:rPr>
          <w:rStyle w:val="EndnoteReference"/>
        </w:rPr>
        <w:endnoteReference w:id="58"/>
      </w:r>
      <w:r>
        <w:t xml:space="preserve"> Furthermore, operational strategies (internal strategies) like building a better environment for employees or creating sustainable growth must reach beyond operational effectiveness and create a unique and valuable position.</w:t>
      </w:r>
      <w:r>
        <w:rPr>
          <w:rStyle w:val="EndnoteReference"/>
        </w:rPr>
        <w:endnoteReference w:id="59"/>
      </w:r>
      <w:r>
        <w:t xml:space="preserve"> Certainly, a comfortable staff and sustainable growth c</w:t>
      </w:r>
      <w:r w:rsidR="003755ED">
        <w:t>an</w:t>
      </w:r>
      <w:r>
        <w:t xml:space="preserve"> make an impact, but do they support TimeLine’s vision? </w:t>
      </w:r>
    </w:p>
    <w:p w14:paraId="54BC1AB4" w14:textId="77777777" w:rsidR="00A72D05" w:rsidRDefault="00A72D05" w:rsidP="003E3275">
      <w:pPr>
        <w:widowControl/>
      </w:pPr>
    </w:p>
    <w:p w14:paraId="4F5940A9" w14:textId="77777777" w:rsidR="00A72D05" w:rsidRDefault="00A72D05" w:rsidP="003E3275">
      <w:pPr>
        <w:widowControl/>
        <w:rPr>
          <w:rFonts w:cs="Arial"/>
          <w:b/>
        </w:rPr>
      </w:pPr>
      <w:r>
        <w:rPr>
          <w:rFonts w:cs="Arial"/>
        </w:rPr>
        <w:t>Alternatively, the new strategies for TimeLine support its coveted future, and potentially create a competitively unique and valuable position:</w:t>
      </w:r>
    </w:p>
    <w:p w14:paraId="2E1261FF" w14:textId="77777777" w:rsidR="009766A0" w:rsidRDefault="009766A0" w:rsidP="003E3275">
      <w:pPr>
        <w:pStyle w:val="Heading3"/>
        <w:widowControl/>
      </w:pPr>
    </w:p>
    <w:p w14:paraId="12463BDF" w14:textId="77777777" w:rsidR="00A72D05" w:rsidRPr="00D8667C" w:rsidRDefault="00A72D05" w:rsidP="003E3275">
      <w:pPr>
        <w:pStyle w:val="Heading3"/>
        <w:widowControl/>
      </w:pPr>
      <w:r w:rsidRPr="00D8667C">
        <w:lastRenderedPageBreak/>
        <w:t>New</w:t>
      </w:r>
    </w:p>
    <w:p w14:paraId="2B739163" w14:textId="77777777" w:rsidR="00A72D05" w:rsidRPr="00D8667C" w:rsidRDefault="00A72D05"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507"/>
        <w:gridCol w:w="2688"/>
        <w:gridCol w:w="2689"/>
        <w:gridCol w:w="2692"/>
      </w:tblGrid>
      <w:tr w:rsidR="00A72D05" w:rsidRPr="00D8667C" w14:paraId="1B7FF197" w14:textId="77777777" w:rsidTr="00C44DC1">
        <w:trPr>
          <w:cantSplit/>
          <w:jc w:val="center"/>
        </w:trPr>
        <w:tc>
          <w:tcPr>
            <w:tcW w:w="1507" w:type="dxa"/>
            <w:tcBorders>
              <w:top w:val="nil"/>
              <w:left w:val="nil"/>
              <w:bottom w:val="single" w:sz="4" w:space="0" w:color="auto"/>
            </w:tcBorders>
            <w:shd w:val="clear" w:color="auto" w:fill="auto"/>
            <w:vAlign w:val="center"/>
          </w:tcPr>
          <w:p w14:paraId="0B9D3F5C" w14:textId="77777777" w:rsidR="00A72D05" w:rsidRPr="00D8667C" w:rsidRDefault="00A72D05" w:rsidP="003E3275">
            <w:pPr>
              <w:widowControl/>
              <w:jc w:val="center"/>
              <w:rPr>
                <w:rFonts w:cs="Arial"/>
              </w:rPr>
            </w:pPr>
          </w:p>
        </w:tc>
        <w:tc>
          <w:tcPr>
            <w:tcW w:w="8069" w:type="dxa"/>
            <w:gridSpan w:val="3"/>
            <w:shd w:val="clear" w:color="auto" w:fill="D9D9D9" w:themeFill="background1" w:themeFillShade="D9"/>
          </w:tcPr>
          <w:p w14:paraId="2A946F56" w14:textId="77777777" w:rsidR="00A72D05" w:rsidRPr="00D8667C" w:rsidRDefault="00A72D05" w:rsidP="003E3275">
            <w:pPr>
              <w:widowControl/>
              <w:jc w:val="center"/>
              <w:rPr>
                <w:rFonts w:cs="Arial"/>
              </w:rPr>
            </w:pPr>
            <w:r w:rsidRPr="00D8667C">
              <w:rPr>
                <w:rFonts w:cs="Arial"/>
              </w:rPr>
              <w:t>New Strategies</w:t>
            </w:r>
          </w:p>
        </w:tc>
      </w:tr>
      <w:tr w:rsidR="00A72D05" w:rsidRPr="00D8667C" w14:paraId="076BE587" w14:textId="77777777" w:rsidTr="00C44DC1">
        <w:trPr>
          <w:cantSplit/>
          <w:jc w:val="center"/>
        </w:trPr>
        <w:tc>
          <w:tcPr>
            <w:tcW w:w="1507" w:type="dxa"/>
            <w:tcBorders>
              <w:top w:val="single" w:sz="4" w:space="0" w:color="auto"/>
              <w:left w:val="single" w:sz="4" w:space="0" w:color="auto"/>
              <w:bottom w:val="single" w:sz="4" w:space="0" w:color="auto"/>
            </w:tcBorders>
            <w:shd w:val="clear" w:color="auto" w:fill="D9D9D9" w:themeFill="background1" w:themeFillShade="D9"/>
            <w:vAlign w:val="center"/>
          </w:tcPr>
          <w:p w14:paraId="1663DBF0" w14:textId="07998728" w:rsidR="00A72D05" w:rsidRPr="00D8667C" w:rsidRDefault="00C44DC1" w:rsidP="003E3275">
            <w:pPr>
              <w:widowControl/>
              <w:jc w:val="center"/>
              <w:rPr>
                <w:rFonts w:cs="Arial"/>
              </w:rPr>
            </w:pPr>
            <w:r>
              <w:rPr>
                <w:rFonts w:cs="Arial"/>
              </w:rPr>
              <w:t>Strategy</w:t>
            </w:r>
          </w:p>
        </w:tc>
        <w:tc>
          <w:tcPr>
            <w:tcW w:w="2688" w:type="dxa"/>
            <w:shd w:val="clear" w:color="auto" w:fill="auto"/>
          </w:tcPr>
          <w:p w14:paraId="0FF954DE" w14:textId="2E6E73BE" w:rsidR="00A72D05" w:rsidRPr="00D8667C" w:rsidRDefault="00A72D05" w:rsidP="003E3275">
            <w:pPr>
              <w:widowControl/>
              <w:autoSpaceDE w:val="0"/>
              <w:autoSpaceDN w:val="0"/>
              <w:adjustRightInd w:val="0"/>
              <w:jc w:val="center"/>
              <w:rPr>
                <w:rFonts w:cs="Arial"/>
              </w:rPr>
            </w:pPr>
            <w:r>
              <w:rPr>
                <w:rFonts w:cs="Arial"/>
              </w:rPr>
              <w:t>Festival</w:t>
            </w:r>
          </w:p>
        </w:tc>
        <w:tc>
          <w:tcPr>
            <w:tcW w:w="2689" w:type="dxa"/>
            <w:shd w:val="clear" w:color="auto" w:fill="auto"/>
          </w:tcPr>
          <w:p w14:paraId="6B39717B" w14:textId="77777777" w:rsidR="00A72D05" w:rsidRPr="00D8667C" w:rsidRDefault="00A72D05" w:rsidP="003E3275">
            <w:pPr>
              <w:widowControl/>
              <w:jc w:val="center"/>
              <w:rPr>
                <w:rFonts w:cs="Arial"/>
              </w:rPr>
            </w:pPr>
            <w:r>
              <w:rPr>
                <w:rFonts w:cs="Arial"/>
              </w:rPr>
              <w:t>Student Matinees</w:t>
            </w:r>
          </w:p>
        </w:tc>
        <w:tc>
          <w:tcPr>
            <w:tcW w:w="2692" w:type="dxa"/>
            <w:shd w:val="clear" w:color="auto" w:fill="auto"/>
          </w:tcPr>
          <w:p w14:paraId="15C37BAA" w14:textId="5E5B0BC6" w:rsidR="00A72D05" w:rsidRPr="00D8667C" w:rsidRDefault="00A72D05" w:rsidP="003E3275">
            <w:pPr>
              <w:widowControl/>
              <w:jc w:val="center"/>
              <w:rPr>
                <w:rFonts w:cs="Arial"/>
              </w:rPr>
            </w:pPr>
            <w:r>
              <w:rPr>
                <w:rFonts w:cs="Arial"/>
              </w:rPr>
              <w:t>New Facility</w:t>
            </w:r>
          </w:p>
        </w:tc>
      </w:tr>
      <w:tr w:rsidR="00A72D05" w:rsidRPr="00D8667C" w14:paraId="704350F3" w14:textId="77777777" w:rsidTr="0039691B">
        <w:trPr>
          <w:cantSplit/>
          <w:jc w:val="center"/>
        </w:trPr>
        <w:tc>
          <w:tcPr>
            <w:tcW w:w="1507" w:type="dxa"/>
            <w:tcBorders>
              <w:top w:val="single" w:sz="4" w:space="0" w:color="auto"/>
            </w:tcBorders>
            <w:shd w:val="clear" w:color="auto" w:fill="D9D9D9" w:themeFill="background1" w:themeFillShade="D9"/>
            <w:vAlign w:val="center"/>
          </w:tcPr>
          <w:p w14:paraId="51512B6E" w14:textId="77777777" w:rsidR="00A72D05" w:rsidRPr="00D8667C" w:rsidRDefault="00A72D05" w:rsidP="003E3275">
            <w:pPr>
              <w:widowControl/>
              <w:rPr>
                <w:rFonts w:cs="Arial"/>
              </w:rPr>
            </w:pPr>
            <w:r w:rsidRPr="00D8667C">
              <w:rPr>
                <w:rFonts w:cs="Arial"/>
              </w:rPr>
              <w:t>People</w:t>
            </w:r>
          </w:p>
        </w:tc>
        <w:tc>
          <w:tcPr>
            <w:tcW w:w="2688" w:type="dxa"/>
            <w:shd w:val="clear" w:color="auto" w:fill="auto"/>
          </w:tcPr>
          <w:p w14:paraId="31FC0E6D" w14:textId="77777777" w:rsidR="00A72D05" w:rsidRPr="00D8667C" w:rsidRDefault="00A72D05" w:rsidP="003E3275">
            <w:pPr>
              <w:widowControl/>
              <w:autoSpaceDE w:val="0"/>
              <w:autoSpaceDN w:val="0"/>
              <w:adjustRightInd w:val="0"/>
              <w:jc w:val="center"/>
              <w:rPr>
                <w:rFonts w:cs="Arial"/>
              </w:rPr>
            </w:pPr>
            <w:r>
              <w:rPr>
                <w:rFonts w:cs="Arial"/>
              </w:rPr>
              <w:t>Families and culture-seekers</w:t>
            </w:r>
          </w:p>
        </w:tc>
        <w:tc>
          <w:tcPr>
            <w:tcW w:w="2689" w:type="dxa"/>
            <w:shd w:val="clear" w:color="auto" w:fill="auto"/>
          </w:tcPr>
          <w:p w14:paraId="2DC241EB" w14:textId="77777777" w:rsidR="00A72D05" w:rsidRPr="00D8667C" w:rsidRDefault="00A72D05" w:rsidP="003E3275">
            <w:pPr>
              <w:widowControl/>
              <w:autoSpaceDE w:val="0"/>
              <w:autoSpaceDN w:val="0"/>
              <w:adjustRightInd w:val="0"/>
              <w:jc w:val="center"/>
              <w:rPr>
                <w:rFonts w:cs="Arial"/>
              </w:rPr>
            </w:pPr>
            <w:r>
              <w:rPr>
                <w:rFonts w:cs="Arial"/>
              </w:rPr>
              <w:t>Students</w:t>
            </w:r>
          </w:p>
        </w:tc>
        <w:tc>
          <w:tcPr>
            <w:tcW w:w="2692" w:type="dxa"/>
            <w:shd w:val="clear" w:color="auto" w:fill="auto"/>
          </w:tcPr>
          <w:p w14:paraId="10679171" w14:textId="77777777" w:rsidR="00A72D05" w:rsidRPr="00D8667C" w:rsidRDefault="00A72D05" w:rsidP="003E3275">
            <w:pPr>
              <w:widowControl/>
              <w:autoSpaceDE w:val="0"/>
              <w:autoSpaceDN w:val="0"/>
              <w:adjustRightInd w:val="0"/>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A72D05" w:rsidRPr="00D8667C" w14:paraId="71B90068" w14:textId="77777777" w:rsidTr="0039691B">
        <w:trPr>
          <w:cantSplit/>
          <w:jc w:val="center"/>
        </w:trPr>
        <w:tc>
          <w:tcPr>
            <w:tcW w:w="1507" w:type="dxa"/>
            <w:shd w:val="clear" w:color="auto" w:fill="D9D9D9" w:themeFill="background1" w:themeFillShade="D9"/>
            <w:vAlign w:val="center"/>
          </w:tcPr>
          <w:p w14:paraId="61855D42" w14:textId="77777777" w:rsidR="00A72D05" w:rsidRPr="00D8667C" w:rsidRDefault="00A72D05" w:rsidP="003E3275">
            <w:pPr>
              <w:widowControl/>
              <w:rPr>
                <w:rFonts w:cs="Arial"/>
              </w:rPr>
            </w:pPr>
            <w:r w:rsidRPr="00D8667C">
              <w:rPr>
                <w:rFonts w:cs="Arial"/>
              </w:rPr>
              <w:t>Product</w:t>
            </w:r>
          </w:p>
        </w:tc>
        <w:tc>
          <w:tcPr>
            <w:tcW w:w="2688" w:type="dxa"/>
            <w:shd w:val="clear" w:color="auto" w:fill="auto"/>
          </w:tcPr>
          <w:p w14:paraId="545784DE" w14:textId="77777777" w:rsidR="00A72D05" w:rsidRPr="00D8667C" w:rsidRDefault="00A72D05" w:rsidP="003E3275">
            <w:pPr>
              <w:widowControl/>
              <w:jc w:val="center"/>
              <w:rPr>
                <w:rFonts w:cs="Arial"/>
              </w:rPr>
            </w:pPr>
            <w:r>
              <w:rPr>
                <w:rFonts w:cs="Arial"/>
              </w:rPr>
              <w:t>Access to culture by taking performances outdoors</w:t>
            </w:r>
          </w:p>
        </w:tc>
        <w:tc>
          <w:tcPr>
            <w:tcW w:w="2689" w:type="dxa"/>
            <w:shd w:val="clear" w:color="auto" w:fill="auto"/>
          </w:tcPr>
          <w:p w14:paraId="3C9114F6" w14:textId="77777777" w:rsidR="00A72D05" w:rsidRPr="00D8667C" w:rsidRDefault="00A72D05" w:rsidP="003E3275">
            <w:pPr>
              <w:widowControl/>
              <w:jc w:val="center"/>
              <w:rPr>
                <w:rFonts w:cs="Arial"/>
              </w:rPr>
            </w:pPr>
            <w:r>
              <w:rPr>
                <w:rFonts w:cs="Arial"/>
              </w:rPr>
              <w:t>Amplifying teacher lesson plans through live storytelling</w:t>
            </w:r>
          </w:p>
        </w:tc>
        <w:tc>
          <w:tcPr>
            <w:tcW w:w="2692" w:type="dxa"/>
            <w:shd w:val="clear" w:color="auto" w:fill="auto"/>
          </w:tcPr>
          <w:p w14:paraId="24DDF2D1" w14:textId="77777777" w:rsidR="00A72D05" w:rsidRPr="00D8667C" w:rsidRDefault="00A72D05" w:rsidP="003E3275">
            <w:pPr>
              <w:widowControl/>
              <w:jc w:val="center"/>
              <w:rPr>
                <w:rFonts w:cs="Arial"/>
              </w:rPr>
            </w:pPr>
            <w:r>
              <w:rPr>
                <w:rFonts w:cs="Arial"/>
              </w:rPr>
              <w:t>Making history through a worthwhile investment</w:t>
            </w:r>
          </w:p>
        </w:tc>
      </w:tr>
      <w:tr w:rsidR="00A72D05" w:rsidRPr="00D8667C" w14:paraId="0A5CDF54" w14:textId="77777777" w:rsidTr="0039691B">
        <w:trPr>
          <w:cantSplit/>
          <w:jc w:val="center"/>
        </w:trPr>
        <w:tc>
          <w:tcPr>
            <w:tcW w:w="1507" w:type="dxa"/>
            <w:shd w:val="clear" w:color="auto" w:fill="D9D9D9" w:themeFill="background1" w:themeFillShade="D9"/>
            <w:vAlign w:val="center"/>
          </w:tcPr>
          <w:p w14:paraId="615196BB" w14:textId="77777777" w:rsidR="00A72D05" w:rsidRPr="00D8667C" w:rsidRDefault="00A72D05" w:rsidP="003E3275">
            <w:pPr>
              <w:widowControl/>
              <w:rPr>
                <w:rFonts w:cs="Arial"/>
              </w:rPr>
            </w:pPr>
            <w:r w:rsidRPr="00D8667C">
              <w:rPr>
                <w:rFonts w:cs="Arial"/>
              </w:rPr>
              <w:t>Place</w:t>
            </w:r>
          </w:p>
        </w:tc>
        <w:tc>
          <w:tcPr>
            <w:tcW w:w="2688" w:type="dxa"/>
            <w:shd w:val="clear" w:color="auto" w:fill="auto"/>
          </w:tcPr>
          <w:p w14:paraId="12107501" w14:textId="77777777" w:rsidR="00A72D05" w:rsidRPr="00D8667C" w:rsidRDefault="00A72D05" w:rsidP="003E3275">
            <w:pPr>
              <w:widowControl/>
              <w:autoSpaceDE w:val="0"/>
              <w:autoSpaceDN w:val="0"/>
              <w:adjustRightInd w:val="0"/>
              <w:jc w:val="center"/>
              <w:rPr>
                <w:rFonts w:cs="Arial"/>
              </w:rPr>
            </w:pPr>
            <w:r>
              <w:rPr>
                <w:rFonts w:cs="Arial"/>
              </w:rPr>
              <w:t>At a city park on July 4</w:t>
            </w:r>
            <w:r w:rsidRPr="00031A4C">
              <w:rPr>
                <w:rFonts w:cs="Arial"/>
                <w:vertAlign w:val="superscript"/>
              </w:rPr>
              <w:t>th</w:t>
            </w:r>
            <w:r>
              <w:rPr>
                <w:rFonts w:cs="Arial"/>
              </w:rPr>
              <w:t xml:space="preserve"> weekend</w:t>
            </w:r>
          </w:p>
        </w:tc>
        <w:tc>
          <w:tcPr>
            <w:tcW w:w="2689" w:type="dxa"/>
            <w:shd w:val="clear" w:color="auto" w:fill="auto"/>
          </w:tcPr>
          <w:p w14:paraId="1C655E83" w14:textId="77777777" w:rsidR="00A72D05" w:rsidRPr="00D8667C" w:rsidRDefault="00A72D05" w:rsidP="003E3275">
            <w:pPr>
              <w:widowControl/>
              <w:autoSpaceDE w:val="0"/>
              <w:autoSpaceDN w:val="0"/>
              <w:adjustRightInd w:val="0"/>
              <w:jc w:val="center"/>
              <w:rPr>
                <w:rFonts w:cs="Arial"/>
              </w:rPr>
            </w:pPr>
            <w:r>
              <w:rPr>
                <w:rFonts w:cs="Arial"/>
              </w:rPr>
              <w:t>At our theatre during school hours</w:t>
            </w:r>
          </w:p>
        </w:tc>
        <w:tc>
          <w:tcPr>
            <w:tcW w:w="2692" w:type="dxa"/>
            <w:shd w:val="clear" w:color="auto" w:fill="auto"/>
          </w:tcPr>
          <w:p w14:paraId="77E79570" w14:textId="77777777" w:rsidR="00A72D05" w:rsidRPr="00D8667C" w:rsidRDefault="00A72D05" w:rsidP="003E3275">
            <w:pPr>
              <w:widowControl/>
              <w:autoSpaceDE w:val="0"/>
              <w:autoSpaceDN w:val="0"/>
              <w:adjustRightInd w:val="0"/>
              <w:jc w:val="center"/>
              <w:rPr>
                <w:rFonts w:cs="Arial"/>
              </w:rPr>
            </w:pPr>
            <w:r>
              <w:rPr>
                <w:rFonts w:cs="Arial"/>
              </w:rPr>
              <w:t>On Chicago’s north side</w:t>
            </w:r>
          </w:p>
        </w:tc>
      </w:tr>
      <w:tr w:rsidR="00A72D05" w:rsidRPr="00D8667C" w14:paraId="3B0AC203" w14:textId="77777777" w:rsidTr="0039691B">
        <w:trPr>
          <w:cantSplit/>
          <w:jc w:val="center"/>
        </w:trPr>
        <w:tc>
          <w:tcPr>
            <w:tcW w:w="1507" w:type="dxa"/>
            <w:shd w:val="clear" w:color="auto" w:fill="D9D9D9" w:themeFill="background1" w:themeFillShade="D9"/>
            <w:vAlign w:val="center"/>
          </w:tcPr>
          <w:p w14:paraId="27F053E3" w14:textId="77777777" w:rsidR="00A72D05" w:rsidRPr="00D8667C" w:rsidRDefault="00A72D05" w:rsidP="003E3275">
            <w:pPr>
              <w:widowControl/>
              <w:rPr>
                <w:rFonts w:cs="Arial"/>
              </w:rPr>
            </w:pPr>
            <w:r w:rsidRPr="00D8667C">
              <w:rPr>
                <w:rFonts w:cs="Arial"/>
              </w:rPr>
              <w:t>Price</w:t>
            </w:r>
          </w:p>
        </w:tc>
        <w:tc>
          <w:tcPr>
            <w:tcW w:w="2688" w:type="dxa"/>
            <w:shd w:val="clear" w:color="auto" w:fill="auto"/>
          </w:tcPr>
          <w:p w14:paraId="49CEF20C" w14:textId="77777777" w:rsidR="00A72D05" w:rsidRPr="00D8667C" w:rsidRDefault="00A72D05" w:rsidP="003E3275">
            <w:pPr>
              <w:widowControl/>
              <w:jc w:val="center"/>
              <w:rPr>
                <w:rFonts w:cs="Arial"/>
              </w:rPr>
            </w:pPr>
            <w:r>
              <w:rPr>
                <w:rFonts w:cs="Arial"/>
              </w:rPr>
              <w:t>Economic value</w:t>
            </w:r>
          </w:p>
        </w:tc>
        <w:tc>
          <w:tcPr>
            <w:tcW w:w="2689" w:type="dxa"/>
            <w:shd w:val="clear" w:color="auto" w:fill="auto"/>
          </w:tcPr>
          <w:p w14:paraId="2328943F" w14:textId="77777777" w:rsidR="00A72D05" w:rsidRPr="00D8667C" w:rsidRDefault="00A72D05" w:rsidP="003E3275">
            <w:pPr>
              <w:widowControl/>
              <w:jc w:val="center"/>
              <w:rPr>
                <w:rFonts w:cs="Arial"/>
              </w:rPr>
            </w:pPr>
            <w:r>
              <w:rPr>
                <w:rFonts w:cs="Arial"/>
              </w:rPr>
              <w:t>Competition based</w:t>
            </w:r>
          </w:p>
        </w:tc>
        <w:tc>
          <w:tcPr>
            <w:tcW w:w="2692" w:type="dxa"/>
            <w:shd w:val="clear" w:color="auto" w:fill="auto"/>
          </w:tcPr>
          <w:p w14:paraId="66CBFF37" w14:textId="77777777" w:rsidR="00A72D05" w:rsidRPr="00D8667C" w:rsidRDefault="00A72D05" w:rsidP="003E3275">
            <w:pPr>
              <w:widowControl/>
              <w:jc w:val="center"/>
              <w:rPr>
                <w:rFonts w:cs="Arial"/>
              </w:rPr>
            </w:pPr>
            <w:r>
              <w:rPr>
                <w:rFonts w:cs="Arial"/>
              </w:rPr>
              <w:t>Economic value</w:t>
            </w:r>
          </w:p>
        </w:tc>
      </w:tr>
      <w:tr w:rsidR="0039691B" w:rsidRPr="00D8667C" w14:paraId="5A923883" w14:textId="77777777" w:rsidTr="0039691B">
        <w:trPr>
          <w:cantSplit/>
          <w:jc w:val="center"/>
        </w:trPr>
        <w:tc>
          <w:tcPr>
            <w:tcW w:w="1507" w:type="dxa"/>
            <w:shd w:val="clear" w:color="auto" w:fill="D9D9D9" w:themeFill="background1" w:themeFillShade="D9"/>
            <w:vAlign w:val="center"/>
          </w:tcPr>
          <w:p w14:paraId="26C1CF8C" w14:textId="77777777" w:rsidR="0039691B" w:rsidRPr="00D8667C" w:rsidRDefault="0039691B" w:rsidP="003E3275">
            <w:pPr>
              <w:widowControl/>
              <w:rPr>
                <w:rFonts w:cs="Arial"/>
              </w:rPr>
            </w:pPr>
            <w:r w:rsidRPr="00D8667C">
              <w:rPr>
                <w:rFonts w:cs="Arial"/>
              </w:rPr>
              <w:t>Proposition</w:t>
            </w:r>
          </w:p>
        </w:tc>
        <w:tc>
          <w:tcPr>
            <w:tcW w:w="2688" w:type="dxa"/>
            <w:shd w:val="clear" w:color="auto" w:fill="auto"/>
          </w:tcPr>
          <w:p w14:paraId="7443FB42" w14:textId="77777777" w:rsidR="0039691B" w:rsidRPr="00D8667C" w:rsidRDefault="0039691B" w:rsidP="003E3275">
            <w:pPr>
              <w:widowControl/>
              <w:jc w:val="center"/>
              <w:rPr>
                <w:rFonts w:cs="Arial"/>
              </w:rPr>
            </w:pPr>
            <w:r w:rsidRPr="009266A7">
              <w:rPr>
                <w:rFonts w:cs="Arial"/>
              </w:rPr>
              <w:t xml:space="preserve">Low-cost and highly </w:t>
            </w:r>
            <w:r>
              <w:rPr>
                <w:rFonts w:cs="Arial"/>
              </w:rPr>
              <w:t>accessible</w:t>
            </w:r>
          </w:p>
        </w:tc>
        <w:tc>
          <w:tcPr>
            <w:tcW w:w="2689" w:type="dxa"/>
            <w:shd w:val="clear" w:color="auto" w:fill="auto"/>
          </w:tcPr>
          <w:p w14:paraId="6F0B052A" w14:textId="77777777" w:rsidR="0039691B" w:rsidRPr="00D8667C" w:rsidRDefault="0039691B" w:rsidP="003E3275">
            <w:pPr>
              <w:widowControl/>
              <w:jc w:val="center"/>
              <w:rPr>
                <w:rFonts w:cs="Arial"/>
              </w:rPr>
            </w:pPr>
            <w:r>
              <w:rPr>
                <w:rFonts w:cs="Arial"/>
              </w:rPr>
              <w:t>Uniquely aligning with CPS history curriculum</w:t>
            </w:r>
          </w:p>
        </w:tc>
        <w:tc>
          <w:tcPr>
            <w:tcW w:w="2692" w:type="dxa"/>
            <w:shd w:val="clear" w:color="auto" w:fill="auto"/>
          </w:tcPr>
          <w:p w14:paraId="14D21592" w14:textId="77777777" w:rsidR="0039691B" w:rsidRPr="00D8667C" w:rsidRDefault="0039691B" w:rsidP="003E3275">
            <w:pPr>
              <w:widowControl/>
              <w:jc w:val="center"/>
              <w:rPr>
                <w:rFonts w:cs="Arial"/>
              </w:rPr>
            </w:pPr>
            <w:r>
              <w:rPr>
                <w:rFonts w:cs="Arial"/>
              </w:rPr>
              <w:t>A space worthy of TimeLine’s artistry</w:t>
            </w:r>
          </w:p>
        </w:tc>
      </w:tr>
      <w:tr w:rsidR="0039691B" w:rsidRPr="00D8667C" w14:paraId="76643897" w14:textId="77777777" w:rsidTr="0039691B">
        <w:trPr>
          <w:cantSplit/>
          <w:trHeight w:val="3077"/>
          <w:jc w:val="center"/>
        </w:trPr>
        <w:tc>
          <w:tcPr>
            <w:tcW w:w="1507" w:type="dxa"/>
            <w:shd w:val="clear" w:color="auto" w:fill="D9D9D9" w:themeFill="background1" w:themeFillShade="D9"/>
            <w:vAlign w:val="center"/>
          </w:tcPr>
          <w:p w14:paraId="368ED574" w14:textId="77777777" w:rsidR="0039691B" w:rsidRPr="00D8667C" w:rsidRDefault="0039691B" w:rsidP="003E3275">
            <w:pPr>
              <w:widowControl/>
              <w:rPr>
                <w:rFonts w:cs="Arial"/>
              </w:rPr>
            </w:pPr>
            <w:r>
              <w:rPr>
                <w:rFonts w:cs="Arial"/>
              </w:rPr>
              <w:t>Plan</w:t>
            </w:r>
          </w:p>
        </w:tc>
        <w:tc>
          <w:tcPr>
            <w:tcW w:w="2688" w:type="dxa"/>
            <w:shd w:val="clear" w:color="auto" w:fill="auto"/>
          </w:tcPr>
          <w:p w14:paraId="209F9125" w14:textId="77777777" w:rsidR="0039691B" w:rsidRPr="00DC6516" w:rsidRDefault="0039691B" w:rsidP="00645630">
            <w:pPr>
              <w:pStyle w:val="ListParagraph"/>
              <w:widowControl/>
              <w:numPr>
                <w:ilvl w:val="0"/>
                <w:numId w:val="20"/>
              </w:numPr>
              <w:ind w:left="144" w:hanging="144"/>
              <w:rPr>
                <w:rFonts w:cs="Arial"/>
              </w:rPr>
            </w:pPr>
            <w:r>
              <w:rPr>
                <w:rFonts w:cs="Arial"/>
              </w:rPr>
              <w:t xml:space="preserve">Partner with Chicago Park District and Department of Cultural Affairs </w:t>
            </w:r>
            <w:r>
              <w:rPr>
                <w:rFonts w:cs="Arial"/>
                <w:sz w:val="16"/>
                <w:szCs w:val="16"/>
              </w:rPr>
              <w:br/>
              <w:t>(By 1/1/2019)</w:t>
            </w:r>
          </w:p>
          <w:p w14:paraId="248FEF4A" w14:textId="65DF9D45" w:rsidR="0039691B" w:rsidRDefault="0039691B" w:rsidP="00645630">
            <w:pPr>
              <w:pStyle w:val="ListParagraph"/>
              <w:widowControl/>
              <w:numPr>
                <w:ilvl w:val="0"/>
                <w:numId w:val="20"/>
              </w:numPr>
              <w:ind w:left="144" w:hanging="144"/>
              <w:rPr>
                <w:rFonts w:cs="Arial"/>
              </w:rPr>
            </w:pPr>
            <w:r>
              <w:rPr>
                <w:rFonts w:cs="Arial"/>
              </w:rPr>
              <w:t xml:space="preserve">Conduct site visits to determine </w:t>
            </w:r>
            <w:r w:rsidR="003755ED">
              <w:rPr>
                <w:rFonts w:cs="Arial"/>
              </w:rPr>
              <w:t>location</w:t>
            </w:r>
            <w:r>
              <w:rPr>
                <w:rFonts w:cs="Arial"/>
              </w:rPr>
              <w:t xml:space="preserve"> </w:t>
            </w:r>
            <w:r>
              <w:rPr>
                <w:rFonts w:cs="Arial"/>
                <w:sz w:val="16"/>
                <w:szCs w:val="16"/>
              </w:rPr>
              <w:br/>
              <w:t>(By 4/1/2019)</w:t>
            </w:r>
          </w:p>
          <w:p w14:paraId="40DBC239" w14:textId="77777777" w:rsidR="0039691B" w:rsidRDefault="0039691B" w:rsidP="00645630">
            <w:pPr>
              <w:pStyle w:val="ListParagraph"/>
              <w:widowControl/>
              <w:numPr>
                <w:ilvl w:val="0"/>
                <w:numId w:val="20"/>
              </w:numPr>
              <w:ind w:left="144" w:hanging="144"/>
              <w:rPr>
                <w:rFonts w:cs="Arial"/>
              </w:rPr>
            </w:pPr>
            <w:r>
              <w:rPr>
                <w:rFonts w:cs="Arial"/>
              </w:rPr>
              <w:t>Establish creative 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14:paraId="49B6E477" w14:textId="77777777" w:rsidR="0039691B" w:rsidRPr="00FD2AA8" w:rsidRDefault="0039691B" w:rsidP="00645630">
            <w:pPr>
              <w:pStyle w:val="ListParagraph"/>
              <w:widowControl/>
              <w:numPr>
                <w:ilvl w:val="0"/>
                <w:numId w:val="20"/>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89" w:type="dxa"/>
            <w:shd w:val="clear" w:color="auto" w:fill="auto"/>
          </w:tcPr>
          <w:p w14:paraId="08678851" w14:textId="77777777" w:rsidR="0039691B" w:rsidRDefault="0039691B" w:rsidP="00645630">
            <w:pPr>
              <w:pStyle w:val="ListParagraph"/>
              <w:widowControl/>
              <w:numPr>
                <w:ilvl w:val="0"/>
                <w:numId w:val="20"/>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14:paraId="06E55229" w14:textId="77777777" w:rsidR="0039691B" w:rsidRPr="00542F5A" w:rsidRDefault="0039691B" w:rsidP="00645630">
            <w:pPr>
              <w:pStyle w:val="ListParagraph"/>
              <w:widowControl/>
              <w:numPr>
                <w:ilvl w:val="0"/>
                <w:numId w:val="20"/>
              </w:numPr>
              <w:ind w:left="144" w:hanging="144"/>
              <w:rPr>
                <w:rFonts w:cs="Arial"/>
              </w:rPr>
            </w:pPr>
            <w:r>
              <w:rPr>
                <w:rFonts w:cs="Arial"/>
              </w:rPr>
              <w:t>Formalize group sales practices</w:t>
            </w:r>
            <w:r>
              <w:rPr>
                <w:rFonts w:cs="Arial"/>
              </w:rPr>
              <w:br/>
            </w:r>
            <w:r>
              <w:rPr>
                <w:rFonts w:cs="Arial"/>
                <w:sz w:val="16"/>
                <w:szCs w:val="16"/>
              </w:rPr>
              <w:t>(By 9/1/2015)</w:t>
            </w:r>
          </w:p>
          <w:p w14:paraId="268DB45B" w14:textId="77777777" w:rsidR="0039691B" w:rsidRDefault="0039691B" w:rsidP="00645630">
            <w:pPr>
              <w:pStyle w:val="ListParagraph"/>
              <w:widowControl/>
              <w:numPr>
                <w:ilvl w:val="0"/>
                <w:numId w:val="20"/>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14:paraId="254CC926" w14:textId="77777777" w:rsidR="0039691B" w:rsidRPr="00DC6516" w:rsidRDefault="0039691B" w:rsidP="00645630">
            <w:pPr>
              <w:pStyle w:val="ListParagraph"/>
              <w:widowControl/>
              <w:numPr>
                <w:ilvl w:val="0"/>
                <w:numId w:val="20"/>
              </w:numPr>
              <w:ind w:left="144" w:hanging="144"/>
              <w:rPr>
                <w:rFonts w:cs="Arial"/>
              </w:rPr>
            </w:pPr>
            <w:r>
              <w:rPr>
                <w:rFonts w:cs="Arial"/>
              </w:rPr>
              <w:t>Build a larger network of CPS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92" w:type="dxa"/>
            <w:shd w:val="clear" w:color="auto" w:fill="auto"/>
          </w:tcPr>
          <w:p w14:paraId="0DCD723A" w14:textId="77777777" w:rsidR="0039691B" w:rsidRDefault="0039691B" w:rsidP="00645630">
            <w:pPr>
              <w:pStyle w:val="ListParagraph"/>
              <w:widowControl/>
              <w:numPr>
                <w:ilvl w:val="0"/>
                <w:numId w:val="20"/>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14:paraId="1DA3D01F" w14:textId="77777777" w:rsidR="0039691B" w:rsidRPr="006C5DD4" w:rsidRDefault="0039691B" w:rsidP="00645630">
            <w:pPr>
              <w:pStyle w:val="ListParagraph"/>
              <w:widowControl/>
              <w:numPr>
                <w:ilvl w:val="0"/>
                <w:numId w:val="20"/>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14:paraId="3073FFD1" w14:textId="77777777" w:rsidR="0039691B" w:rsidRDefault="0039691B" w:rsidP="00645630">
            <w:pPr>
              <w:pStyle w:val="ListParagraph"/>
              <w:widowControl/>
              <w:numPr>
                <w:ilvl w:val="0"/>
                <w:numId w:val="20"/>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14:paraId="6D29C47F" w14:textId="77777777" w:rsidR="0039691B" w:rsidRPr="00FD2AA8" w:rsidRDefault="0039691B" w:rsidP="00645630">
            <w:pPr>
              <w:pStyle w:val="ListParagraph"/>
              <w:widowControl/>
              <w:numPr>
                <w:ilvl w:val="0"/>
                <w:numId w:val="20"/>
              </w:numPr>
              <w:ind w:left="144" w:hanging="144"/>
              <w:rPr>
                <w:rFonts w:cs="Arial"/>
              </w:rPr>
            </w:pPr>
            <w:r>
              <w:rPr>
                <w:rFonts w:cs="Arial"/>
              </w:rPr>
              <w:t>Celebrate donors and keep stakeholders updated on progress</w:t>
            </w:r>
            <w:r>
              <w:rPr>
                <w:rFonts w:cs="Arial"/>
              </w:rPr>
              <w:br/>
            </w:r>
            <w:r>
              <w:rPr>
                <w:rFonts w:cs="Arial"/>
                <w:sz w:val="16"/>
                <w:szCs w:val="16"/>
              </w:rPr>
              <w:t>(At least twice per year during campaign life - approx. 3 years)</w:t>
            </w:r>
          </w:p>
        </w:tc>
      </w:tr>
    </w:tbl>
    <w:p w14:paraId="7DDBEDD1" w14:textId="77777777" w:rsidR="0039691B" w:rsidRDefault="0039691B" w:rsidP="003E3275">
      <w:pPr>
        <w:widowControl/>
        <w:rPr>
          <w:rFonts w:cs="Arial"/>
        </w:rPr>
      </w:pPr>
    </w:p>
    <w:p w14:paraId="793F5997" w14:textId="77777777" w:rsidR="00A72D05" w:rsidRDefault="00A72D05" w:rsidP="003E3275">
      <w:pPr>
        <w:widowControl/>
      </w:pPr>
      <w:r>
        <w:t xml:space="preserve">By creating a summer festival, TimeLine can penetrate the market by serving its current customer (curious theatregoers) and also develop a new market of family audiences and culture-seekers. The proposition of a low-cost and highly accessible event creates a high value that will, presumably, interest many customers. Therefore, the strategy offers TimeLine the visibility needed to become a preeminent Chicago arts organization. </w:t>
      </w:r>
    </w:p>
    <w:p w14:paraId="0E5D0100" w14:textId="77777777" w:rsidR="00A72D05" w:rsidRDefault="00A72D05" w:rsidP="003E3275">
      <w:pPr>
        <w:widowControl/>
      </w:pPr>
    </w:p>
    <w:p w14:paraId="20FC1C51" w14:textId="77777777" w:rsidR="00A72D05" w:rsidRDefault="00A72D05" w:rsidP="003E3275">
      <w:pPr>
        <w:widowControl/>
      </w:pPr>
      <w:r>
        <w:t>Because TimeLine’s current education initiatives work one-on-one or in small groups, the organization makes a big impact—but only for a small number of students. By giving learners the opportunity to come to TimeLine for student matinees, TimeLine can round out its education programming and expand its reach. By investing in the next generation, TimeLine is more apt to become the national arts leader it aspires to be.</w:t>
      </w:r>
    </w:p>
    <w:p w14:paraId="02D71590" w14:textId="77777777" w:rsidR="00A72D05" w:rsidRDefault="00A72D05" w:rsidP="003E3275">
      <w:pPr>
        <w:widowControl/>
      </w:pPr>
    </w:p>
    <w:p w14:paraId="1062E964" w14:textId="77777777" w:rsidR="00A72D05" w:rsidRDefault="00A72D05" w:rsidP="003E3275">
      <w:pPr>
        <w:widowControl/>
      </w:pPr>
      <w:r>
        <w:lastRenderedPageBreak/>
        <w:t>Creating a new facility is TimeLine’s only internal strategy, but will have the greatest impact for its theatregoers. A capital campaign that engages individual donors, corporations, and foundations will provide a much-needed new space and secure the endowment funds that will sustain TimeLine as it expands into the future. In essence, the strategy will create a space worthy of TimeLine’s artistic ambitions.</w:t>
      </w:r>
    </w:p>
    <w:p w14:paraId="3DA05E06" w14:textId="77777777" w:rsidR="00A72D05" w:rsidRPr="00D8667C" w:rsidRDefault="00A72D05" w:rsidP="003E3275">
      <w:pPr>
        <w:widowControl/>
        <w:rPr>
          <w:rFonts w:cs="Arial"/>
        </w:rPr>
      </w:pPr>
    </w:p>
    <w:p w14:paraId="4C43DB9A" w14:textId="77777777" w:rsidR="00A72D05" w:rsidRPr="00D8667C" w:rsidRDefault="00A72D05" w:rsidP="003E3275">
      <w:pPr>
        <w:pStyle w:val="Heading2"/>
        <w:widowControl/>
      </w:pPr>
      <w:bookmarkStart w:id="61" w:name="_Toc445066163"/>
      <w:r w:rsidRPr="00D8667C">
        <w:t>Test</w:t>
      </w:r>
      <w:bookmarkEnd w:id="61"/>
    </w:p>
    <w:p w14:paraId="624C9176" w14:textId="77777777" w:rsidR="00A72D05" w:rsidRPr="00D8667C" w:rsidRDefault="00A72D05" w:rsidP="003E3275">
      <w:pPr>
        <w:widowControl/>
        <w:rPr>
          <w:rFonts w:cs="Arial"/>
        </w:rPr>
      </w:pPr>
    </w:p>
    <w:p w14:paraId="2E755900" w14:textId="77777777" w:rsidR="00A72D05" w:rsidRDefault="00A72D05" w:rsidP="003E3275">
      <w:pPr>
        <w:pStyle w:val="Heading3"/>
        <w:widowControl/>
      </w:pPr>
      <w:r w:rsidRPr="00D8667C">
        <w:t>External Environment</w:t>
      </w:r>
    </w:p>
    <w:p w14:paraId="66E41583" w14:textId="77777777" w:rsidR="00A72D05" w:rsidRDefault="00A72D05" w:rsidP="003E3275">
      <w:pPr>
        <w:widowControl/>
      </w:pPr>
    </w:p>
    <w:p w14:paraId="571A2B7D" w14:textId="081E08A3" w:rsidR="00A72D05" w:rsidRDefault="00A72D05" w:rsidP="003E3275">
      <w:pPr>
        <w:widowControl/>
      </w:pPr>
      <w:r>
        <w:t>Studying the external environment uncovers the opportunities and threats that help or hinder the success of new strategies.</w:t>
      </w:r>
      <w:r>
        <w:rPr>
          <w:rStyle w:val="EndnoteReference"/>
        </w:rPr>
        <w:endnoteReference w:id="60"/>
      </w:r>
      <w:r>
        <w:t xml:space="preserve"> TimeLine’s primary threat is competition among cultural offerings. Although rivalry among theatres is mild, there are 20 theatres in Lakeview competing for leisure dollars.</w:t>
      </w:r>
      <w:r>
        <w:rPr>
          <w:rStyle w:val="EndnoteReference"/>
        </w:rPr>
        <w:endnoteReference w:id="61"/>
      </w:r>
      <w:r>
        <w:t xml:space="preserve"> Furthermore, with the onset of the</w:t>
      </w:r>
      <w:r w:rsidR="00BC2827">
        <w:t xml:space="preserve"> city’s</w:t>
      </w:r>
      <w:r>
        <w:t xml:space="preserve"> Cultural Plan, offerings throughout Chicago are on the rise.</w:t>
      </w:r>
      <w:r>
        <w:rPr>
          <w:rStyle w:val="EndnoteReference"/>
        </w:rPr>
        <w:endnoteReference w:id="62"/>
      </w:r>
    </w:p>
    <w:p w14:paraId="22033FA4" w14:textId="77777777" w:rsidR="00A72D05" w:rsidRPr="00D8667C" w:rsidRDefault="00A72D05" w:rsidP="003E3275">
      <w:pPr>
        <w:widowControl/>
        <w:rPr>
          <w:rFonts w:cs="Arial"/>
        </w:rPr>
      </w:pPr>
    </w:p>
    <w:p w14:paraId="71AD3943" w14:textId="77777777" w:rsidR="00A72D05" w:rsidRDefault="00A72D05" w:rsidP="003E3275">
      <w:pPr>
        <w:pStyle w:val="Heading4"/>
        <w:widowControl/>
      </w:pPr>
      <w:bookmarkStart w:id="62" w:name="_Toc390502855"/>
      <w:bookmarkStart w:id="63" w:name="_Toc395001116"/>
      <w:r w:rsidRPr="00D8667C">
        <w:t>Industry Environment</w:t>
      </w:r>
      <w:bookmarkEnd w:id="62"/>
      <w:bookmarkEnd w:id="63"/>
    </w:p>
    <w:p w14:paraId="1D7AB282" w14:textId="77777777" w:rsidR="00A72D05" w:rsidRDefault="00A72D05" w:rsidP="003E3275">
      <w:pPr>
        <w:pStyle w:val="Heading5"/>
        <w:widowControl/>
        <w:tabs>
          <w:tab w:val="center" w:pos="5040"/>
        </w:tabs>
        <w:rPr>
          <w:rFonts w:cs="Arial"/>
        </w:rPr>
      </w:pPr>
    </w:p>
    <w:p w14:paraId="071EDFC0" w14:textId="729F7ABD" w:rsidR="00A72D05" w:rsidRPr="00563DA3" w:rsidRDefault="00A72D05" w:rsidP="003E3275">
      <w:pPr>
        <w:widowControl/>
        <w:rPr>
          <w:b/>
        </w:rPr>
      </w:pPr>
      <w:r>
        <w:t>An industry is “a group of firms producing products that are close substitutes.”</w:t>
      </w:r>
      <w:r>
        <w:rPr>
          <w:rStyle w:val="EndnoteReference"/>
          <w:rFonts w:cs="Arial"/>
        </w:rPr>
        <w:endnoteReference w:id="63"/>
      </w:r>
      <w:r>
        <w:t xml:space="preserve"> Therefore, rather than examining the theatre industry at large, TimeLine should only test industries offering similar services as the proposed strategies. Furthermore, it is only necessary to evaluate the strategies impacted by the external environment (a festival and student matinees). Consequently, the industries to test are summer festivals offering live entertainment and field trip opportunities for CPS students. </w:t>
      </w:r>
    </w:p>
    <w:p w14:paraId="467A76E8" w14:textId="77777777" w:rsidR="00A72D05" w:rsidRDefault="00A72D05" w:rsidP="003E3275">
      <w:pPr>
        <w:widowControl/>
      </w:pPr>
    </w:p>
    <w:p w14:paraId="633077EC" w14:textId="77777777" w:rsidR="00A72D05" w:rsidRDefault="00A72D05" w:rsidP="003E3275">
      <w:pPr>
        <w:widowControl/>
      </w:pPr>
      <w:r>
        <w:t>In addition to defining the industry, Susan Oster recommends researching, evaluating relations among participants, and identifying funding group power to establish the likelihood of success.</w:t>
      </w:r>
      <w:r>
        <w:rPr>
          <w:rStyle w:val="EndnoteReference"/>
        </w:rPr>
        <w:endnoteReference w:id="64"/>
      </w:r>
      <w:r>
        <w:t xml:space="preserve"> Upon researching the festival industry, hundreds of family events were discovered, but only a fraction offer live entertainment in the summer.</w:t>
      </w:r>
      <w:r>
        <w:rPr>
          <w:rStyle w:val="EndnoteReference"/>
        </w:rPr>
        <w:endnoteReference w:id="65"/>
      </w:r>
      <w:r>
        <w:t xml:space="preserve"> Field trip options are not as plentiful. However, notable Chicago institutions host the bulk of recommended activities,</w:t>
      </w:r>
      <w:r>
        <w:rPr>
          <w:rStyle w:val="EndnoteReference"/>
        </w:rPr>
        <w:endnoteReference w:id="66"/>
      </w:r>
      <w:r>
        <w:t xml:space="preserve"> which may make the market difficult to enter.</w:t>
      </w:r>
    </w:p>
    <w:p w14:paraId="55758A2D" w14:textId="77777777" w:rsidR="00A72D05" w:rsidRDefault="00A72D05" w:rsidP="003E3275">
      <w:pPr>
        <w:widowControl/>
      </w:pPr>
    </w:p>
    <w:p w14:paraId="1942BA57" w14:textId="77777777" w:rsidR="00A72D05" w:rsidRDefault="00A72D05" w:rsidP="003E3275">
      <w:pPr>
        <w:widowControl/>
      </w:pPr>
      <w:r>
        <w:t>The Chicago Cultural Plan and Chicago Park District have created a systemized entry into the summer festival market. This structure also prevents too many organizations from scheduling events in the same area at the same time,</w:t>
      </w:r>
      <w:r>
        <w:rPr>
          <w:rStyle w:val="EndnoteReference"/>
        </w:rPr>
        <w:endnoteReference w:id="67"/>
      </w:r>
      <w:r>
        <w:t xml:space="preserve"> thereby making relations among festival </w:t>
      </w:r>
      <w:proofErr w:type="gramStart"/>
      <w:r>
        <w:t>participants</w:t>
      </w:r>
      <w:proofErr w:type="gramEnd"/>
      <w:r>
        <w:t xml:space="preserve"> moderate. The relations in the field trip industry also appear moderate, as organizations offering this service often have a different primary customer—and therefore a separate principal revenue generator.</w:t>
      </w:r>
    </w:p>
    <w:p w14:paraId="2FF354DA" w14:textId="77777777" w:rsidR="00A72D05" w:rsidRDefault="00A72D05" w:rsidP="003E3275">
      <w:pPr>
        <w:widowControl/>
      </w:pPr>
    </w:p>
    <w:p w14:paraId="250B0058" w14:textId="77777777" w:rsidR="00A72D05" w:rsidRDefault="00A72D05" w:rsidP="003E3275">
      <w:pPr>
        <w:widowControl/>
      </w:pPr>
      <w:r>
        <w:t>Funding group power is also moderate for festivals and student matinees, as both strategies are likely to attract a diverse group of funders. For example, Square Roots Festival has 13 festival sponsors</w:t>
      </w:r>
      <w:r>
        <w:rPr>
          <w:rStyle w:val="EndnoteReference"/>
        </w:rPr>
        <w:endnoteReference w:id="68"/>
      </w:r>
      <w:r>
        <w:t xml:space="preserve"> and Chicago Shakespeare Theater has 10 education program sponsors,</w:t>
      </w:r>
      <w:r>
        <w:rPr>
          <w:rStyle w:val="EndnoteReference"/>
        </w:rPr>
        <w:endnoteReference w:id="69"/>
      </w:r>
      <w:r>
        <w:t xml:space="preserve"> indicating these initiatives are attractive and highly fundable. </w:t>
      </w:r>
    </w:p>
    <w:p w14:paraId="3218FEF2" w14:textId="77777777" w:rsidR="00A72D05" w:rsidRDefault="00A72D05" w:rsidP="003E3275">
      <w:pPr>
        <w:widowControl/>
      </w:pPr>
    </w:p>
    <w:p w14:paraId="03F94EA1" w14:textId="77777777" w:rsidR="00A72D05" w:rsidRDefault="00A72D05" w:rsidP="003E3275">
      <w:pPr>
        <w:widowControl/>
      </w:pPr>
      <w:r>
        <w:t>The findings from the industry research are summarized in the table below:</w:t>
      </w:r>
    </w:p>
    <w:p w14:paraId="0E4A1942" w14:textId="77777777" w:rsidR="00A72D05" w:rsidRPr="00D8667C" w:rsidRDefault="00A72D05" w:rsidP="003E3275">
      <w:pPr>
        <w:pStyle w:val="Heading5"/>
        <w:widowControl/>
        <w:tabs>
          <w:tab w:val="center" w:pos="5040"/>
        </w:tabs>
        <w:rPr>
          <w:rFonts w:cs="Arial"/>
        </w:rPr>
      </w:pPr>
      <w:r w:rsidRPr="00D8667C">
        <w:rPr>
          <w:rFonts w:cs="Arial"/>
        </w:rPr>
        <w:tab/>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2490"/>
        <w:gridCol w:w="2362"/>
        <w:gridCol w:w="2362"/>
        <w:gridCol w:w="2362"/>
      </w:tblGrid>
      <w:tr w:rsidR="00A72D05" w:rsidRPr="00D8667C" w14:paraId="59842835" w14:textId="77777777" w:rsidTr="00C44DC1">
        <w:trPr>
          <w:trHeight w:val="278"/>
          <w:tblHeader/>
          <w:jc w:val="center"/>
        </w:trPr>
        <w:tc>
          <w:tcPr>
            <w:tcW w:w="2448" w:type="dxa"/>
            <w:tcBorders>
              <w:top w:val="nil"/>
              <w:left w:val="nil"/>
              <w:bottom w:val="single" w:sz="4" w:space="0" w:color="auto"/>
            </w:tcBorders>
            <w:shd w:val="clear" w:color="auto" w:fill="auto"/>
          </w:tcPr>
          <w:p w14:paraId="4BB7B73E" w14:textId="77777777" w:rsidR="00A72D05" w:rsidRPr="00D8667C" w:rsidRDefault="00A72D05" w:rsidP="003E3275">
            <w:pPr>
              <w:widowControl/>
              <w:jc w:val="center"/>
              <w:rPr>
                <w:rFonts w:cs="Arial"/>
              </w:rPr>
            </w:pPr>
          </w:p>
        </w:tc>
        <w:tc>
          <w:tcPr>
            <w:tcW w:w="6963" w:type="dxa"/>
            <w:gridSpan w:val="3"/>
            <w:shd w:val="clear" w:color="auto" w:fill="D9D9D9" w:themeFill="background1" w:themeFillShade="D9"/>
          </w:tcPr>
          <w:p w14:paraId="61FD9D30" w14:textId="77777777" w:rsidR="00A72D05" w:rsidRPr="00D8667C" w:rsidRDefault="00A72D05" w:rsidP="003E3275">
            <w:pPr>
              <w:widowControl/>
              <w:jc w:val="center"/>
              <w:rPr>
                <w:rFonts w:cs="Arial"/>
              </w:rPr>
            </w:pPr>
            <w:r w:rsidRPr="00D8667C">
              <w:rPr>
                <w:rFonts w:cs="Arial"/>
              </w:rPr>
              <w:t>Industry Environment</w:t>
            </w:r>
          </w:p>
        </w:tc>
      </w:tr>
      <w:tr w:rsidR="00A72D05" w:rsidRPr="00D8667C" w14:paraId="450A63D9" w14:textId="77777777" w:rsidTr="00C44DC1">
        <w:trPr>
          <w:trHeight w:val="278"/>
          <w:tblHeader/>
          <w:jc w:val="center"/>
        </w:trPr>
        <w:tc>
          <w:tcPr>
            <w:tcW w:w="2448" w:type="dxa"/>
            <w:tcBorders>
              <w:top w:val="single" w:sz="4" w:space="0" w:color="auto"/>
              <w:left w:val="single" w:sz="4" w:space="0" w:color="auto"/>
            </w:tcBorders>
            <w:shd w:val="clear" w:color="auto" w:fill="D9D9D9" w:themeFill="background1" w:themeFillShade="D9"/>
          </w:tcPr>
          <w:p w14:paraId="3E075711" w14:textId="46B92F41" w:rsidR="00A72D05" w:rsidRPr="00D8667C" w:rsidRDefault="00C44DC1" w:rsidP="003E3275">
            <w:pPr>
              <w:widowControl/>
              <w:jc w:val="center"/>
              <w:rPr>
                <w:rFonts w:cs="Arial"/>
              </w:rPr>
            </w:pPr>
            <w:r>
              <w:rPr>
                <w:rFonts w:cs="Arial"/>
              </w:rPr>
              <w:t>Strategy</w:t>
            </w:r>
          </w:p>
        </w:tc>
        <w:tc>
          <w:tcPr>
            <w:tcW w:w="2321" w:type="dxa"/>
            <w:shd w:val="clear" w:color="auto" w:fill="auto"/>
          </w:tcPr>
          <w:p w14:paraId="3AA3EA89" w14:textId="4EA140F3" w:rsidR="00A72D05" w:rsidRPr="00D8667C" w:rsidRDefault="00A72D05" w:rsidP="003E3275">
            <w:pPr>
              <w:widowControl/>
              <w:jc w:val="center"/>
              <w:rPr>
                <w:rFonts w:cs="Arial"/>
              </w:rPr>
            </w:pPr>
            <w:r>
              <w:rPr>
                <w:rFonts w:cs="Arial"/>
              </w:rPr>
              <w:t>Festival</w:t>
            </w:r>
          </w:p>
        </w:tc>
        <w:tc>
          <w:tcPr>
            <w:tcW w:w="2321" w:type="dxa"/>
            <w:shd w:val="clear" w:color="auto" w:fill="auto"/>
          </w:tcPr>
          <w:p w14:paraId="3D696EEC" w14:textId="77777777" w:rsidR="00A72D05" w:rsidRPr="00D8667C" w:rsidRDefault="00A72D05" w:rsidP="003E3275">
            <w:pPr>
              <w:widowControl/>
              <w:jc w:val="center"/>
              <w:rPr>
                <w:rFonts w:cs="Arial"/>
              </w:rPr>
            </w:pPr>
            <w:r>
              <w:rPr>
                <w:rFonts w:cs="Arial"/>
              </w:rPr>
              <w:t>Student Matinees</w:t>
            </w:r>
          </w:p>
        </w:tc>
        <w:tc>
          <w:tcPr>
            <w:tcW w:w="2321" w:type="dxa"/>
            <w:shd w:val="clear" w:color="auto" w:fill="auto"/>
          </w:tcPr>
          <w:p w14:paraId="10D135D2" w14:textId="1B457ECD" w:rsidR="00A72D05" w:rsidRPr="00D8667C" w:rsidRDefault="00A72D05" w:rsidP="003E3275">
            <w:pPr>
              <w:widowControl/>
              <w:jc w:val="center"/>
              <w:rPr>
                <w:rFonts w:cs="Arial"/>
              </w:rPr>
            </w:pPr>
            <w:r>
              <w:rPr>
                <w:rFonts w:cs="Arial"/>
              </w:rPr>
              <w:t>New Facility</w:t>
            </w:r>
          </w:p>
        </w:tc>
      </w:tr>
      <w:tr w:rsidR="00A72D05" w:rsidRPr="00D8667C" w14:paraId="79945C75" w14:textId="77777777" w:rsidTr="00D42FAE">
        <w:trPr>
          <w:trHeight w:val="54"/>
          <w:jc w:val="center"/>
        </w:trPr>
        <w:tc>
          <w:tcPr>
            <w:tcW w:w="2448" w:type="dxa"/>
            <w:shd w:val="clear" w:color="auto" w:fill="D9D9D9" w:themeFill="background1" w:themeFillShade="D9"/>
          </w:tcPr>
          <w:p w14:paraId="3AA55C44" w14:textId="77777777" w:rsidR="00A72D05" w:rsidRPr="00D8667C" w:rsidRDefault="00A72D05" w:rsidP="003E3275">
            <w:pPr>
              <w:widowControl/>
              <w:jc w:val="center"/>
              <w:rPr>
                <w:rFonts w:cs="Arial"/>
              </w:rPr>
            </w:pPr>
            <w:r w:rsidRPr="00D8667C">
              <w:rPr>
                <w:rFonts w:cs="Arial"/>
              </w:rPr>
              <w:t>Industry Description</w:t>
            </w:r>
          </w:p>
        </w:tc>
        <w:tc>
          <w:tcPr>
            <w:tcW w:w="2321" w:type="dxa"/>
          </w:tcPr>
          <w:p w14:paraId="74D16DC6" w14:textId="77777777" w:rsidR="00A72D05" w:rsidRPr="00D8667C" w:rsidRDefault="00A72D05" w:rsidP="003E3275">
            <w:pPr>
              <w:widowControl/>
              <w:rPr>
                <w:rFonts w:cs="Arial"/>
              </w:rPr>
            </w:pPr>
            <w:r>
              <w:rPr>
                <w:rFonts w:cs="Arial"/>
              </w:rPr>
              <w:t>Summer festivals for families with live entertainment</w:t>
            </w:r>
          </w:p>
        </w:tc>
        <w:tc>
          <w:tcPr>
            <w:tcW w:w="2321" w:type="dxa"/>
          </w:tcPr>
          <w:p w14:paraId="216D334D" w14:textId="77777777" w:rsidR="00A72D05" w:rsidRPr="00D8667C" w:rsidRDefault="00A72D05" w:rsidP="003E3275">
            <w:pPr>
              <w:widowControl/>
              <w:rPr>
                <w:rFonts w:cs="Arial"/>
              </w:rPr>
            </w:pPr>
            <w:r>
              <w:rPr>
                <w:rFonts w:cs="Arial"/>
              </w:rPr>
              <w:t>Field trips for CPS students</w:t>
            </w:r>
          </w:p>
        </w:tc>
        <w:tc>
          <w:tcPr>
            <w:tcW w:w="2321" w:type="dxa"/>
          </w:tcPr>
          <w:p w14:paraId="7555D9E0" w14:textId="77777777" w:rsidR="00A72D05" w:rsidRPr="00D8667C" w:rsidRDefault="00A72D05" w:rsidP="003E3275">
            <w:pPr>
              <w:widowControl/>
              <w:rPr>
                <w:rFonts w:cs="Arial"/>
              </w:rPr>
            </w:pPr>
            <w:r>
              <w:rPr>
                <w:rFonts w:cs="Arial"/>
              </w:rPr>
              <w:t>N/A (internal)</w:t>
            </w:r>
          </w:p>
        </w:tc>
      </w:tr>
      <w:tr w:rsidR="00A72D05" w:rsidRPr="00D8667C" w14:paraId="090AA3DB" w14:textId="77777777" w:rsidTr="00D42FAE">
        <w:trPr>
          <w:trHeight w:val="54"/>
          <w:jc w:val="center"/>
        </w:trPr>
        <w:tc>
          <w:tcPr>
            <w:tcW w:w="2448" w:type="dxa"/>
            <w:shd w:val="clear" w:color="auto" w:fill="D9D9D9" w:themeFill="background1" w:themeFillShade="D9"/>
          </w:tcPr>
          <w:p w14:paraId="4BABFEE5" w14:textId="17820824" w:rsidR="00A72D05" w:rsidRPr="00D8667C" w:rsidRDefault="00FF6898" w:rsidP="00FF6898">
            <w:pPr>
              <w:widowControl/>
              <w:jc w:val="center"/>
              <w:rPr>
                <w:rFonts w:cs="Arial"/>
              </w:rPr>
            </w:pPr>
            <w:r>
              <w:rPr>
                <w:rFonts w:cs="Arial"/>
              </w:rPr>
              <w:t xml:space="preserve">Participant </w:t>
            </w:r>
            <w:r w:rsidR="00A72D05" w:rsidRPr="00D8667C">
              <w:rPr>
                <w:rFonts w:cs="Arial"/>
              </w:rPr>
              <w:t>Relations</w:t>
            </w:r>
          </w:p>
        </w:tc>
        <w:tc>
          <w:tcPr>
            <w:tcW w:w="2321" w:type="dxa"/>
          </w:tcPr>
          <w:p w14:paraId="205E83EA" w14:textId="77777777" w:rsidR="00A72D05" w:rsidRPr="00D8667C" w:rsidRDefault="00A72D05" w:rsidP="003E3275">
            <w:pPr>
              <w:widowControl/>
              <w:rPr>
                <w:rFonts w:cs="Arial"/>
              </w:rPr>
            </w:pPr>
            <w:r>
              <w:rPr>
                <w:rFonts w:cs="Arial"/>
              </w:rPr>
              <w:t>Moderate</w:t>
            </w:r>
          </w:p>
        </w:tc>
        <w:tc>
          <w:tcPr>
            <w:tcW w:w="2321" w:type="dxa"/>
          </w:tcPr>
          <w:p w14:paraId="64F770FC" w14:textId="77777777" w:rsidR="00A72D05" w:rsidRPr="00D8667C" w:rsidRDefault="00A72D05" w:rsidP="003E3275">
            <w:pPr>
              <w:widowControl/>
              <w:rPr>
                <w:rFonts w:cs="Arial"/>
              </w:rPr>
            </w:pPr>
            <w:r>
              <w:rPr>
                <w:rFonts w:cs="Arial"/>
              </w:rPr>
              <w:t>Moderate</w:t>
            </w:r>
          </w:p>
        </w:tc>
        <w:tc>
          <w:tcPr>
            <w:tcW w:w="2321" w:type="dxa"/>
          </w:tcPr>
          <w:p w14:paraId="03B6709B" w14:textId="77777777" w:rsidR="00A72D05" w:rsidRPr="00D8667C" w:rsidRDefault="00A72D05" w:rsidP="003E3275">
            <w:pPr>
              <w:widowControl/>
              <w:rPr>
                <w:rFonts w:cs="Arial"/>
              </w:rPr>
            </w:pPr>
            <w:r>
              <w:rPr>
                <w:rFonts w:cs="Arial"/>
              </w:rPr>
              <w:t>N/A (internal)</w:t>
            </w:r>
          </w:p>
        </w:tc>
      </w:tr>
      <w:tr w:rsidR="00A72D05" w:rsidRPr="00D8667C" w14:paraId="1495A34B" w14:textId="77777777" w:rsidTr="00D42FAE">
        <w:trPr>
          <w:trHeight w:val="54"/>
          <w:jc w:val="center"/>
        </w:trPr>
        <w:tc>
          <w:tcPr>
            <w:tcW w:w="2448" w:type="dxa"/>
            <w:tcBorders>
              <w:bottom w:val="single" w:sz="4" w:space="0" w:color="auto"/>
            </w:tcBorders>
            <w:shd w:val="clear" w:color="auto" w:fill="D9D9D9" w:themeFill="background1" w:themeFillShade="D9"/>
          </w:tcPr>
          <w:p w14:paraId="783CCF36" w14:textId="06189E32" w:rsidR="00A72D05" w:rsidRPr="00D8667C" w:rsidRDefault="00A72D05" w:rsidP="00FF6898">
            <w:pPr>
              <w:widowControl/>
              <w:jc w:val="center"/>
              <w:rPr>
                <w:rFonts w:cs="Arial"/>
              </w:rPr>
            </w:pPr>
            <w:r w:rsidRPr="00D8667C">
              <w:rPr>
                <w:rFonts w:cs="Arial"/>
              </w:rPr>
              <w:t>Fund</w:t>
            </w:r>
            <w:r w:rsidR="00FF6898">
              <w:rPr>
                <w:rFonts w:cs="Arial"/>
              </w:rPr>
              <w:t>er</w:t>
            </w:r>
            <w:r w:rsidRPr="00D8667C">
              <w:rPr>
                <w:rFonts w:cs="Arial"/>
              </w:rPr>
              <w:t xml:space="preserve"> Power</w:t>
            </w:r>
          </w:p>
        </w:tc>
        <w:tc>
          <w:tcPr>
            <w:tcW w:w="2321" w:type="dxa"/>
            <w:tcBorders>
              <w:bottom w:val="single" w:sz="4" w:space="0" w:color="auto"/>
            </w:tcBorders>
          </w:tcPr>
          <w:p w14:paraId="4FE655D5" w14:textId="77777777" w:rsidR="00A72D05" w:rsidRPr="00D8667C" w:rsidRDefault="00A72D05" w:rsidP="003E3275">
            <w:pPr>
              <w:widowControl/>
              <w:rPr>
                <w:rFonts w:cs="Arial"/>
              </w:rPr>
            </w:pPr>
            <w:r>
              <w:rPr>
                <w:rFonts w:cs="Arial"/>
              </w:rPr>
              <w:t>Weak</w:t>
            </w:r>
          </w:p>
        </w:tc>
        <w:tc>
          <w:tcPr>
            <w:tcW w:w="2321" w:type="dxa"/>
            <w:tcBorders>
              <w:bottom w:val="single" w:sz="4" w:space="0" w:color="auto"/>
            </w:tcBorders>
          </w:tcPr>
          <w:p w14:paraId="5277B919" w14:textId="77777777" w:rsidR="00A72D05" w:rsidRPr="00D8667C" w:rsidRDefault="00A72D05" w:rsidP="003E3275">
            <w:pPr>
              <w:widowControl/>
              <w:rPr>
                <w:rFonts w:cs="Arial"/>
              </w:rPr>
            </w:pPr>
            <w:r>
              <w:rPr>
                <w:rFonts w:cs="Arial"/>
              </w:rPr>
              <w:t>Weak</w:t>
            </w:r>
          </w:p>
        </w:tc>
        <w:tc>
          <w:tcPr>
            <w:tcW w:w="2321" w:type="dxa"/>
            <w:tcBorders>
              <w:bottom w:val="single" w:sz="4" w:space="0" w:color="auto"/>
            </w:tcBorders>
          </w:tcPr>
          <w:p w14:paraId="5604E36D" w14:textId="77777777" w:rsidR="00A72D05" w:rsidRPr="00D8667C" w:rsidRDefault="00A72D05" w:rsidP="003E3275">
            <w:pPr>
              <w:widowControl/>
              <w:rPr>
                <w:rFonts w:cs="Arial"/>
              </w:rPr>
            </w:pPr>
            <w:r>
              <w:rPr>
                <w:rFonts w:cs="Arial"/>
              </w:rPr>
              <w:t>N/A (internal)</w:t>
            </w:r>
          </w:p>
        </w:tc>
      </w:tr>
      <w:tr w:rsidR="00A72D05" w:rsidRPr="00D8667C" w14:paraId="017A50A0" w14:textId="77777777" w:rsidTr="00D42FAE">
        <w:trPr>
          <w:trHeight w:val="54"/>
          <w:jc w:val="center"/>
        </w:trPr>
        <w:tc>
          <w:tcPr>
            <w:tcW w:w="2448" w:type="dxa"/>
            <w:tcBorders>
              <w:top w:val="single" w:sz="4" w:space="0" w:color="auto"/>
              <w:bottom w:val="single" w:sz="4" w:space="0" w:color="auto"/>
            </w:tcBorders>
            <w:shd w:val="clear" w:color="auto" w:fill="D9D9D9" w:themeFill="background1" w:themeFillShade="D9"/>
          </w:tcPr>
          <w:p w14:paraId="4BA62DCA" w14:textId="77777777" w:rsidR="00A72D05" w:rsidRPr="00D8667C" w:rsidRDefault="00A72D05" w:rsidP="003E3275">
            <w:pPr>
              <w:widowControl/>
              <w:jc w:val="center"/>
              <w:rPr>
                <w:rFonts w:cs="Arial"/>
                <w:b/>
              </w:rPr>
            </w:pPr>
            <w:r w:rsidRPr="00D8667C">
              <w:rPr>
                <w:rFonts w:cs="Arial"/>
                <w:b/>
              </w:rPr>
              <w:t>Fit to Strategy</w:t>
            </w:r>
          </w:p>
        </w:tc>
        <w:tc>
          <w:tcPr>
            <w:tcW w:w="2321" w:type="dxa"/>
            <w:tcBorders>
              <w:top w:val="single" w:sz="4" w:space="0" w:color="auto"/>
              <w:bottom w:val="single" w:sz="4" w:space="0" w:color="auto"/>
            </w:tcBorders>
          </w:tcPr>
          <w:p w14:paraId="41378B67" w14:textId="77777777" w:rsidR="00A72D05" w:rsidRPr="00D8667C" w:rsidRDefault="00A72D05" w:rsidP="003E3275">
            <w:pPr>
              <w:widowControl/>
              <w:rPr>
                <w:rFonts w:cs="Arial"/>
              </w:rPr>
            </w:pPr>
            <w:r>
              <w:rPr>
                <w:rFonts w:cs="Arial"/>
              </w:rPr>
              <w:t>Somewhat Attractive</w:t>
            </w:r>
          </w:p>
        </w:tc>
        <w:tc>
          <w:tcPr>
            <w:tcW w:w="2321" w:type="dxa"/>
            <w:tcBorders>
              <w:top w:val="single" w:sz="4" w:space="0" w:color="auto"/>
              <w:bottom w:val="single" w:sz="4" w:space="0" w:color="auto"/>
            </w:tcBorders>
          </w:tcPr>
          <w:p w14:paraId="0AEBD346" w14:textId="77777777" w:rsidR="00A72D05" w:rsidRPr="00D8667C" w:rsidRDefault="00A72D05" w:rsidP="003E3275">
            <w:pPr>
              <w:widowControl/>
              <w:rPr>
                <w:rFonts w:cs="Arial"/>
              </w:rPr>
            </w:pPr>
            <w:r>
              <w:rPr>
                <w:rFonts w:cs="Arial"/>
              </w:rPr>
              <w:t>Attractive</w:t>
            </w:r>
          </w:p>
        </w:tc>
        <w:tc>
          <w:tcPr>
            <w:tcW w:w="2321" w:type="dxa"/>
            <w:tcBorders>
              <w:top w:val="single" w:sz="4" w:space="0" w:color="auto"/>
              <w:bottom w:val="single" w:sz="4" w:space="0" w:color="auto"/>
            </w:tcBorders>
          </w:tcPr>
          <w:p w14:paraId="1414EAA4" w14:textId="77777777" w:rsidR="00A72D05" w:rsidRPr="00D8667C" w:rsidRDefault="00A72D05" w:rsidP="003E3275">
            <w:pPr>
              <w:widowControl/>
              <w:rPr>
                <w:rFonts w:cs="Arial"/>
              </w:rPr>
            </w:pPr>
            <w:r>
              <w:rPr>
                <w:rFonts w:cs="Arial"/>
              </w:rPr>
              <w:t>N/A (internal)</w:t>
            </w:r>
          </w:p>
        </w:tc>
      </w:tr>
    </w:tbl>
    <w:p w14:paraId="4C73C2B2" w14:textId="77777777" w:rsidR="00A72D05" w:rsidRDefault="00A72D05" w:rsidP="003E3275">
      <w:pPr>
        <w:widowControl/>
        <w:rPr>
          <w:rFonts w:cs="Arial"/>
        </w:rPr>
      </w:pPr>
    </w:p>
    <w:p w14:paraId="100105D4" w14:textId="365A6E80" w:rsidR="00A72D05" w:rsidRPr="00D8667C" w:rsidRDefault="00A72D05" w:rsidP="003E3275">
      <w:pPr>
        <w:widowControl/>
        <w:rPr>
          <w:rFonts w:cs="Arial"/>
        </w:rPr>
      </w:pPr>
      <w:r>
        <w:t>Because the festival market is so dense, it is only somewhat attractive. Field trips, however, are more attractive as there are fewer opportunities for history students.</w:t>
      </w:r>
    </w:p>
    <w:p w14:paraId="124948D2" w14:textId="77777777" w:rsidR="00A72D05" w:rsidRDefault="00A72D05" w:rsidP="003E3275">
      <w:pPr>
        <w:widowControl/>
        <w:rPr>
          <w:rFonts w:cs="Arial"/>
          <w:b/>
        </w:rPr>
      </w:pPr>
    </w:p>
    <w:p w14:paraId="207B599D" w14:textId="77777777" w:rsidR="00A72D05" w:rsidRDefault="00A72D05" w:rsidP="003E3275">
      <w:pPr>
        <w:pStyle w:val="Heading4"/>
        <w:widowControl/>
      </w:pPr>
      <w:r w:rsidRPr="00D8667C">
        <w:t>Competitor Environment</w:t>
      </w:r>
    </w:p>
    <w:p w14:paraId="37298DCA" w14:textId="77777777" w:rsidR="00A72D05" w:rsidRDefault="00A72D05" w:rsidP="003E3275">
      <w:pPr>
        <w:widowControl/>
      </w:pPr>
    </w:p>
    <w:p w14:paraId="5031493C" w14:textId="77777777" w:rsidR="00A72D05" w:rsidRDefault="00A72D05" w:rsidP="003E3275">
      <w:pPr>
        <w:widowControl/>
      </w:pPr>
      <w:r>
        <w:t>Competitors are the agencies that offer similar products to similar customers.</w:t>
      </w:r>
      <w:r>
        <w:rPr>
          <w:rStyle w:val="EndnoteReference"/>
        </w:rPr>
        <w:endnoteReference w:id="70"/>
      </w:r>
      <w:r>
        <w:t xml:space="preserve"> In addition to identifying rivals, it is valuable to know their LOBs, competitive advantages, and the likely response if and when TimeLine implements the new strategies. </w:t>
      </w:r>
    </w:p>
    <w:p w14:paraId="0DD36E3F" w14:textId="77777777" w:rsidR="00A72D05" w:rsidRDefault="00A72D05" w:rsidP="003E3275">
      <w:pPr>
        <w:widowControl/>
      </w:pPr>
    </w:p>
    <w:p w14:paraId="03392C80" w14:textId="24CE1032" w:rsidR="00A72D05" w:rsidRDefault="00A72D05" w:rsidP="003E3275">
      <w:pPr>
        <w:widowControl/>
      </w:pPr>
      <w:r>
        <w:t xml:space="preserve">TimeLine’s primary festival competitor is Old Town School of Folk Music (Old Town). Each year the organization produces the Square Roots Festival, a three-day </w:t>
      </w:r>
      <w:r w:rsidR="003E5710">
        <w:t xml:space="preserve">event </w:t>
      </w:r>
      <w:r w:rsidR="00BD02D4">
        <w:t>during</w:t>
      </w:r>
      <w:r>
        <w:t xml:space="preserve"> the second weekend in July. This family-friendly festival features 60 music acts that range from indie rock, international acts, and Old Town teachers and students.</w:t>
      </w:r>
      <w:r>
        <w:rPr>
          <w:rStyle w:val="EndnoteReference"/>
        </w:rPr>
        <w:endnoteReference w:id="71"/>
      </w:r>
      <w:r>
        <w:t xml:space="preserve"> TimeLine’s festival would be theatrically-driven and would occur only on July 4</w:t>
      </w:r>
      <w:r w:rsidRPr="005B0440">
        <w:rPr>
          <w:vertAlign w:val="superscript"/>
        </w:rPr>
        <w:t>th</w:t>
      </w:r>
      <w:r>
        <w:t xml:space="preserve"> weekend. Therefore, Old Town School of Folk Music is not likely to respond. </w:t>
      </w:r>
    </w:p>
    <w:p w14:paraId="436CD429" w14:textId="77777777" w:rsidR="00A72D05" w:rsidRDefault="00A72D05" w:rsidP="003E3275">
      <w:pPr>
        <w:widowControl/>
      </w:pPr>
    </w:p>
    <w:p w14:paraId="41140270" w14:textId="105001CB" w:rsidR="00A72D05" w:rsidRPr="00BB7ABA" w:rsidRDefault="00A72D05" w:rsidP="003E3275">
      <w:pPr>
        <w:widowControl/>
      </w:pPr>
      <w:r>
        <w:t>Chicago Shakespeare Theater (CST) is TimeLine’s primary competitor for student matinees. CST has more than 20 years of experience producing student matinees, serves more than 40,000 students annually, and is the go-to field trip for more than 2,500 English and Drama teachers.</w:t>
      </w:r>
      <w:r>
        <w:rPr>
          <w:rStyle w:val="EndnoteReference"/>
        </w:rPr>
        <w:endnoteReference w:id="72"/>
      </w:r>
      <w:r>
        <w:t xml:space="preserve"> It is unlikely CST will respond since TimeLine’s network is significantly smaller and only with history classes. </w:t>
      </w:r>
    </w:p>
    <w:p w14:paraId="37AE4F7D" w14:textId="77777777" w:rsidR="00A72D05" w:rsidRPr="00D8667C" w:rsidRDefault="00A72D0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429"/>
        <w:gridCol w:w="2832"/>
        <w:gridCol w:w="2707"/>
        <w:gridCol w:w="1608"/>
      </w:tblGrid>
      <w:tr w:rsidR="00C44DC1" w:rsidRPr="00D8667C" w14:paraId="3541D358" w14:textId="77777777" w:rsidTr="00C44DC1">
        <w:trPr>
          <w:cantSplit/>
          <w:trHeight w:val="278"/>
          <w:tblHeader/>
          <w:jc w:val="center"/>
        </w:trPr>
        <w:tc>
          <w:tcPr>
            <w:tcW w:w="2429" w:type="dxa"/>
            <w:tcBorders>
              <w:top w:val="nil"/>
              <w:left w:val="nil"/>
              <w:bottom w:val="nil"/>
            </w:tcBorders>
            <w:shd w:val="clear" w:color="auto" w:fill="auto"/>
            <w:vAlign w:val="center"/>
          </w:tcPr>
          <w:p w14:paraId="35C83F04" w14:textId="77777777" w:rsidR="00C44DC1" w:rsidRPr="00D8667C" w:rsidRDefault="00C44DC1" w:rsidP="003E3275">
            <w:pPr>
              <w:widowControl/>
              <w:jc w:val="center"/>
              <w:rPr>
                <w:rFonts w:cs="Arial"/>
              </w:rPr>
            </w:pPr>
          </w:p>
        </w:tc>
        <w:tc>
          <w:tcPr>
            <w:tcW w:w="7147" w:type="dxa"/>
            <w:gridSpan w:val="3"/>
            <w:shd w:val="clear" w:color="auto" w:fill="D9D9D9" w:themeFill="background1" w:themeFillShade="D9"/>
            <w:vAlign w:val="center"/>
          </w:tcPr>
          <w:p w14:paraId="37F46134" w14:textId="2352DD5A" w:rsidR="00C44DC1" w:rsidRDefault="00C44DC1" w:rsidP="003E3275">
            <w:pPr>
              <w:widowControl/>
              <w:jc w:val="center"/>
              <w:rPr>
                <w:rFonts w:cs="Arial"/>
              </w:rPr>
            </w:pPr>
            <w:r>
              <w:rPr>
                <w:rFonts w:cs="Arial"/>
              </w:rPr>
              <w:t>Competitor Environment</w:t>
            </w:r>
          </w:p>
        </w:tc>
      </w:tr>
      <w:tr w:rsidR="00A72D05" w:rsidRPr="00D8667C" w14:paraId="16236B30" w14:textId="77777777" w:rsidTr="00C44DC1">
        <w:trPr>
          <w:cantSplit/>
          <w:trHeight w:val="278"/>
          <w:tblHeader/>
          <w:jc w:val="center"/>
        </w:trPr>
        <w:tc>
          <w:tcPr>
            <w:tcW w:w="2429" w:type="dxa"/>
            <w:tcBorders>
              <w:top w:val="nil"/>
              <w:left w:val="nil"/>
              <w:bottom w:val="single" w:sz="4" w:space="0" w:color="auto"/>
            </w:tcBorders>
            <w:shd w:val="clear" w:color="auto" w:fill="auto"/>
            <w:vAlign w:val="center"/>
          </w:tcPr>
          <w:p w14:paraId="37F5C7DC" w14:textId="77777777" w:rsidR="00A72D05" w:rsidRPr="00D8667C" w:rsidRDefault="00A72D05" w:rsidP="003E3275">
            <w:pPr>
              <w:widowControl/>
              <w:jc w:val="center"/>
              <w:rPr>
                <w:rFonts w:cs="Arial"/>
              </w:rPr>
            </w:pPr>
          </w:p>
        </w:tc>
        <w:tc>
          <w:tcPr>
            <w:tcW w:w="2832" w:type="dxa"/>
            <w:shd w:val="clear" w:color="auto" w:fill="D9D9D9" w:themeFill="background1" w:themeFillShade="D9"/>
            <w:vAlign w:val="center"/>
          </w:tcPr>
          <w:p w14:paraId="6B010814" w14:textId="686181FD" w:rsidR="00A72D05" w:rsidRPr="00D8667C" w:rsidRDefault="00A72D05" w:rsidP="003E3275">
            <w:pPr>
              <w:widowControl/>
              <w:jc w:val="center"/>
              <w:rPr>
                <w:rFonts w:cs="Arial"/>
              </w:rPr>
            </w:pPr>
            <w:r>
              <w:rPr>
                <w:rFonts w:cs="Arial"/>
              </w:rPr>
              <w:t>Festival</w:t>
            </w:r>
          </w:p>
        </w:tc>
        <w:tc>
          <w:tcPr>
            <w:tcW w:w="2707" w:type="dxa"/>
            <w:shd w:val="clear" w:color="auto" w:fill="D9D9D9" w:themeFill="background1" w:themeFillShade="D9"/>
            <w:vAlign w:val="center"/>
          </w:tcPr>
          <w:p w14:paraId="219FDA35" w14:textId="77777777" w:rsidR="00A72D05" w:rsidRPr="00D8667C" w:rsidRDefault="00A72D05" w:rsidP="003E3275">
            <w:pPr>
              <w:widowControl/>
              <w:jc w:val="center"/>
              <w:rPr>
                <w:rFonts w:cs="Arial"/>
              </w:rPr>
            </w:pPr>
            <w:r>
              <w:rPr>
                <w:rFonts w:cs="Arial"/>
              </w:rPr>
              <w:t>Student Matinees</w:t>
            </w:r>
          </w:p>
        </w:tc>
        <w:tc>
          <w:tcPr>
            <w:tcW w:w="1608" w:type="dxa"/>
            <w:shd w:val="clear" w:color="auto" w:fill="D9D9D9" w:themeFill="background1" w:themeFillShade="D9"/>
            <w:vAlign w:val="center"/>
          </w:tcPr>
          <w:p w14:paraId="0C82EF4F" w14:textId="7FC4BE6B" w:rsidR="00A72D05" w:rsidRPr="00D8667C" w:rsidRDefault="00A72D05" w:rsidP="003E3275">
            <w:pPr>
              <w:widowControl/>
              <w:jc w:val="center"/>
              <w:rPr>
                <w:rFonts w:cs="Arial"/>
              </w:rPr>
            </w:pPr>
            <w:r>
              <w:rPr>
                <w:rFonts w:cs="Arial"/>
              </w:rPr>
              <w:t>New Facility</w:t>
            </w:r>
          </w:p>
        </w:tc>
      </w:tr>
      <w:tr w:rsidR="00A72D05" w:rsidRPr="00D8667C" w14:paraId="78CF232B" w14:textId="77777777" w:rsidTr="00C44DC1">
        <w:trPr>
          <w:cantSplit/>
          <w:trHeight w:val="278"/>
          <w:tblHeader/>
          <w:jc w:val="center"/>
        </w:trPr>
        <w:tc>
          <w:tcPr>
            <w:tcW w:w="2429" w:type="dxa"/>
            <w:tcBorders>
              <w:top w:val="single" w:sz="4" w:space="0" w:color="auto"/>
              <w:left w:val="single" w:sz="4" w:space="0" w:color="auto"/>
              <w:bottom w:val="single" w:sz="4" w:space="0" w:color="auto"/>
            </w:tcBorders>
            <w:shd w:val="clear" w:color="auto" w:fill="D9D9D9" w:themeFill="background1" w:themeFillShade="D9"/>
            <w:vAlign w:val="center"/>
          </w:tcPr>
          <w:p w14:paraId="67D3E0D5" w14:textId="77777777" w:rsidR="00A72D05" w:rsidRPr="00D8667C" w:rsidRDefault="00A72D05" w:rsidP="003E3275">
            <w:pPr>
              <w:widowControl/>
              <w:jc w:val="center"/>
              <w:rPr>
                <w:rFonts w:cs="Arial"/>
              </w:rPr>
            </w:pPr>
            <w:r w:rsidRPr="00D8667C">
              <w:rPr>
                <w:rFonts w:cs="Arial"/>
              </w:rPr>
              <w:t>Competitor</w:t>
            </w:r>
          </w:p>
        </w:tc>
        <w:tc>
          <w:tcPr>
            <w:tcW w:w="2832" w:type="dxa"/>
            <w:shd w:val="clear" w:color="auto" w:fill="auto"/>
            <w:vAlign w:val="center"/>
          </w:tcPr>
          <w:p w14:paraId="466547C3" w14:textId="77777777" w:rsidR="00A72D05" w:rsidRPr="00D8667C" w:rsidRDefault="00A72D05" w:rsidP="003E3275">
            <w:pPr>
              <w:widowControl/>
              <w:jc w:val="center"/>
              <w:rPr>
                <w:rFonts w:cs="Arial"/>
              </w:rPr>
            </w:pPr>
            <w:r>
              <w:rPr>
                <w:rFonts w:cs="Arial"/>
              </w:rPr>
              <w:t xml:space="preserve">Old Town </w:t>
            </w:r>
          </w:p>
        </w:tc>
        <w:tc>
          <w:tcPr>
            <w:tcW w:w="2707" w:type="dxa"/>
            <w:shd w:val="clear" w:color="auto" w:fill="auto"/>
            <w:vAlign w:val="center"/>
          </w:tcPr>
          <w:p w14:paraId="367ECB66" w14:textId="77777777" w:rsidR="00A72D05" w:rsidRPr="00D8667C" w:rsidRDefault="00A72D05" w:rsidP="003E3275">
            <w:pPr>
              <w:widowControl/>
              <w:jc w:val="center"/>
              <w:rPr>
                <w:rFonts w:cs="Arial"/>
              </w:rPr>
            </w:pPr>
            <w:r>
              <w:rPr>
                <w:rFonts w:cs="Arial"/>
              </w:rPr>
              <w:t>CST</w:t>
            </w:r>
          </w:p>
        </w:tc>
        <w:tc>
          <w:tcPr>
            <w:tcW w:w="1608" w:type="dxa"/>
            <w:shd w:val="clear" w:color="auto" w:fill="auto"/>
            <w:vAlign w:val="center"/>
          </w:tcPr>
          <w:p w14:paraId="394DCD70" w14:textId="77777777" w:rsidR="00A72D05" w:rsidRPr="00D8667C" w:rsidRDefault="00A72D05" w:rsidP="003E3275">
            <w:pPr>
              <w:widowControl/>
              <w:jc w:val="center"/>
              <w:rPr>
                <w:rFonts w:cs="Arial"/>
              </w:rPr>
            </w:pPr>
            <w:r>
              <w:rPr>
                <w:rFonts w:cs="Arial"/>
              </w:rPr>
              <w:t>N/A (internal)</w:t>
            </w:r>
          </w:p>
        </w:tc>
      </w:tr>
      <w:tr w:rsidR="00A72D05" w:rsidRPr="00D8667C" w14:paraId="176C44C4" w14:textId="77777777" w:rsidTr="003E3275">
        <w:trPr>
          <w:cantSplit/>
          <w:trHeight w:val="54"/>
          <w:jc w:val="center"/>
        </w:trPr>
        <w:tc>
          <w:tcPr>
            <w:tcW w:w="2429" w:type="dxa"/>
            <w:tcBorders>
              <w:top w:val="single" w:sz="4" w:space="0" w:color="auto"/>
            </w:tcBorders>
            <w:shd w:val="clear" w:color="auto" w:fill="D9D9D9" w:themeFill="background1" w:themeFillShade="D9"/>
            <w:vAlign w:val="center"/>
          </w:tcPr>
          <w:p w14:paraId="3D850E86" w14:textId="77777777" w:rsidR="00A72D05" w:rsidRPr="00D8667C" w:rsidRDefault="00A72D05" w:rsidP="003E3275">
            <w:pPr>
              <w:widowControl/>
              <w:jc w:val="center"/>
              <w:rPr>
                <w:rFonts w:cs="Arial"/>
                <w:b/>
              </w:rPr>
            </w:pPr>
            <w:r w:rsidRPr="00D8667C">
              <w:rPr>
                <w:rFonts w:cs="Arial"/>
              </w:rPr>
              <w:t>Lines of Business</w:t>
            </w:r>
          </w:p>
        </w:tc>
        <w:tc>
          <w:tcPr>
            <w:tcW w:w="2832" w:type="dxa"/>
          </w:tcPr>
          <w:p w14:paraId="348B05B8" w14:textId="77777777" w:rsidR="00A72D05" w:rsidRDefault="00A72D05" w:rsidP="00645630">
            <w:pPr>
              <w:pStyle w:val="ListParagraph"/>
              <w:widowControl/>
              <w:numPr>
                <w:ilvl w:val="0"/>
                <w:numId w:val="12"/>
              </w:numPr>
              <w:ind w:left="144" w:hanging="144"/>
              <w:rPr>
                <w:rFonts w:cs="Arial"/>
              </w:rPr>
            </w:pPr>
            <w:r>
              <w:rPr>
                <w:rFonts w:cs="Arial"/>
              </w:rPr>
              <w:t xml:space="preserve">Classes </w:t>
            </w:r>
          </w:p>
          <w:p w14:paraId="546731EB" w14:textId="77777777" w:rsidR="00A72D05" w:rsidRDefault="00A72D05" w:rsidP="00645630">
            <w:pPr>
              <w:pStyle w:val="ListParagraph"/>
              <w:widowControl/>
              <w:numPr>
                <w:ilvl w:val="0"/>
                <w:numId w:val="12"/>
              </w:numPr>
              <w:ind w:left="144" w:hanging="144"/>
              <w:rPr>
                <w:rFonts w:cs="Arial"/>
              </w:rPr>
            </w:pPr>
            <w:r>
              <w:rPr>
                <w:rFonts w:cs="Arial"/>
              </w:rPr>
              <w:t>Concerts</w:t>
            </w:r>
          </w:p>
          <w:p w14:paraId="15F2E88E" w14:textId="77777777" w:rsidR="00A72D05" w:rsidRDefault="00A72D05" w:rsidP="00645630">
            <w:pPr>
              <w:pStyle w:val="ListParagraph"/>
              <w:widowControl/>
              <w:numPr>
                <w:ilvl w:val="0"/>
                <w:numId w:val="12"/>
              </w:numPr>
              <w:ind w:left="144" w:hanging="144"/>
              <w:rPr>
                <w:rFonts w:cs="Arial"/>
              </w:rPr>
            </w:pPr>
            <w:r>
              <w:rPr>
                <w:rFonts w:cs="Arial"/>
              </w:rPr>
              <w:t>Square Roots Festival</w:t>
            </w:r>
          </w:p>
          <w:p w14:paraId="22D03D72" w14:textId="39CA0436" w:rsidR="00A72D05" w:rsidRDefault="00A72D05" w:rsidP="00645630">
            <w:pPr>
              <w:pStyle w:val="ListParagraph"/>
              <w:widowControl/>
              <w:numPr>
                <w:ilvl w:val="0"/>
                <w:numId w:val="12"/>
              </w:numPr>
              <w:ind w:left="144" w:hanging="144"/>
              <w:rPr>
                <w:rFonts w:cs="Arial"/>
              </w:rPr>
            </w:pPr>
            <w:r>
              <w:rPr>
                <w:rFonts w:cs="Arial"/>
              </w:rPr>
              <w:t xml:space="preserve">Field </w:t>
            </w:r>
            <w:r w:rsidR="002256B5">
              <w:rPr>
                <w:rFonts w:cs="Arial"/>
              </w:rPr>
              <w:t>t</w:t>
            </w:r>
            <w:r>
              <w:rPr>
                <w:rFonts w:cs="Arial"/>
              </w:rPr>
              <w:t>rips</w:t>
            </w:r>
          </w:p>
          <w:p w14:paraId="29D1F82F" w14:textId="1610507B" w:rsidR="00A72D05" w:rsidRPr="00410212" w:rsidRDefault="00A72D05" w:rsidP="00645630">
            <w:pPr>
              <w:pStyle w:val="ListParagraph"/>
              <w:widowControl/>
              <w:numPr>
                <w:ilvl w:val="0"/>
                <w:numId w:val="12"/>
              </w:numPr>
              <w:ind w:left="144" w:hanging="144"/>
              <w:rPr>
                <w:rFonts w:cs="Arial"/>
              </w:rPr>
            </w:pPr>
            <w:r>
              <w:rPr>
                <w:rFonts w:cs="Arial"/>
              </w:rPr>
              <w:t xml:space="preserve">Music </w:t>
            </w:r>
            <w:r w:rsidR="002256B5">
              <w:rPr>
                <w:rFonts w:cs="Arial"/>
              </w:rPr>
              <w:t>s</w:t>
            </w:r>
            <w:r>
              <w:rPr>
                <w:rFonts w:cs="Arial"/>
              </w:rPr>
              <w:t>tore</w:t>
            </w:r>
          </w:p>
        </w:tc>
        <w:tc>
          <w:tcPr>
            <w:tcW w:w="2707" w:type="dxa"/>
          </w:tcPr>
          <w:p w14:paraId="772AFEA2" w14:textId="77777777" w:rsidR="00A72D05" w:rsidRDefault="00A72D05" w:rsidP="00645630">
            <w:pPr>
              <w:pStyle w:val="ListParagraph"/>
              <w:widowControl/>
              <w:numPr>
                <w:ilvl w:val="0"/>
                <w:numId w:val="12"/>
              </w:numPr>
              <w:ind w:left="144" w:hanging="144"/>
              <w:rPr>
                <w:rFonts w:cs="Arial"/>
              </w:rPr>
            </w:pPr>
            <w:r>
              <w:rPr>
                <w:rFonts w:cs="Arial"/>
              </w:rPr>
              <w:t>8-9</w:t>
            </w:r>
            <w:r w:rsidRPr="00CE3871">
              <w:rPr>
                <w:rFonts w:cs="Arial"/>
              </w:rPr>
              <w:t xml:space="preserve"> show se</w:t>
            </w:r>
            <w:r>
              <w:rPr>
                <w:rFonts w:cs="Arial"/>
              </w:rPr>
              <w:t>ason</w:t>
            </w:r>
          </w:p>
          <w:p w14:paraId="47778BB4" w14:textId="77777777" w:rsidR="00A72D05" w:rsidRDefault="00A72D05" w:rsidP="00645630">
            <w:pPr>
              <w:pStyle w:val="ListParagraph"/>
              <w:widowControl/>
              <w:numPr>
                <w:ilvl w:val="0"/>
                <w:numId w:val="12"/>
              </w:numPr>
              <w:ind w:left="144" w:hanging="144"/>
              <w:rPr>
                <w:rFonts w:cs="Arial"/>
              </w:rPr>
            </w:pPr>
            <w:r>
              <w:rPr>
                <w:rFonts w:cs="Arial"/>
              </w:rPr>
              <w:t>Shakespeare in the Parks</w:t>
            </w:r>
          </w:p>
          <w:p w14:paraId="50376629" w14:textId="77777777" w:rsidR="00A72D05" w:rsidRDefault="00A72D05" w:rsidP="00645630">
            <w:pPr>
              <w:pStyle w:val="ListParagraph"/>
              <w:widowControl/>
              <w:numPr>
                <w:ilvl w:val="0"/>
                <w:numId w:val="12"/>
              </w:numPr>
              <w:ind w:left="144" w:hanging="144"/>
              <w:rPr>
                <w:rFonts w:cs="Arial"/>
              </w:rPr>
            </w:pPr>
            <w:r>
              <w:rPr>
                <w:rFonts w:cs="Arial"/>
              </w:rPr>
              <w:t>Tours to schools</w:t>
            </w:r>
          </w:p>
          <w:p w14:paraId="785710B4" w14:textId="77777777" w:rsidR="00A72D05" w:rsidRPr="00CE3871" w:rsidRDefault="00A72D05" w:rsidP="00645630">
            <w:pPr>
              <w:pStyle w:val="ListParagraph"/>
              <w:widowControl/>
              <w:numPr>
                <w:ilvl w:val="0"/>
                <w:numId w:val="12"/>
              </w:numPr>
              <w:ind w:left="144" w:hanging="144"/>
              <w:rPr>
                <w:rFonts w:cs="Arial"/>
              </w:rPr>
            </w:pPr>
            <w:r>
              <w:rPr>
                <w:rFonts w:cs="Arial"/>
              </w:rPr>
              <w:t>I</w:t>
            </w:r>
            <w:r w:rsidRPr="00CE3871">
              <w:rPr>
                <w:rFonts w:cs="Arial"/>
              </w:rPr>
              <w:t>nternational work</w:t>
            </w:r>
          </w:p>
        </w:tc>
        <w:tc>
          <w:tcPr>
            <w:tcW w:w="1608" w:type="dxa"/>
          </w:tcPr>
          <w:p w14:paraId="3F28B31D" w14:textId="77777777" w:rsidR="00A72D05" w:rsidRPr="00D8667C" w:rsidRDefault="00A72D05" w:rsidP="003E3275">
            <w:pPr>
              <w:widowControl/>
              <w:jc w:val="center"/>
              <w:rPr>
                <w:rFonts w:cs="Arial"/>
              </w:rPr>
            </w:pPr>
            <w:r>
              <w:rPr>
                <w:rFonts w:cs="Arial"/>
              </w:rPr>
              <w:t>N/A (internal)</w:t>
            </w:r>
          </w:p>
        </w:tc>
      </w:tr>
      <w:tr w:rsidR="00A72D05" w:rsidRPr="00D8667C" w14:paraId="4CD42E98" w14:textId="77777777" w:rsidTr="003E3275">
        <w:trPr>
          <w:cantSplit/>
          <w:trHeight w:val="46"/>
          <w:jc w:val="center"/>
        </w:trPr>
        <w:tc>
          <w:tcPr>
            <w:tcW w:w="2429" w:type="dxa"/>
            <w:tcBorders>
              <w:bottom w:val="single" w:sz="4" w:space="0" w:color="auto"/>
            </w:tcBorders>
            <w:shd w:val="clear" w:color="auto" w:fill="D9D9D9" w:themeFill="background1" w:themeFillShade="D9"/>
            <w:vAlign w:val="center"/>
          </w:tcPr>
          <w:p w14:paraId="2F96D5E4" w14:textId="77777777" w:rsidR="00A72D05" w:rsidRPr="00D8667C" w:rsidRDefault="00A72D05" w:rsidP="003E3275">
            <w:pPr>
              <w:widowControl/>
              <w:jc w:val="center"/>
              <w:rPr>
                <w:rFonts w:cs="Arial"/>
                <w:b/>
              </w:rPr>
            </w:pPr>
            <w:r w:rsidRPr="00D8667C">
              <w:rPr>
                <w:rFonts w:cs="Arial"/>
              </w:rPr>
              <w:t>Competitive Advantages</w:t>
            </w:r>
          </w:p>
        </w:tc>
        <w:tc>
          <w:tcPr>
            <w:tcW w:w="2832" w:type="dxa"/>
            <w:tcBorders>
              <w:bottom w:val="single" w:sz="4" w:space="0" w:color="auto"/>
            </w:tcBorders>
          </w:tcPr>
          <w:p w14:paraId="489858A1" w14:textId="77777777" w:rsidR="00A72D05" w:rsidRDefault="00A72D05" w:rsidP="00645630">
            <w:pPr>
              <w:pStyle w:val="ListParagraph"/>
              <w:widowControl/>
              <w:numPr>
                <w:ilvl w:val="0"/>
                <w:numId w:val="12"/>
              </w:numPr>
              <w:ind w:left="144" w:hanging="144"/>
              <w:rPr>
                <w:rFonts w:cs="Arial"/>
              </w:rPr>
            </w:pPr>
            <w:r>
              <w:rPr>
                <w:rFonts w:cs="Arial"/>
              </w:rPr>
              <w:t>Entertainment by kids for kids</w:t>
            </w:r>
          </w:p>
          <w:p w14:paraId="178CF94C" w14:textId="77777777" w:rsidR="00A72D05" w:rsidRPr="00910723" w:rsidRDefault="00A72D05" w:rsidP="00645630">
            <w:pPr>
              <w:pStyle w:val="ListParagraph"/>
              <w:widowControl/>
              <w:numPr>
                <w:ilvl w:val="0"/>
                <w:numId w:val="12"/>
              </w:numPr>
              <w:ind w:left="144" w:hanging="144"/>
              <w:rPr>
                <w:rFonts w:cs="Arial"/>
              </w:rPr>
            </w:pPr>
            <w:r>
              <w:rPr>
                <w:rFonts w:cs="Arial"/>
              </w:rPr>
              <w:t>17 years of experience</w:t>
            </w:r>
          </w:p>
        </w:tc>
        <w:tc>
          <w:tcPr>
            <w:tcW w:w="2707" w:type="dxa"/>
            <w:tcBorders>
              <w:bottom w:val="single" w:sz="4" w:space="0" w:color="auto"/>
            </w:tcBorders>
          </w:tcPr>
          <w:p w14:paraId="1644A62A" w14:textId="77777777" w:rsidR="00A72D05" w:rsidRDefault="00A72D05" w:rsidP="00645630">
            <w:pPr>
              <w:pStyle w:val="ListParagraph"/>
              <w:widowControl/>
              <w:numPr>
                <w:ilvl w:val="0"/>
                <w:numId w:val="12"/>
              </w:numPr>
              <w:ind w:left="144" w:hanging="144"/>
              <w:rPr>
                <w:rFonts w:cs="Arial"/>
              </w:rPr>
            </w:pPr>
            <w:r w:rsidRPr="00D64156">
              <w:rPr>
                <w:rFonts w:cs="Arial"/>
              </w:rPr>
              <w:t>Serve 40,000 students annually</w:t>
            </w:r>
          </w:p>
          <w:p w14:paraId="62A74CA8" w14:textId="77777777" w:rsidR="00A72D05" w:rsidRPr="00D64156" w:rsidRDefault="00A72D05" w:rsidP="00645630">
            <w:pPr>
              <w:pStyle w:val="ListParagraph"/>
              <w:widowControl/>
              <w:numPr>
                <w:ilvl w:val="0"/>
                <w:numId w:val="12"/>
              </w:numPr>
              <w:ind w:left="144" w:hanging="144"/>
              <w:rPr>
                <w:rFonts w:cs="Arial"/>
              </w:rPr>
            </w:pPr>
            <w:r>
              <w:rPr>
                <w:rFonts w:cs="Arial"/>
              </w:rPr>
              <w:t>22 years of experience</w:t>
            </w:r>
          </w:p>
        </w:tc>
        <w:tc>
          <w:tcPr>
            <w:tcW w:w="1608" w:type="dxa"/>
            <w:tcBorders>
              <w:bottom w:val="single" w:sz="4" w:space="0" w:color="auto"/>
            </w:tcBorders>
          </w:tcPr>
          <w:p w14:paraId="4734BA19" w14:textId="77777777" w:rsidR="00A72D05" w:rsidRPr="00D8667C" w:rsidRDefault="00A72D05" w:rsidP="003E3275">
            <w:pPr>
              <w:widowControl/>
              <w:jc w:val="center"/>
              <w:rPr>
                <w:rFonts w:cs="Arial"/>
              </w:rPr>
            </w:pPr>
            <w:r>
              <w:rPr>
                <w:rFonts w:cs="Arial"/>
              </w:rPr>
              <w:t>N/A (internal)</w:t>
            </w:r>
          </w:p>
        </w:tc>
      </w:tr>
      <w:tr w:rsidR="00A72D05" w:rsidRPr="00D8667C" w14:paraId="44B9EC3A" w14:textId="77777777" w:rsidTr="003E3275">
        <w:trPr>
          <w:cantSplit/>
          <w:trHeight w:val="54"/>
          <w:jc w:val="center"/>
        </w:trPr>
        <w:tc>
          <w:tcPr>
            <w:tcW w:w="24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30C4B13" w14:textId="77777777" w:rsidR="00A72D05" w:rsidRPr="00D8667C" w:rsidRDefault="00A72D05" w:rsidP="003E3275">
            <w:pPr>
              <w:widowControl/>
              <w:jc w:val="center"/>
              <w:rPr>
                <w:rFonts w:cs="Arial"/>
                <w:b/>
              </w:rPr>
            </w:pPr>
            <w:r w:rsidRPr="00D8667C">
              <w:rPr>
                <w:rFonts w:cs="Arial"/>
              </w:rPr>
              <w:lastRenderedPageBreak/>
              <w:t>Likely Response</w:t>
            </w:r>
          </w:p>
        </w:tc>
        <w:tc>
          <w:tcPr>
            <w:tcW w:w="2832" w:type="dxa"/>
            <w:tcBorders>
              <w:top w:val="single" w:sz="4" w:space="0" w:color="auto"/>
              <w:left w:val="single" w:sz="4" w:space="0" w:color="auto"/>
              <w:bottom w:val="single" w:sz="4" w:space="0" w:color="auto"/>
              <w:right w:val="single" w:sz="4" w:space="0" w:color="auto"/>
            </w:tcBorders>
          </w:tcPr>
          <w:p w14:paraId="09A8C0D1" w14:textId="77777777" w:rsidR="00A72D05" w:rsidRPr="00D8667C" w:rsidRDefault="00A72D05" w:rsidP="003E3275">
            <w:pPr>
              <w:widowControl/>
              <w:rPr>
                <w:rFonts w:cs="Arial"/>
              </w:rPr>
            </w:pPr>
            <w:r>
              <w:rPr>
                <w:rFonts w:cs="Arial"/>
              </w:rPr>
              <w:t xml:space="preserve">Not likely to respond. Their festival is music-centered and on a different weekend. </w:t>
            </w:r>
          </w:p>
        </w:tc>
        <w:tc>
          <w:tcPr>
            <w:tcW w:w="2707" w:type="dxa"/>
            <w:tcBorders>
              <w:top w:val="single" w:sz="4" w:space="0" w:color="auto"/>
              <w:left w:val="single" w:sz="4" w:space="0" w:color="auto"/>
              <w:bottom w:val="single" w:sz="4" w:space="0" w:color="auto"/>
              <w:right w:val="single" w:sz="4" w:space="0" w:color="auto"/>
            </w:tcBorders>
          </w:tcPr>
          <w:p w14:paraId="29F9CC26" w14:textId="0AEC2F64" w:rsidR="00A72D05" w:rsidRPr="00D8667C" w:rsidRDefault="00A72D05" w:rsidP="003E3275">
            <w:pPr>
              <w:widowControl/>
              <w:rPr>
                <w:rFonts w:cs="Arial"/>
              </w:rPr>
            </w:pPr>
            <w:r>
              <w:rPr>
                <w:rFonts w:cs="Arial"/>
              </w:rPr>
              <w:t xml:space="preserve">Not likely to respond. Their network is massive and catered to English and </w:t>
            </w:r>
            <w:r w:rsidR="001D21CE">
              <w:rPr>
                <w:rFonts w:cs="Arial"/>
              </w:rPr>
              <w:t>d</w:t>
            </w:r>
            <w:r>
              <w:rPr>
                <w:rFonts w:cs="Arial"/>
              </w:rPr>
              <w:t>rama students.</w:t>
            </w:r>
          </w:p>
        </w:tc>
        <w:tc>
          <w:tcPr>
            <w:tcW w:w="1608" w:type="dxa"/>
            <w:tcBorders>
              <w:top w:val="single" w:sz="4" w:space="0" w:color="auto"/>
              <w:left w:val="single" w:sz="4" w:space="0" w:color="auto"/>
              <w:bottom w:val="single" w:sz="4" w:space="0" w:color="auto"/>
              <w:right w:val="single" w:sz="4" w:space="0" w:color="auto"/>
            </w:tcBorders>
          </w:tcPr>
          <w:p w14:paraId="6F199D71" w14:textId="77777777" w:rsidR="00A72D05" w:rsidRPr="00D8667C" w:rsidRDefault="00A72D05" w:rsidP="003E3275">
            <w:pPr>
              <w:widowControl/>
              <w:jc w:val="center"/>
              <w:rPr>
                <w:rFonts w:cs="Arial"/>
              </w:rPr>
            </w:pPr>
            <w:r>
              <w:rPr>
                <w:rFonts w:cs="Arial"/>
              </w:rPr>
              <w:t>N/A (internal)</w:t>
            </w:r>
          </w:p>
        </w:tc>
      </w:tr>
      <w:tr w:rsidR="00A72D05" w:rsidRPr="00D8667C" w14:paraId="72DBB5B1" w14:textId="77777777" w:rsidTr="003E3275">
        <w:trPr>
          <w:cantSplit/>
          <w:trHeight w:val="54"/>
          <w:jc w:val="center"/>
        </w:trPr>
        <w:tc>
          <w:tcPr>
            <w:tcW w:w="24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BA84C28" w14:textId="77777777" w:rsidR="00A72D05" w:rsidRPr="00D8667C" w:rsidRDefault="00A72D05" w:rsidP="003E3275">
            <w:pPr>
              <w:widowControl/>
              <w:jc w:val="center"/>
              <w:rPr>
                <w:rFonts w:cs="Arial"/>
                <w:b/>
              </w:rPr>
            </w:pPr>
            <w:r w:rsidRPr="00D8667C">
              <w:rPr>
                <w:rFonts w:cs="Arial"/>
                <w:b/>
              </w:rPr>
              <w:t>Fit to Strategy</w:t>
            </w:r>
          </w:p>
        </w:tc>
        <w:tc>
          <w:tcPr>
            <w:tcW w:w="2832" w:type="dxa"/>
            <w:tcBorders>
              <w:top w:val="single" w:sz="4" w:space="0" w:color="auto"/>
              <w:left w:val="single" w:sz="4" w:space="0" w:color="auto"/>
              <w:bottom w:val="single" w:sz="4" w:space="0" w:color="auto"/>
              <w:right w:val="single" w:sz="4" w:space="0" w:color="auto"/>
            </w:tcBorders>
          </w:tcPr>
          <w:p w14:paraId="727E6143" w14:textId="77777777" w:rsidR="00A72D05" w:rsidRPr="00D8667C" w:rsidRDefault="00A72D05" w:rsidP="003E3275">
            <w:pPr>
              <w:widowControl/>
              <w:jc w:val="center"/>
              <w:rPr>
                <w:rFonts w:cs="Arial"/>
              </w:rPr>
            </w:pPr>
            <w:r>
              <w:rPr>
                <w:rFonts w:cs="Arial"/>
              </w:rPr>
              <w:t>Attractive</w:t>
            </w:r>
          </w:p>
        </w:tc>
        <w:tc>
          <w:tcPr>
            <w:tcW w:w="2707" w:type="dxa"/>
            <w:tcBorders>
              <w:top w:val="single" w:sz="4" w:space="0" w:color="auto"/>
              <w:left w:val="single" w:sz="4" w:space="0" w:color="auto"/>
              <w:bottom w:val="single" w:sz="4" w:space="0" w:color="auto"/>
              <w:right w:val="single" w:sz="4" w:space="0" w:color="auto"/>
            </w:tcBorders>
          </w:tcPr>
          <w:p w14:paraId="75663329" w14:textId="77777777" w:rsidR="00A72D05" w:rsidRPr="00D8667C" w:rsidRDefault="00A72D05" w:rsidP="003E3275">
            <w:pPr>
              <w:widowControl/>
              <w:jc w:val="center"/>
              <w:rPr>
                <w:rFonts w:cs="Arial"/>
              </w:rPr>
            </w:pPr>
            <w:r>
              <w:rPr>
                <w:rFonts w:cs="Arial"/>
              </w:rPr>
              <w:t>Attractive</w:t>
            </w:r>
          </w:p>
        </w:tc>
        <w:tc>
          <w:tcPr>
            <w:tcW w:w="1608" w:type="dxa"/>
            <w:tcBorders>
              <w:top w:val="single" w:sz="4" w:space="0" w:color="auto"/>
              <w:left w:val="single" w:sz="4" w:space="0" w:color="auto"/>
              <w:bottom w:val="single" w:sz="4" w:space="0" w:color="auto"/>
              <w:right w:val="single" w:sz="4" w:space="0" w:color="auto"/>
            </w:tcBorders>
          </w:tcPr>
          <w:p w14:paraId="6CC5946B" w14:textId="77777777" w:rsidR="00A72D05" w:rsidRPr="00D8667C" w:rsidRDefault="00A72D05" w:rsidP="003E3275">
            <w:pPr>
              <w:widowControl/>
              <w:jc w:val="center"/>
              <w:rPr>
                <w:rFonts w:cs="Arial"/>
              </w:rPr>
            </w:pPr>
            <w:r>
              <w:rPr>
                <w:rFonts w:cs="Arial"/>
              </w:rPr>
              <w:t>N/A (internal)</w:t>
            </w:r>
          </w:p>
        </w:tc>
      </w:tr>
    </w:tbl>
    <w:p w14:paraId="71D64BFF" w14:textId="77777777" w:rsidR="00A72D05" w:rsidRDefault="00A72D05" w:rsidP="003E3275">
      <w:pPr>
        <w:widowControl/>
        <w:rPr>
          <w:rFonts w:cs="Arial"/>
        </w:rPr>
      </w:pPr>
    </w:p>
    <w:p w14:paraId="452E69DA" w14:textId="77777777" w:rsidR="00A72D05" w:rsidRDefault="00A72D05" w:rsidP="003E3275">
      <w:pPr>
        <w:widowControl/>
        <w:rPr>
          <w:rFonts w:cs="Arial"/>
        </w:rPr>
      </w:pPr>
      <w:r>
        <w:t>As summarized in the chart above, the competitive environment is not an imminent threat to TimeLine. Therefore, both a festival and student matinees remain attractive.</w:t>
      </w:r>
    </w:p>
    <w:p w14:paraId="209F9F8C" w14:textId="77777777" w:rsidR="00A72D05" w:rsidRPr="00D8667C" w:rsidRDefault="00A72D05" w:rsidP="003E3275">
      <w:pPr>
        <w:widowControl/>
        <w:rPr>
          <w:rFonts w:cs="Arial"/>
        </w:rPr>
      </w:pPr>
    </w:p>
    <w:p w14:paraId="26B87F0D" w14:textId="77777777" w:rsidR="00A72D05" w:rsidRDefault="00A72D05" w:rsidP="003E3275">
      <w:pPr>
        <w:pStyle w:val="Heading3"/>
        <w:widowControl/>
      </w:pPr>
      <w:r w:rsidRPr="00D8667C">
        <w:t>Internal Environment</w:t>
      </w:r>
    </w:p>
    <w:p w14:paraId="0EEECA40" w14:textId="77777777" w:rsidR="00A72D05" w:rsidRDefault="00A72D05" w:rsidP="003E3275">
      <w:pPr>
        <w:widowControl/>
      </w:pPr>
    </w:p>
    <w:p w14:paraId="79D1B963" w14:textId="77777777" w:rsidR="00A72D05" w:rsidRPr="00BB7ABA" w:rsidRDefault="00A72D05" w:rsidP="003E3275">
      <w:pPr>
        <w:widowControl/>
      </w:pPr>
      <w:r>
        <w:t>In addition to determining the external environment, TimeLine must consider its internal abilities. By adapting Clara Miller’s Iron Triangle, TimeLine can analyze mission drift, organizational capacity, capital structure, and risk orientation to evaluate if it can carry out the proposed strategies, while maintaining its current initiatives.</w:t>
      </w:r>
      <w:r>
        <w:rPr>
          <w:rStyle w:val="EndnoteReference"/>
        </w:rPr>
        <w:endnoteReference w:id="73"/>
      </w:r>
      <w:r>
        <w:t xml:space="preserve"> </w:t>
      </w:r>
    </w:p>
    <w:p w14:paraId="7DC1F762" w14:textId="77777777" w:rsidR="00A72D05" w:rsidRPr="00D8667C" w:rsidRDefault="00A72D05" w:rsidP="003E3275">
      <w:pPr>
        <w:pStyle w:val="Heading5"/>
        <w:widowControl/>
        <w:rPr>
          <w:rFonts w:cs="Arial"/>
        </w:rPr>
      </w:pPr>
    </w:p>
    <w:p w14:paraId="153C6483" w14:textId="77777777" w:rsidR="00A72D05" w:rsidRDefault="00A72D05" w:rsidP="003E3275">
      <w:pPr>
        <w:pStyle w:val="Heading4"/>
        <w:widowControl/>
      </w:pPr>
      <w:bookmarkStart w:id="64" w:name="_Toc395001119"/>
      <w:r w:rsidRPr="00D8667C">
        <w:t>Mission</w:t>
      </w:r>
      <w:bookmarkEnd w:id="64"/>
    </w:p>
    <w:p w14:paraId="48E8BD72" w14:textId="77777777" w:rsidR="00A72D05" w:rsidRDefault="00A72D05" w:rsidP="003E3275">
      <w:pPr>
        <w:widowControl/>
      </w:pPr>
    </w:p>
    <w:p w14:paraId="23B89FAC" w14:textId="77777777" w:rsidR="00A72D05" w:rsidRDefault="00A72D05" w:rsidP="003E3275">
      <w:pPr>
        <w:widowControl/>
      </w:pPr>
      <w:r>
        <w:t>TimeLine exemplifies a purpose-centered organization, as there is a clear connection between productions (the primary revenue generator) and the organization’s educational programs and research initiatives. Therefore, any new LOBs (in this case a festival and student matinees) should also relate. To evaluate, I revisited the MacMillan Product Matrix</w:t>
      </w:r>
      <w:r>
        <w:rPr>
          <w:rStyle w:val="EndnoteReference"/>
        </w:rPr>
        <w:endnoteReference w:id="74"/>
      </w:r>
      <w:r>
        <w:t xml:space="preserve"> and tested the new strategies in terms of program attractiveness, alternative coverage, and competitive position. </w:t>
      </w:r>
    </w:p>
    <w:p w14:paraId="7CD25A7A" w14:textId="77777777" w:rsidR="00A72D05" w:rsidRDefault="00A72D05" w:rsidP="003E3275">
      <w:pPr>
        <w:widowControl/>
      </w:pPr>
    </w:p>
    <w:p w14:paraId="2CE60816" w14:textId="77777777" w:rsidR="00A72D05" w:rsidRDefault="00A72D05" w:rsidP="003E3275">
      <w:pPr>
        <w:widowControl/>
        <w:rPr>
          <w:b/>
        </w:rPr>
      </w:pPr>
      <w:r>
        <w:t xml:space="preserve">A festival for TimeLine is highly attractive (aligns with the mission), has high alternative coverage (many competitors), and a strong competitive position (uniquely linked to a historical holiday), making </w:t>
      </w:r>
      <w:r w:rsidRPr="000B0A03">
        <w:t>it mostly attractive. Should</w:t>
      </w:r>
      <w:r>
        <w:t xml:space="preserve"> TimeLine pursue this strategy, it will have to aggressively compete to ensure the strategy’s success. </w:t>
      </w:r>
    </w:p>
    <w:p w14:paraId="0FD100F2" w14:textId="77777777" w:rsidR="00A72D05" w:rsidRDefault="00A72D05" w:rsidP="003E3275">
      <w:pPr>
        <w:widowControl/>
        <w:rPr>
          <w:b/>
        </w:rPr>
      </w:pPr>
    </w:p>
    <w:p w14:paraId="601E0C4B" w14:textId="77777777" w:rsidR="00A72D05" w:rsidRPr="00BB7ABA" w:rsidRDefault="00A72D05" w:rsidP="003E3275">
      <w:pPr>
        <w:widowControl/>
      </w:pPr>
      <w:r>
        <w:t xml:space="preserve">The market for student matinees is competitive, but the strategy aligns with TimeLine’s mission. TimeLine also has a unique position as an arts organization focused on history teachers—therefore, making matinees </w:t>
      </w:r>
      <w:r w:rsidRPr="000B0A03">
        <w:t>very attractive.</w:t>
      </w:r>
      <w:r>
        <w:t xml:space="preserve"> Furthermore, the Great Ideas Report identified a need for aggressive growth for TimeLine’s education programs, which would be satisfied with the conception of student matinees. </w:t>
      </w:r>
    </w:p>
    <w:p w14:paraId="7BCA84EA" w14:textId="77777777" w:rsidR="00A72D05" w:rsidRPr="00D8667C" w:rsidRDefault="00A72D05" w:rsidP="003E3275">
      <w:pPr>
        <w:widowControl/>
        <w:rPr>
          <w:rFonts w:cs="Arial"/>
        </w:rPr>
      </w:pPr>
    </w:p>
    <w:p w14:paraId="235A05E3" w14:textId="77777777" w:rsidR="00A72D05" w:rsidRDefault="00A72D05" w:rsidP="003E3275">
      <w:pPr>
        <w:pStyle w:val="Heading4"/>
        <w:widowControl/>
      </w:pPr>
      <w:bookmarkStart w:id="65" w:name="_Toc390502859"/>
      <w:bookmarkStart w:id="66" w:name="_Toc395001120"/>
      <w:r w:rsidRPr="00D8667C">
        <w:t>Capacity</w:t>
      </w:r>
      <w:bookmarkEnd w:id="65"/>
      <w:bookmarkEnd w:id="66"/>
    </w:p>
    <w:p w14:paraId="4FA09920" w14:textId="77777777" w:rsidR="00A72D05" w:rsidRDefault="00A72D05" w:rsidP="003E3275">
      <w:pPr>
        <w:widowControl/>
      </w:pPr>
    </w:p>
    <w:p w14:paraId="5F1F3B49" w14:textId="13B9E61D" w:rsidR="00A72D05" w:rsidRDefault="00A72D05" w:rsidP="003E3275">
      <w:pPr>
        <w:widowControl/>
      </w:pPr>
      <w:r>
        <w:t>Clara Miller defines organizational capacity as “the ability of an organization to simply operate its business.”</w:t>
      </w:r>
      <w:r>
        <w:rPr>
          <w:rStyle w:val="EndnoteReference"/>
        </w:rPr>
        <w:endnoteReference w:id="75"/>
      </w:r>
      <w:r>
        <w:t xml:space="preserve"> To determine if TimeLine can execute its new strategies, TimeLine must identify any lack in resources that would prevent success. To evaluate, I reviewed the takeaways from the SVP Organizational Capacity Assessment Tool,</w:t>
      </w:r>
      <w:r>
        <w:rPr>
          <w:rStyle w:val="EndnoteReference"/>
          <w:rFonts w:cs="Arial"/>
        </w:rPr>
        <w:endnoteReference w:id="76"/>
      </w:r>
      <w:r>
        <w:t xml:space="preserve"> </w:t>
      </w:r>
      <w:r>
        <w:rPr>
          <w:rFonts w:cs="Arial"/>
        </w:rPr>
        <w:lastRenderedPageBreak/>
        <w:t>‘</w:t>
      </w:r>
      <w:r w:rsidR="001D21CE">
        <w:rPr>
          <w:rFonts w:cs="Arial"/>
        </w:rPr>
        <w:t>F</w:t>
      </w:r>
      <w:r w:rsidRPr="00E779A0">
        <w:rPr>
          <w:rFonts w:cs="Arial"/>
        </w:rPr>
        <w:t xml:space="preserve">our </w:t>
      </w:r>
      <w:r w:rsidR="001D21CE">
        <w:rPr>
          <w:rFonts w:cs="Arial"/>
        </w:rPr>
        <w:t>Q</w:t>
      </w:r>
      <w:r w:rsidRPr="00E779A0">
        <w:rPr>
          <w:rFonts w:cs="Arial"/>
        </w:rPr>
        <w:t>uestions</w:t>
      </w:r>
      <w:r>
        <w:rPr>
          <w:rFonts w:cs="Arial"/>
        </w:rPr>
        <w:t>,’</w:t>
      </w:r>
      <w:r>
        <w:rPr>
          <w:rStyle w:val="EndnoteReference"/>
          <w:rFonts w:cs="Arial"/>
        </w:rPr>
        <w:endnoteReference w:id="77"/>
      </w:r>
      <w:r>
        <w:rPr>
          <w:rFonts w:cs="Arial"/>
        </w:rPr>
        <w:t xml:space="preserve"> and the SWOT analysis</w:t>
      </w:r>
      <w:r>
        <w:t xml:space="preserve"> from the Great Start and Great Ideas Reports. </w:t>
      </w:r>
    </w:p>
    <w:p w14:paraId="4C32577B" w14:textId="77777777" w:rsidR="00A72D05" w:rsidRDefault="00A72D05" w:rsidP="003E3275">
      <w:pPr>
        <w:widowControl/>
        <w:tabs>
          <w:tab w:val="left" w:pos="5580"/>
        </w:tabs>
      </w:pPr>
      <w:r>
        <w:tab/>
      </w:r>
    </w:p>
    <w:p w14:paraId="4252DC1B" w14:textId="5DBDA6E6" w:rsidR="00A72D05" w:rsidRPr="000B0A03" w:rsidRDefault="00A72D05" w:rsidP="003E3275">
      <w:pPr>
        <w:widowControl/>
      </w:pPr>
      <w:r>
        <w:t xml:space="preserve">Previous reports </w:t>
      </w:r>
      <w:r w:rsidR="009A07CB">
        <w:t xml:space="preserve">found </w:t>
      </w:r>
      <w:r>
        <w:t xml:space="preserve">that TimeLine has great marketing and administrative skills, as well as </w:t>
      </w:r>
      <w:r w:rsidR="005265AF">
        <w:t xml:space="preserve">a </w:t>
      </w:r>
      <w:r>
        <w:t>strong artistic vision that would support a festival. Yet, with resources already spread thin (human and capital), the assets necessary to curate a successful festival don’t seem to exist, making this strategy un</w:t>
      </w:r>
      <w:r w:rsidRPr="000B0A03">
        <w:t>attractive.</w:t>
      </w:r>
    </w:p>
    <w:p w14:paraId="7FD2CA27" w14:textId="77777777" w:rsidR="00A72D05" w:rsidRDefault="00A72D05" w:rsidP="003E3275">
      <w:pPr>
        <w:widowControl/>
        <w:rPr>
          <w:b/>
        </w:rPr>
      </w:pPr>
    </w:p>
    <w:p w14:paraId="54A22BE8" w14:textId="77777777" w:rsidR="00A72D05" w:rsidRDefault="00A72D05" w:rsidP="003E3275">
      <w:pPr>
        <w:widowControl/>
        <w:rPr>
          <w:b/>
        </w:rPr>
      </w:pPr>
      <w:r>
        <w:t xml:space="preserve">Student Matinees, however, would require very few resources, as TimeLine would simply remount an existing production. The assets necessary are a company of actors available during school hours, staff to book reservations, and staff to greet schools upon arrival and departure. As resources needed are minimal, this strategy is </w:t>
      </w:r>
      <w:r w:rsidRPr="000B0A03">
        <w:t>attractive.</w:t>
      </w:r>
      <w:r w:rsidRPr="006D118A">
        <w:rPr>
          <w:b/>
        </w:rPr>
        <w:t xml:space="preserve"> </w:t>
      </w:r>
    </w:p>
    <w:p w14:paraId="6C7B594A" w14:textId="77777777" w:rsidR="00A72D05" w:rsidRDefault="00A72D05" w:rsidP="003E3275">
      <w:pPr>
        <w:widowControl/>
      </w:pPr>
    </w:p>
    <w:p w14:paraId="531D6F4E" w14:textId="78BCB1B0" w:rsidR="00A72D05" w:rsidRDefault="00A72D05" w:rsidP="003E3275">
      <w:pPr>
        <w:widowControl/>
      </w:pPr>
      <w:r>
        <w:t xml:space="preserve">Finally, TimeLine’s current facility is its weakest asset. </w:t>
      </w:r>
      <w:r w:rsidR="00B93833">
        <w:t xml:space="preserve">Patrons </w:t>
      </w:r>
      <w:r>
        <w:t xml:space="preserve">find it difficult to </w:t>
      </w:r>
      <w:r w:rsidR="00B93833">
        <w:t>locate</w:t>
      </w:r>
      <w:r>
        <w:t xml:space="preserve">, seating is limited and does not </w:t>
      </w:r>
      <w:r w:rsidR="00B93833">
        <w:t xml:space="preserve">meet the needs of </w:t>
      </w:r>
      <w:r>
        <w:t xml:space="preserve">a growing audience, and it fails to support </w:t>
      </w:r>
      <w:r w:rsidR="00B45C40">
        <w:t>the theatre’s</w:t>
      </w:r>
      <w:r>
        <w:t xml:space="preserve"> vision. TimeLine’s unique position affords theatregoers with a space to relive historical moments that have defined our past. Therefore, TimeLine needs a space that will play to its biggest strength: producing exceptional theatre. </w:t>
      </w:r>
    </w:p>
    <w:p w14:paraId="2B43F441" w14:textId="77777777" w:rsidR="00A72D05" w:rsidRDefault="00A72D05" w:rsidP="003E3275">
      <w:pPr>
        <w:widowControl/>
      </w:pPr>
    </w:p>
    <w:p w14:paraId="68FE312F" w14:textId="43296C10" w:rsidR="00A72D05" w:rsidRPr="00BB7ABA" w:rsidRDefault="00A72D05" w:rsidP="003E3275">
      <w:pPr>
        <w:widowControl/>
      </w:pPr>
      <w:r>
        <w:t xml:space="preserve">By investing staff resources (time and effort) into a capital campaign, TimeLine will develop deeper relationships with current funders and gain new funders in the process. </w:t>
      </w:r>
      <w:r w:rsidR="00B304B5">
        <w:t>A</w:t>
      </w:r>
      <w:r>
        <w:t xml:space="preserve"> campaign </w:t>
      </w:r>
      <w:r w:rsidR="00B304B5">
        <w:t xml:space="preserve">will </w:t>
      </w:r>
      <w:r>
        <w:t xml:space="preserve">draw upon </w:t>
      </w:r>
      <w:r w:rsidR="00B304B5">
        <w:t xml:space="preserve">human </w:t>
      </w:r>
      <w:r>
        <w:t xml:space="preserve">resources that are </w:t>
      </w:r>
      <w:r w:rsidR="00B304B5">
        <w:t xml:space="preserve">already </w:t>
      </w:r>
      <w:r>
        <w:t xml:space="preserve">spread thin, but </w:t>
      </w:r>
      <w:r w:rsidR="00B304B5">
        <w:t xml:space="preserve">the payoff of raising money for a new venue </w:t>
      </w:r>
      <w:r>
        <w:t xml:space="preserve">and simultaneously </w:t>
      </w:r>
      <w:r w:rsidR="00421A1D">
        <w:t>establish</w:t>
      </w:r>
      <w:r w:rsidR="00B304B5">
        <w:t>ing</w:t>
      </w:r>
      <w:r>
        <w:t xml:space="preserve"> an endowment</w:t>
      </w:r>
      <w:r w:rsidR="00B304B5">
        <w:t xml:space="preserve"> will</w:t>
      </w:r>
      <w:r>
        <w:t xml:space="preserve"> </w:t>
      </w:r>
      <w:r w:rsidR="00B304B5">
        <w:t xml:space="preserve">strengthen all resources in the </w:t>
      </w:r>
      <w:r w:rsidR="00F0177C">
        <w:t>long run</w:t>
      </w:r>
      <w:r w:rsidR="00B304B5">
        <w:t>.</w:t>
      </w:r>
      <w:r>
        <w:t xml:space="preserve"> </w:t>
      </w:r>
      <w:r w:rsidR="00B304B5">
        <w:t>A</w:t>
      </w:r>
      <w:r>
        <w:t>s a result, th</w:t>
      </w:r>
      <w:r w:rsidR="00B304B5">
        <w:t>is</w:t>
      </w:r>
      <w:r>
        <w:t xml:space="preserve"> </w:t>
      </w:r>
      <w:r w:rsidRPr="000B0A03">
        <w:t xml:space="preserve">strategy </w:t>
      </w:r>
      <w:r w:rsidR="00B304B5">
        <w:t xml:space="preserve">is </w:t>
      </w:r>
      <w:r w:rsidRPr="000B0A03">
        <w:t>attractive.</w:t>
      </w:r>
    </w:p>
    <w:p w14:paraId="7AB1D487" w14:textId="77777777" w:rsidR="00A72D05" w:rsidRPr="00D8667C" w:rsidRDefault="00A72D05" w:rsidP="003E3275">
      <w:pPr>
        <w:widowControl/>
        <w:rPr>
          <w:rFonts w:cs="Arial"/>
        </w:rPr>
      </w:pPr>
    </w:p>
    <w:p w14:paraId="133333EF" w14:textId="77777777" w:rsidR="00A72D05" w:rsidRPr="00D8667C" w:rsidRDefault="00A72D05" w:rsidP="003E3275">
      <w:pPr>
        <w:pStyle w:val="Heading4"/>
        <w:widowControl/>
      </w:pPr>
      <w:bookmarkStart w:id="67" w:name="_Toc390502860"/>
      <w:bookmarkStart w:id="68" w:name="_Toc395001121"/>
      <w:r w:rsidRPr="00D8667C">
        <w:t>Capital</w:t>
      </w:r>
      <w:bookmarkEnd w:id="67"/>
      <w:bookmarkEnd w:id="68"/>
    </w:p>
    <w:p w14:paraId="2E5C1917" w14:textId="77777777" w:rsidR="00A72D05" w:rsidRDefault="00A72D05" w:rsidP="003E3275">
      <w:pPr>
        <w:widowControl/>
      </w:pPr>
    </w:p>
    <w:p w14:paraId="1E3B42DA" w14:textId="77777777" w:rsidR="00A72D05" w:rsidRPr="00B5321E" w:rsidRDefault="00A72D05" w:rsidP="003E3275">
      <w:pPr>
        <w:widowControl/>
      </w:pPr>
      <w:r>
        <w:t>Understanding TimeLine’s capital structure will illuminate the overall health of the organization.</w:t>
      </w:r>
      <w:r>
        <w:rPr>
          <w:rStyle w:val="EndnoteReference"/>
        </w:rPr>
        <w:endnoteReference w:id="78"/>
      </w:r>
      <w:r>
        <w:t xml:space="preserve"> To evaluate, TimeLine should refer to the success measures chart in the Great Start Report (and summarized on pages 4-5 of this report). Although, TimeLine needs to build its operating reserves, </w:t>
      </w:r>
      <w:r w:rsidRPr="00317A58">
        <w:t>TimeLine is fit to maintain its current initiatives and to pursue its less expensive strategies:</w:t>
      </w:r>
      <w:r w:rsidRPr="0070784C">
        <w:rPr>
          <w:b/>
        </w:rPr>
        <w:t xml:space="preserve"> </w:t>
      </w:r>
      <w:r w:rsidRPr="000B0A03">
        <w:t>student matinees and creating a new facility.</w:t>
      </w:r>
    </w:p>
    <w:p w14:paraId="62806136" w14:textId="77777777" w:rsidR="00A72D05" w:rsidRPr="00D8667C" w:rsidRDefault="00A72D05" w:rsidP="003E3275">
      <w:pPr>
        <w:widowControl/>
        <w:rPr>
          <w:rFonts w:cs="Arial"/>
        </w:rPr>
      </w:pPr>
    </w:p>
    <w:p w14:paraId="721E4169" w14:textId="77777777" w:rsidR="00A72D05" w:rsidRDefault="00E7763E" w:rsidP="003E3275">
      <w:pPr>
        <w:pStyle w:val="Heading4"/>
        <w:widowControl/>
      </w:pPr>
      <w:r>
        <w:t>Risk</w:t>
      </w:r>
    </w:p>
    <w:p w14:paraId="0DC04F76" w14:textId="77777777" w:rsidR="00A72D05" w:rsidRDefault="00A72D05" w:rsidP="003E3275">
      <w:pPr>
        <w:widowControl/>
      </w:pPr>
    </w:p>
    <w:p w14:paraId="25B50E27" w14:textId="77777777" w:rsidR="00A72D05" w:rsidRDefault="00A72D05" w:rsidP="003E3275">
      <w:pPr>
        <w:widowControl/>
      </w:pPr>
      <w:r>
        <w:t>Albert Einstein said, “A ship is always safe at shore, but that is not what it’s built for.”</w:t>
      </w:r>
      <w:r>
        <w:rPr>
          <w:rStyle w:val="EndnoteReference"/>
        </w:rPr>
        <w:endnoteReference w:id="79"/>
      </w:r>
      <w:r>
        <w:t xml:space="preserve"> Yet decision makers must establish the best time to invest in risk-taking initiatives. TimeLine’s general manager shared that the organization is currently taking few risks, as they recently decided to allocate most resources into the production budget to stay competitive with other midsize theatres. </w:t>
      </w:r>
    </w:p>
    <w:p w14:paraId="2DECAF0F" w14:textId="77777777" w:rsidR="00A72D05" w:rsidRDefault="00A72D05" w:rsidP="003E3275">
      <w:pPr>
        <w:widowControl/>
      </w:pPr>
    </w:p>
    <w:p w14:paraId="6C049176" w14:textId="77777777" w:rsidR="00A72D05" w:rsidRDefault="00A72D05" w:rsidP="003E3275">
      <w:pPr>
        <w:widowControl/>
      </w:pPr>
      <w:r>
        <w:t xml:space="preserve">Additionally, I reviewed TimeLine’s SWOT analysis and SVP Capacity Assessment. TimeLine has a growing list of funders, but obtaining enough funding has been challenging. Because every strategy proposed relies on funding, TimeLine must determine which ones are </w:t>
      </w:r>
      <w:r>
        <w:rPr>
          <w:i/>
        </w:rPr>
        <w:t xml:space="preserve">most </w:t>
      </w:r>
      <w:r>
        <w:t xml:space="preserve">fundable. </w:t>
      </w:r>
    </w:p>
    <w:p w14:paraId="064D52DB" w14:textId="77777777" w:rsidR="00A72D05" w:rsidRDefault="00A72D05" w:rsidP="003E3275">
      <w:pPr>
        <w:widowControl/>
      </w:pPr>
    </w:p>
    <w:p w14:paraId="5F70601E" w14:textId="77777777" w:rsidR="00A72D05" w:rsidRDefault="00A72D05" w:rsidP="003E3275">
      <w:pPr>
        <w:widowControl/>
      </w:pPr>
      <w:r>
        <w:lastRenderedPageBreak/>
        <w:t>Finally, I used the Trussel Financial Vulnerability Quick Test, to see if net assets have dropped significantly over the past three years.</w:t>
      </w:r>
      <w:r>
        <w:rPr>
          <w:rStyle w:val="EndnoteReference"/>
        </w:rPr>
        <w:endnoteReference w:id="80"/>
      </w:r>
      <w:r>
        <w:t xml:space="preserve"> TimeLine’s assets dipped in 2013, but since 2011 have risen nearly 12%—therefore passing the test with flying colors. </w:t>
      </w:r>
    </w:p>
    <w:p w14:paraId="75244074" w14:textId="77777777" w:rsidR="00A72D05" w:rsidRDefault="00A72D05" w:rsidP="003E3275">
      <w:pPr>
        <w:widowControl/>
      </w:pPr>
    </w:p>
    <w:p w14:paraId="0AC98F04" w14:textId="77777777" w:rsidR="00A72D05" w:rsidRPr="00BB7ABA" w:rsidRDefault="00A72D05" w:rsidP="003E3275">
      <w:pPr>
        <w:widowControl/>
      </w:pPr>
      <w:r>
        <w:t>Based on various tools</w:t>
      </w:r>
      <w:r w:rsidRPr="000B0A03">
        <w:t>, TimeLine is risk averse.</w:t>
      </w:r>
      <w:r>
        <w:t xml:space="preserve"> However, TimeLine can afford to make a small investment and I recommend 15 percent of operating reserves ($57,000) be invested in fundraising initiatives to support student matinees and a new facility. </w:t>
      </w:r>
    </w:p>
    <w:p w14:paraId="71803D14" w14:textId="77777777" w:rsidR="00A72D05" w:rsidRPr="00D8667C" w:rsidRDefault="00A72D05" w:rsidP="003E3275">
      <w:pPr>
        <w:pStyle w:val="Heading4"/>
        <w:widowControl/>
        <w:rPr>
          <w:rFonts w:cs="Arial"/>
        </w:rPr>
      </w:pPr>
    </w:p>
    <w:p w14:paraId="5FB4240C" w14:textId="77777777" w:rsidR="00A72D05" w:rsidRPr="00D8667C" w:rsidRDefault="00A72D05" w:rsidP="003E3275">
      <w:pPr>
        <w:pStyle w:val="Heading2"/>
        <w:widowControl/>
      </w:pPr>
      <w:bookmarkStart w:id="69" w:name="_Toc445066164"/>
      <w:r w:rsidRPr="00D8667C">
        <w:t>Great Strategies</w:t>
      </w:r>
      <w:bookmarkEnd w:id="69"/>
    </w:p>
    <w:p w14:paraId="1CD7BCE6" w14:textId="77777777" w:rsidR="00A72D05" w:rsidRPr="00D8667C" w:rsidRDefault="00A72D05" w:rsidP="003E3275">
      <w:pPr>
        <w:widowControl/>
        <w:rPr>
          <w:rFonts w:cs="Arial"/>
        </w:rPr>
      </w:pPr>
    </w:p>
    <w:p w14:paraId="1B76838C" w14:textId="77777777" w:rsidR="00A72D05" w:rsidRDefault="00A72D05" w:rsidP="003E3275">
      <w:pPr>
        <w:pStyle w:val="Heading3"/>
        <w:widowControl/>
      </w:pPr>
      <w:r w:rsidRPr="00D8667C">
        <w:t>Decide</w:t>
      </w:r>
    </w:p>
    <w:p w14:paraId="2CA149FB" w14:textId="77777777" w:rsidR="00A72D05" w:rsidRDefault="00A72D05" w:rsidP="003E3275">
      <w:pPr>
        <w:widowControl/>
      </w:pPr>
    </w:p>
    <w:p w14:paraId="429FFDE5" w14:textId="77777777" w:rsidR="00A72D05" w:rsidRPr="00A35D72" w:rsidRDefault="00A72D05" w:rsidP="003E3275">
      <w:pPr>
        <w:widowControl/>
      </w:pPr>
      <w:r>
        <w:t xml:space="preserve">Analyzing the external environment revealed that a festival and student matinees are attractive strategies to pursue. However, because the festival market is so saturated, student matinees are slightly more attractive. </w:t>
      </w:r>
    </w:p>
    <w:p w14:paraId="0EDC209F" w14:textId="77777777" w:rsidR="00A72D05" w:rsidRPr="00BB7ABA" w:rsidRDefault="00A72D05"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08"/>
        <w:gridCol w:w="2054"/>
        <w:gridCol w:w="2357"/>
        <w:gridCol w:w="2357"/>
      </w:tblGrid>
      <w:tr w:rsidR="00A72D05" w:rsidRPr="00D8667C" w14:paraId="1CCC81D3" w14:textId="77777777" w:rsidTr="00C44DC1">
        <w:trPr>
          <w:trHeight w:val="278"/>
          <w:tblHeader/>
          <w:jc w:val="center"/>
        </w:trPr>
        <w:tc>
          <w:tcPr>
            <w:tcW w:w="2808" w:type="dxa"/>
            <w:tcBorders>
              <w:top w:val="nil"/>
              <w:left w:val="nil"/>
              <w:bottom w:val="single" w:sz="4" w:space="0" w:color="auto"/>
            </w:tcBorders>
            <w:shd w:val="clear" w:color="auto" w:fill="auto"/>
            <w:vAlign w:val="center"/>
          </w:tcPr>
          <w:p w14:paraId="2DDC32DA" w14:textId="77777777" w:rsidR="00A72D05" w:rsidRPr="00D8667C" w:rsidRDefault="00A72D05" w:rsidP="003E3275">
            <w:pPr>
              <w:widowControl/>
              <w:jc w:val="center"/>
              <w:rPr>
                <w:rFonts w:cs="Arial"/>
              </w:rPr>
            </w:pPr>
          </w:p>
        </w:tc>
        <w:tc>
          <w:tcPr>
            <w:tcW w:w="6768" w:type="dxa"/>
            <w:gridSpan w:val="3"/>
            <w:shd w:val="clear" w:color="auto" w:fill="D9D9D9" w:themeFill="background1" w:themeFillShade="D9"/>
            <w:vAlign w:val="center"/>
          </w:tcPr>
          <w:p w14:paraId="7397ACC9" w14:textId="77777777" w:rsidR="00A72D05" w:rsidRPr="00D8667C" w:rsidRDefault="00A72D05" w:rsidP="003E3275">
            <w:pPr>
              <w:widowControl/>
              <w:jc w:val="center"/>
              <w:rPr>
                <w:rFonts w:cs="Arial"/>
              </w:rPr>
            </w:pPr>
            <w:r w:rsidRPr="00D8667C">
              <w:rPr>
                <w:rFonts w:cs="Arial"/>
              </w:rPr>
              <w:t>External Environment</w:t>
            </w:r>
          </w:p>
        </w:tc>
      </w:tr>
      <w:tr w:rsidR="00A72D05" w:rsidRPr="00D8667C" w14:paraId="3FA5BF6C" w14:textId="77777777" w:rsidTr="00C44DC1">
        <w:trPr>
          <w:trHeight w:val="278"/>
          <w:tblHeader/>
          <w:jc w:val="center"/>
        </w:trPr>
        <w:tc>
          <w:tcPr>
            <w:tcW w:w="2808" w:type="dxa"/>
            <w:tcBorders>
              <w:top w:val="single" w:sz="4" w:space="0" w:color="auto"/>
              <w:left w:val="single" w:sz="4" w:space="0" w:color="auto"/>
              <w:bottom w:val="single" w:sz="4" w:space="0" w:color="auto"/>
            </w:tcBorders>
            <w:shd w:val="clear" w:color="auto" w:fill="D9D9D9" w:themeFill="background1" w:themeFillShade="D9"/>
            <w:vAlign w:val="center"/>
          </w:tcPr>
          <w:p w14:paraId="6C9D3738" w14:textId="4C9A19F6" w:rsidR="00A72D05" w:rsidRPr="00D8667C" w:rsidRDefault="00C44DC1" w:rsidP="003E3275">
            <w:pPr>
              <w:widowControl/>
              <w:jc w:val="center"/>
              <w:rPr>
                <w:rFonts w:cs="Arial"/>
              </w:rPr>
            </w:pPr>
            <w:r>
              <w:rPr>
                <w:rFonts w:cs="Arial"/>
              </w:rPr>
              <w:t>Strategy</w:t>
            </w:r>
          </w:p>
        </w:tc>
        <w:tc>
          <w:tcPr>
            <w:tcW w:w="2054" w:type="dxa"/>
            <w:shd w:val="clear" w:color="auto" w:fill="auto"/>
            <w:vAlign w:val="center"/>
          </w:tcPr>
          <w:p w14:paraId="665C48B1" w14:textId="2723876B" w:rsidR="00A72D05" w:rsidRPr="00D8667C" w:rsidRDefault="00A72D05" w:rsidP="003E3275">
            <w:pPr>
              <w:widowControl/>
              <w:jc w:val="center"/>
              <w:rPr>
                <w:rFonts w:cs="Arial"/>
              </w:rPr>
            </w:pPr>
            <w:r>
              <w:rPr>
                <w:rFonts w:cs="Arial"/>
              </w:rPr>
              <w:t>Festival</w:t>
            </w:r>
          </w:p>
        </w:tc>
        <w:tc>
          <w:tcPr>
            <w:tcW w:w="2357" w:type="dxa"/>
            <w:shd w:val="clear" w:color="auto" w:fill="auto"/>
            <w:vAlign w:val="center"/>
          </w:tcPr>
          <w:p w14:paraId="7D5D971F" w14:textId="77777777" w:rsidR="00A72D05" w:rsidRPr="00D8667C" w:rsidRDefault="00A72D05" w:rsidP="003E3275">
            <w:pPr>
              <w:widowControl/>
              <w:jc w:val="center"/>
              <w:rPr>
                <w:rFonts w:cs="Arial"/>
              </w:rPr>
            </w:pPr>
            <w:r>
              <w:rPr>
                <w:rFonts w:cs="Arial"/>
              </w:rPr>
              <w:t>Student Matinees</w:t>
            </w:r>
          </w:p>
        </w:tc>
        <w:tc>
          <w:tcPr>
            <w:tcW w:w="2357" w:type="dxa"/>
            <w:shd w:val="clear" w:color="auto" w:fill="auto"/>
            <w:vAlign w:val="center"/>
          </w:tcPr>
          <w:p w14:paraId="0A7B84E3" w14:textId="190ED30A" w:rsidR="00A72D05" w:rsidRPr="00D8667C" w:rsidRDefault="00F83692" w:rsidP="003E3275">
            <w:pPr>
              <w:widowControl/>
              <w:jc w:val="center"/>
              <w:rPr>
                <w:rFonts w:cs="Arial"/>
              </w:rPr>
            </w:pPr>
            <w:r>
              <w:rPr>
                <w:rFonts w:cs="Arial"/>
              </w:rPr>
              <w:t>N</w:t>
            </w:r>
            <w:r w:rsidR="00A72D05">
              <w:rPr>
                <w:rFonts w:cs="Arial"/>
              </w:rPr>
              <w:t>ew facility</w:t>
            </w:r>
          </w:p>
        </w:tc>
      </w:tr>
      <w:tr w:rsidR="00A72D05" w:rsidRPr="00D8667C" w14:paraId="0AAB12CC" w14:textId="77777777" w:rsidTr="00C44DC1">
        <w:trPr>
          <w:trHeight w:val="278"/>
          <w:tblHeader/>
          <w:jc w:val="center"/>
        </w:trPr>
        <w:tc>
          <w:tcPr>
            <w:tcW w:w="2808" w:type="dxa"/>
            <w:tcBorders>
              <w:top w:val="single" w:sz="4" w:space="0" w:color="auto"/>
              <w:left w:val="single" w:sz="4" w:space="0" w:color="auto"/>
              <w:bottom w:val="single" w:sz="4" w:space="0" w:color="auto"/>
            </w:tcBorders>
            <w:shd w:val="clear" w:color="auto" w:fill="D9D9D9" w:themeFill="background1" w:themeFillShade="D9"/>
            <w:vAlign w:val="center"/>
          </w:tcPr>
          <w:p w14:paraId="54AD6C99" w14:textId="77777777" w:rsidR="00A72D05" w:rsidRPr="00D8667C" w:rsidRDefault="00A72D05" w:rsidP="003E3275">
            <w:pPr>
              <w:widowControl/>
              <w:jc w:val="center"/>
              <w:rPr>
                <w:rFonts w:cs="Arial"/>
              </w:rPr>
            </w:pPr>
            <w:r w:rsidRPr="00D8667C">
              <w:rPr>
                <w:rFonts w:cs="Arial"/>
              </w:rPr>
              <w:t>Industry Environment</w:t>
            </w:r>
          </w:p>
        </w:tc>
        <w:tc>
          <w:tcPr>
            <w:tcW w:w="2054" w:type="dxa"/>
            <w:shd w:val="clear" w:color="auto" w:fill="auto"/>
            <w:vAlign w:val="center"/>
          </w:tcPr>
          <w:p w14:paraId="1C2C05AC" w14:textId="77777777" w:rsidR="00A72D05" w:rsidRPr="00D8667C" w:rsidRDefault="00A72D05" w:rsidP="003E3275">
            <w:pPr>
              <w:widowControl/>
              <w:jc w:val="center"/>
              <w:rPr>
                <w:rFonts w:cs="Arial"/>
              </w:rPr>
            </w:pPr>
            <w:r>
              <w:rPr>
                <w:rFonts w:cs="Arial"/>
              </w:rPr>
              <w:t>Somewhat Attractive</w:t>
            </w:r>
          </w:p>
        </w:tc>
        <w:tc>
          <w:tcPr>
            <w:tcW w:w="2357" w:type="dxa"/>
            <w:shd w:val="clear" w:color="auto" w:fill="auto"/>
            <w:vAlign w:val="center"/>
          </w:tcPr>
          <w:p w14:paraId="5FE25406" w14:textId="77777777" w:rsidR="00A72D05" w:rsidRPr="00D8667C" w:rsidRDefault="00A72D05" w:rsidP="003E3275">
            <w:pPr>
              <w:widowControl/>
              <w:jc w:val="center"/>
              <w:rPr>
                <w:rFonts w:cs="Arial"/>
              </w:rPr>
            </w:pPr>
            <w:r>
              <w:rPr>
                <w:rFonts w:cs="Arial"/>
              </w:rPr>
              <w:t>Attractive</w:t>
            </w:r>
          </w:p>
        </w:tc>
        <w:tc>
          <w:tcPr>
            <w:tcW w:w="2357" w:type="dxa"/>
            <w:shd w:val="clear" w:color="auto" w:fill="auto"/>
            <w:vAlign w:val="center"/>
          </w:tcPr>
          <w:p w14:paraId="08BE6165" w14:textId="77777777" w:rsidR="00A72D05" w:rsidRPr="00D8667C" w:rsidRDefault="00A72D05" w:rsidP="003E3275">
            <w:pPr>
              <w:widowControl/>
              <w:jc w:val="center"/>
              <w:rPr>
                <w:rFonts w:cs="Arial"/>
              </w:rPr>
            </w:pPr>
            <w:r>
              <w:rPr>
                <w:rFonts w:cs="Arial"/>
              </w:rPr>
              <w:t>N/A (internal)</w:t>
            </w:r>
          </w:p>
        </w:tc>
      </w:tr>
      <w:tr w:rsidR="00A72D05" w:rsidRPr="00D8667C" w14:paraId="680B0737" w14:textId="77777777" w:rsidTr="00C44DC1">
        <w:trPr>
          <w:trHeight w:val="54"/>
          <w:jc w:val="center"/>
        </w:trPr>
        <w:tc>
          <w:tcPr>
            <w:tcW w:w="2808" w:type="dxa"/>
            <w:tcBorders>
              <w:top w:val="single" w:sz="4" w:space="0" w:color="auto"/>
            </w:tcBorders>
            <w:shd w:val="clear" w:color="auto" w:fill="D9D9D9" w:themeFill="background1" w:themeFillShade="D9"/>
            <w:vAlign w:val="center"/>
          </w:tcPr>
          <w:p w14:paraId="5FFCCAF0" w14:textId="77777777" w:rsidR="00A72D05" w:rsidRPr="00D8667C" w:rsidRDefault="00A72D05" w:rsidP="003E3275">
            <w:pPr>
              <w:widowControl/>
              <w:jc w:val="center"/>
              <w:rPr>
                <w:rFonts w:cs="Arial"/>
              </w:rPr>
            </w:pPr>
            <w:r w:rsidRPr="00D8667C">
              <w:rPr>
                <w:rFonts w:cs="Arial"/>
              </w:rPr>
              <w:t>Competitor Environment</w:t>
            </w:r>
          </w:p>
        </w:tc>
        <w:tc>
          <w:tcPr>
            <w:tcW w:w="2054" w:type="dxa"/>
          </w:tcPr>
          <w:p w14:paraId="00024730" w14:textId="77777777" w:rsidR="00A72D05" w:rsidRPr="00D8667C" w:rsidRDefault="00A72D05" w:rsidP="003E3275">
            <w:pPr>
              <w:widowControl/>
              <w:jc w:val="center"/>
              <w:rPr>
                <w:rFonts w:cs="Arial"/>
              </w:rPr>
            </w:pPr>
            <w:r>
              <w:rPr>
                <w:rFonts w:cs="Arial"/>
              </w:rPr>
              <w:t>Attractive</w:t>
            </w:r>
          </w:p>
        </w:tc>
        <w:tc>
          <w:tcPr>
            <w:tcW w:w="2357" w:type="dxa"/>
          </w:tcPr>
          <w:p w14:paraId="7271A26C" w14:textId="77777777" w:rsidR="00A72D05" w:rsidRPr="00D8667C" w:rsidRDefault="00A72D05" w:rsidP="003E3275">
            <w:pPr>
              <w:widowControl/>
              <w:jc w:val="center"/>
              <w:rPr>
                <w:rFonts w:cs="Arial"/>
              </w:rPr>
            </w:pPr>
            <w:r>
              <w:rPr>
                <w:rFonts w:cs="Arial"/>
              </w:rPr>
              <w:t>Attractive</w:t>
            </w:r>
          </w:p>
        </w:tc>
        <w:tc>
          <w:tcPr>
            <w:tcW w:w="2357" w:type="dxa"/>
          </w:tcPr>
          <w:p w14:paraId="0C710CF7" w14:textId="77777777" w:rsidR="00A72D05" w:rsidRPr="00D8667C" w:rsidRDefault="00A72D05" w:rsidP="003E3275">
            <w:pPr>
              <w:widowControl/>
              <w:jc w:val="center"/>
              <w:rPr>
                <w:rFonts w:cs="Arial"/>
              </w:rPr>
            </w:pPr>
            <w:r>
              <w:rPr>
                <w:rFonts w:cs="Arial"/>
              </w:rPr>
              <w:t>N/A (internal)</w:t>
            </w:r>
          </w:p>
        </w:tc>
      </w:tr>
      <w:tr w:rsidR="00A72D05" w:rsidRPr="00D8667C" w14:paraId="14D3D80B" w14:textId="77777777" w:rsidTr="00C44DC1">
        <w:trPr>
          <w:trHeight w:val="46"/>
          <w:jc w:val="center"/>
        </w:trPr>
        <w:tc>
          <w:tcPr>
            <w:tcW w:w="2808" w:type="dxa"/>
            <w:tcBorders>
              <w:bottom w:val="single" w:sz="4" w:space="0" w:color="auto"/>
            </w:tcBorders>
            <w:shd w:val="clear" w:color="auto" w:fill="D9D9D9" w:themeFill="background1" w:themeFillShade="D9"/>
            <w:vAlign w:val="center"/>
          </w:tcPr>
          <w:p w14:paraId="0A20BE9F" w14:textId="77777777" w:rsidR="00A72D05" w:rsidRPr="00D8667C" w:rsidRDefault="00A72D05" w:rsidP="003E3275">
            <w:pPr>
              <w:widowControl/>
              <w:jc w:val="center"/>
              <w:rPr>
                <w:rFonts w:cs="Arial"/>
                <w:b/>
              </w:rPr>
            </w:pPr>
            <w:r w:rsidRPr="00D8667C">
              <w:rPr>
                <w:rFonts w:cs="Arial"/>
                <w:b/>
              </w:rPr>
              <w:t>Fit to Strategy</w:t>
            </w:r>
          </w:p>
        </w:tc>
        <w:tc>
          <w:tcPr>
            <w:tcW w:w="2054" w:type="dxa"/>
            <w:tcBorders>
              <w:bottom w:val="single" w:sz="4" w:space="0" w:color="auto"/>
            </w:tcBorders>
          </w:tcPr>
          <w:p w14:paraId="253D93FC" w14:textId="77777777" w:rsidR="00A72D05" w:rsidRPr="00D8667C" w:rsidRDefault="00A72D05" w:rsidP="003E3275">
            <w:pPr>
              <w:widowControl/>
              <w:jc w:val="center"/>
              <w:rPr>
                <w:rFonts w:cs="Arial"/>
              </w:rPr>
            </w:pPr>
            <w:r>
              <w:rPr>
                <w:rFonts w:cs="Arial"/>
              </w:rPr>
              <w:t>Mostly Attractive</w:t>
            </w:r>
          </w:p>
        </w:tc>
        <w:tc>
          <w:tcPr>
            <w:tcW w:w="2357" w:type="dxa"/>
            <w:tcBorders>
              <w:bottom w:val="single" w:sz="4" w:space="0" w:color="auto"/>
            </w:tcBorders>
          </w:tcPr>
          <w:p w14:paraId="4662E331" w14:textId="77777777" w:rsidR="00A72D05" w:rsidRPr="00D8667C" w:rsidRDefault="00A72D05" w:rsidP="003E3275">
            <w:pPr>
              <w:widowControl/>
              <w:jc w:val="center"/>
              <w:rPr>
                <w:rFonts w:cs="Arial"/>
              </w:rPr>
            </w:pPr>
            <w:r>
              <w:rPr>
                <w:rFonts w:cs="Arial"/>
              </w:rPr>
              <w:t>Attractive</w:t>
            </w:r>
          </w:p>
        </w:tc>
        <w:tc>
          <w:tcPr>
            <w:tcW w:w="2357" w:type="dxa"/>
            <w:tcBorders>
              <w:bottom w:val="single" w:sz="4" w:space="0" w:color="auto"/>
            </w:tcBorders>
          </w:tcPr>
          <w:p w14:paraId="5AB2B4ED" w14:textId="77777777" w:rsidR="00A72D05" w:rsidRPr="00D8667C" w:rsidRDefault="00A72D05" w:rsidP="003E3275">
            <w:pPr>
              <w:widowControl/>
              <w:jc w:val="center"/>
              <w:rPr>
                <w:rFonts w:cs="Arial"/>
              </w:rPr>
            </w:pPr>
            <w:r>
              <w:rPr>
                <w:rFonts w:cs="Arial"/>
              </w:rPr>
              <w:t>N/A (internal)</w:t>
            </w:r>
          </w:p>
        </w:tc>
      </w:tr>
    </w:tbl>
    <w:p w14:paraId="1E13DFB6" w14:textId="77777777" w:rsidR="00A72D05" w:rsidRDefault="00A72D05" w:rsidP="003E3275">
      <w:pPr>
        <w:widowControl/>
        <w:rPr>
          <w:rFonts w:cs="Arial"/>
        </w:rPr>
      </w:pPr>
    </w:p>
    <w:p w14:paraId="7B7A080E" w14:textId="77777777" w:rsidR="00A72D05" w:rsidRDefault="00A72D05" w:rsidP="003E3275">
      <w:pPr>
        <w:widowControl/>
      </w:pPr>
      <w:r>
        <w:t>Following the external analysis, TimeLine’s strategies were tested against the organization’s mission, capacity, financial health, and risk orientation. In almost all categories, a festival was deemed unattractive. However, student matinees and a new facility became priorities as reflected in the table below:</w:t>
      </w:r>
    </w:p>
    <w:p w14:paraId="1393F11B" w14:textId="77777777" w:rsidR="00A72D05" w:rsidRDefault="00A72D05" w:rsidP="003E32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2796"/>
        <w:gridCol w:w="2260"/>
        <w:gridCol w:w="2260"/>
        <w:gridCol w:w="2260"/>
      </w:tblGrid>
      <w:tr w:rsidR="00A72D05" w:rsidRPr="00D8667C" w14:paraId="06F3D024" w14:textId="77777777" w:rsidTr="00C44DC1">
        <w:trPr>
          <w:cantSplit/>
          <w:trHeight w:val="50"/>
          <w:tblHeader/>
          <w:jc w:val="center"/>
        </w:trPr>
        <w:tc>
          <w:tcPr>
            <w:tcW w:w="2796" w:type="dxa"/>
            <w:tcBorders>
              <w:top w:val="nil"/>
              <w:left w:val="nil"/>
              <w:bottom w:val="single" w:sz="4" w:space="0" w:color="auto"/>
              <w:right w:val="single" w:sz="4" w:space="0" w:color="auto"/>
            </w:tcBorders>
            <w:shd w:val="clear" w:color="auto" w:fill="auto"/>
            <w:tcMar>
              <w:right w:w="14" w:type="dxa"/>
            </w:tcMar>
            <w:vAlign w:val="center"/>
          </w:tcPr>
          <w:p w14:paraId="2D956191" w14:textId="77777777" w:rsidR="00A72D05" w:rsidRPr="00D8667C" w:rsidRDefault="00A72D05" w:rsidP="003E3275">
            <w:pPr>
              <w:widowControl/>
              <w:jc w:val="center"/>
              <w:rPr>
                <w:rFonts w:cs="Arial"/>
              </w:rPr>
            </w:pPr>
          </w:p>
        </w:tc>
        <w:tc>
          <w:tcPr>
            <w:tcW w:w="6780" w:type="dxa"/>
            <w:gridSpan w:val="3"/>
            <w:tcBorders>
              <w:top w:val="single" w:sz="4" w:space="0" w:color="auto"/>
              <w:left w:val="single" w:sz="4" w:space="0" w:color="auto"/>
            </w:tcBorders>
            <w:shd w:val="clear" w:color="auto" w:fill="D9D9D9" w:themeFill="background1" w:themeFillShade="D9"/>
          </w:tcPr>
          <w:p w14:paraId="56CCB976" w14:textId="77777777" w:rsidR="00A72D05" w:rsidRPr="00D8667C" w:rsidRDefault="00A72D05" w:rsidP="003E3275">
            <w:pPr>
              <w:widowControl/>
              <w:jc w:val="center"/>
              <w:rPr>
                <w:rFonts w:cs="Arial"/>
              </w:rPr>
            </w:pPr>
            <w:r w:rsidRPr="00D8667C">
              <w:rPr>
                <w:rFonts w:cs="Arial"/>
              </w:rPr>
              <w:t>Internal Environment</w:t>
            </w:r>
          </w:p>
        </w:tc>
      </w:tr>
      <w:tr w:rsidR="00A72D05" w:rsidRPr="00D8667C" w14:paraId="449DCC8E" w14:textId="77777777" w:rsidTr="00C44DC1">
        <w:trPr>
          <w:cantSplit/>
          <w:trHeight w:val="50"/>
          <w:tblHeader/>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right w:w="14" w:type="dxa"/>
            </w:tcMar>
            <w:vAlign w:val="center"/>
          </w:tcPr>
          <w:p w14:paraId="5284BA9C" w14:textId="5354A3B7" w:rsidR="00A72D05" w:rsidRPr="00D8667C" w:rsidRDefault="00A72D05" w:rsidP="003E3275">
            <w:pPr>
              <w:widowControl/>
              <w:jc w:val="center"/>
              <w:rPr>
                <w:rFonts w:cs="Arial"/>
              </w:rPr>
            </w:pPr>
            <w:r w:rsidRPr="00D8667C">
              <w:rPr>
                <w:rFonts w:cs="Arial"/>
              </w:rPr>
              <w:br w:type="page"/>
            </w:r>
            <w:r w:rsidR="00C44DC1">
              <w:rPr>
                <w:rFonts w:cs="Arial"/>
              </w:rPr>
              <w:t>Strategy</w:t>
            </w:r>
          </w:p>
        </w:tc>
        <w:tc>
          <w:tcPr>
            <w:tcW w:w="2260" w:type="dxa"/>
            <w:tcBorders>
              <w:top w:val="single" w:sz="4" w:space="0" w:color="auto"/>
              <w:left w:val="single" w:sz="4" w:space="0" w:color="auto"/>
            </w:tcBorders>
            <w:shd w:val="clear" w:color="auto" w:fill="auto"/>
          </w:tcPr>
          <w:p w14:paraId="48F7E217" w14:textId="68C2DED4" w:rsidR="00A72D05" w:rsidRPr="00D8667C" w:rsidRDefault="00A72D05" w:rsidP="003E3275">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auto"/>
          </w:tcPr>
          <w:p w14:paraId="68A96A04" w14:textId="77777777" w:rsidR="00A72D05" w:rsidRPr="00D8667C" w:rsidRDefault="00A72D05" w:rsidP="003E3275">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auto"/>
          </w:tcPr>
          <w:p w14:paraId="4654F73D" w14:textId="16EB4DB3" w:rsidR="00A72D05" w:rsidRPr="00D8667C" w:rsidRDefault="00A72D05" w:rsidP="003E3275">
            <w:pPr>
              <w:widowControl/>
              <w:jc w:val="center"/>
              <w:rPr>
                <w:rFonts w:cs="Arial"/>
              </w:rPr>
            </w:pPr>
            <w:r>
              <w:rPr>
                <w:rFonts w:cs="Arial"/>
              </w:rPr>
              <w:t>New Facility</w:t>
            </w:r>
          </w:p>
        </w:tc>
      </w:tr>
      <w:tr w:rsidR="00A72D05" w:rsidRPr="00D8667C" w14:paraId="220B445F" w14:textId="77777777" w:rsidTr="00D42FAE">
        <w:trPr>
          <w:cantSplit/>
          <w:trHeight w:val="50"/>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74BD44EA" w14:textId="77777777" w:rsidR="00A72D05" w:rsidRPr="00D8667C" w:rsidRDefault="00A72D05" w:rsidP="003E3275">
            <w:pPr>
              <w:widowControl/>
              <w:jc w:val="center"/>
              <w:rPr>
                <w:rFonts w:cs="Arial"/>
                <w:b/>
              </w:rPr>
            </w:pPr>
            <w:r>
              <w:rPr>
                <w:rFonts w:cs="Arial"/>
              </w:rPr>
              <w:t>Mission Drift</w:t>
            </w:r>
          </w:p>
        </w:tc>
        <w:tc>
          <w:tcPr>
            <w:tcW w:w="2260" w:type="dxa"/>
            <w:tcBorders>
              <w:left w:val="single" w:sz="4" w:space="0" w:color="auto"/>
            </w:tcBorders>
            <w:shd w:val="clear" w:color="auto" w:fill="auto"/>
          </w:tcPr>
          <w:p w14:paraId="1C09C357" w14:textId="77777777" w:rsidR="00A72D05" w:rsidRPr="00D8667C" w:rsidRDefault="00A72D05" w:rsidP="003E3275">
            <w:pPr>
              <w:widowControl/>
              <w:jc w:val="center"/>
              <w:rPr>
                <w:rFonts w:cs="Arial"/>
              </w:rPr>
            </w:pPr>
            <w:r>
              <w:rPr>
                <w:rFonts w:cs="Arial"/>
              </w:rPr>
              <w:t>Mostly Attractive</w:t>
            </w:r>
          </w:p>
        </w:tc>
        <w:tc>
          <w:tcPr>
            <w:tcW w:w="2260" w:type="dxa"/>
            <w:tcBorders>
              <w:left w:val="single" w:sz="4" w:space="0" w:color="auto"/>
            </w:tcBorders>
            <w:shd w:val="clear" w:color="auto" w:fill="auto"/>
          </w:tcPr>
          <w:p w14:paraId="3D979DAC" w14:textId="77777777" w:rsidR="00A72D05" w:rsidRPr="00D8667C" w:rsidRDefault="00A72D05" w:rsidP="003E3275">
            <w:pPr>
              <w:widowControl/>
              <w:jc w:val="center"/>
              <w:rPr>
                <w:rFonts w:cs="Arial"/>
              </w:rPr>
            </w:pPr>
            <w:r>
              <w:rPr>
                <w:rFonts w:cs="Arial"/>
              </w:rPr>
              <w:t>Very Attractive</w:t>
            </w:r>
          </w:p>
        </w:tc>
        <w:tc>
          <w:tcPr>
            <w:tcW w:w="2260" w:type="dxa"/>
            <w:tcBorders>
              <w:left w:val="single" w:sz="4" w:space="0" w:color="auto"/>
            </w:tcBorders>
          </w:tcPr>
          <w:p w14:paraId="7C88AABE" w14:textId="77777777" w:rsidR="00A72D05" w:rsidRPr="00D8667C" w:rsidRDefault="00A72D05" w:rsidP="003E3275">
            <w:pPr>
              <w:widowControl/>
              <w:jc w:val="center"/>
              <w:rPr>
                <w:rFonts w:cs="Arial"/>
              </w:rPr>
            </w:pPr>
            <w:r>
              <w:rPr>
                <w:rFonts w:cs="Arial"/>
              </w:rPr>
              <w:t>N/A</w:t>
            </w:r>
          </w:p>
        </w:tc>
      </w:tr>
      <w:tr w:rsidR="00A72D05" w:rsidRPr="00D8667C" w14:paraId="24091BA8" w14:textId="77777777" w:rsidTr="00D42FAE">
        <w:trPr>
          <w:cantSplit/>
          <w:trHeight w:val="11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254AA20B" w14:textId="77777777" w:rsidR="00A72D05" w:rsidRPr="00D8667C" w:rsidRDefault="00A72D05" w:rsidP="003E3275">
            <w:pPr>
              <w:widowControl/>
              <w:jc w:val="center"/>
              <w:rPr>
                <w:rFonts w:cs="Arial"/>
                <w:b/>
              </w:rPr>
            </w:pPr>
            <w:r w:rsidRPr="00D8667C">
              <w:rPr>
                <w:rFonts w:cs="Arial"/>
              </w:rPr>
              <w:t>Organization Capacity</w:t>
            </w:r>
          </w:p>
        </w:tc>
        <w:tc>
          <w:tcPr>
            <w:tcW w:w="2260" w:type="dxa"/>
            <w:tcBorders>
              <w:left w:val="single" w:sz="4" w:space="0" w:color="auto"/>
            </w:tcBorders>
            <w:shd w:val="clear" w:color="auto" w:fill="auto"/>
          </w:tcPr>
          <w:p w14:paraId="3B3735F2" w14:textId="77777777" w:rsidR="00A72D05" w:rsidRPr="00D8667C" w:rsidRDefault="00A72D05" w:rsidP="003E3275">
            <w:pPr>
              <w:widowControl/>
              <w:jc w:val="center"/>
              <w:rPr>
                <w:rFonts w:cs="Arial"/>
              </w:rPr>
            </w:pPr>
            <w:r>
              <w:rPr>
                <w:rFonts w:cs="Arial"/>
              </w:rPr>
              <w:t>Unattractive</w:t>
            </w:r>
          </w:p>
        </w:tc>
        <w:tc>
          <w:tcPr>
            <w:tcW w:w="2260" w:type="dxa"/>
            <w:tcBorders>
              <w:left w:val="single" w:sz="4" w:space="0" w:color="auto"/>
            </w:tcBorders>
            <w:shd w:val="clear" w:color="auto" w:fill="auto"/>
          </w:tcPr>
          <w:p w14:paraId="501D565C" w14:textId="77777777" w:rsidR="00A72D05" w:rsidRPr="00D8667C" w:rsidRDefault="00A72D05" w:rsidP="003E3275">
            <w:pPr>
              <w:widowControl/>
              <w:jc w:val="center"/>
              <w:rPr>
                <w:rFonts w:cs="Arial"/>
              </w:rPr>
            </w:pPr>
            <w:r>
              <w:rPr>
                <w:rFonts w:cs="Arial"/>
              </w:rPr>
              <w:t>Attractive</w:t>
            </w:r>
          </w:p>
        </w:tc>
        <w:tc>
          <w:tcPr>
            <w:tcW w:w="2260" w:type="dxa"/>
            <w:tcBorders>
              <w:left w:val="single" w:sz="4" w:space="0" w:color="auto"/>
            </w:tcBorders>
          </w:tcPr>
          <w:p w14:paraId="1086F246" w14:textId="77777777" w:rsidR="00A72D05" w:rsidRPr="00D8667C" w:rsidRDefault="00A72D05" w:rsidP="003E3275">
            <w:pPr>
              <w:widowControl/>
              <w:jc w:val="center"/>
              <w:rPr>
                <w:rFonts w:cs="Arial"/>
              </w:rPr>
            </w:pPr>
            <w:r>
              <w:rPr>
                <w:rFonts w:cs="Arial"/>
              </w:rPr>
              <w:t>Attractive</w:t>
            </w:r>
          </w:p>
        </w:tc>
      </w:tr>
      <w:tr w:rsidR="00A72D05" w:rsidRPr="00D8667C" w14:paraId="6F3ADAD9" w14:textId="77777777" w:rsidTr="00D42FAE">
        <w:trPr>
          <w:cantSplit/>
          <w:trHeight w:val="98"/>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0C76C6AA" w14:textId="77777777" w:rsidR="00A72D05" w:rsidRPr="00D8667C" w:rsidRDefault="00A72D05" w:rsidP="003E3275">
            <w:pPr>
              <w:widowControl/>
              <w:jc w:val="center"/>
              <w:rPr>
                <w:rFonts w:cs="Arial"/>
                <w:b/>
              </w:rPr>
            </w:pPr>
            <w:r w:rsidRPr="00D8667C">
              <w:rPr>
                <w:rFonts w:cs="Arial"/>
              </w:rPr>
              <w:t>Capital Structure</w:t>
            </w:r>
          </w:p>
        </w:tc>
        <w:tc>
          <w:tcPr>
            <w:tcW w:w="2260" w:type="dxa"/>
            <w:tcBorders>
              <w:left w:val="single" w:sz="4" w:space="0" w:color="auto"/>
              <w:bottom w:val="single" w:sz="4" w:space="0" w:color="auto"/>
            </w:tcBorders>
            <w:shd w:val="clear" w:color="auto" w:fill="auto"/>
          </w:tcPr>
          <w:p w14:paraId="43B017F0" w14:textId="77777777" w:rsidR="00A72D05" w:rsidRPr="00D8667C" w:rsidRDefault="00A72D05" w:rsidP="003E3275">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55932428" w14:textId="77777777" w:rsidR="00A72D05" w:rsidRPr="00D8667C" w:rsidRDefault="00A72D05" w:rsidP="003E3275">
            <w:pPr>
              <w:widowControl/>
              <w:jc w:val="center"/>
              <w:rPr>
                <w:rFonts w:cs="Arial"/>
              </w:rPr>
            </w:pPr>
            <w:r>
              <w:rPr>
                <w:rFonts w:cs="Arial"/>
              </w:rPr>
              <w:t>Attractive</w:t>
            </w:r>
          </w:p>
        </w:tc>
        <w:tc>
          <w:tcPr>
            <w:tcW w:w="2260" w:type="dxa"/>
            <w:tcBorders>
              <w:left w:val="single" w:sz="4" w:space="0" w:color="auto"/>
              <w:bottom w:val="single" w:sz="4" w:space="0" w:color="auto"/>
            </w:tcBorders>
          </w:tcPr>
          <w:p w14:paraId="08DF07CC" w14:textId="77777777" w:rsidR="00A72D05" w:rsidRPr="00D8667C" w:rsidRDefault="00A72D05" w:rsidP="003E3275">
            <w:pPr>
              <w:widowControl/>
              <w:jc w:val="center"/>
              <w:rPr>
                <w:rFonts w:cs="Arial"/>
              </w:rPr>
            </w:pPr>
            <w:r>
              <w:rPr>
                <w:rFonts w:cs="Arial"/>
              </w:rPr>
              <w:t>Attractive</w:t>
            </w:r>
          </w:p>
        </w:tc>
      </w:tr>
      <w:tr w:rsidR="00A72D05" w:rsidRPr="00D8667C" w14:paraId="25F75642" w14:textId="77777777" w:rsidTr="00D42FAE">
        <w:trPr>
          <w:cantSplit/>
          <w:trHeight w:val="4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3FEAAA72" w14:textId="77777777" w:rsidR="00A72D05" w:rsidRPr="00D8667C" w:rsidRDefault="00A72D05" w:rsidP="003E3275">
            <w:pPr>
              <w:widowControl/>
              <w:jc w:val="center"/>
              <w:rPr>
                <w:rFonts w:cs="Arial"/>
              </w:rPr>
            </w:pPr>
            <w:r w:rsidRPr="00D8667C">
              <w:rPr>
                <w:rFonts w:cs="Arial"/>
              </w:rPr>
              <w:t>Risk Orientation</w:t>
            </w:r>
          </w:p>
        </w:tc>
        <w:tc>
          <w:tcPr>
            <w:tcW w:w="2260" w:type="dxa"/>
            <w:tcBorders>
              <w:left w:val="single" w:sz="4" w:space="0" w:color="auto"/>
              <w:bottom w:val="single" w:sz="4" w:space="0" w:color="auto"/>
            </w:tcBorders>
            <w:shd w:val="clear" w:color="auto" w:fill="auto"/>
          </w:tcPr>
          <w:p w14:paraId="2899BBBF" w14:textId="77777777" w:rsidR="00A72D05" w:rsidRPr="00D8667C" w:rsidRDefault="00A72D05" w:rsidP="003E3275">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14:paraId="2CC44A2E" w14:textId="77777777" w:rsidR="00A72D05" w:rsidRPr="00D8667C" w:rsidRDefault="00A72D05" w:rsidP="003E3275">
            <w:pPr>
              <w:widowControl/>
              <w:jc w:val="center"/>
              <w:rPr>
                <w:rFonts w:cs="Arial"/>
              </w:rPr>
            </w:pPr>
            <w:r>
              <w:rPr>
                <w:rFonts w:cs="Arial"/>
              </w:rPr>
              <w:t>Attractive</w:t>
            </w:r>
          </w:p>
        </w:tc>
        <w:tc>
          <w:tcPr>
            <w:tcW w:w="2260" w:type="dxa"/>
            <w:tcBorders>
              <w:left w:val="single" w:sz="4" w:space="0" w:color="auto"/>
              <w:bottom w:val="single" w:sz="4" w:space="0" w:color="auto"/>
            </w:tcBorders>
          </w:tcPr>
          <w:p w14:paraId="015E9E9B" w14:textId="77777777" w:rsidR="00A72D05" w:rsidRPr="00D8667C" w:rsidRDefault="00A72D05" w:rsidP="003E3275">
            <w:pPr>
              <w:widowControl/>
              <w:jc w:val="center"/>
              <w:rPr>
                <w:rFonts w:cs="Arial"/>
              </w:rPr>
            </w:pPr>
            <w:r>
              <w:rPr>
                <w:rFonts w:cs="Arial"/>
              </w:rPr>
              <w:t>Attractive</w:t>
            </w:r>
          </w:p>
        </w:tc>
      </w:tr>
      <w:tr w:rsidR="00A72D05" w:rsidRPr="00D8667C" w14:paraId="2FEC490F" w14:textId="77777777" w:rsidTr="00D42FAE">
        <w:trPr>
          <w:cantSplit/>
          <w:trHeight w:val="46"/>
          <w:jc w:val="center"/>
        </w:trPr>
        <w:tc>
          <w:tcPr>
            <w:tcW w:w="2796"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14:paraId="1CB4F36D" w14:textId="77777777" w:rsidR="00A72D05" w:rsidRPr="00D8667C" w:rsidRDefault="00A72D05" w:rsidP="003E3275">
            <w:pPr>
              <w:widowControl/>
              <w:jc w:val="center"/>
              <w:rPr>
                <w:rFonts w:cs="Arial"/>
                <w:b/>
              </w:rPr>
            </w:pPr>
            <w:r w:rsidRPr="00D8667C">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14:paraId="64EB6C95" w14:textId="77777777" w:rsidR="00A72D05" w:rsidRPr="00D8667C" w:rsidRDefault="00A72D05" w:rsidP="003E3275">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14:paraId="36B1795E" w14:textId="77777777" w:rsidR="00A72D05" w:rsidRPr="00D8667C" w:rsidRDefault="00A72D05" w:rsidP="003E3275">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14:paraId="5189D63A" w14:textId="77777777" w:rsidR="00A72D05" w:rsidRPr="00D8667C" w:rsidRDefault="00A72D05" w:rsidP="003E3275">
            <w:pPr>
              <w:widowControl/>
              <w:jc w:val="center"/>
              <w:rPr>
                <w:rFonts w:cs="Arial"/>
              </w:rPr>
            </w:pPr>
            <w:r>
              <w:rPr>
                <w:rFonts w:cs="Arial"/>
              </w:rPr>
              <w:t>Attractive</w:t>
            </w:r>
          </w:p>
        </w:tc>
      </w:tr>
    </w:tbl>
    <w:p w14:paraId="16BBA410" w14:textId="77777777" w:rsidR="00A72D05" w:rsidRDefault="00A72D05" w:rsidP="003E3275">
      <w:pPr>
        <w:widowControl/>
      </w:pPr>
    </w:p>
    <w:p w14:paraId="3791A499" w14:textId="77777777" w:rsidR="00A72D05" w:rsidRDefault="00A72D05" w:rsidP="003E3275">
      <w:pPr>
        <w:widowControl/>
        <w:rPr>
          <w:rFonts w:cs="Arial"/>
        </w:rPr>
      </w:pPr>
      <w:r>
        <w:rPr>
          <w:rFonts w:cs="Arial"/>
        </w:rPr>
        <w:t>The Change or Die Checklist</w:t>
      </w:r>
      <w:r>
        <w:rPr>
          <w:rStyle w:val="EndnoteReference"/>
          <w:rFonts w:cs="Arial"/>
        </w:rPr>
        <w:endnoteReference w:id="81"/>
      </w:r>
      <w:r>
        <w:rPr>
          <w:rFonts w:cs="Arial"/>
        </w:rPr>
        <w:t xml:space="preserve"> asks eight questions for TimeLine to consider. Like the MacMillan Matrix,</w:t>
      </w:r>
      <w:r>
        <w:rPr>
          <w:rStyle w:val="EndnoteReference"/>
          <w:rFonts w:cs="Arial"/>
        </w:rPr>
        <w:endnoteReference w:id="82"/>
      </w:r>
      <w:r>
        <w:rPr>
          <w:rFonts w:cs="Arial"/>
        </w:rPr>
        <w:t xml:space="preserve"> it helps decision makers choose what </w:t>
      </w:r>
      <w:r>
        <w:rPr>
          <w:rFonts w:cs="Arial"/>
          <w:i/>
        </w:rPr>
        <w:t>not</w:t>
      </w:r>
      <w:r>
        <w:rPr>
          <w:rFonts w:cs="Arial"/>
        </w:rPr>
        <w:t xml:space="preserve"> to do.</w:t>
      </w:r>
      <w:r>
        <w:rPr>
          <w:rStyle w:val="EndnoteReference"/>
          <w:rFonts w:cs="Arial"/>
        </w:rPr>
        <w:endnoteReference w:id="83"/>
      </w:r>
      <w:r>
        <w:rPr>
          <w:rFonts w:cs="Arial"/>
        </w:rPr>
        <w:t xml:space="preserve"> </w:t>
      </w:r>
    </w:p>
    <w:p w14:paraId="6964508E" w14:textId="77777777" w:rsidR="00A72D05" w:rsidRDefault="00A72D05"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08"/>
        <w:gridCol w:w="2256"/>
        <w:gridCol w:w="2256"/>
        <w:gridCol w:w="2256"/>
      </w:tblGrid>
      <w:tr w:rsidR="00A72D05" w:rsidRPr="00D8667C" w14:paraId="5859F74F" w14:textId="77777777" w:rsidTr="00C44DC1">
        <w:trPr>
          <w:cantSplit/>
          <w:tblHeader/>
          <w:jc w:val="center"/>
        </w:trPr>
        <w:tc>
          <w:tcPr>
            <w:tcW w:w="2808" w:type="dxa"/>
            <w:tcBorders>
              <w:top w:val="nil"/>
              <w:left w:val="nil"/>
              <w:bottom w:val="single" w:sz="4" w:space="0" w:color="auto"/>
            </w:tcBorders>
          </w:tcPr>
          <w:p w14:paraId="487342A9" w14:textId="77777777" w:rsidR="00A72D05" w:rsidRPr="00D8667C" w:rsidRDefault="00A72D05" w:rsidP="00A70864">
            <w:pPr>
              <w:widowControl/>
              <w:jc w:val="center"/>
            </w:pPr>
          </w:p>
        </w:tc>
        <w:tc>
          <w:tcPr>
            <w:tcW w:w="6768" w:type="dxa"/>
            <w:gridSpan w:val="3"/>
            <w:shd w:val="clear" w:color="auto" w:fill="D9D9D9" w:themeFill="background1" w:themeFillShade="D9"/>
          </w:tcPr>
          <w:p w14:paraId="08D11687" w14:textId="77777777" w:rsidR="00A72D05" w:rsidRPr="00D8667C" w:rsidRDefault="00A72D05" w:rsidP="003E3275">
            <w:pPr>
              <w:widowControl/>
              <w:jc w:val="center"/>
            </w:pPr>
            <w:r w:rsidRPr="00D8667C">
              <w:t>Change or Die Checklist</w:t>
            </w:r>
          </w:p>
        </w:tc>
      </w:tr>
      <w:tr w:rsidR="00A72D05" w:rsidRPr="00D8667C" w14:paraId="73393AA9" w14:textId="77777777" w:rsidTr="00C44DC1">
        <w:trPr>
          <w:cantSplit/>
          <w:tblHeader/>
          <w:jc w:val="center"/>
        </w:trPr>
        <w:tc>
          <w:tcPr>
            <w:tcW w:w="2808" w:type="dxa"/>
            <w:tcBorders>
              <w:top w:val="single" w:sz="4" w:space="0" w:color="auto"/>
              <w:left w:val="single" w:sz="4" w:space="0" w:color="auto"/>
            </w:tcBorders>
            <w:shd w:val="clear" w:color="auto" w:fill="D9D9D9" w:themeFill="background1" w:themeFillShade="D9"/>
          </w:tcPr>
          <w:p w14:paraId="0E71695E" w14:textId="328EBD7C" w:rsidR="00A72D05" w:rsidRPr="00D8667C" w:rsidRDefault="00C44DC1" w:rsidP="00A70864">
            <w:pPr>
              <w:widowControl/>
              <w:jc w:val="center"/>
            </w:pPr>
            <w:r>
              <w:t>Strategy</w:t>
            </w:r>
          </w:p>
        </w:tc>
        <w:tc>
          <w:tcPr>
            <w:tcW w:w="2256" w:type="dxa"/>
            <w:shd w:val="clear" w:color="auto" w:fill="auto"/>
          </w:tcPr>
          <w:p w14:paraId="2FE4028E" w14:textId="5C1087F8" w:rsidR="00A72D05" w:rsidRPr="00D8667C" w:rsidRDefault="00A72D05" w:rsidP="003E3275">
            <w:pPr>
              <w:widowControl/>
              <w:jc w:val="center"/>
            </w:pPr>
            <w:r>
              <w:t>Festival</w:t>
            </w:r>
          </w:p>
        </w:tc>
        <w:tc>
          <w:tcPr>
            <w:tcW w:w="2256" w:type="dxa"/>
            <w:shd w:val="clear" w:color="auto" w:fill="auto"/>
          </w:tcPr>
          <w:p w14:paraId="5942DF65" w14:textId="77777777" w:rsidR="00A72D05" w:rsidRPr="00D8667C" w:rsidRDefault="00A72D05" w:rsidP="003E3275">
            <w:pPr>
              <w:widowControl/>
              <w:jc w:val="center"/>
            </w:pPr>
            <w:r>
              <w:t>Student Matinees</w:t>
            </w:r>
          </w:p>
        </w:tc>
        <w:tc>
          <w:tcPr>
            <w:tcW w:w="2256" w:type="dxa"/>
            <w:shd w:val="clear" w:color="auto" w:fill="auto"/>
          </w:tcPr>
          <w:p w14:paraId="75810F6A" w14:textId="013D1AED" w:rsidR="00A72D05" w:rsidRPr="00D8667C" w:rsidRDefault="00A72D05" w:rsidP="003E3275">
            <w:pPr>
              <w:widowControl/>
              <w:jc w:val="center"/>
            </w:pPr>
            <w:r>
              <w:t>New Facility</w:t>
            </w:r>
          </w:p>
        </w:tc>
      </w:tr>
      <w:tr w:rsidR="00A72D05" w:rsidRPr="00D8667C" w14:paraId="02B6061B" w14:textId="77777777" w:rsidTr="00D42FAE">
        <w:trPr>
          <w:cantSplit/>
          <w:jc w:val="center"/>
        </w:trPr>
        <w:tc>
          <w:tcPr>
            <w:tcW w:w="2808" w:type="dxa"/>
            <w:shd w:val="clear" w:color="auto" w:fill="D9D9D9" w:themeFill="background1" w:themeFillShade="D9"/>
          </w:tcPr>
          <w:p w14:paraId="758C479F" w14:textId="77777777" w:rsidR="00A72D05" w:rsidRPr="00D24356" w:rsidRDefault="00A72D05" w:rsidP="00A70864">
            <w:pPr>
              <w:widowControl/>
              <w:jc w:val="center"/>
            </w:pPr>
            <w:r w:rsidRPr="00D8667C">
              <w:t>Is the practice better than what you are doing now?</w:t>
            </w:r>
          </w:p>
        </w:tc>
        <w:tc>
          <w:tcPr>
            <w:tcW w:w="2256" w:type="dxa"/>
          </w:tcPr>
          <w:p w14:paraId="21A4A410" w14:textId="77777777" w:rsidR="00A72D05" w:rsidRPr="00D8667C" w:rsidRDefault="00A72D05" w:rsidP="003E3275">
            <w:pPr>
              <w:widowControl/>
              <w:jc w:val="center"/>
            </w:pPr>
            <w:r>
              <w:t>No, but would create visibility</w:t>
            </w:r>
          </w:p>
        </w:tc>
        <w:tc>
          <w:tcPr>
            <w:tcW w:w="2256" w:type="dxa"/>
          </w:tcPr>
          <w:p w14:paraId="4436B2AF" w14:textId="77777777" w:rsidR="00A72D05" w:rsidRPr="00D8667C" w:rsidRDefault="00A72D05" w:rsidP="003E3275">
            <w:pPr>
              <w:widowControl/>
              <w:jc w:val="center"/>
            </w:pPr>
            <w:r>
              <w:t>Yes, it would expand programs</w:t>
            </w:r>
          </w:p>
        </w:tc>
        <w:tc>
          <w:tcPr>
            <w:tcW w:w="2256" w:type="dxa"/>
          </w:tcPr>
          <w:p w14:paraId="0171B83F" w14:textId="77777777" w:rsidR="00A72D05" w:rsidRPr="00D8667C" w:rsidRDefault="00A72D05" w:rsidP="003E3275">
            <w:pPr>
              <w:widowControl/>
              <w:jc w:val="center"/>
            </w:pPr>
            <w:r>
              <w:t>Yes, a facility is greatly needed</w:t>
            </w:r>
          </w:p>
        </w:tc>
      </w:tr>
      <w:tr w:rsidR="00A72D05" w:rsidRPr="00D8667C" w14:paraId="6924476F" w14:textId="77777777" w:rsidTr="00D42FAE">
        <w:trPr>
          <w:cantSplit/>
          <w:jc w:val="center"/>
        </w:trPr>
        <w:tc>
          <w:tcPr>
            <w:tcW w:w="2808" w:type="dxa"/>
            <w:shd w:val="clear" w:color="auto" w:fill="D9D9D9" w:themeFill="background1" w:themeFillShade="D9"/>
          </w:tcPr>
          <w:p w14:paraId="1C14FCA6" w14:textId="77777777" w:rsidR="00A72D05" w:rsidRPr="00D24356" w:rsidRDefault="00A72D05" w:rsidP="00A70864">
            <w:pPr>
              <w:widowControl/>
              <w:jc w:val="center"/>
            </w:pPr>
            <w:r w:rsidRPr="00D8667C">
              <w:t>Is it really worth the time, disruption, and money?</w:t>
            </w:r>
          </w:p>
        </w:tc>
        <w:tc>
          <w:tcPr>
            <w:tcW w:w="2256" w:type="dxa"/>
          </w:tcPr>
          <w:p w14:paraId="6C2D2C2D" w14:textId="77777777" w:rsidR="00A72D05" w:rsidRPr="00CF29B5" w:rsidRDefault="00A72D05" w:rsidP="003E3275">
            <w:pPr>
              <w:widowControl/>
              <w:jc w:val="center"/>
            </w:pPr>
            <w:r w:rsidRPr="00CF29B5">
              <w:t>No, lack of staff and capital resources</w:t>
            </w:r>
          </w:p>
        </w:tc>
        <w:tc>
          <w:tcPr>
            <w:tcW w:w="2256" w:type="dxa"/>
          </w:tcPr>
          <w:p w14:paraId="1C04B0ED" w14:textId="77777777" w:rsidR="00A72D05" w:rsidRPr="00CF29B5" w:rsidRDefault="00A72D05" w:rsidP="003E3275">
            <w:pPr>
              <w:widowControl/>
              <w:jc w:val="center"/>
            </w:pPr>
            <w:r w:rsidRPr="00CF29B5">
              <w:t>Yes, strategy is easy to implement</w:t>
            </w:r>
          </w:p>
        </w:tc>
        <w:tc>
          <w:tcPr>
            <w:tcW w:w="2256" w:type="dxa"/>
          </w:tcPr>
          <w:p w14:paraId="7B04259F" w14:textId="77777777" w:rsidR="00A72D05" w:rsidRPr="00D8667C" w:rsidRDefault="00A72D05" w:rsidP="003E3275">
            <w:pPr>
              <w:widowControl/>
              <w:jc w:val="center"/>
            </w:pPr>
            <w:r>
              <w:t>Yes</w:t>
            </w:r>
          </w:p>
        </w:tc>
      </w:tr>
      <w:tr w:rsidR="00A72D05" w:rsidRPr="00D8667C" w14:paraId="42A5D196" w14:textId="77777777" w:rsidTr="00D42FAE">
        <w:trPr>
          <w:cantSplit/>
          <w:jc w:val="center"/>
        </w:trPr>
        <w:tc>
          <w:tcPr>
            <w:tcW w:w="2808" w:type="dxa"/>
            <w:shd w:val="clear" w:color="auto" w:fill="D9D9D9" w:themeFill="background1" w:themeFillShade="D9"/>
          </w:tcPr>
          <w:p w14:paraId="2FD56523" w14:textId="77777777" w:rsidR="00A72D05" w:rsidRPr="00D24356" w:rsidRDefault="00A72D05" w:rsidP="00A70864">
            <w:pPr>
              <w:widowControl/>
              <w:jc w:val="center"/>
            </w:pPr>
            <w:r w:rsidRPr="00D8667C">
              <w:lastRenderedPageBreak/>
              <w:t>Is it best to make only symbolic changes instead of core changes?</w:t>
            </w:r>
          </w:p>
        </w:tc>
        <w:tc>
          <w:tcPr>
            <w:tcW w:w="2256" w:type="dxa"/>
          </w:tcPr>
          <w:p w14:paraId="2895B433" w14:textId="77777777" w:rsidR="00A72D05" w:rsidRPr="00CF29B5" w:rsidRDefault="00A72D05" w:rsidP="003E3275">
            <w:pPr>
              <w:widowControl/>
              <w:jc w:val="center"/>
            </w:pPr>
            <w:r w:rsidRPr="00CF29B5">
              <w:t>No, core changes are more important</w:t>
            </w:r>
          </w:p>
        </w:tc>
        <w:tc>
          <w:tcPr>
            <w:tcW w:w="2256" w:type="dxa"/>
          </w:tcPr>
          <w:p w14:paraId="122EE31E" w14:textId="77777777" w:rsidR="00A72D05" w:rsidRPr="00CF29B5" w:rsidRDefault="00A72D05" w:rsidP="003E3275">
            <w:pPr>
              <w:widowControl/>
              <w:jc w:val="center"/>
            </w:pPr>
            <w:r>
              <w:t>No,</w:t>
            </w:r>
            <w:r w:rsidRPr="00CF29B5">
              <w:t xml:space="preserve"> TimeLine is committed to new initiatives</w:t>
            </w:r>
          </w:p>
        </w:tc>
        <w:tc>
          <w:tcPr>
            <w:tcW w:w="2256" w:type="dxa"/>
          </w:tcPr>
          <w:p w14:paraId="2BCBC087" w14:textId="203EA3CE" w:rsidR="00A72D05" w:rsidRPr="00D8667C" w:rsidRDefault="00A72D05" w:rsidP="003E3275">
            <w:pPr>
              <w:widowControl/>
              <w:jc w:val="center"/>
            </w:pPr>
            <w:r>
              <w:t>No, this core change would be positive</w:t>
            </w:r>
          </w:p>
        </w:tc>
      </w:tr>
      <w:tr w:rsidR="00A72D05" w:rsidRPr="00D8667C" w14:paraId="6986EC3C" w14:textId="77777777" w:rsidTr="00D42FAE">
        <w:trPr>
          <w:cantSplit/>
          <w:jc w:val="center"/>
        </w:trPr>
        <w:tc>
          <w:tcPr>
            <w:tcW w:w="2808" w:type="dxa"/>
            <w:shd w:val="clear" w:color="auto" w:fill="D9D9D9" w:themeFill="background1" w:themeFillShade="D9"/>
          </w:tcPr>
          <w:p w14:paraId="6E663976" w14:textId="77777777" w:rsidR="00A72D05" w:rsidRPr="00D24356" w:rsidRDefault="00A72D05" w:rsidP="00A70864">
            <w:pPr>
              <w:widowControl/>
              <w:jc w:val="center"/>
            </w:pPr>
            <w:r>
              <w:t xml:space="preserve">Is doing it good for you, </w:t>
            </w:r>
            <w:r w:rsidRPr="00D8667C">
              <w:t>but bad for the company?</w:t>
            </w:r>
          </w:p>
        </w:tc>
        <w:tc>
          <w:tcPr>
            <w:tcW w:w="2256" w:type="dxa"/>
          </w:tcPr>
          <w:p w14:paraId="62B75921" w14:textId="77777777" w:rsidR="00A72D05" w:rsidRPr="00CF29B5" w:rsidRDefault="00A72D05" w:rsidP="003E3275">
            <w:pPr>
              <w:widowControl/>
              <w:jc w:val="center"/>
            </w:pPr>
            <w:r w:rsidRPr="00CF29B5">
              <w:t>Yes, the cost of a festival would likely exceed revenue</w:t>
            </w:r>
          </w:p>
        </w:tc>
        <w:tc>
          <w:tcPr>
            <w:tcW w:w="2256" w:type="dxa"/>
          </w:tcPr>
          <w:p w14:paraId="2EE32B2B" w14:textId="77777777" w:rsidR="00A72D05" w:rsidRPr="00CF29B5" w:rsidRDefault="00A72D05" w:rsidP="003E3275">
            <w:pPr>
              <w:widowControl/>
              <w:jc w:val="center"/>
            </w:pPr>
            <w:r w:rsidRPr="00CF29B5">
              <w:t>No, the expanded reach would benefit the organization</w:t>
            </w:r>
          </w:p>
        </w:tc>
        <w:tc>
          <w:tcPr>
            <w:tcW w:w="2256" w:type="dxa"/>
          </w:tcPr>
          <w:p w14:paraId="5BFBE4D7" w14:textId="77777777" w:rsidR="00A72D05" w:rsidRPr="00D8667C" w:rsidRDefault="00A72D05" w:rsidP="003E3275">
            <w:pPr>
              <w:widowControl/>
              <w:jc w:val="center"/>
            </w:pPr>
            <w:r>
              <w:t>No, a new building would benefit all activities</w:t>
            </w:r>
          </w:p>
        </w:tc>
      </w:tr>
      <w:tr w:rsidR="00A72D05" w:rsidRPr="00D8667C" w14:paraId="49A97A0E" w14:textId="77777777" w:rsidTr="00D42FAE">
        <w:trPr>
          <w:cantSplit/>
          <w:jc w:val="center"/>
        </w:trPr>
        <w:tc>
          <w:tcPr>
            <w:tcW w:w="2808" w:type="dxa"/>
            <w:shd w:val="clear" w:color="auto" w:fill="D9D9D9" w:themeFill="background1" w:themeFillShade="D9"/>
          </w:tcPr>
          <w:p w14:paraId="7821BBB8" w14:textId="77777777" w:rsidR="00A72D05" w:rsidRPr="00D8667C" w:rsidRDefault="00A72D05" w:rsidP="00A70864">
            <w:pPr>
              <w:widowControl/>
              <w:jc w:val="center"/>
              <w:rPr>
                <w:b/>
              </w:rPr>
            </w:pPr>
            <w:r w:rsidRPr="00D8667C">
              <w:t>Do you have enough power to make it happen?</w:t>
            </w:r>
          </w:p>
        </w:tc>
        <w:tc>
          <w:tcPr>
            <w:tcW w:w="2256" w:type="dxa"/>
          </w:tcPr>
          <w:p w14:paraId="412B80B3" w14:textId="77777777" w:rsidR="00A72D05" w:rsidRPr="00CF29B5" w:rsidRDefault="00A72D05" w:rsidP="003E3275">
            <w:pPr>
              <w:widowControl/>
              <w:jc w:val="center"/>
            </w:pPr>
            <w:r w:rsidRPr="00CF29B5">
              <w:t>No, resources spread too thin</w:t>
            </w:r>
          </w:p>
        </w:tc>
        <w:tc>
          <w:tcPr>
            <w:tcW w:w="2256" w:type="dxa"/>
          </w:tcPr>
          <w:p w14:paraId="3CF51A6F" w14:textId="77777777" w:rsidR="00A72D05" w:rsidRPr="00CF29B5" w:rsidRDefault="00A72D05" w:rsidP="003E3275">
            <w:pPr>
              <w:widowControl/>
              <w:jc w:val="center"/>
            </w:pPr>
          </w:p>
          <w:p w14:paraId="2203F223" w14:textId="77777777" w:rsidR="00A72D05" w:rsidRPr="00CF29B5" w:rsidRDefault="00A72D05" w:rsidP="003E3275">
            <w:pPr>
              <w:widowControl/>
              <w:jc w:val="center"/>
            </w:pPr>
            <w:r w:rsidRPr="00CF29B5">
              <w:t>Yes</w:t>
            </w:r>
          </w:p>
        </w:tc>
        <w:tc>
          <w:tcPr>
            <w:tcW w:w="2256" w:type="dxa"/>
          </w:tcPr>
          <w:p w14:paraId="0C6CEC14" w14:textId="77777777" w:rsidR="00A72D05" w:rsidRPr="00D8667C" w:rsidRDefault="00A72D05" w:rsidP="003E3275">
            <w:pPr>
              <w:widowControl/>
              <w:jc w:val="center"/>
            </w:pPr>
            <w:r>
              <w:t>Maybe, dependence on funders is very high</w:t>
            </w:r>
          </w:p>
        </w:tc>
      </w:tr>
      <w:tr w:rsidR="00A72D05" w:rsidRPr="00D8667C" w14:paraId="114C9020" w14:textId="77777777" w:rsidTr="00D42FAE">
        <w:trPr>
          <w:cantSplit/>
          <w:jc w:val="center"/>
        </w:trPr>
        <w:tc>
          <w:tcPr>
            <w:tcW w:w="2808" w:type="dxa"/>
            <w:shd w:val="clear" w:color="auto" w:fill="D9D9D9" w:themeFill="background1" w:themeFillShade="D9"/>
          </w:tcPr>
          <w:p w14:paraId="05BC4D2C" w14:textId="77777777" w:rsidR="00A72D05" w:rsidRPr="00D8667C" w:rsidRDefault="00A72D05" w:rsidP="00A70864">
            <w:pPr>
              <w:widowControl/>
              <w:jc w:val="center"/>
            </w:pPr>
            <w:r w:rsidRPr="00D8667C">
              <w:t xml:space="preserve">Are people already overwhelmed by </w:t>
            </w:r>
            <w:r w:rsidRPr="00D8667C">
              <w:br/>
              <w:t>too many changes?</w:t>
            </w:r>
          </w:p>
        </w:tc>
        <w:tc>
          <w:tcPr>
            <w:tcW w:w="2256" w:type="dxa"/>
          </w:tcPr>
          <w:p w14:paraId="23E93B8C" w14:textId="77777777" w:rsidR="00A72D05" w:rsidRDefault="00A72D05" w:rsidP="003E3275">
            <w:pPr>
              <w:widowControl/>
              <w:jc w:val="center"/>
            </w:pPr>
          </w:p>
          <w:p w14:paraId="459E23EE" w14:textId="77777777" w:rsidR="00A72D05" w:rsidRPr="00D8667C" w:rsidRDefault="00A72D05" w:rsidP="003E3275">
            <w:pPr>
              <w:widowControl/>
              <w:jc w:val="center"/>
            </w:pPr>
            <w:r>
              <w:t>Yes</w:t>
            </w:r>
          </w:p>
        </w:tc>
        <w:tc>
          <w:tcPr>
            <w:tcW w:w="2256" w:type="dxa"/>
          </w:tcPr>
          <w:p w14:paraId="5ED53288" w14:textId="77777777" w:rsidR="00A72D05" w:rsidRPr="00D8667C" w:rsidRDefault="00A72D05" w:rsidP="003E3275">
            <w:pPr>
              <w:widowControl/>
              <w:jc w:val="center"/>
            </w:pPr>
            <w:r>
              <w:t>No, it would not require huge staff resources</w:t>
            </w:r>
          </w:p>
        </w:tc>
        <w:tc>
          <w:tcPr>
            <w:tcW w:w="2256" w:type="dxa"/>
          </w:tcPr>
          <w:p w14:paraId="340079C7" w14:textId="77777777" w:rsidR="00A72D05" w:rsidRPr="00D8667C" w:rsidRDefault="00A72D05" w:rsidP="003E3275">
            <w:pPr>
              <w:widowControl/>
              <w:jc w:val="center"/>
            </w:pPr>
            <w:r>
              <w:t>Maybe, but a new facility is expected to boost morale</w:t>
            </w:r>
          </w:p>
        </w:tc>
      </w:tr>
      <w:tr w:rsidR="00A72D05" w:rsidRPr="00D8667C" w14:paraId="1C10C5B9" w14:textId="77777777" w:rsidTr="00D42FAE">
        <w:trPr>
          <w:cantSplit/>
          <w:jc w:val="center"/>
        </w:trPr>
        <w:tc>
          <w:tcPr>
            <w:tcW w:w="2808" w:type="dxa"/>
            <w:tcBorders>
              <w:bottom w:val="single" w:sz="4" w:space="0" w:color="auto"/>
            </w:tcBorders>
            <w:shd w:val="clear" w:color="auto" w:fill="D9D9D9" w:themeFill="background1" w:themeFillShade="D9"/>
          </w:tcPr>
          <w:p w14:paraId="4141E461" w14:textId="77777777" w:rsidR="00A72D05" w:rsidRPr="00910723" w:rsidRDefault="00A72D05" w:rsidP="00A70864">
            <w:pPr>
              <w:widowControl/>
              <w:jc w:val="center"/>
            </w:pPr>
            <w:r w:rsidRPr="00D8667C">
              <w:t>Will people be able to learn and update as it unfolds?</w:t>
            </w:r>
          </w:p>
        </w:tc>
        <w:tc>
          <w:tcPr>
            <w:tcW w:w="2256" w:type="dxa"/>
            <w:tcBorders>
              <w:bottom w:val="single" w:sz="4" w:space="0" w:color="auto"/>
            </w:tcBorders>
          </w:tcPr>
          <w:p w14:paraId="17E34564" w14:textId="77777777" w:rsidR="00A72D05" w:rsidRPr="00D8667C" w:rsidRDefault="00A72D05" w:rsidP="003E3275">
            <w:pPr>
              <w:widowControl/>
              <w:jc w:val="center"/>
            </w:pPr>
            <w:r>
              <w:t>Maybe, staff is smart, but overworked</w:t>
            </w:r>
          </w:p>
        </w:tc>
        <w:tc>
          <w:tcPr>
            <w:tcW w:w="2256" w:type="dxa"/>
            <w:tcBorders>
              <w:bottom w:val="single" w:sz="4" w:space="0" w:color="auto"/>
            </w:tcBorders>
          </w:tcPr>
          <w:p w14:paraId="04E9D33D" w14:textId="77777777" w:rsidR="00A72D05" w:rsidRPr="00D8667C" w:rsidRDefault="00A72D05" w:rsidP="003E3275">
            <w:pPr>
              <w:widowControl/>
              <w:jc w:val="center"/>
            </w:pPr>
            <w:r>
              <w:t>Yes, staff would learn how to interact with students</w:t>
            </w:r>
          </w:p>
        </w:tc>
        <w:tc>
          <w:tcPr>
            <w:tcW w:w="2256" w:type="dxa"/>
            <w:tcBorders>
              <w:bottom w:val="single" w:sz="4" w:space="0" w:color="auto"/>
            </w:tcBorders>
          </w:tcPr>
          <w:p w14:paraId="195990B2" w14:textId="77777777" w:rsidR="00A72D05" w:rsidRPr="00D8667C" w:rsidRDefault="00A72D05" w:rsidP="003E3275">
            <w:pPr>
              <w:widowControl/>
              <w:jc w:val="center"/>
            </w:pPr>
            <w:r>
              <w:t>Yes, clear planning would take place prior to launching</w:t>
            </w:r>
          </w:p>
        </w:tc>
      </w:tr>
      <w:tr w:rsidR="00A72D05" w:rsidRPr="00D8667C" w14:paraId="69ACBB76" w14:textId="77777777" w:rsidTr="00D42FAE">
        <w:trPr>
          <w:cantSplit/>
          <w:jc w:val="center"/>
        </w:trPr>
        <w:tc>
          <w:tcPr>
            <w:tcW w:w="2808" w:type="dxa"/>
            <w:tcBorders>
              <w:bottom w:val="single" w:sz="4" w:space="0" w:color="auto"/>
            </w:tcBorders>
            <w:shd w:val="clear" w:color="auto" w:fill="D9D9D9" w:themeFill="background1" w:themeFillShade="D9"/>
          </w:tcPr>
          <w:p w14:paraId="4A7E0181" w14:textId="77777777" w:rsidR="00A72D05" w:rsidRPr="00D8667C" w:rsidRDefault="00A72D05" w:rsidP="00A70864">
            <w:pPr>
              <w:widowControl/>
              <w:jc w:val="center"/>
              <w:rPr>
                <w:b/>
              </w:rPr>
            </w:pPr>
            <w:r w:rsidRPr="00D8667C">
              <w:t xml:space="preserve">Will you be able to </w:t>
            </w:r>
            <w:r w:rsidRPr="00D8667C">
              <w:br/>
              <w:t>pull the plug?</w:t>
            </w:r>
          </w:p>
        </w:tc>
        <w:tc>
          <w:tcPr>
            <w:tcW w:w="2256" w:type="dxa"/>
            <w:tcBorders>
              <w:bottom w:val="single" w:sz="4" w:space="0" w:color="auto"/>
            </w:tcBorders>
          </w:tcPr>
          <w:p w14:paraId="5F0C8DA6" w14:textId="77777777" w:rsidR="00A72D05" w:rsidRPr="00D8667C" w:rsidRDefault="00A72D05" w:rsidP="003E3275">
            <w:pPr>
              <w:widowControl/>
              <w:jc w:val="center"/>
            </w:pPr>
            <w:r>
              <w:t>Yes</w:t>
            </w:r>
          </w:p>
        </w:tc>
        <w:tc>
          <w:tcPr>
            <w:tcW w:w="2256" w:type="dxa"/>
            <w:tcBorders>
              <w:bottom w:val="single" w:sz="4" w:space="0" w:color="auto"/>
            </w:tcBorders>
          </w:tcPr>
          <w:p w14:paraId="7FA306B2" w14:textId="77777777" w:rsidR="00A72D05" w:rsidRPr="00D8667C" w:rsidRDefault="00A72D05" w:rsidP="003E3275">
            <w:pPr>
              <w:widowControl/>
              <w:jc w:val="center"/>
            </w:pPr>
            <w:r>
              <w:t>Yes</w:t>
            </w:r>
          </w:p>
        </w:tc>
        <w:tc>
          <w:tcPr>
            <w:tcW w:w="2256" w:type="dxa"/>
            <w:tcBorders>
              <w:bottom w:val="single" w:sz="4" w:space="0" w:color="auto"/>
            </w:tcBorders>
          </w:tcPr>
          <w:p w14:paraId="2C44E25C" w14:textId="77777777" w:rsidR="00A72D05" w:rsidRPr="00D8667C" w:rsidRDefault="00A72D05" w:rsidP="003E3275">
            <w:pPr>
              <w:widowControl/>
              <w:jc w:val="center"/>
            </w:pPr>
            <w:r>
              <w:t>No</w:t>
            </w:r>
          </w:p>
        </w:tc>
      </w:tr>
      <w:tr w:rsidR="00A72D05" w:rsidRPr="00D8667C" w14:paraId="6A381A46" w14:textId="77777777" w:rsidTr="00D42FAE">
        <w:trPr>
          <w:cantSplit/>
          <w:jc w:val="center"/>
        </w:trPr>
        <w:tc>
          <w:tcPr>
            <w:tcW w:w="2808" w:type="dxa"/>
            <w:tcBorders>
              <w:top w:val="single" w:sz="4" w:space="0" w:color="auto"/>
            </w:tcBorders>
            <w:shd w:val="clear" w:color="auto" w:fill="D9D9D9" w:themeFill="background1" w:themeFillShade="D9"/>
          </w:tcPr>
          <w:p w14:paraId="22A0881E" w14:textId="77777777" w:rsidR="00A72D05" w:rsidRPr="00D8667C" w:rsidRDefault="00A72D05" w:rsidP="00A70864">
            <w:pPr>
              <w:widowControl/>
              <w:jc w:val="center"/>
              <w:rPr>
                <w:b/>
              </w:rPr>
            </w:pPr>
            <w:r w:rsidRPr="00D8667C">
              <w:rPr>
                <w:b/>
              </w:rPr>
              <w:t>Fit to Strategy</w:t>
            </w:r>
          </w:p>
        </w:tc>
        <w:tc>
          <w:tcPr>
            <w:tcW w:w="2256" w:type="dxa"/>
            <w:tcBorders>
              <w:top w:val="single" w:sz="4" w:space="0" w:color="auto"/>
            </w:tcBorders>
          </w:tcPr>
          <w:p w14:paraId="0392B01B" w14:textId="77777777" w:rsidR="00A72D05" w:rsidRPr="0027683A" w:rsidRDefault="00A72D05" w:rsidP="003E3275">
            <w:pPr>
              <w:widowControl/>
              <w:jc w:val="center"/>
              <w:rPr>
                <w:b/>
              </w:rPr>
            </w:pPr>
            <w:r w:rsidRPr="0027683A">
              <w:rPr>
                <w:b/>
              </w:rPr>
              <w:t>Unattractive</w:t>
            </w:r>
          </w:p>
        </w:tc>
        <w:tc>
          <w:tcPr>
            <w:tcW w:w="2256" w:type="dxa"/>
            <w:tcBorders>
              <w:top w:val="single" w:sz="4" w:space="0" w:color="auto"/>
            </w:tcBorders>
          </w:tcPr>
          <w:p w14:paraId="2D7AC10B" w14:textId="77777777" w:rsidR="00A72D05" w:rsidRPr="0027683A" w:rsidRDefault="00A72D05" w:rsidP="003E3275">
            <w:pPr>
              <w:widowControl/>
              <w:jc w:val="center"/>
              <w:rPr>
                <w:b/>
              </w:rPr>
            </w:pPr>
            <w:r>
              <w:rPr>
                <w:b/>
              </w:rPr>
              <w:t>Attractive</w:t>
            </w:r>
          </w:p>
        </w:tc>
        <w:tc>
          <w:tcPr>
            <w:tcW w:w="2256" w:type="dxa"/>
            <w:tcBorders>
              <w:top w:val="single" w:sz="4" w:space="0" w:color="auto"/>
            </w:tcBorders>
          </w:tcPr>
          <w:p w14:paraId="594C968A" w14:textId="77777777" w:rsidR="00A72D05" w:rsidRPr="00F67016" w:rsidRDefault="00A72D05" w:rsidP="003E3275">
            <w:pPr>
              <w:widowControl/>
              <w:jc w:val="center"/>
              <w:rPr>
                <w:b/>
              </w:rPr>
            </w:pPr>
            <w:r>
              <w:rPr>
                <w:b/>
              </w:rPr>
              <w:t>Attractive</w:t>
            </w:r>
          </w:p>
        </w:tc>
      </w:tr>
    </w:tbl>
    <w:p w14:paraId="0554F016" w14:textId="77777777" w:rsidR="00E7763E" w:rsidRDefault="00E7763E" w:rsidP="003E3275">
      <w:pPr>
        <w:widowControl/>
      </w:pPr>
    </w:p>
    <w:p w14:paraId="268B2AC0" w14:textId="77777777" w:rsidR="00A72D05" w:rsidRPr="00DC3CEA" w:rsidRDefault="00A72D05" w:rsidP="003E3275">
      <w:pPr>
        <w:widowControl/>
        <w:rPr>
          <w:b/>
        </w:rPr>
      </w:pPr>
      <w:r>
        <w:t xml:space="preserve">The analysis concludes that TimeLine should pursue two of the three strategies initially proposed: student matinees and a new facility. However, this does not mean that a festival isn’t a great idea—now is simply not the time to pursue it. When TimeLine has additional staff and resources, a festival would be a mission-driven idea to reevaluate. </w:t>
      </w:r>
    </w:p>
    <w:p w14:paraId="43F3C86A" w14:textId="77777777" w:rsidR="00E7763E" w:rsidRDefault="00E7763E" w:rsidP="003E3275">
      <w:pPr>
        <w:pStyle w:val="Heading3"/>
        <w:widowControl/>
      </w:pPr>
    </w:p>
    <w:p w14:paraId="7A5C5AFA" w14:textId="77777777" w:rsidR="00E7763E" w:rsidRDefault="00E7763E" w:rsidP="003E3275">
      <w:pPr>
        <w:pStyle w:val="Heading3"/>
        <w:widowControl/>
      </w:pPr>
      <w:r>
        <w:t>Great Strategies</w:t>
      </w:r>
    </w:p>
    <w:p w14:paraId="441B2C2B" w14:textId="77777777" w:rsidR="00A72D05" w:rsidRPr="00D8667C" w:rsidRDefault="00A72D05" w:rsidP="003E3275">
      <w:pPr>
        <w:pStyle w:val="Heading4"/>
        <w:widowControl/>
        <w:rPr>
          <w:rFonts w:cs="Arial"/>
        </w:rPr>
      </w:pPr>
    </w:p>
    <w:p w14:paraId="617A577E" w14:textId="77777777" w:rsidR="00BA1D15" w:rsidRDefault="00A72D05" w:rsidP="003E3275">
      <w:pPr>
        <w:widowControl/>
        <w:rPr>
          <w:rFonts w:cs="Arial"/>
        </w:rPr>
      </w:pPr>
      <w:r>
        <w:t>By completing the Great Strategies Process, TimeLine has prioritized student matinees and building a new facility. These two strategies will propel TimeLine forward as it strives to realize its vision to become a preeminent Chicago arts organization and nationally recognized leader. Furthermore, this report has created goals for each strategy in order to build an action plan that will give TimeLine the momentum to start moving toward the future it seeks.</w:t>
      </w:r>
    </w:p>
    <w:p w14:paraId="2D7B6FDD" w14:textId="77777777" w:rsidR="00BA1D15" w:rsidRPr="007F27FE" w:rsidRDefault="00BA1D15" w:rsidP="003E3275">
      <w:pPr>
        <w:widowControl/>
        <w:rPr>
          <w:rFonts w:cs="Arial"/>
        </w:rPr>
      </w:pPr>
    </w:p>
    <w:p w14:paraId="737F4B1F" w14:textId="77777777" w:rsidR="00BA1D15" w:rsidRPr="007F27FE" w:rsidRDefault="00BA1D15" w:rsidP="003E3275">
      <w:pPr>
        <w:widowControl/>
        <w:rPr>
          <w:rFonts w:cs="Arial"/>
        </w:rPr>
      </w:pPr>
      <w:r w:rsidRPr="007F27FE">
        <w:rPr>
          <w:rFonts w:cs="Arial"/>
        </w:rPr>
        <w:br w:type="page"/>
      </w:r>
    </w:p>
    <w:p w14:paraId="7571DC4B" w14:textId="40BB50ED" w:rsidR="00BA1D15" w:rsidRDefault="00BA1D15" w:rsidP="003E3275">
      <w:pPr>
        <w:pStyle w:val="Header"/>
        <w:widowControl/>
      </w:pPr>
      <w:bookmarkStart w:id="70" w:name="_Toc445066165"/>
      <w:r w:rsidRPr="00B55C65">
        <w:lastRenderedPageBreak/>
        <w:t>References</w:t>
      </w:r>
      <w:bookmarkEnd w:id="0"/>
      <w:bookmarkEnd w:id="70"/>
    </w:p>
    <w:p w14:paraId="1F970D86" w14:textId="652211C6" w:rsidR="00601CF8" w:rsidRPr="000E74E5" w:rsidRDefault="00601CF8" w:rsidP="00601CF8">
      <w:r w:rsidRPr="00601CF8">
        <w:t xml:space="preserve"> </w:t>
      </w:r>
    </w:p>
    <w:p w14:paraId="00EEA0DB" w14:textId="77777777" w:rsidR="00601CF8" w:rsidRPr="007821B2" w:rsidRDefault="00601CF8" w:rsidP="00601CF8">
      <w:pPr>
        <w:pStyle w:val="EndNoteBibliography"/>
        <w:widowControl/>
        <w:ind w:left="720" w:hanging="720"/>
      </w:pPr>
      <w:bookmarkStart w:id="71" w:name="_ENREF_4"/>
      <w:r w:rsidRPr="007821B2">
        <w:t xml:space="preserve">Allison, M., &amp; Kaye, J. (2005). </w:t>
      </w:r>
      <w:r w:rsidRPr="007821B2">
        <w:rPr>
          <w:i/>
        </w:rPr>
        <w:t xml:space="preserve">Strategic planning </w:t>
      </w:r>
      <w:bookmarkStart w:id="72" w:name="_GoBack"/>
      <w:bookmarkEnd w:id="72"/>
      <w:r w:rsidRPr="007821B2">
        <w:rPr>
          <w:i/>
        </w:rPr>
        <w:t>for nonprofit organizations : a practical guide and workbook</w:t>
      </w:r>
      <w:r w:rsidRPr="007821B2">
        <w:t xml:space="preserve"> (2nd ed.). Hoboken, N.J.: Wiley.</w:t>
      </w:r>
      <w:bookmarkEnd w:id="71"/>
    </w:p>
    <w:p w14:paraId="5D9D967F" w14:textId="77777777" w:rsidR="00601CF8" w:rsidRPr="007821B2" w:rsidRDefault="00601CF8" w:rsidP="00601CF8">
      <w:pPr>
        <w:pStyle w:val="EndNoteBibliography"/>
        <w:widowControl/>
        <w:ind w:left="720" w:hanging="720"/>
      </w:pPr>
      <w:bookmarkStart w:id="73" w:name="_ENREF_5"/>
      <w:r w:rsidRPr="007821B2">
        <w:t xml:space="preserve">Ansoff, H. I. (1957). Strategies for diversification. </w:t>
      </w:r>
      <w:r w:rsidRPr="007821B2">
        <w:rPr>
          <w:i/>
        </w:rPr>
        <w:t>Harvard Business Review, 35</w:t>
      </w:r>
      <w:r w:rsidRPr="007821B2">
        <w:t xml:space="preserve">(5), 113-124. </w:t>
      </w:r>
      <w:bookmarkEnd w:id="73"/>
    </w:p>
    <w:p w14:paraId="01A37509" w14:textId="77777777" w:rsidR="00601CF8" w:rsidRDefault="00601CF8" w:rsidP="00601CF8">
      <w:pPr>
        <w:pStyle w:val="EndNoteBibliography"/>
        <w:widowControl/>
        <w:ind w:left="720" w:hanging="720"/>
      </w:pPr>
      <w:bookmarkStart w:id="74" w:name="_ENREF_10"/>
      <w:bookmarkStart w:id="75" w:name="_ENREF_20"/>
      <w:r w:rsidRPr="000E74E5">
        <w:t xml:space="preserve">Barker, K. L., &amp; Burdick, D. W. (1985). </w:t>
      </w:r>
      <w:r w:rsidRPr="000E74E5">
        <w:rPr>
          <w:i/>
        </w:rPr>
        <w:t>The NIV study bible: New international version</w:t>
      </w:r>
      <w:r w:rsidRPr="000E74E5">
        <w:t xml:space="preserve">. Grand Rapids, MI: Zondervan Bible </w:t>
      </w:r>
      <w:bookmarkEnd w:id="74"/>
    </w:p>
    <w:p w14:paraId="76CD929D" w14:textId="77777777" w:rsidR="00601CF8" w:rsidRDefault="00601CF8" w:rsidP="00601CF8">
      <w:pPr>
        <w:pStyle w:val="EndNoteBibliography"/>
        <w:widowControl/>
        <w:ind w:left="720" w:hanging="720"/>
      </w:pPr>
      <w:r>
        <w:t xml:space="preserve">Belmont Theater District. 2015. Theaters. Retrieved on March 1, 2015 from: </w:t>
      </w:r>
      <w:r w:rsidRPr="00E00C54">
        <w:t>http://btdchicago.com/theaters/</w:t>
      </w:r>
    </w:p>
    <w:p w14:paraId="477E81A7" w14:textId="77777777" w:rsidR="00601CF8" w:rsidRDefault="00601CF8" w:rsidP="00601CF8">
      <w:pPr>
        <w:pStyle w:val="EndNoteBibliography"/>
        <w:widowControl/>
        <w:ind w:left="720" w:hanging="720"/>
      </w:pPr>
      <w:r>
        <w:t xml:space="preserve">Belsky, Scott. (2012). Making Ideas Happen: Overcoming the Obstacles Between Vision and Reality. </w:t>
      </w:r>
    </w:p>
    <w:p w14:paraId="5B40C958" w14:textId="77777777" w:rsidR="00601CF8" w:rsidRPr="007821B2" w:rsidRDefault="00601CF8" w:rsidP="00601CF8">
      <w:pPr>
        <w:pStyle w:val="EndNoteBibliography"/>
        <w:widowControl/>
        <w:ind w:left="720" w:hanging="720"/>
      </w:pPr>
      <w:r w:rsidRPr="007821B2">
        <w:t xml:space="preserve">Bennis, W. G. (1989). </w:t>
      </w:r>
      <w:r w:rsidRPr="007821B2">
        <w:rPr>
          <w:i/>
        </w:rPr>
        <w:t>On becoming a leader</w:t>
      </w:r>
      <w:r w:rsidRPr="007821B2">
        <w:t>. Reading, PA: Addison-Wesley.</w:t>
      </w:r>
      <w:bookmarkEnd w:id="75"/>
    </w:p>
    <w:p w14:paraId="5F792177" w14:textId="77777777" w:rsidR="00601CF8" w:rsidRDefault="00601CF8" w:rsidP="00601CF8">
      <w:pPr>
        <w:pStyle w:val="EndNoteBibliography"/>
        <w:widowControl/>
        <w:ind w:left="720" w:hanging="720"/>
      </w:pPr>
      <w:bookmarkStart w:id="76" w:name="_ENREF_25"/>
      <w:r w:rsidRPr="007821B2">
        <w:t xml:space="preserve">Blackwood, A., &amp; Pollak, T. (2009). Washington-area nonprofit operating reserves </w:t>
      </w:r>
      <w:r w:rsidRPr="007821B2">
        <w:rPr>
          <w:i/>
        </w:rPr>
        <w:t>Charting Civil Society</w:t>
      </w:r>
      <w:r w:rsidRPr="007821B2">
        <w:t xml:space="preserve"> (pp. 10). Washington: Center on Nonprofits and Philanthropy.</w:t>
      </w:r>
      <w:bookmarkEnd w:id="76"/>
    </w:p>
    <w:p w14:paraId="4505ACAB" w14:textId="77777777" w:rsidR="00601CF8" w:rsidRDefault="00601CF8" w:rsidP="00601CF8">
      <w:pPr>
        <w:pStyle w:val="EndNoteBibliography"/>
        <w:widowControl/>
        <w:ind w:left="720" w:hanging="720"/>
      </w:pPr>
      <w:bookmarkStart w:id="77" w:name="_ENREF_37"/>
      <w:r w:rsidRPr="000E74E5">
        <w:t xml:space="preserve">Brinckerhoff, P. (2000). </w:t>
      </w:r>
      <w:r w:rsidRPr="000E74E5">
        <w:rPr>
          <w:i/>
        </w:rPr>
        <w:t>Social entrepreneurship: The art of mission-based venture development</w:t>
      </w:r>
      <w:r w:rsidRPr="000E74E5">
        <w:t>. New York: Wiley.</w:t>
      </w:r>
      <w:bookmarkEnd w:id="77"/>
    </w:p>
    <w:p w14:paraId="05BDFF2E" w14:textId="77777777" w:rsidR="00601CF8" w:rsidRDefault="00601CF8" w:rsidP="00601CF8">
      <w:pPr>
        <w:pStyle w:val="EndNoteBibliography"/>
        <w:widowControl/>
        <w:ind w:left="720" w:hanging="720"/>
      </w:pPr>
      <w:r>
        <w:t xml:space="preserve">Charity Navigator. (2015). Alley Theatre. Retrieved on Sunday, February 08, 2015 from </w:t>
      </w:r>
      <w:r w:rsidRPr="00C01118">
        <w:t>http://www.charitynavigator.org/index.cfm?bay=search.summary&amp;orgid=7881</w:t>
      </w:r>
    </w:p>
    <w:p w14:paraId="64F34021" w14:textId="77777777" w:rsidR="00601CF8" w:rsidRDefault="00601CF8" w:rsidP="00601CF8">
      <w:pPr>
        <w:pStyle w:val="EndNoteBibliography"/>
        <w:widowControl/>
        <w:ind w:left="720" w:hanging="720"/>
      </w:pPr>
      <w:r>
        <w:t xml:space="preserve">Charity Navigator. (2015). The Goodman Theatre. Retrieved on Sunday, February 08, 2015 from </w:t>
      </w:r>
      <w:r w:rsidRPr="00C01118">
        <w:t>http://www.charitynavigator.org/index.cfm?bay=search.summary&amp;orgid=3472#.VNerUrDF_tI</w:t>
      </w:r>
    </w:p>
    <w:p w14:paraId="62F02992" w14:textId="77777777" w:rsidR="00601CF8" w:rsidRDefault="00601CF8" w:rsidP="00601CF8">
      <w:pPr>
        <w:pStyle w:val="EndNoteBibliography"/>
        <w:widowControl/>
        <w:ind w:left="720" w:hanging="720"/>
      </w:pPr>
      <w:r>
        <w:t xml:space="preserve">Chicago Parent. (2015). Family Fairs and Festivals in Chicago and the Suburbs. Retrieved on Saturday, February 28, 2015 from: </w:t>
      </w:r>
      <w:r w:rsidRPr="00A74A82">
        <w:t>http://www.chicagoparent.com/topic/fairs-fests?page=1&amp;Region=1141</w:t>
      </w:r>
    </w:p>
    <w:p w14:paraId="3277C259" w14:textId="77777777" w:rsidR="00601CF8" w:rsidRPr="007821B2" w:rsidRDefault="00601CF8" w:rsidP="00601CF8">
      <w:pPr>
        <w:pStyle w:val="EndNoteBibliography"/>
        <w:widowControl/>
        <w:ind w:left="720" w:hanging="720"/>
      </w:pPr>
      <w:r>
        <w:t xml:space="preserve">Chicago Shakespeare Theater. (2015). Chicago Public Schools. Retrieved on Satruday, February 28, 2015 from: </w:t>
      </w:r>
      <w:r w:rsidRPr="00697825">
        <w:t>https://www.chicagoshakes.com/education/chicago_public_schools</w:t>
      </w:r>
    </w:p>
    <w:p w14:paraId="376790EC" w14:textId="77777777" w:rsidR="00601CF8" w:rsidRDefault="00601CF8" w:rsidP="00601CF8">
      <w:pPr>
        <w:pStyle w:val="EndNoteBibliography"/>
        <w:widowControl/>
        <w:ind w:left="720" w:hanging="720"/>
      </w:pPr>
      <w:bookmarkStart w:id="78" w:name="_ENREF_77"/>
      <w:r>
        <w:t xml:space="preserve">Classtrips.com. (2015). Chicago. Retrieved on Sunday, March 1, 2015 from: </w:t>
      </w:r>
      <w:r w:rsidRPr="0079176F">
        <w:t>http://www.classtrips.com/region-landing/2768/school-field-trips-in-chicago</w:t>
      </w:r>
    </w:p>
    <w:p w14:paraId="1B2F773E" w14:textId="77777777" w:rsidR="00601CF8" w:rsidRDefault="00601CF8" w:rsidP="00601CF8">
      <w:pPr>
        <w:pStyle w:val="EndNoteBibliography"/>
        <w:widowControl/>
        <w:ind w:left="720" w:hanging="720"/>
      </w:pPr>
      <w:r>
        <w:t xml:space="preserve">Department of Cultural Affairs and Special Events. (2015). Chicago Cultural Plan. Retrieved on Sunday, March 1, 2015 from: </w:t>
      </w:r>
      <w:r w:rsidRPr="00950D76">
        <w:t>http://www.cityofchicago.org/city/en/depts/dca/supp_info/cultural_plan.html</w:t>
      </w:r>
    </w:p>
    <w:p w14:paraId="06FE4045" w14:textId="77777777" w:rsidR="00601CF8" w:rsidRPr="007821B2" w:rsidRDefault="00601CF8" w:rsidP="00601CF8">
      <w:pPr>
        <w:pStyle w:val="EndNoteBibliography"/>
        <w:widowControl/>
        <w:ind w:left="720" w:hanging="720"/>
      </w:pPr>
      <w:r w:rsidRPr="007821B2">
        <w:t xml:space="preserve">Drucker, P. F. (1985). The discipline of innovation. </w:t>
      </w:r>
      <w:r w:rsidRPr="007821B2">
        <w:rPr>
          <w:i/>
        </w:rPr>
        <w:t>Harvard Business Review, 63</w:t>
      </w:r>
      <w:r w:rsidRPr="007821B2">
        <w:t xml:space="preserve">(3), 67-72. </w:t>
      </w:r>
      <w:bookmarkEnd w:id="78"/>
    </w:p>
    <w:p w14:paraId="62F45A20" w14:textId="77777777" w:rsidR="00601CF8" w:rsidRDefault="00601CF8" w:rsidP="00601CF8">
      <w:pPr>
        <w:pStyle w:val="EndNoteBibliography"/>
        <w:widowControl/>
        <w:ind w:left="720" w:hanging="720"/>
      </w:pPr>
      <w:bookmarkStart w:id="79" w:name="_ENREF_97"/>
      <w:r w:rsidRPr="00E779A0">
        <w:t>Goetsch, Lara. (2015). Director of marketing and communications, TimeLine Theatre Company.</w:t>
      </w:r>
    </w:p>
    <w:p w14:paraId="53326D44" w14:textId="77777777" w:rsidR="00601CF8" w:rsidRDefault="00601CF8" w:rsidP="00601CF8">
      <w:pPr>
        <w:pStyle w:val="EndNoteBibliography"/>
        <w:widowControl/>
        <w:ind w:left="720" w:hanging="720"/>
      </w:pPr>
      <w:r>
        <w:t xml:space="preserve">Goodreads. (2015). Qotes by Albert Einstein. Retrieved on Sunday, March 1, 2015 from: </w:t>
      </w:r>
      <w:r w:rsidRPr="00643F81">
        <w:t>http://www.goodreads.com/quotes/69315-a-ship-is-always-safe-at-the-shore---but</w:t>
      </w:r>
    </w:p>
    <w:p w14:paraId="5096BC45" w14:textId="77777777" w:rsidR="00601CF8" w:rsidRPr="00E779A0" w:rsidRDefault="00601CF8" w:rsidP="00601CF8">
      <w:pPr>
        <w:pStyle w:val="EndNoteBibliography"/>
        <w:widowControl/>
        <w:ind w:left="720" w:hanging="720"/>
      </w:pPr>
      <w:r w:rsidRPr="00E779A0">
        <w:t xml:space="preserve">Guidestar. (2015). </w:t>
      </w:r>
      <w:r w:rsidRPr="00E779A0">
        <w:rPr>
          <w:i/>
        </w:rPr>
        <w:t>TimeLine Theatre Company Form 990 for Fiscal Year End 2013</w:t>
      </w:r>
      <w:r w:rsidRPr="00E779A0">
        <w:t>. Retrieved January 12 from http://www.guidestar.org/FinDocuments/2013/364/197/2013-364197407-09fc1616-9.pdf</w:t>
      </w:r>
    </w:p>
    <w:p w14:paraId="41C1727E" w14:textId="77777777" w:rsidR="00601CF8" w:rsidRPr="00E779A0" w:rsidRDefault="00601CF8" w:rsidP="00601CF8">
      <w:pPr>
        <w:pStyle w:val="EndNoteBibliography"/>
        <w:widowControl/>
        <w:ind w:left="720" w:hanging="720"/>
      </w:pPr>
      <w:r w:rsidRPr="00E779A0">
        <w:lastRenderedPageBreak/>
        <w:t xml:space="preserve">Guidestar. (2015). </w:t>
      </w:r>
      <w:r w:rsidRPr="00E779A0">
        <w:rPr>
          <w:i/>
        </w:rPr>
        <w:t>TimeLine Theatre Company Form 990 for Fiscal Year End 2012</w:t>
      </w:r>
      <w:r w:rsidRPr="00E779A0">
        <w:t>. Retrieved January 12 from http://www.guidestar.org/FinDocuments/2012/364/197/2012-364197407-08c9a0c0-9.pdf</w:t>
      </w:r>
    </w:p>
    <w:p w14:paraId="355213EE" w14:textId="77777777" w:rsidR="00601CF8" w:rsidRPr="00E779A0" w:rsidRDefault="00601CF8" w:rsidP="00601CF8">
      <w:pPr>
        <w:pStyle w:val="EndNoteBibliography"/>
        <w:widowControl/>
        <w:ind w:left="720" w:hanging="720"/>
      </w:pPr>
      <w:r w:rsidRPr="00E779A0">
        <w:t xml:space="preserve">Guidestar. (2015). </w:t>
      </w:r>
      <w:r w:rsidRPr="00E779A0">
        <w:rPr>
          <w:i/>
        </w:rPr>
        <w:t>TimeLine Theatre Company Form 990 for Fiscal Year End 2011</w:t>
      </w:r>
      <w:r w:rsidRPr="00E779A0">
        <w:t>. Retrieved January 12 from http://www.guidestar.org/FinDocuments/2011/364/197/2011-364197407-07daee38-9.pdf</w:t>
      </w:r>
    </w:p>
    <w:p w14:paraId="28D3683B" w14:textId="77777777" w:rsidR="00601CF8" w:rsidRPr="007821B2" w:rsidRDefault="00601CF8" w:rsidP="00601CF8">
      <w:pPr>
        <w:pStyle w:val="EndNoteBibliography"/>
        <w:widowControl/>
        <w:ind w:left="720" w:hanging="720"/>
      </w:pPr>
      <w:r w:rsidRPr="007821B2">
        <w:t xml:space="preserve">Guskin, A. E. (1997). </w:t>
      </w:r>
      <w:r w:rsidRPr="007821B2">
        <w:rPr>
          <w:i/>
        </w:rPr>
        <w:t>Notes from a pragmatic idealist: Selected papers 1985-1997</w:t>
      </w:r>
      <w:r w:rsidRPr="007821B2">
        <w:t>. Yellow Springs, OH: Antioch University.</w:t>
      </w:r>
      <w:bookmarkEnd w:id="79"/>
    </w:p>
    <w:p w14:paraId="51525FF2" w14:textId="77777777" w:rsidR="00601CF8" w:rsidRDefault="00601CF8" w:rsidP="00601CF8">
      <w:pPr>
        <w:pStyle w:val="EndNoteBibliography"/>
        <w:widowControl/>
        <w:ind w:left="720" w:hanging="720"/>
      </w:pPr>
      <w:bookmarkStart w:id="80" w:name="_ENREF_113"/>
      <w:bookmarkStart w:id="81" w:name="_ENREF_148"/>
      <w:r w:rsidRPr="000E74E5">
        <w:t xml:space="preserve">Hitt, M. A., Ireland, R. D., &amp; Hoskisson, R. E. (2013). </w:t>
      </w:r>
      <w:r w:rsidRPr="000E74E5">
        <w:rPr>
          <w:i/>
        </w:rPr>
        <w:t>Strategic management: Competitiveness &amp; globalization: concepts and cases</w:t>
      </w:r>
      <w:r w:rsidRPr="000E74E5">
        <w:t xml:space="preserve"> (11th Ed. ed.). Eagan, MN: Cengage Learning.</w:t>
      </w:r>
      <w:bookmarkEnd w:id="80"/>
    </w:p>
    <w:p w14:paraId="6037AFD0" w14:textId="77777777" w:rsidR="00601CF8" w:rsidRPr="007821B2" w:rsidRDefault="00601CF8" w:rsidP="00601CF8">
      <w:pPr>
        <w:pStyle w:val="EndNoteBibliography"/>
        <w:widowControl/>
        <w:ind w:left="720" w:hanging="720"/>
      </w:pPr>
      <w:r w:rsidRPr="007821B2">
        <w:t xml:space="preserve">Light, M. (2011). </w:t>
      </w:r>
      <w:r w:rsidRPr="007821B2">
        <w:rPr>
          <w:i/>
        </w:rPr>
        <w:t>Results now for nonprofits: Purpose, strategy, operations, and governance</w:t>
      </w:r>
      <w:r w:rsidRPr="007821B2">
        <w:t>. Hoboken, N.J.: John Wiley &amp; Sons.</w:t>
      </w:r>
      <w:bookmarkEnd w:id="81"/>
    </w:p>
    <w:p w14:paraId="5360A3CA" w14:textId="77777777" w:rsidR="00601CF8" w:rsidRDefault="00601CF8" w:rsidP="00601CF8">
      <w:pPr>
        <w:pStyle w:val="EndNoteBibliography"/>
        <w:widowControl/>
      </w:pPr>
      <w:bookmarkStart w:id="82" w:name="_ENREF_157"/>
      <w:r>
        <w:t xml:space="preserve">Light, M. (2015a). </w:t>
      </w:r>
      <w:r>
        <w:rPr>
          <w:i/>
        </w:rPr>
        <w:t>Sustainable Strategy Workbook</w:t>
      </w:r>
      <w:r>
        <w:t>. 1-100</w:t>
      </w:r>
    </w:p>
    <w:p w14:paraId="3D78656F" w14:textId="77777777" w:rsidR="00601CF8" w:rsidRDefault="00601CF8" w:rsidP="00601CF8">
      <w:pPr>
        <w:pStyle w:val="EndNoteBibliography"/>
        <w:widowControl/>
      </w:pPr>
      <w:r>
        <w:t>Light, M. (2015b). Strategic Management and Planning: Class 1. (PowerPoint Slides).</w:t>
      </w:r>
    </w:p>
    <w:p w14:paraId="4ED82020" w14:textId="77777777" w:rsidR="00601CF8" w:rsidRDefault="00601CF8" w:rsidP="00601CF8">
      <w:pPr>
        <w:pStyle w:val="EndNoteBibliography"/>
        <w:widowControl/>
      </w:pPr>
      <w:r>
        <w:t>Light, M. (2015c). Strategic Management and Planning: Class 2. (PowerPoint Slides).</w:t>
      </w:r>
    </w:p>
    <w:p w14:paraId="54554C6E" w14:textId="77777777" w:rsidR="00601CF8" w:rsidRDefault="00601CF8" w:rsidP="00601CF8">
      <w:pPr>
        <w:pStyle w:val="EndNoteBibliography"/>
        <w:widowControl/>
      </w:pPr>
      <w:r>
        <w:t>Light, M. (2015d). Strategic Management and Planning: Class 3. (PowerPoint Slides).</w:t>
      </w:r>
    </w:p>
    <w:p w14:paraId="67620BDF" w14:textId="77777777" w:rsidR="00601CF8" w:rsidRDefault="00601CF8" w:rsidP="00601CF8">
      <w:pPr>
        <w:pStyle w:val="EndNoteBibliography"/>
        <w:widowControl/>
      </w:pPr>
      <w:r>
        <w:t>Light, M. (2015e). Strategic Management and Planning: Class 4. (PowerPoint Slides).</w:t>
      </w:r>
    </w:p>
    <w:p w14:paraId="376E6A24" w14:textId="77777777" w:rsidR="00601CF8" w:rsidRDefault="00601CF8" w:rsidP="00601CF8">
      <w:pPr>
        <w:pStyle w:val="EndNoteBibliography"/>
        <w:widowControl/>
        <w:ind w:left="720" w:hanging="720"/>
      </w:pPr>
      <w:r>
        <w:t>Light, M. (2015f). Strategic Management and Planning: Class 5. (PowerPoint Slides)</w:t>
      </w:r>
    </w:p>
    <w:p w14:paraId="21EAB1C9" w14:textId="77777777" w:rsidR="00601CF8" w:rsidRDefault="00601CF8" w:rsidP="00601CF8">
      <w:pPr>
        <w:pStyle w:val="EndNoteBibliography"/>
        <w:widowControl/>
      </w:pPr>
      <w:r>
        <w:t>Light, M. (2015g). Strategic Management and Planning: Class 6. (PowerPoint Slides).</w:t>
      </w:r>
    </w:p>
    <w:p w14:paraId="43B3232B" w14:textId="77777777" w:rsidR="00601CF8" w:rsidRDefault="00601CF8" w:rsidP="00601CF8">
      <w:pPr>
        <w:pStyle w:val="EndNoteBibliography"/>
        <w:widowControl/>
      </w:pPr>
      <w:r>
        <w:t>Light, M. (2015h). Strategic Management and Planning: Class 7. (PowerPoint Slides).</w:t>
      </w:r>
    </w:p>
    <w:p w14:paraId="4A58F679" w14:textId="77777777" w:rsidR="00601CF8" w:rsidRDefault="00601CF8" w:rsidP="00601CF8">
      <w:pPr>
        <w:pStyle w:val="EndNoteBibliography"/>
        <w:widowControl/>
      </w:pPr>
      <w:r>
        <w:t>Light, M. (2015i). Strategic Management and Planning: Class 8. (PowerPoint Slides).</w:t>
      </w:r>
    </w:p>
    <w:p w14:paraId="51F44F3B" w14:textId="77777777" w:rsidR="00601CF8" w:rsidRPr="007821B2" w:rsidRDefault="00601CF8" w:rsidP="00601CF8">
      <w:pPr>
        <w:pStyle w:val="EndNoteBibliography"/>
        <w:widowControl/>
        <w:ind w:left="720" w:hanging="720"/>
      </w:pPr>
      <w:r w:rsidRPr="007821B2">
        <w:t xml:space="preserve">MacMillan, I. C. (1983). Competitive strategies for not-for-profit organizations. </w:t>
      </w:r>
      <w:r w:rsidRPr="007821B2">
        <w:rPr>
          <w:i/>
        </w:rPr>
        <w:t>Advances in Strategic Management, 1</w:t>
      </w:r>
      <w:r w:rsidRPr="007821B2">
        <w:t xml:space="preserve">, 61-82. </w:t>
      </w:r>
      <w:bookmarkEnd w:id="82"/>
    </w:p>
    <w:p w14:paraId="24906B05" w14:textId="77777777" w:rsidR="00601CF8" w:rsidRDefault="00601CF8" w:rsidP="00601CF8">
      <w:pPr>
        <w:pStyle w:val="EndNoteBibliography"/>
        <w:widowControl/>
        <w:ind w:left="720" w:hanging="720"/>
      </w:pPr>
      <w:bookmarkStart w:id="83" w:name="_ENREF_166"/>
      <w:r w:rsidRPr="00E779A0">
        <w:t>McArdle, Dan. (2015). General Manager, TimeLine Theatre Company.</w:t>
      </w:r>
    </w:p>
    <w:p w14:paraId="53665776" w14:textId="77777777" w:rsidR="00601CF8" w:rsidRPr="007821B2" w:rsidRDefault="00601CF8" w:rsidP="00601CF8">
      <w:pPr>
        <w:pStyle w:val="EndNoteBibliography"/>
        <w:widowControl/>
        <w:ind w:left="720" w:hanging="720"/>
      </w:pPr>
      <w:r w:rsidRPr="007821B2">
        <w:t xml:space="preserve">McLaughlin, T. A. (2009). </w:t>
      </w:r>
      <w:r w:rsidRPr="007821B2">
        <w:rPr>
          <w:i/>
        </w:rPr>
        <w:t>Streetsmart financial basics for nonprofit managers</w:t>
      </w:r>
      <w:r w:rsidRPr="007821B2">
        <w:t xml:space="preserve"> (3rd ed.). Hoboken, N.J.: Wiley.</w:t>
      </w:r>
      <w:bookmarkEnd w:id="83"/>
    </w:p>
    <w:p w14:paraId="18362FFF" w14:textId="77777777" w:rsidR="00601CF8" w:rsidRDefault="00601CF8" w:rsidP="00601CF8">
      <w:pPr>
        <w:pStyle w:val="EndNoteBibliography"/>
        <w:widowControl/>
        <w:ind w:left="720" w:hanging="720"/>
      </w:pPr>
      <w:bookmarkStart w:id="84" w:name="_ENREF_168"/>
      <w:bookmarkStart w:id="85" w:name="_ENREF_180"/>
      <w:r w:rsidRPr="000E74E5">
        <w:t xml:space="preserve">Miller, C. (2001). Linking mission and money: An introduction to nonprofit capitalization. </w:t>
      </w:r>
      <w:r w:rsidRPr="00BA735A">
        <w:t>http://www.nonprofitfinancefund.org/docs/Linking_MissionWebVersion.pdf</w:t>
      </w:r>
      <w:bookmarkEnd w:id="84"/>
    </w:p>
    <w:p w14:paraId="71DC1337" w14:textId="77777777" w:rsidR="00601CF8" w:rsidRPr="007821B2" w:rsidRDefault="00601CF8" w:rsidP="00601CF8">
      <w:pPr>
        <w:pStyle w:val="EndNoteBibliography"/>
        <w:widowControl/>
        <w:ind w:left="720" w:hanging="720"/>
      </w:pPr>
      <w:r w:rsidRPr="007821B2">
        <w:t xml:space="preserve">Mintzberg, H., Ahlstrand, B. W., &amp; Lampel, J. (1998). </w:t>
      </w:r>
      <w:r w:rsidRPr="007821B2">
        <w:rPr>
          <w:i/>
        </w:rPr>
        <w:t>Strategy safari: A guided tour through the wilds of strategic management</w:t>
      </w:r>
      <w:r w:rsidRPr="007821B2">
        <w:t>. New York: Free Press.</w:t>
      </w:r>
      <w:bookmarkEnd w:id="85"/>
    </w:p>
    <w:p w14:paraId="22DA0D0F" w14:textId="77777777" w:rsidR="00601CF8" w:rsidRDefault="00601CF8" w:rsidP="00601CF8">
      <w:pPr>
        <w:pStyle w:val="EndNoteBibliography"/>
        <w:widowControl/>
        <w:ind w:left="720" w:hanging="720"/>
      </w:pPr>
      <w:bookmarkStart w:id="86" w:name="_ENREF_184"/>
      <w:r w:rsidRPr="007821B2">
        <w:t xml:space="preserve">Nanus, B. (1992). </w:t>
      </w:r>
      <w:r w:rsidRPr="007821B2">
        <w:rPr>
          <w:i/>
        </w:rPr>
        <w:t>Visionary leadership: Creating a compelling sense of direction for your organization</w:t>
      </w:r>
      <w:r w:rsidRPr="007821B2">
        <w:t xml:space="preserve"> (1st ed.). San Francisco: Jossey-Bass.</w:t>
      </w:r>
      <w:bookmarkStart w:id="87" w:name="_ENREF_203"/>
      <w:bookmarkEnd w:id="86"/>
    </w:p>
    <w:p w14:paraId="2233B777" w14:textId="77777777" w:rsidR="00601CF8" w:rsidRDefault="00601CF8" w:rsidP="00601CF8">
      <w:pPr>
        <w:pStyle w:val="EndNoteBibliography"/>
        <w:widowControl/>
        <w:ind w:left="720" w:hanging="720"/>
      </w:pPr>
      <w:r>
        <w:t xml:space="preserve">Old Town School of Folk Music. (2015). Retrieved on Saturday, February 28, 2015 from: </w:t>
      </w:r>
      <w:r w:rsidRPr="00697825">
        <w:t>http://www.oldtownschool.org/</w:t>
      </w:r>
    </w:p>
    <w:p w14:paraId="351220DB" w14:textId="77777777" w:rsidR="00601CF8" w:rsidRDefault="00601CF8" w:rsidP="00601CF8">
      <w:pPr>
        <w:pStyle w:val="EndNoteBibliography"/>
        <w:widowControl/>
        <w:ind w:left="720" w:hanging="720"/>
      </w:pPr>
      <w:bookmarkStart w:id="88" w:name="_ENREF_190"/>
      <w:r w:rsidRPr="000E74E5">
        <w:t xml:space="preserve">Oster, S. M. (1995). Structural analysis of a nonprofit industry </w:t>
      </w:r>
      <w:r w:rsidRPr="000E74E5">
        <w:rPr>
          <w:i/>
        </w:rPr>
        <w:t>Strategic management for nonprofit organizations: Theory and cases</w:t>
      </w:r>
      <w:r w:rsidRPr="000E74E5">
        <w:t xml:space="preserve"> (pp. ix, 350 p.). New York: Oxford University Press.</w:t>
      </w:r>
      <w:bookmarkEnd w:id="88"/>
    </w:p>
    <w:p w14:paraId="1383361F" w14:textId="77777777" w:rsidR="00601CF8" w:rsidRDefault="00601CF8" w:rsidP="00601CF8">
      <w:pPr>
        <w:pStyle w:val="EndNoteBibliography"/>
        <w:widowControl/>
        <w:ind w:left="720" w:hanging="720"/>
      </w:pPr>
      <w:bookmarkStart w:id="89" w:name="_ENREF_198"/>
      <w:r w:rsidRPr="000E74E5">
        <w:t xml:space="preserve">Pfeffer, J., &amp; Sutton, R. I. (2006). </w:t>
      </w:r>
      <w:r w:rsidRPr="000E74E5">
        <w:rPr>
          <w:i/>
        </w:rPr>
        <w:t>Hard facts, dangerous half-truths, and total nonsense: Profiting from evidence-based management</w:t>
      </w:r>
      <w:r w:rsidRPr="000E74E5">
        <w:t>. Boston: Harvard Business School Press.</w:t>
      </w:r>
      <w:bookmarkEnd w:id="89"/>
    </w:p>
    <w:p w14:paraId="2BBFFE75" w14:textId="77777777" w:rsidR="00601CF8" w:rsidRPr="007821B2" w:rsidRDefault="00601CF8" w:rsidP="00601CF8">
      <w:pPr>
        <w:pStyle w:val="EndNoteBibliography"/>
        <w:widowControl/>
        <w:ind w:left="720" w:hanging="720"/>
      </w:pPr>
      <w:r w:rsidRPr="007821B2">
        <w:t xml:space="preserve">Porter, M. E. (1996). What is strategy? </w:t>
      </w:r>
      <w:r w:rsidRPr="007821B2">
        <w:rPr>
          <w:i/>
        </w:rPr>
        <w:t>Harvard Business Review, 74</w:t>
      </w:r>
      <w:r w:rsidRPr="007821B2">
        <w:t xml:space="preserve">(6), 61-78. </w:t>
      </w:r>
      <w:bookmarkEnd w:id="87"/>
    </w:p>
    <w:p w14:paraId="7F919502" w14:textId="77777777" w:rsidR="00601CF8" w:rsidRPr="007821B2" w:rsidRDefault="00601CF8" w:rsidP="00601CF8">
      <w:pPr>
        <w:pStyle w:val="EndNoteBibliography"/>
        <w:widowControl/>
        <w:ind w:left="720" w:hanging="720"/>
      </w:pPr>
      <w:bookmarkStart w:id="90" w:name="_ENREF_222"/>
      <w:r w:rsidRPr="007821B2">
        <w:lastRenderedPageBreak/>
        <w:t xml:space="preserve">Schumpeter, J. A. (1983). </w:t>
      </w:r>
      <w:r w:rsidRPr="007821B2">
        <w:rPr>
          <w:i/>
        </w:rPr>
        <w:t>The theory of economic development: An inquiry into profits, capital, credit, interest, and the business cycle</w:t>
      </w:r>
      <w:r w:rsidRPr="007821B2">
        <w:t>. New Brunswick, N.J.: Transaction Books.</w:t>
      </w:r>
      <w:bookmarkEnd w:id="90"/>
    </w:p>
    <w:p w14:paraId="0F0E6B03" w14:textId="77777777" w:rsidR="00601CF8" w:rsidRDefault="00601CF8" w:rsidP="00601CF8">
      <w:pPr>
        <w:pStyle w:val="EndNoteBibliography"/>
        <w:widowControl/>
        <w:ind w:left="720" w:hanging="720"/>
      </w:pPr>
      <w:bookmarkStart w:id="91" w:name="_ENREF_242"/>
      <w:r w:rsidRPr="007821B2">
        <w:t xml:space="preserve">SVP Organizational Capacity Assessment Tool. (2002). </w:t>
      </w:r>
      <w:r w:rsidRPr="00BA735A">
        <w:t>http://www.svpseattle.org/news-events/reports-research-and-tools-1/organization-capacity-assessment-tool/at_download/file</w:t>
      </w:r>
      <w:bookmarkEnd w:id="91"/>
    </w:p>
    <w:p w14:paraId="372BFA2D" w14:textId="77777777" w:rsidR="00601CF8" w:rsidRPr="007821B2" w:rsidRDefault="00601CF8" w:rsidP="00601CF8">
      <w:pPr>
        <w:pStyle w:val="EndNoteBibliography"/>
        <w:widowControl/>
        <w:ind w:left="720" w:hanging="720"/>
      </w:pPr>
      <w:r>
        <w:t xml:space="preserve">Square Roots Festival. (2015). About. Retrieved on Saturday, February 28, 2015 from: </w:t>
      </w:r>
      <w:r w:rsidRPr="00697825">
        <w:t>http://www.squareroots.org/about/</w:t>
      </w:r>
    </w:p>
    <w:p w14:paraId="2D297102" w14:textId="77777777" w:rsidR="00601CF8" w:rsidRPr="007821B2" w:rsidRDefault="00601CF8" w:rsidP="00601CF8">
      <w:pPr>
        <w:pStyle w:val="EndNoteBibliography"/>
        <w:widowControl/>
        <w:ind w:left="720" w:hanging="720"/>
      </w:pPr>
      <w:bookmarkStart w:id="92" w:name="_ENREF_244"/>
      <w:r w:rsidRPr="007821B2">
        <w:t xml:space="preserve">Tichy, N. M., &amp; Cohen, E. B. (1997). </w:t>
      </w:r>
      <w:r w:rsidRPr="007821B2">
        <w:rPr>
          <w:i/>
        </w:rPr>
        <w:t>The leadership engine: How winning companies build leaders at every level</w:t>
      </w:r>
      <w:r w:rsidRPr="007821B2">
        <w:t xml:space="preserve"> (1st ed.). New York: Harper Business.</w:t>
      </w:r>
      <w:bookmarkEnd w:id="92"/>
    </w:p>
    <w:p w14:paraId="29E11958" w14:textId="77777777" w:rsidR="00601CF8" w:rsidRPr="00E779A0" w:rsidRDefault="00601CF8" w:rsidP="00601CF8">
      <w:pPr>
        <w:pStyle w:val="EndNoteBibliography"/>
        <w:widowControl/>
        <w:ind w:left="720" w:hanging="720"/>
      </w:pPr>
      <w:bookmarkStart w:id="93" w:name="_ENREF_251"/>
      <w:r w:rsidRPr="00E779A0">
        <w:t xml:space="preserve">TimeLine Theatre Company. (2015). </w:t>
      </w:r>
      <w:r w:rsidRPr="00E779A0">
        <w:rPr>
          <w:i/>
        </w:rPr>
        <w:t>TimeLine Theatre Vision, Mission &amp; Values</w:t>
      </w:r>
      <w:r w:rsidRPr="00E779A0">
        <w:t>.</w:t>
      </w:r>
      <w:r w:rsidRPr="00E779A0">
        <w:rPr>
          <w:i/>
        </w:rPr>
        <w:t xml:space="preserve"> </w:t>
      </w:r>
      <w:r w:rsidRPr="00E779A0">
        <w:t>Retrieved January 19 from: http://www.timelinetheatre.com/company/publications.htm</w:t>
      </w:r>
    </w:p>
    <w:p w14:paraId="3B96009D" w14:textId="77777777" w:rsidR="00601CF8" w:rsidRPr="00E779A0" w:rsidRDefault="00601CF8" w:rsidP="00601CF8">
      <w:pPr>
        <w:pStyle w:val="EndNoteBibliography"/>
        <w:widowControl/>
        <w:ind w:left="720" w:hanging="720"/>
      </w:pPr>
      <w:r w:rsidRPr="00E779A0">
        <w:t xml:space="preserve">TimeLine Theatre Company. (2012). </w:t>
      </w:r>
      <w:r w:rsidRPr="00E779A0">
        <w:rPr>
          <w:i/>
        </w:rPr>
        <w:t>2011-2012 Annual Report</w:t>
      </w:r>
      <w:r w:rsidRPr="00E779A0">
        <w:t>. Retrieved January 19 from: http://www.timelinetheatre.com/company/publications.htm</w:t>
      </w:r>
    </w:p>
    <w:p w14:paraId="04A250FE" w14:textId="77777777" w:rsidR="00601CF8" w:rsidRDefault="00601CF8" w:rsidP="00601CF8">
      <w:pPr>
        <w:pStyle w:val="EndNoteBibliography"/>
        <w:widowControl/>
        <w:ind w:left="720" w:hanging="720"/>
      </w:pPr>
      <w:r w:rsidRPr="00E779A0">
        <w:t xml:space="preserve">TimeLine Theatre Company. (2011). </w:t>
      </w:r>
      <w:r w:rsidRPr="00E779A0">
        <w:rPr>
          <w:i/>
        </w:rPr>
        <w:t>2011-2014 Stategic Plan Summary</w:t>
      </w:r>
      <w:r w:rsidRPr="00E779A0">
        <w:t>. Retrieved January 19 from: http://www.timelinetheatre.com/company/publications.htm</w:t>
      </w:r>
    </w:p>
    <w:p w14:paraId="6209DE76" w14:textId="77777777" w:rsidR="00601CF8" w:rsidRDefault="00601CF8" w:rsidP="00601CF8">
      <w:pPr>
        <w:pStyle w:val="EndNoteBibliography"/>
        <w:widowControl/>
        <w:ind w:left="720" w:hanging="720"/>
      </w:pPr>
      <w:bookmarkStart w:id="94" w:name="_ENREF_247"/>
      <w:r w:rsidRPr="000E74E5">
        <w:t xml:space="preserve">Trussel, J. M. (2002). Revisiting the prediction of financial vulnerability. </w:t>
      </w:r>
      <w:r w:rsidRPr="000E74E5">
        <w:rPr>
          <w:i/>
        </w:rPr>
        <w:t>Nonprofit Management and Leadership, 13</w:t>
      </w:r>
      <w:r w:rsidRPr="000E74E5">
        <w:t xml:space="preserve">(1), 17-31. </w:t>
      </w:r>
      <w:bookmarkEnd w:id="94"/>
    </w:p>
    <w:p w14:paraId="2FA84BEE" w14:textId="77777777" w:rsidR="00601CF8" w:rsidRPr="00B12363" w:rsidRDefault="00601CF8" w:rsidP="00601CF8">
      <w:pPr>
        <w:pStyle w:val="EndNoteBibliography"/>
        <w:widowControl/>
        <w:ind w:left="720" w:hanging="720"/>
      </w:pPr>
      <w:r w:rsidRPr="007821B2">
        <w:t xml:space="preserve">Ulrich, D., Kerr, S., &amp; Ashkenas, R. N. (2002). </w:t>
      </w:r>
      <w:r w:rsidRPr="007821B2">
        <w:rPr>
          <w:i/>
        </w:rPr>
        <w:t>The GE work-out: How to implement GE's revolutionary method for busting bureaucracy and attacking organizational problems--fast!</w:t>
      </w:r>
      <w:r w:rsidRPr="007821B2">
        <w:t xml:space="preserve"> New York: McGraw-Hill.</w:t>
      </w:r>
      <w:bookmarkEnd w:id="93"/>
    </w:p>
    <w:p w14:paraId="1B5A14DF" w14:textId="2D605ED0" w:rsidR="00BA1D15" w:rsidRDefault="00BA1D15" w:rsidP="00601CF8"/>
    <w:p w14:paraId="69DF76CA" w14:textId="17793134" w:rsidR="00BA1D15" w:rsidRPr="00A70228" w:rsidRDefault="00BA1D15" w:rsidP="003E3275">
      <w:pPr>
        <w:pStyle w:val="Header"/>
        <w:widowControl/>
      </w:pPr>
      <w:bookmarkStart w:id="95" w:name="_Toc445066166"/>
      <w:r>
        <w:t>Endnotes</w:t>
      </w:r>
      <w:bookmarkEnd w:id="95"/>
    </w:p>
    <w:sectPr w:rsidR="00BA1D15" w:rsidRPr="00A70228" w:rsidSect="00BF7214">
      <w:headerReference w:type="even" r:id="rId10"/>
      <w:headerReference w:type="default" r:id="rId11"/>
      <w:footerReference w:type="even" r:id="rId12"/>
      <w:footerReference w:type="default" r:id="rId13"/>
      <w:headerReference w:type="first" r:id="rId14"/>
      <w:footerReference w:type="first" r:id="rId15"/>
      <w:footnotePr>
        <w:numFmt w:val="upperLetter"/>
        <w:numRestart w:val="eachPage"/>
      </w:footnotePr>
      <w:endnotePr>
        <w:numFmt w:val="decimal"/>
      </w:endnotePr>
      <w:pgSz w:w="12240" w:h="15840" w:code="1"/>
      <w:pgMar w:top="1440" w:right="1440" w:bottom="1440" w:left="1440" w:header="1008" w:footer="576"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34903B" w14:textId="77777777" w:rsidR="00AE486F" w:rsidRDefault="00AE486F"/>
  </w:endnote>
  <w:endnote w:type="continuationSeparator" w:id="0">
    <w:p w14:paraId="0CC2C3E7" w14:textId="77777777" w:rsidR="00AE486F" w:rsidRDefault="00AE486F"/>
  </w:endnote>
  <w:endnote w:id="1">
    <w:p w14:paraId="15AC718B" w14:textId="77777777" w:rsidR="006B0BCF" w:rsidRDefault="006B0BCF" w:rsidP="00BA1D15">
      <w:r>
        <w:rPr>
          <w:rStyle w:val="EndnoteReference"/>
        </w:rPr>
        <w:endnoteRef/>
      </w:r>
      <w:r>
        <w:t xml:space="preserve"> (TimeLine, 2015)</w:t>
      </w:r>
    </w:p>
  </w:endnote>
  <w:endnote w:id="2">
    <w:p w14:paraId="138C9A85" w14:textId="77777777" w:rsidR="006B0BCF" w:rsidRDefault="006B0BCF" w:rsidP="00BA1D15">
      <w:r>
        <w:rPr>
          <w:rStyle w:val="EndnoteReference"/>
        </w:rPr>
        <w:endnoteRef/>
      </w:r>
      <w:r>
        <w:t xml:space="preserve"> (Light, </w:t>
      </w:r>
      <w:proofErr w:type="spellStart"/>
      <w:r>
        <w:t>2015a</w:t>
      </w:r>
      <w:proofErr w:type="spellEnd"/>
      <w:r>
        <w:t>, p. 39)</w:t>
      </w:r>
    </w:p>
  </w:endnote>
  <w:endnote w:id="3">
    <w:p w14:paraId="14109C90" w14:textId="77777777" w:rsidR="006B0BCF" w:rsidRDefault="006B0BCF" w:rsidP="00BA1D15">
      <w:r>
        <w:rPr>
          <w:rStyle w:val="EndnoteReference"/>
        </w:rPr>
        <w:endnoteRef/>
      </w:r>
      <w:r>
        <w:t xml:space="preserve"> (Light, </w:t>
      </w:r>
      <w:proofErr w:type="spellStart"/>
      <w:r>
        <w:t>2015a</w:t>
      </w:r>
      <w:proofErr w:type="spellEnd"/>
      <w:r>
        <w:t>, p. 24)</w:t>
      </w:r>
    </w:p>
  </w:endnote>
  <w:endnote w:id="4">
    <w:p w14:paraId="5C52F549" w14:textId="77777777" w:rsidR="006B0BCF" w:rsidRDefault="006B0BCF" w:rsidP="00BA1D15">
      <w:r>
        <w:rPr>
          <w:rStyle w:val="EndnoteReference"/>
        </w:rPr>
        <w:endnoteRef/>
      </w:r>
      <w:r>
        <w:t xml:space="preserve"> (Light, </w:t>
      </w:r>
      <w:proofErr w:type="spellStart"/>
      <w:r>
        <w:t>2015a</w:t>
      </w:r>
      <w:proofErr w:type="spellEnd"/>
      <w:r>
        <w:t>, p. 27)</w:t>
      </w:r>
    </w:p>
  </w:endnote>
  <w:endnote w:id="5">
    <w:p w14:paraId="7598DB77" w14:textId="77777777" w:rsidR="006B0BCF" w:rsidRDefault="006B0BCF" w:rsidP="00BA1D15">
      <w:r>
        <w:rPr>
          <w:rStyle w:val="EndnoteReference"/>
        </w:rPr>
        <w:endnoteRef/>
      </w:r>
      <w:r>
        <w:t xml:space="preserve"> (Light, </w:t>
      </w:r>
      <w:proofErr w:type="spellStart"/>
      <w:r>
        <w:t>2015a</w:t>
      </w:r>
      <w:proofErr w:type="spellEnd"/>
      <w:r>
        <w:t>, p. 38)</w:t>
      </w:r>
    </w:p>
  </w:endnote>
  <w:endnote w:id="6">
    <w:p w14:paraId="04285E4B" w14:textId="77777777" w:rsidR="006B0BCF" w:rsidRDefault="006B0BCF" w:rsidP="00BA1D15">
      <w:r>
        <w:rPr>
          <w:rStyle w:val="EndnoteReference"/>
        </w:rPr>
        <w:endnoteRef/>
      </w:r>
      <w:r>
        <w:t xml:space="preserve"> (Light, </w:t>
      </w:r>
      <w:proofErr w:type="spellStart"/>
      <w:r>
        <w:t>2015a</w:t>
      </w:r>
      <w:proofErr w:type="spellEnd"/>
      <w:r>
        <w:t>. p. 39)</w:t>
      </w:r>
    </w:p>
  </w:endnote>
  <w:endnote w:id="7">
    <w:p w14:paraId="1BB612AE" w14:textId="77777777" w:rsidR="006B0BCF" w:rsidRDefault="006B0BCF" w:rsidP="00BA1D15">
      <w:r>
        <w:rPr>
          <w:rStyle w:val="EndnoteReference"/>
        </w:rPr>
        <w:endnoteRef/>
      </w:r>
      <w:r>
        <w:t xml:space="preserve"> (Light, </w:t>
      </w:r>
      <w:proofErr w:type="spellStart"/>
      <w:r>
        <w:t>2015b</w:t>
      </w:r>
      <w:proofErr w:type="spellEnd"/>
      <w:r>
        <w:t>)</w:t>
      </w:r>
    </w:p>
  </w:endnote>
  <w:endnote w:id="8">
    <w:p w14:paraId="32F74FDD" w14:textId="77777777" w:rsidR="006B0BCF" w:rsidRDefault="006B0BCF" w:rsidP="00BA1D15">
      <w:r>
        <w:rPr>
          <w:rStyle w:val="EndnoteReference"/>
        </w:rPr>
        <w:endnoteRef/>
      </w:r>
      <w:r>
        <w:t xml:space="preserve"> (Nanus, 1992, pp. 8-9)</w:t>
      </w:r>
    </w:p>
  </w:endnote>
  <w:endnote w:id="9">
    <w:p w14:paraId="54BFA308" w14:textId="77777777" w:rsidR="006B0BCF" w:rsidRDefault="006B0BCF" w:rsidP="00BA1D15">
      <w:r>
        <w:rPr>
          <w:rStyle w:val="EndnoteReference"/>
        </w:rPr>
        <w:endnoteRef/>
      </w:r>
      <w:r>
        <w:t xml:space="preserve"> </w:t>
      </w:r>
      <w:r w:rsidRPr="00E779A0">
        <w:rPr>
          <w:rFonts w:cs="Arial"/>
        </w:rPr>
        <w:t>(</w:t>
      </w:r>
      <w:r>
        <w:rPr>
          <w:rFonts w:cs="Arial"/>
        </w:rPr>
        <w:t xml:space="preserve">Light, </w:t>
      </w:r>
      <w:proofErr w:type="spellStart"/>
      <w:r>
        <w:rPr>
          <w:rFonts w:cs="Arial"/>
        </w:rPr>
        <w:t>2015b</w:t>
      </w:r>
      <w:proofErr w:type="spellEnd"/>
      <w:r>
        <w:rPr>
          <w:rFonts w:cs="Arial"/>
        </w:rPr>
        <w:t>)</w:t>
      </w:r>
    </w:p>
  </w:endnote>
  <w:endnote w:id="10">
    <w:p w14:paraId="56DE4A43" w14:textId="77777777" w:rsidR="006B0BCF" w:rsidRDefault="006B0BCF" w:rsidP="00BA1D15">
      <w:r>
        <w:rPr>
          <w:rStyle w:val="EndnoteReference"/>
        </w:rPr>
        <w:endnoteRef/>
      </w:r>
      <w:r>
        <w:t xml:space="preserve"> (Porter, 1996, p. 74)</w:t>
      </w:r>
    </w:p>
  </w:endnote>
  <w:endnote w:id="11">
    <w:p w14:paraId="28D3DCCF" w14:textId="77777777" w:rsidR="006B0BCF" w:rsidRDefault="006B0BCF" w:rsidP="00BA1D15">
      <w:r>
        <w:rPr>
          <w:rStyle w:val="EndnoteReference"/>
        </w:rPr>
        <w:endnoteRef/>
      </w:r>
      <w:r>
        <w:t xml:space="preserve"> (Mintzberg, et al., 1998)</w:t>
      </w:r>
    </w:p>
  </w:endnote>
  <w:endnote w:id="12">
    <w:p w14:paraId="62CABD53" w14:textId="77777777" w:rsidR="006B0BCF" w:rsidRDefault="006B0BCF" w:rsidP="00BA1D15">
      <w:r>
        <w:rPr>
          <w:rStyle w:val="EndnoteReference"/>
        </w:rPr>
        <w:endnoteRef/>
      </w:r>
      <w:r>
        <w:t xml:space="preserve"> (Light, </w:t>
      </w:r>
      <w:proofErr w:type="spellStart"/>
      <w:r>
        <w:t>2015a</w:t>
      </w:r>
      <w:proofErr w:type="spellEnd"/>
      <w:r>
        <w:t>)</w:t>
      </w:r>
    </w:p>
  </w:endnote>
  <w:endnote w:id="13">
    <w:p w14:paraId="16CE07F9" w14:textId="77777777" w:rsidR="006B0BCF" w:rsidRDefault="006B0BCF" w:rsidP="00BA1D15">
      <w:r>
        <w:rPr>
          <w:rStyle w:val="EndnoteReference"/>
        </w:rPr>
        <w:endnoteRef/>
      </w:r>
      <w:r>
        <w:t xml:space="preserve"> (Allison &amp; Kaye, 2005)</w:t>
      </w:r>
    </w:p>
  </w:endnote>
  <w:endnote w:id="14">
    <w:p w14:paraId="7914A7BB" w14:textId="77777777" w:rsidR="006B0BCF" w:rsidRDefault="006B0BCF" w:rsidP="00BA1D15">
      <w:r>
        <w:rPr>
          <w:rStyle w:val="EndnoteReference"/>
        </w:rPr>
        <w:endnoteRef/>
      </w:r>
      <w:r>
        <w:t xml:space="preserve"> (Allison &amp; Kaye, 2005)</w:t>
      </w:r>
    </w:p>
  </w:endnote>
  <w:endnote w:id="15">
    <w:p w14:paraId="2873ADB1" w14:textId="77777777" w:rsidR="006B0BCF" w:rsidRDefault="006B0BCF" w:rsidP="00BA1D15">
      <w:r>
        <w:rPr>
          <w:rStyle w:val="EndnoteReference"/>
        </w:rPr>
        <w:endnoteRef/>
      </w:r>
      <w:r>
        <w:t xml:space="preserve"> (Light, </w:t>
      </w:r>
      <w:proofErr w:type="spellStart"/>
      <w:r>
        <w:t>2015b</w:t>
      </w:r>
      <w:proofErr w:type="spellEnd"/>
      <w:r>
        <w:t>)</w:t>
      </w:r>
    </w:p>
  </w:endnote>
  <w:endnote w:id="16">
    <w:p w14:paraId="78DB2368" w14:textId="77777777" w:rsidR="006B0BCF" w:rsidRDefault="006B0BCF" w:rsidP="00BA1D15">
      <w:r>
        <w:rPr>
          <w:rStyle w:val="EndnoteReference"/>
        </w:rPr>
        <w:endnoteRef/>
      </w:r>
      <w:r>
        <w:t xml:space="preserve"> (Light, </w:t>
      </w:r>
      <w:proofErr w:type="spellStart"/>
      <w:r>
        <w:t>2015a</w:t>
      </w:r>
      <w:proofErr w:type="spellEnd"/>
      <w:r>
        <w:t>)</w:t>
      </w:r>
    </w:p>
  </w:endnote>
  <w:endnote w:id="17">
    <w:p w14:paraId="09EA5142" w14:textId="77777777" w:rsidR="006B0BCF" w:rsidRDefault="006B0BCF" w:rsidP="00BA1D15">
      <w:r>
        <w:rPr>
          <w:rStyle w:val="EndnoteReference"/>
        </w:rPr>
        <w:endnoteRef/>
      </w:r>
      <w:r>
        <w:t xml:space="preserve"> (Light, </w:t>
      </w:r>
      <w:proofErr w:type="spellStart"/>
      <w:r>
        <w:t>2015a</w:t>
      </w:r>
      <w:proofErr w:type="spellEnd"/>
      <w:r>
        <w:t>)</w:t>
      </w:r>
    </w:p>
  </w:endnote>
  <w:endnote w:id="18">
    <w:p w14:paraId="7D3C09D8" w14:textId="77777777" w:rsidR="006B0BCF" w:rsidRDefault="006B0BCF" w:rsidP="00BA1D15">
      <w:r>
        <w:rPr>
          <w:rStyle w:val="EndnoteReference"/>
        </w:rPr>
        <w:endnoteRef/>
      </w:r>
      <w:r>
        <w:t xml:space="preserve"> (Light, </w:t>
      </w:r>
      <w:proofErr w:type="spellStart"/>
      <w:r>
        <w:t>2015a</w:t>
      </w:r>
      <w:proofErr w:type="spellEnd"/>
      <w:r>
        <w:t>)</w:t>
      </w:r>
    </w:p>
  </w:endnote>
  <w:endnote w:id="19">
    <w:p w14:paraId="03529E81" w14:textId="77777777" w:rsidR="006B0BCF" w:rsidRDefault="006B0BCF" w:rsidP="00BA1D15">
      <w:r>
        <w:rPr>
          <w:rStyle w:val="EndnoteReference"/>
        </w:rPr>
        <w:endnoteRef/>
      </w:r>
      <w:r>
        <w:t xml:space="preserve"> (Light, </w:t>
      </w:r>
      <w:proofErr w:type="spellStart"/>
      <w:r>
        <w:t>2015a</w:t>
      </w:r>
      <w:proofErr w:type="spellEnd"/>
      <w:r>
        <w:t>)</w:t>
      </w:r>
    </w:p>
  </w:endnote>
  <w:endnote w:id="20">
    <w:p w14:paraId="1397783C" w14:textId="77777777" w:rsidR="006B0BCF" w:rsidRDefault="006B0BCF" w:rsidP="00BA1D15">
      <w:r>
        <w:rPr>
          <w:rStyle w:val="EndnoteReference"/>
        </w:rPr>
        <w:endnoteRef/>
      </w:r>
      <w:r>
        <w:t xml:space="preserve"> (Light, </w:t>
      </w:r>
      <w:proofErr w:type="spellStart"/>
      <w:r>
        <w:t>2015a</w:t>
      </w:r>
      <w:proofErr w:type="spellEnd"/>
      <w:r>
        <w:t>)</w:t>
      </w:r>
    </w:p>
  </w:endnote>
  <w:endnote w:id="21">
    <w:p w14:paraId="34EC4036" w14:textId="77777777" w:rsidR="006B0BCF" w:rsidRDefault="006B0BCF" w:rsidP="00BA1D15">
      <w:r>
        <w:rPr>
          <w:rStyle w:val="EndnoteReference"/>
        </w:rPr>
        <w:endnoteRef/>
      </w:r>
      <w:r>
        <w:t xml:space="preserve"> (Light, </w:t>
      </w:r>
      <w:proofErr w:type="spellStart"/>
      <w:r>
        <w:t>2015c</w:t>
      </w:r>
      <w:proofErr w:type="spellEnd"/>
      <w:r>
        <w:t>)</w:t>
      </w:r>
    </w:p>
  </w:endnote>
  <w:endnote w:id="22">
    <w:p w14:paraId="66681AC0" w14:textId="77777777" w:rsidR="006B0BCF" w:rsidRDefault="006B0BCF" w:rsidP="00BA1D15">
      <w:r>
        <w:rPr>
          <w:rStyle w:val="EndnoteReference"/>
        </w:rPr>
        <w:endnoteRef/>
      </w:r>
      <w:r>
        <w:t xml:space="preserve"> (Light, </w:t>
      </w:r>
      <w:proofErr w:type="spellStart"/>
      <w:r>
        <w:t>2015a</w:t>
      </w:r>
      <w:proofErr w:type="spellEnd"/>
      <w:r>
        <w:t>)</w:t>
      </w:r>
    </w:p>
  </w:endnote>
  <w:endnote w:id="23">
    <w:p w14:paraId="42D72E5D" w14:textId="77777777" w:rsidR="006B0BCF" w:rsidRDefault="006B0BCF" w:rsidP="00BA1D15">
      <w:r>
        <w:rPr>
          <w:rStyle w:val="EndnoteReference"/>
        </w:rPr>
        <w:endnoteRef/>
      </w:r>
      <w:r>
        <w:t xml:space="preserve"> (“Capacity Building” 2001; “SVP Tool” 2002)</w:t>
      </w:r>
    </w:p>
  </w:endnote>
  <w:endnote w:id="24">
    <w:p w14:paraId="541A6DDE" w14:textId="77777777" w:rsidR="006B0BCF" w:rsidRDefault="006B0BCF" w:rsidP="00BA1D15">
      <w:r>
        <w:rPr>
          <w:rStyle w:val="EndnoteReference"/>
        </w:rPr>
        <w:endnoteRef/>
      </w:r>
      <w:r>
        <w:t xml:space="preserve"> (</w:t>
      </w:r>
      <w:proofErr w:type="spellStart"/>
      <w:r>
        <w:t>Goetsch</w:t>
      </w:r>
      <w:proofErr w:type="spellEnd"/>
      <w:r>
        <w:t>, 2015)</w:t>
      </w:r>
    </w:p>
  </w:endnote>
  <w:endnote w:id="25">
    <w:p w14:paraId="7E22E11D" w14:textId="77777777" w:rsidR="006B0BCF" w:rsidRDefault="006B0BCF" w:rsidP="006B0BCF">
      <w:pPr>
        <w:pStyle w:val="EndnoteText"/>
      </w:pPr>
      <w:r>
        <w:rPr>
          <w:rStyle w:val="EndnoteReference"/>
        </w:rPr>
        <w:endnoteRef/>
      </w:r>
      <w:r>
        <w:t xml:space="preserve"> </w:t>
      </w:r>
      <w:r>
        <w:fldChar w:fldCharType="begin"/>
      </w:r>
      <w: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fldChar w:fldCharType="separate"/>
      </w:r>
      <w:r>
        <w:rPr>
          <w:noProof/>
        </w:rPr>
        <w:t>(McKinsey&amp;Company, 2015)</w:t>
      </w:r>
      <w:r>
        <w:fldChar w:fldCharType="end"/>
      </w:r>
    </w:p>
  </w:endnote>
  <w:endnote w:id="26">
    <w:p w14:paraId="14F5AD73" w14:textId="77777777" w:rsidR="006B0BCF" w:rsidRDefault="006B0BCF" w:rsidP="00BA1D15">
      <w:r>
        <w:rPr>
          <w:rStyle w:val="EndnoteReference"/>
        </w:rPr>
        <w:endnoteRef/>
      </w:r>
      <w:r>
        <w:t xml:space="preserve"> (Light, </w:t>
      </w:r>
      <w:proofErr w:type="spellStart"/>
      <w:r>
        <w:t>2015c</w:t>
      </w:r>
      <w:proofErr w:type="spellEnd"/>
      <w:r>
        <w:t>)</w:t>
      </w:r>
    </w:p>
  </w:endnote>
  <w:endnote w:id="27">
    <w:p w14:paraId="300BD96A" w14:textId="77777777" w:rsidR="006B0BCF" w:rsidRDefault="006B0BCF" w:rsidP="00BA1D15">
      <w:r>
        <w:rPr>
          <w:rStyle w:val="EndnoteReference"/>
        </w:rPr>
        <w:endnoteRef/>
      </w:r>
      <w:r>
        <w:t xml:space="preserve"> (Light, </w:t>
      </w:r>
      <w:proofErr w:type="spellStart"/>
      <w:r>
        <w:t>2015a</w:t>
      </w:r>
      <w:proofErr w:type="spellEnd"/>
      <w:r>
        <w:t>)</w:t>
      </w:r>
    </w:p>
  </w:endnote>
  <w:endnote w:id="28">
    <w:p w14:paraId="51A079AB" w14:textId="77777777" w:rsidR="006B0BCF" w:rsidRDefault="006B0BCF" w:rsidP="00BA1D15">
      <w:r>
        <w:rPr>
          <w:rStyle w:val="EndnoteReference"/>
        </w:rPr>
        <w:endnoteRef/>
      </w:r>
      <w:r>
        <w:t xml:space="preserve"> (Light, </w:t>
      </w:r>
      <w:proofErr w:type="spellStart"/>
      <w:r>
        <w:t>2015a</w:t>
      </w:r>
      <w:proofErr w:type="spellEnd"/>
      <w:r>
        <w:t>)</w:t>
      </w:r>
    </w:p>
  </w:endnote>
  <w:endnote w:id="29">
    <w:p w14:paraId="14687DE0" w14:textId="77777777" w:rsidR="006B0BCF" w:rsidRDefault="006B0BCF" w:rsidP="00BA1D15">
      <w:r>
        <w:rPr>
          <w:rStyle w:val="EndnoteReference"/>
        </w:rPr>
        <w:endnoteRef/>
      </w:r>
      <w:r>
        <w:t xml:space="preserve"> (</w:t>
      </w:r>
      <w:r w:rsidRPr="00E779A0">
        <w:rPr>
          <w:rFonts w:cs="Arial"/>
        </w:rPr>
        <w:t xml:space="preserve">Light, </w:t>
      </w:r>
      <w:proofErr w:type="spellStart"/>
      <w:r w:rsidRPr="00E779A0">
        <w:rPr>
          <w:rFonts w:cs="Arial"/>
        </w:rPr>
        <w:t>2015a</w:t>
      </w:r>
      <w:proofErr w:type="spellEnd"/>
      <w:r w:rsidRPr="00E779A0">
        <w:rPr>
          <w:rFonts w:cs="Arial"/>
        </w:rPr>
        <w:t>, p. 39</w:t>
      </w:r>
      <w:r>
        <w:rPr>
          <w:rFonts w:cs="Arial"/>
        </w:rPr>
        <w:t>)</w:t>
      </w:r>
    </w:p>
  </w:endnote>
  <w:endnote w:id="30">
    <w:p w14:paraId="07B1AB4F" w14:textId="77777777" w:rsidR="006B0BCF" w:rsidRDefault="006B0BCF" w:rsidP="00BA1D15">
      <w:r>
        <w:rPr>
          <w:rStyle w:val="EndnoteReference"/>
        </w:rPr>
        <w:endnoteRef/>
      </w:r>
      <w:r>
        <w:t xml:space="preserve"> (</w:t>
      </w:r>
      <w:proofErr w:type="spellStart"/>
      <w:r>
        <w:t>Goetsch</w:t>
      </w:r>
      <w:proofErr w:type="spellEnd"/>
      <w:r>
        <w:t>, 2015)</w:t>
      </w:r>
    </w:p>
  </w:endnote>
  <w:endnote w:id="31">
    <w:p w14:paraId="46059A44" w14:textId="77777777" w:rsidR="006B0BCF" w:rsidRDefault="006B0BCF" w:rsidP="00BA1D15">
      <w:r>
        <w:rPr>
          <w:rStyle w:val="EndnoteReference"/>
        </w:rPr>
        <w:endnoteRef/>
      </w:r>
      <w:r>
        <w:t xml:space="preserve"> (TimeLine, 2015)</w:t>
      </w:r>
    </w:p>
  </w:endnote>
  <w:endnote w:id="32">
    <w:p w14:paraId="5FFBEEC1" w14:textId="77777777" w:rsidR="006B0BCF" w:rsidRDefault="006B0BCF" w:rsidP="00BA1D15">
      <w:r>
        <w:rPr>
          <w:rStyle w:val="EndnoteReference"/>
        </w:rPr>
        <w:endnoteRef/>
      </w:r>
      <w:r>
        <w:t xml:space="preserve"> (Bennis, 1989, p. 194)</w:t>
      </w:r>
    </w:p>
  </w:endnote>
  <w:endnote w:id="33">
    <w:p w14:paraId="5F0349F6" w14:textId="77777777" w:rsidR="006B0BCF" w:rsidRDefault="006B0BCF" w:rsidP="00BA1D15">
      <w:r>
        <w:rPr>
          <w:rStyle w:val="EndnoteReference"/>
        </w:rPr>
        <w:endnoteRef/>
      </w:r>
      <w:r>
        <w:t xml:space="preserve"> (Light, </w:t>
      </w:r>
      <w:proofErr w:type="spellStart"/>
      <w:r>
        <w:t>2015e</w:t>
      </w:r>
      <w:proofErr w:type="spellEnd"/>
      <w:r>
        <w:t>)</w:t>
      </w:r>
    </w:p>
  </w:endnote>
  <w:endnote w:id="34">
    <w:p w14:paraId="1C395922" w14:textId="77777777" w:rsidR="006B0BCF" w:rsidRDefault="006B0BCF" w:rsidP="00BA1D15">
      <w:r>
        <w:rPr>
          <w:rStyle w:val="EndnoteReference"/>
        </w:rPr>
        <w:endnoteRef/>
      </w:r>
      <w:r>
        <w:t xml:space="preserve"> (Light, </w:t>
      </w:r>
      <w:proofErr w:type="spellStart"/>
      <w:r>
        <w:t>2015e</w:t>
      </w:r>
      <w:proofErr w:type="spellEnd"/>
      <w:r>
        <w:t>)</w:t>
      </w:r>
    </w:p>
  </w:endnote>
  <w:endnote w:id="35">
    <w:p w14:paraId="5F1D1D01" w14:textId="77777777" w:rsidR="006B0BCF" w:rsidRDefault="006B0BCF" w:rsidP="00BA1D15">
      <w:r>
        <w:rPr>
          <w:rStyle w:val="EndnoteReference"/>
        </w:rPr>
        <w:endnoteRef/>
      </w:r>
      <w:r>
        <w:t xml:space="preserve"> (Light, </w:t>
      </w:r>
      <w:proofErr w:type="spellStart"/>
      <w:r>
        <w:t>2015a</w:t>
      </w:r>
      <w:proofErr w:type="spellEnd"/>
      <w:r>
        <w:t xml:space="preserve">, </w:t>
      </w:r>
      <w:proofErr w:type="spellStart"/>
      <w:r>
        <w:t>2015e</w:t>
      </w:r>
      <w:proofErr w:type="spellEnd"/>
      <w:r>
        <w:t>)</w:t>
      </w:r>
    </w:p>
  </w:endnote>
  <w:endnote w:id="36">
    <w:p w14:paraId="7AEE9D48" w14:textId="77777777" w:rsidR="006B0BCF" w:rsidRDefault="006B0BCF" w:rsidP="00BA1D15">
      <w:r>
        <w:rPr>
          <w:rStyle w:val="EndnoteReference"/>
        </w:rPr>
        <w:endnoteRef/>
      </w:r>
      <w:r>
        <w:t xml:space="preserve"> (Light, </w:t>
      </w:r>
      <w:proofErr w:type="spellStart"/>
      <w:r>
        <w:t>2015a</w:t>
      </w:r>
      <w:proofErr w:type="spellEnd"/>
      <w:r>
        <w:t>, p. 55)</w:t>
      </w:r>
    </w:p>
  </w:endnote>
  <w:endnote w:id="37">
    <w:p w14:paraId="2F14BEE8" w14:textId="77777777" w:rsidR="006B0BCF" w:rsidRDefault="006B0BCF" w:rsidP="00BA1D15">
      <w:r>
        <w:rPr>
          <w:rStyle w:val="EndnoteReference"/>
        </w:rPr>
        <w:endnoteRef/>
      </w:r>
      <w:r>
        <w:t xml:space="preserve"> (Yelp, 2015)</w:t>
      </w:r>
    </w:p>
  </w:endnote>
  <w:endnote w:id="38">
    <w:p w14:paraId="49EC858D" w14:textId="77777777" w:rsidR="006B0BCF" w:rsidRDefault="006B0BCF" w:rsidP="00BA1D15">
      <w:r>
        <w:rPr>
          <w:rStyle w:val="EndnoteReference"/>
        </w:rPr>
        <w:endnoteRef/>
      </w:r>
      <w:r>
        <w:t xml:space="preserve"> (TripAdvisor, 2015)</w:t>
      </w:r>
    </w:p>
  </w:endnote>
  <w:endnote w:id="39">
    <w:p w14:paraId="11CC3FB4" w14:textId="77777777" w:rsidR="006B0BCF" w:rsidRDefault="006B0BCF" w:rsidP="00BA1D15">
      <w:r>
        <w:rPr>
          <w:rStyle w:val="EndnoteReference"/>
        </w:rPr>
        <w:endnoteRef/>
      </w:r>
      <w:r>
        <w:t xml:space="preserve"> (TripAdvisor, 2015)</w:t>
      </w:r>
    </w:p>
  </w:endnote>
  <w:endnote w:id="40">
    <w:p w14:paraId="63B488D2" w14:textId="77777777" w:rsidR="006B0BCF" w:rsidRDefault="006B0BCF" w:rsidP="00BA1D15">
      <w:r>
        <w:rPr>
          <w:rStyle w:val="EndnoteReference"/>
        </w:rPr>
        <w:endnoteRef/>
      </w:r>
      <w:r>
        <w:t xml:space="preserve"> (Facebook, 2015)</w:t>
      </w:r>
    </w:p>
  </w:endnote>
  <w:endnote w:id="41">
    <w:p w14:paraId="1FF1D57B" w14:textId="77777777" w:rsidR="006B0BCF" w:rsidRDefault="006B0BCF" w:rsidP="00BA1D15">
      <w:r>
        <w:rPr>
          <w:rStyle w:val="EndnoteReference"/>
        </w:rPr>
        <w:endnoteRef/>
      </w:r>
      <w:r>
        <w:t xml:space="preserve"> (Light, </w:t>
      </w:r>
      <w:proofErr w:type="spellStart"/>
      <w:r>
        <w:t>2015a</w:t>
      </w:r>
      <w:proofErr w:type="spellEnd"/>
      <w:r>
        <w:t xml:space="preserve">, </w:t>
      </w:r>
      <w:proofErr w:type="spellStart"/>
      <w:r>
        <w:t>pp.57</w:t>
      </w:r>
      <w:proofErr w:type="spellEnd"/>
      <w:r>
        <w:t>-59)</w:t>
      </w:r>
    </w:p>
  </w:endnote>
  <w:endnote w:id="42">
    <w:p w14:paraId="1B978675" w14:textId="77777777" w:rsidR="006B0BCF" w:rsidRDefault="006B0BCF" w:rsidP="00BA1D15">
      <w:r>
        <w:rPr>
          <w:rStyle w:val="EndnoteReference"/>
        </w:rPr>
        <w:endnoteRef/>
      </w:r>
      <w:r>
        <w:t xml:space="preserve"> (National Center for Charitable Statistics, 2015 and Charity Navigator)</w:t>
      </w:r>
    </w:p>
  </w:endnote>
  <w:endnote w:id="43">
    <w:p w14:paraId="1F0E07E1" w14:textId="77777777" w:rsidR="006B0BCF" w:rsidRDefault="006B0BCF" w:rsidP="00BA1D15">
      <w:r>
        <w:rPr>
          <w:rStyle w:val="EndnoteReference"/>
        </w:rPr>
        <w:endnoteRef/>
      </w:r>
      <w:r>
        <w:t xml:space="preserve"> (Goodman Theatre, 2015 and Alley Theatre, 2015)</w:t>
      </w:r>
    </w:p>
  </w:endnote>
  <w:endnote w:id="44">
    <w:p w14:paraId="78510040" w14:textId="3BC7D36F" w:rsidR="006B0BCF" w:rsidRDefault="006B0BCF" w:rsidP="00BA1D15">
      <w:r>
        <w:rPr>
          <w:rStyle w:val="EndnoteReference"/>
        </w:rPr>
        <w:endnoteRef/>
      </w:r>
      <w:r>
        <w:t xml:space="preserve"> </w:t>
      </w:r>
      <w:r>
        <w:fldChar w:fldCharType="begin"/>
      </w:r>
      <w: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fldChar w:fldCharType="separate"/>
      </w:r>
      <w:r>
        <w:rPr>
          <w:noProof/>
        </w:rPr>
        <w:t>(Ansoff, 1957)</w:t>
      </w:r>
      <w:r>
        <w:fldChar w:fldCharType="end"/>
      </w:r>
    </w:p>
  </w:endnote>
  <w:endnote w:id="45">
    <w:p w14:paraId="56839C52" w14:textId="77777777" w:rsidR="006B0BCF" w:rsidRDefault="006B0BCF" w:rsidP="00BA1D15">
      <w:r>
        <w:rPr>
          <w:rStyle w:val="EndnoteReference"/>
        </w:rPr>
        <w:endnoteRef/>
      </w:r>
      <w:r>
        <w:t xml:space="preserve"> (Schumpeter, 1983)</w:t>
      </w:r>
    </w:p>
  </w:endnote>
  <w:endnote w:id="46">
    <w:p w14:paraId="1210E669" w14:textId="77777777" w:rsidR="006B0BCF" w:rsidRDefault="006B0BCF" w:rsidP="00BA1D15">
      <w:r>
        <w:rPr>
          <w:rStyle w:val="EndnoteReference"/>
        </w:rPr>
        <w:endnoteRef/>
      </w:r>
      <w:r>
        <w:t xml:space="preserve"> (Light, </w:t>
      </w:r>
      <w:proofErr w:type="spellStart"/>
      <w:r>
        <w:t>2015e</w:t>
      </w:r>
      <w:proofErr w:type="spellEnd"/>
      <w:r>
        <w:t>)</w:t>
      </w:r>
    </w:p>
  </w:endnote>
  <w:endnote w:id="47">
    <w:p w14:paraId="2D63FDD9" w14:textId="77777777" w:rsidR="006B0BCF" w:rsidRDefault="006B0BCF" w:rsidP="00BA1D15">
      <w:r>
        <w:rPr>
          <w:rStyle w:val="EndnoteReference"/>
        </w:rPr>
        <w:endnoteRef/>
      </w:r>
      <w:r>
        <w:t xml:space="preserve"> (Porter, 1996)</w:t>
      </w:r>
    </w:p>
  </w:endnote>
  <w:endnote w:id="48">
    <w:p w14:paraId="700E2E0B" w14:textId="77777777" w:rsidR="006B0BCF" w:rsidRDefault="006B0BCF" w:rsidP="00BA1D15">
      <w:r>
        <w:rPr>
          <w:rStyle w:val="EndnoteReference"/>
        </w:rPr>
        <w:endnoteRef/>
      </w:r>
      <w:r>
        <w:t xml:space="preserve"> (MacMillan, 1983, p. 81)</w:t>
      </w:r>
    </w:p>
  </w:endnote>
  <w:endnote w:id="49">
    <w:p w14:paraId="6B094F62" w14:textId="1ABF44D8" w:rsidR="006B0BCF" w:rsidRDefault="006B0BCF" w:rsidP="00BA1D15">
      <w:r>
        <w:rPr>
          <w:rStyle w:val="EndnoteReference"/>
        </w:rPr>
        <w:endnoteRef/>
      </w:r>
      <w:r>
        <w:t xml:space="preserve"> </w:t>
      </w:r>
      <w:r>
        <w:fldChar w:fldCharType="begin"/>
      </w:r>
      <w:r>
        <w:instrText xml:space="preserve"> ADDIN EN.CITE &lt;EndNote&gt;&lt;Cite&gt;&lt;Author&gt;MacMillan&lt;/Author&gt;&lt;Year&gt;1983&lt;/Year&gt;&lt;RecNum&gt;1276&lt;/RecNum&gt;&lt;DisplayText&gt;(MacMillan, 1983)&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fldChar w:fldCharType="separate"/>
      </w:r>
      <w:r>
        <w:rPr>
          <w:noProof/>
        </w:rPr>
        <w:t>(MacMillan, 1983)</w:t>
      </w:r>
      <w:r>
        <w:fldChar w:fldCharType="end"/>
      </w:r>
    </w:p>
  </w:endnote>
  <w:endnote w:id="50">
    <w:p w14:paraId="5F375850" w14:textId="77777777" w:rsidR="006B0BCF" w:rsidRDefault="006B0BCF" w:rsidP="00BA1D15">
      <w:r>
        <w:rPr>
          <w:rStyle w:val="EndnoteReference"/>
        </w:rPr>
        <w:endnoteRef/>
      </w:r>
      <w:r>
        <w:t xml:space="preserve"> (Nanus, 1992)</w:t>
      </w:r>
    </w:p>
  </w:endnote>
  <w:endnote w:id="51">
    <w:p w14:paraId="6943DCB0" w14:textId="77777777" w:rsidR="006B0BCF" w:rsidRDefault="006B0BCF" w:rsidP="00BA1D15">
      <w:r>
        <w:rPr>
          <w:rStyle w:val="EndnoteReference"/>
        </w:rPr>
        <w:endnoteRef/>
      </w:r>
      <w:r>
        <w:t xml:space="preserve"> (Light, </w:t>
      </w:r>
      <w:proofErr w:type="spellStart"/>
      <w:r>
        <w:t>2015a</w:t>
      </w:r>
      <w:proofErr w:type="spellEnd"/>
      <w:r>
        <w:t>, p. 67)</w:t>
      </w:r>
    </w:p>
  </w:endnote>
  <w:endnote w:id="52">
    <w:p w14:paraId="6B762DCB" w14:textId="77777777" w:rsidR="006B0BCF" w:rsidRDefault="006B0BCF" w:rsidP="00BA1D15">
      <w:r>
        <w:rPr>
          <w:rStyle w:val="EndnoteReference"/>
        </w:rPr>
        <w:endnoteRef/>
      </w:r>
      <w:r>
        <w:t xml:space="preserve"> (Nanus, 1992, pp. 8-9)</w:t>
      </w:r>
    </w:p>
  </w:endnote>
  <w:endnote w:id="53">
    <w:p w14:paraId="2FC7A721" w14:textId="77777777" w:rsidR="006B0BCF" w:rsidRDefault="006B0BCF" w:rsidP="00BA1D15">
      <w:r>
        <w:rPr>
          <w:rStyle w:val="EndnoteReference"/>
        </w:rPr>
        <w:endnoteRef/>
      </w:r>
      <w:r>
        <w:t xml:space="preserve"> (Light, </w:t>
      </w:r>
      <w:proofErr w:type="spellStart"/>
      <w:r>
        <w:t>2015f</w:t>
      </w:r>
      <w:proofErr w:type="spellEnd"/>
      <w:r>
        <w:t>)</w:t>
      </w:r>
    </w:p>
  </w:endnote>
  <w:endnote w:id="54">
    <w:p w14:paraId="19636380" w14:textId="77777777" w:rsidR="006B0BCF" w:rsidRDefault="006B0BCF" w:rsidP="00BA1D15">
      <w:r>
        <w:rPr>
          <w:rStyle w:val="EndnoteReference"/>
        </w:rPr>
        <w:endnoteRef/>
      </w:r>
      <w:r>
        <w:t xml:space="preserve"> (Ulrich, Kerr, &amp; </w:t>
      </w:r>
      <w:proofErr w:type="spellStart"/>
      <w:r>
        <w:t>Ashkenas</w:t>
      </w:r>
      <w:proofErr w:type="spellEnd"/>
      <w:r>
        <w:t>, 2002)</w:t>
      </w:r>
    </w:p>
  </w:endnote>
  <w:endnote w:id="55">
    <w:p w14:paraId="14ECD60E" w14:textId="77777777" w:rsidR="006B0BCF" w:rsidRDefault="006B0BCF" w:rsidP="00BA1D15">
      <w:r>
        <w:rPr>
          <w:rStyle w:val="EndnoteReference"/>
        </w:rPr>
        <w:endnoteRef/>
      </w:r>
      <w:r>
        <w:t xml:space="preserve"> (Nanus, 1992)</w:t>
      </w:r>
    </w:p>
  </w:endnote>
  <w:endnote w:id="56">
    <w:p w14:paraId="5CDCA589" w14:textId="77777777" w:rsidR="006B0BCF" w:rsidRDefault="006B0BCF" w:rsidP="00A72D05">
      <w:r>
        <w:rPr>
          <w:rStyle w:val="EndnoteReference"/>
        </w:rPr>
        <w:endnoteRef/>
      </w:r>
      <w:r>
        <w:t xml:space="preserve"> (Brinckerhoff, 2000, p. 60; Light, </w:t>
      </w:r>
      <w:proofErr w:type="spellStart"/>
      <w:r>
        <w:t>2015a</w:t>
      </w:r>
      <w:proofErr w:type="spellEnd"/>
      <w:r>
        <w:t xml:space="preserve">, </w:t>
      </w:r>
      <w:proofErr w:type="spellStart"/>
      <w:r>
        <w:t>p.82</w:t>
      </w:r>
      <w:proofErr w:type="spellEnd"/>
      <w:r>
        <w:t>)</w:t>
      </w:r>
    </w:p>
  </w:endnote>
  <w:endnote w:id="57">
    <w:p w14:paraId="17C7596E" w14:textId="77777777" w:rsidR="006B0BCF" w:rsidRDefault="006B0BCF" w:rsidP="00A72D05">
      <w:r>
        <w:rPr>
          <w:rStyle w:val="EndnoteReference"/>
        </w:rPr>
        <w:endnoteRef/>
      </w:r>
      <w:r>
        <w:t xml:space="preserve"> (Light, </w:t>
      </w:r>
      <w:proofErr w:type="spellStart"/>
      <w:r>
        <w:t>2015a</w:t>
      </w:r>
      <w:proofErr w:type="spellEnd"/>
      <w:r>
        <w:t>, p. 82)</w:t>
      </w:r>
    </w:p>
  </w:endnote>
  <w:endnote w:id="58">
    <w:p w14:paraId="55BE9093" w14:textId="77777777" w:rsidR="006B0BCF" w:rsidRDefault="006B0BCF" w:rsidP="00A72D05">
      <w:r>
        <w:rPr>
          <w:rStyle w:val="EndnoteReference"/>
        </w:rPr>
        <w:endnoteRef/>
      </w:r>
      <w:r>
        <w:t xml:space="preserve"> (Light, </w:t>
      </w:r>
      <w:proofErr w:type="spellStart"/>
      <w:r>
        <w:t>2015a</w:t>
      </w:r>
      <w:proofErr w:type="spellEnd"/>
      <w:r>
        <w:t>, p. 83)</w:t>
      </w:r>
    </w:p>
  </w:endnote>
  <w:endnote w:id="59">
    <w:p w14:paraId="0ABD396A" w14:textId="77777777" w:rsidR="006B0BCF" w:rsidRDefault="006B0BCF" w:rsidP="00A72D05">
      <w:r>
        <w:rPr>
          <w:rStyle w:val="EndnoteReference"/>
        </w:rPr>
        <w:endnoteRef/>
      </w:r>
      <w:r>
        <w:t xml:space="preserve"> (Porter, 1996, p. 74)</w:t>
      </w:r>
    </w:p>
  </w:endnote>
  <w:endnote w:id="60">
    <w:p w14:paraId="18503B1A" w14:textId="77777777" w:rsidR="006B0BCF" w:rsidRDefault="006B0BCF" w:rsidP="00A72D05">
      <w:r>
        <w:rPr>
          <w:rStyle w:val="EndnoteReference"/>
        </w:rPr>
        <w:endnoteRef/>
      </w:r>
      <w:r>
        <w:t xml:space="preserve"> (Light, </w:t>
      </w:r>
      <w:proofErr w:type="spellStart"/>
      <w:r>
        <w:t>2015a</w:t>
      </w:r>
      <w:proofErr w:type="spellEnd"/>
      <w:r>
        <w:t>, p. 88)</w:t>
      </w:r>
    </w:p>
  </w:endnote>
  <w:endnote w:id="61">
    <w:p w14:paraId="58F812A2" w14:textId="77777777" w:rsidR="006B0BCF" w:rsidRDefault="006B0BCF" w:rsidP="00A72D05">
      <w:r>
        <w:rPr>
          <w:rStyle w:val="EndnoteReference"/>
        </w:rPr>
        <w:endnoteRef/>
      </w:r>
      <w:r>
        <w:t xml:space="preserve"> (Belmont Theater District, 2015)</w:t>
      </w:r>
    </w:p>
  </w:endnote>
  <w:endnote w:id="62">
    <w:p w14:paraId="3FEFC7EA" w14:textId="77777777" w:rsidR="006B0BCF" w:rsidRDefault="006B0BCF" w:rsidP="00A72D05">
      <w:r>
        <w:rPr>
          <w:rStyle w:val="EndnoteReference"/>
        </w:rPr>
        <w:endnoteRef/>
      </w:r>
      <w:r>
        <w:t xml:space="preserve"> (Department of Cultural Affairs and Special Events, 2015)</w:t>
      </w:r>
    </w:p>
  </w:endnote>
  <w:endnote w:id="63">
    <w:p w14:paraId="6CD52788" w14:textId="77777777" w:rsidR="006B0BCF" w:rsidRDefault="006B0BCF" w:rsidP="00A72D05">
      <w:r>
        <w:rPr>
          <w:rStyle w:val="EndnoteReference"/>
        </w:rPr>
        <w:endnoteRef/>
      </w:r>
      <w:r>
        <w:t xml:space="preserve"> (Hitt et al., 2013, p. 51)</w:t>
      </w:r>
    </w:p>
  </w:endnote>
  <w:endnote w:id="64">
    <w:p w14:paraId="485A9034" w14:textId="77777777" w:rsidR="006B0BCF" w:rsidRDefault="006B0BCF" w:rsidP="00A72D05">
      <w:r>
        <w:rPr>
          <w:rStyle w:val="EndnoteReference"/>
        </w:rPr>
        <w:endnoteRef/>
      </w:r>
      <w:r>
        <w:t xml:space="preserve"> (Oster, 1995, </w:t>
      </w:r>
      <w:proofErr w:type="spellStart"/>
      <w:r>
        <w:t>p.29</w:t>
      </w:r>
      <w:proofErr w:type="spellEnd"/>
      <w:r>
        <w:t>)</w:t>
      </w:r>
    </w:p>
  </w:endnote>
  <w:endnote w:id="65">
    <w:p w14:paraId="555B0836" w14:textId="77777777" w:rsidR="006B0BCF" w:rsidRDefault="006B0BCF" w:rsidP="00A72D05">
      <w:r>
        <w:rPr>
          <w:rStyle w:val="EndnoteReference"/>
        </w:rPr>
        <w:endnoteRef/>
      </w:r>
      <w:r>
        <w:t xml:space="preserve"> (Chicago Parent, 2015)</w:t>
      </w:r>
    </w:p>
  </w:endnote>
  <w:endnote w:id="66">
    <w:p w14:paraId="2056D9FC" w14:textId="77777777" w:rsidR="006B0BCF" w:rsidRDefault="006B0BCF" w:rsidP="00A72D05">
      <w:r>
        <w:rPr>
          <w:rStyle w:val="EndnoteReference"/>
        </w:rPr>
        <w:endnoteRef/>
      </w:r>
      <w:r>
        <w:t xml:space="preserve"> (Class Trips, 2015)</w:t>
      </w:r>
    </w:p>
  </w:endnote>
  <w:endnote w:id="67">
    <w:p w14:paraId="3EF54E45" w14:textId="77777777" w:rsidR="006B0BCF" w:rsidRDefault="006B0BCF" w:rsidP="00A72D05">
      <w:r>
        <w:rPr>
          <w:rStyle w:val="EndnoteReference"/>
        </w:rPr>
        <w:endnoteRef/>
      </w:r>
      <w:r>
        <w:t xml:space="preserve"> (Department of Cultural Affairs and Special Events; Chicago Park District, 2015)</w:t>
      </w:r>
    </w:p>
  </w:endnote>
  <w:endnote w:id="68">
    <w:p w14:paraId="63C88FF8" w14:textId="77777777" w:rsidR="006B0BCF" w:rsidRDefault="006B0BCF" w:rsidP="00A72D05">
      <w:r>
        <w:rPr>
          <w:rStyle w:val="EndnoteReference"/>
        </w:rPr>
        <w:endnoteRef/>
      </w:r>
      <w:r>
        <w:t xml:space="preserve"> (Square Roots Festival, 2015)</w:t>
      </w:r>
    </w:p>
  </w:endnote>
  <w:endnote w:id="69">
    <w:p w14:paraId="2048144F" w14:textId="77777777" w:rsidR="006B0BCF" w:rsidRDefault="006B0BCF" w:rsidP="00A72D05">
      <w:r>
        <w:rPr>
          <w:rStyle w:val="EndnoteReference"/>
        </w:rPr>
        <w:endnoteRef/>
      </w:r>
      <w:r>
        <w:t xml:space="preserve"> (Chicago Shakespeare Theater, 2015)</w:t>
      </w:r>
    </w:p>
  </w:endnote>
  <w:endnote w:id="70">
    <w:p w14:paraId="083FCDCE" w14:textId="77777777" w:rsidR="006B0BCF" w:rsidRDefault="006B0BCF" w:rsidP="00A72D05">
      <w:r>
        <w:rPr>
          <w:rStyle w:val="EndnoteReference"/>
        </w:rPr>
        <w:endnoteRef/>
      </w:r>
      <w:r>
        <w:t xml:space="preserve"> (Light, </w:t>
      </w:r>
      <w:proofErr w:type="spellStart"/>
      <w:r>
        <w:t>2015a</w:t>
      </w:r>
      <w:proofErr w:type="spellEnd"/>
      <w:r>
        <w:t>, p. 89; Hitt et al., 2011, p. 130)</w:t>
      </w:r>
    </w:p>
  </w:endnote>
  <w:endnote w:id="71">
    <w:p w14:paraId="12C706AB" w14:textId="77777777" w:rsidR="006B0BCF" w:rsidRDefault="006B0BCF" w:rsidP="00A72D05">
      <w:r>
        <w:rPr>
          <w:rStyle w:val="EndnoteReference"/>
        </w:rPr>
        <w:endnoteRef/>
      </w:r>
      <w:r>
        <w:t xml:space="preserve"> (Old Town School of Music, 2015)</w:t>
      </w:r>
    </w:p>
  </w:endnote>
  <w:endnote w:id="72">
    <w:p w14:paraId="785795C0" w14:textId="77777777" w:rsidR="006B0BCF" w:rsidRDefault="006B0BCF" w:rsidP="00A72D05">
      <w:r>
        <w:rPr>
          <w:rStyle w:val="EndnoteReference"/>
        </w:rPr>
        <w:endnoteRef/>
      </w:r>
      <w:r>
        <w:t xml:space="preserve"> (Chicago Shakespeare Theater, 2015)</w:t>
      </w:r>
    </w:p>
  </w:endnote>
  <w:endnote w:id="73">
    <w:p w14:paraId="5318D977" w14:textId="77777777" w:rsidR="006B0BCF" w:rsidRDefault="006B0BCF" w:rsidP="00A72D05">
      <w:r>
        <w:rPr>
          <w:rStyle w:val="EndnoteReference"/>
        </w:rPr>
        <w:endnoteRef/>
      </w:r>
      <w:r>
        <w:t xml:space="preserve"> (Light, </w:t>
      </w:r>
      <w:proofErr w:type="spellStart"/>
      <w:r>
        <w:t>2015a</w:t>
      </w:r>
      <w:proofErr w:type="spellEnd"/>
      <w:r>
        <w:t xml:space="preserve">, p. 90; Miller, 2001; Light, </w:t>
      </w:r>
      <w:proofErr w:type="spellStart"/>
      <w:r>
        <w:t>2015i</w:t>
      </w:r>
      <w:proofErr w:type="spellEnd"/>
      <w:r>
        <w:t>)</w:t>
      </w:r>
    </w:p>
  </w:endnote>
  <w:endnote w:id="74">
    <w:p w14:paraId="7B5B87AA" w14:textId="77777777" w:rsidR="006B0BCF" w:rsidRDefault="006B0BCF" w:rsidP="00A72D05">
      <w:r>
        <w:rPr>
          <w:rStyle w:val="EndnoteReference"/>
        </w:rPr>
        <w:endnoteRef/>
      </w:r>
      <w:r>
        <w:t xml:space="preserve"> (MacMillan, 1983)</w:t>
      </w:r>
    </w:p>
  </w:endnote>
  <w:endnote w:id="75">
    <w:p w14:paraId="01707202" w14:textId="77777777" w:rsidR="006B0BCF" w:rsidRDefault="006B0BCF" w:rsidP="00A72D05">
      <w:r>
        <w:rPr>
          <w:rStyle w:val="EndnoteReference"/>
        </w:rPr>
        <w:endnoteRef/>
      </w:r>
      <w:r>
        <w:t xml:space="preserve"> (Miller, 2001, p. 6, Light, </w:t>
      </w:r>
      <w:proofErr w:type="spellStart"/>
      <w:r>
        <w:t>2015i</w:t>
      </w:r>
      <w:proofErr w:type="spellEnd"/>
      <w:r>
        <w:t>)</w:t>
      </w:r>
    </w:p>
  </w:endnote>
  <w:endnote w:id="76">
    <w:p w14:paraId="51D263E8" w14:textId="77777777" w:rsidR="006B0BCF" w:rsidRDefault="006B0BCF" w:rsidP="00A72D05">
      <w:r>
        <w:rPr>
          <w:rStyle w:val="EndnoteReference"/>
        </w:rPr>
        <w:endnoteRef/>
      </w:r>
      <w:r>
        <w:t xml:space="preserve"> (“Capacity Building,” 2001; “SVP Tool,” 2002) </w:t>
      </w:r>
    </w:p>
  </w:endnote>
  <w:endnote w:id="77">
    <w:p w14:paraId="0F4FA96E" w14:textId="77777777" w:rsidR="006B0BCF" w:rsidRDefault="006B0BCF" w:rsidP="00A72D05">
      <w:r>
        <w:rPr>
          <w:rStyle w:val="EndnoteReference"/>
        </w:rPr>
        <w:endnoteRef/>
      </w:r>
      <w:r>
        <w:t xml:space="preserve"> (Hitt et al., 2013)</w:t>
      </w:r>
    </w:p>
  </w:endnote>
  <w:endnote w:id="78">
    <w:p w14:paraId="7E23A059" w14:textId="77777777" w:rsidR="006B0BCF" w:rsidRDefault="006B0BCF" w:rsidP="00A72D05">
      <w:r>
        <w:rPr>
          <w:rStyle w:val="EndnoteReference"/>
        </w:rPr>
        <w:endnoteRef/>
      </w:r>
      <w:r>
        <w:t xml:space="preserve"> (Light, 2015, p. 92)</w:t>
      </w:r>
    </w:p>
  </w:endnote>
  <w:endnote w:id="79">
    <w:p w14:paraId="37CB69CC" w14:textId="77777777" w:rsidR="006B0BCF" w:rsidRDefault="006B0BCF" w:rsidP="00A72D05">
      <w:r>
        <w:rPr>
          <w:rStyle w:val="EndnoteReference"/>
        </w:rPr>
        <w:endnoteRef/>
      </w:r>
      <w:r>
        <w:t xml:space="preserve"> (Goodreads, 2014)</w:t>
      </w:r>
    </w:p>
  </w:endnote>
  <w:endnote w:id="80">
    <w:p w14:paraId="11A68D81" w14:textId="77777777" w:rsidR="006B0BCF" w:rsidRDefault="006B0BCF" w:rsidP="00A72D05">
      <w:r>
        <w:rPr>
          <w:rStyle w:val="EndnoteReference"/>
        </w:rPr>
        <w:endnoteRef/>
      </w:r>
      <w:r>
        <w:t xml:space="preserve"> (Trussel, 2002)</w:t>
      </w:r>
    </w:p>
  </w:endnote>
  <w:endnote w:id="81">
    <w:p w14:paraId="3D8F51E6" w14:textId="77777777" w:rsidR="006B0BCF" w:rsidRDefault="006B0BCF" w:rsidP="00A72D05">
      <w:r>
        <w:rPr>
          <w:rStyle w:val="EndnoteReference"/>
        </w:rPr>
        <w:endnoteRef/>
      </w:r>
      <w:r>
        <w:t xml:space="preserve"> (Pfeffer &amp; Sutton, 2006, pp. 160-185)</w:t>
      </w:r>
    </w:p>
  </w:endnote>
  <w:endnote w:id="82">
    <w:p w14:paraId="3E45BBB2" w14:textId="77777777" w:rsidR="006B0BCF" w:rsidRDefault="006B0BCF" w:rsidP="00A72D05">
      <w:r>
        <w:rPr>
          <w:rStyle w:val="EndnoteReference"/>
        </w:rPr>
        <w:endnoteRef/>
      </w:r>
      <w:r>
        <w:t xml:space="preserve"> (MacMillan, 1983)</w:t>
      </w:r>
    </w:p>
  </w:endnote>
  <w:endnote w:id="83">
    <w:p w14:paraId="143E7F06" w14:textId="77777777" w:rsidR="006B0BCF" w:rsidRDefault="006B0BCF" w:rsidP="00A72D05">
      <w:r>
        <w:rPr>
          <w:rStyle w:val="EndnoteReference"/>
        </w:rPr>
        <w:endnoteRef/>
      </w:r>
      <w:r>
        <w:t xml:space="preserve"> (Porter, 1996, p. 6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DD3F7" w14:textId="77777777" w:rsidR="006B0BCF" w:rsidRDefault="006B0BCF"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797B22" w14:textId="77777777" w:rsidR="006B0BCF" w:rsidRDefault="006B0BCF" w:rsidP="00D978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34F49" w14:textId="77777777" w:rsidR="006B0BCF" w:rsidRDefault="006B0BCF" w:rsidP="00D978E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D16FD" w14:textId="77777777" w:rsidR="006B0BCF" w:rsidRDefault="006B0BCF" w:rsidP="00743B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09308" w14:textId="77777777" w:rsidR="00AE486F" w:rsidRDefault="00AE486F">
      <w:r>
        <w:separator/>
      </w:r>
    </w:p>
  </w:footnote>
  <w:footnote w:type="continuationSeparator" w:id="0">
    <w:p w14:paraId="300CE628" w14:textId="77777777" w:rsidR="00AE486F" w:rsidRDefault="00AE486F">
      <w:r>
        <w:continuationSeparator/>
      </w:r>
    </w:p>
  </w:footnote>
  <w:footnote w:id="1">
    <w:p w14:paraId="76188AF4" w14:textId="43419CC1" w:rsidR="006B0BCF" w:rsidRDefault="006B0BCF" w:rsidP="00BA1D15">
      <w:pPr>
        <w:pStyle w:val="FootnoteText"/>
      </w:pPr>
      <w:r>
        <w:rPr>
          <w:rStyle w:val="FootnoteReference"/>
        </w:rPr>
        <w:footnoteRef/>
      </w:r>
      <w:r>
        <w:t xml:space="preserve"> This report is built upon a template derived from Results Now for Nonprofits: Purpose, Strategy, Operations, and Governance </w:t>
      </w:r>
      <w:r>
        <w:fldChar w:fldCharType="begin"/>
      </w:r>
      <w:r>
        <w:instrText xml:space="preserve"> ADDIN EN.CITE &lt;EndNote&gt;&lt;Cite&gt;&lt;Author&gt;Light&lt;/Author&gt;&lt;Year&gt;2011&lt;/Year&gt;&lt;RecNum&gt;1444&lt;/RecNum&gt;&lt;DisplayText&gt;(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fldChar w:fldCharType="separate"/>
      </w:r>
      <w:r>
        <w:rPr>
          <w:noProof/>
        </w:rPr>
        <w:t>(Light, 2011)</w:t>
      </w:r>
      <w:r>
        <w:fldChar w:fldCharType="end"/>
      </w:r>
      <w:r>
        <w:t xml:space="preserve">. </w:t>
      </w:r>
    </w:p>
  </w:footnote>
  <w:footnote w:id="2">
    <w:p w14:paraId="2697A4AF" w14:textId="4650C375" w:rsidR="006B0BCF" w:rsidRPr="00153A18" w:rsidRDefault="006B0BCF" w:rsidP="00BA1D15">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14:paraId="229592BC" w14:textId="556113DF" w:rsidR="006B0BCF" w:rsidRPr="00153A18" w:rsidRDefault="006B0BCF" w:rsidP="00BA1D15">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14:paraId="5F2B02DF" w14:textId="3D948869" w:rsidR="006B0BCF" w:rsidRPr="00153A18" w:rsidRDefault="006B0BCF" w:rsidP="00BA1D15">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101A1748" w14:textId="4676D860" w:rsidR="006B0BCF" w:rsidRDefault="006B0BCF" w:rsidP="00BA1D15">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3">
    <w:p w14:paraId="53FBD8B5" w14:textId="1BECD83E" w:rsidR="006B0BCF" w:rsidRPr="00153A18" w:rsidRDefault="006B0BCF" w:rsidP="00BA1D15">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14:paraId="7FB57064" w14:textId="29F43235" w:rsidR="006B0BCF" w:rsidRPr="00153A18" w:rsidRDefault="006B0BCF" w:rsidP="00BA1D15">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14:paraId="6EA5A7F5" w14:textId="3DE62B8B" w:rsidR="006B0BCF" w:rsidRPr="00153A18" w:rsidRDefault="006B0BCF" w:rsidP="00BA1D15">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14:paraId="6429571D" w14:textId="48EA32DC" w:rsidR="006B0BCF" w:rsidRDefault="006B0BCF" w:rsidP="00BA1D15">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E87C4" w14:textId="77777777" w:rsidR="006B0BCF" w:rsidRDefault="006B0BCF"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9B646A" w14:textId="77777777" w:rsidR="006B0BCF" w:rsidRDefault="006B0BCF" w:rsidP="00743B1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3A927" w14:textId="1F66525D" w:rsidR="006B0BCF" w:rsidRPr="005D7A82" w:rsidRDefault="006B0BCF"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61101B">
      <w:rPr>
        <w:rStyle w:val="PageNumber"/>
        <w:rFonts w:cs="Arial"/>
        <w:b w:val="0"/>
        <w:noProof/>
      </w:rPr>
      <w:t>38</w:t>
    </w:r>
    <w:r w:rsidRPr="005D7A82">
      <w:rPr>
        <w:rStyle w:val="PageNumber"/>
        <w:rFonts w:cs="Arial"/>
        <w:b w:val="0"/>
      </w:rPr>
      <w:fldChar w:fldCharType="end"/>
    </w:r>
  </w:p>
  <w:p w14:paraId="277CE94D" w14:textId="77777777" w:rsidR="006B0BCF" w:rsidRDefault="006B0BCF" w:rsidP="00BA1D1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92745" w14:textId="77777777" w:rsidR="006B0BCF" w:rsidRDefault="006B0BCF" w:rsidP="00D978E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5F126FA"/>
    <w:multiLevelType w:val="hybridMultilevel"/>
    <w:tmpl w:val="FCF49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028CE"/>
    <w:multiLevelType w:val="hybridMultilevel"/>
    <w:tmpl w:val="6236335E"/>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131716"/>
    <w:multiLevelType w:val="hybridMultilevel"/>
    <w:tmpl w:val="A8ECDF3A"/>
    <w:lvl w:ilvl="0" w:tplc="A2C631AA">
      <w:start w:val="1"/>
      <w:numFmt w:val="bullet"/>
      <w:lvlText w:val=""/>
      <w:lvlJc w:val="left"/>
      <w:pPr>
        <w:ind w:left="162" w:firstLine="288"/>
      </w:pPr>
      <w:rPr>
        <w:rFonts w:ascii="Symbol" w:hAnsi="Symbol" w:hint="default"/>
        <w:w w:val="80"/>
      </w:rPr>
    </w:lvl>
    <w:lvl w:ilvl="1" w:tplc="04090003" w:tentative="1">
      <w:start w:val="1"/>
      <w:numFmt w:val="bullet"/>
      <w:lvlText w:val="o"/>
      <w:lvlJc w:val="left"/>
      <w:pPr>
        <w:ind w:left="810" w:hanging="360"/>
      </w:pPr>
      <w:rPr>
        <w:rFonts w:ascii="Courier New" w:hAnsi="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4"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25D37A4"/>
    <w:multiLevelType w:val="hybridMultilevel"/>
    <w:tmpl w:val="7AB86FDA"/>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350D53"/>
    <w:multiLevelType w:val="hybridMultilevel"/>
    <w:tmpl w:val="B7BAD876"/>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8" w15:restartNumberingAfterBreak="0">
    <w:nsid w:val="1EAD0D86"/>
    <w:multiLevelType w:val="hybridMultilevel"/>
    <w:tmpl w:val="0568BC6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32905"/>
    <w:multiLevelType w:val="hybridMultilevel"/>
    <w:tmpl w:val="A7748140"/>
    <w:lvl w:ilvl="0" w:tplc="7724FCF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D64DDD"/>
    <w:multiLevelType w:val="hybridMultilevel"/>
    <w:tmpl w:val="C680CA9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90980"/>
    <w:multiLevelType w:val="hybridMultilevel"/>
    <w:tmpl w:val="B11AB778"/>
    <w:lvl w:ilvl="0" w:tplc="58E0DEA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8877AF5"/>
    <w:multiLevelType w:val="multilevel"/>
    <w:tmpl w:val="5860F154"/>
    <w:numStyleLink w:val="MyBullets"/>
  </w:abstractNum>
  <w:abstractNum w:abstractNumId="13"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5" w15:restartNumberingAfterBreak="0">
    <w:nsid w:val="36A05579"/>
    <w:multiLevelType w:val="hybridMultilevel"/>
    <w:tmpl w:val="7070EDAA"/>
    <w:lvl w:ilvl="0" w:tplc="66147AEE">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0902286"/>
    <w:multiLevelType w:val="hybridMultilevel"/>
    <w:tmpl w:val="3FA05704"/>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B816D2"/>
    <w:multiLevelType w:val="hybridMultilevel"/>
    <w:tmpl w:val="5F301038"/>
    <w:lvl w:ilvl="0" w:tplc="66147AEE">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325B84"/>
    <w:multiLevelType w:val="hybridMultilevel"/>
    <w:tmpl w:val="50AEB2D0"/>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060298"/>
    <w:multiLevelType w:val="hybridMultilevel"/>
    <w:tmpl w:val="5754C9B6"/>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897C78"/>
    <w:multiLevelType w:val="hybridMultilevel"/>
    <w:tmpl w:val="9DE86F76"/>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375A5E"/>
    <w:multiLevelType w:val="hybridMultilevel"/>
    <w:tmpl w:val="295648F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BA080E"/>
    <w:multiLevelType w:val="hybridMultilevel"/>
    <w:tmpl w:val="5F5A7B2C"/>
    <w:lvl w:ilvl="0" w:tplc="2FA2A40A">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770D036E"/>
    <w:multiLevelType w:val="hybridMultilevel"/>
    <w:tmpl w:val="98EADAF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7"/>
  </w:num>
  <w:num w:numId="2">
    <w:abstractNumId w:val="4"/>
  </w:num>
  <w:num w:numId="3">
    <w:abstractNumId w:val="13"/>
  </w:num>
  <w:num w:numId="4">
    <w:abstractNumId w:val="27"/>
  </w:num>
  <w:num w:numId="5">
    <w:abstractNumId w:val="0"/>
  </w:num>
  <w:num w:numId="6">
    <w:abstractNumId w:val="25"/>
  </w:num>
  <w:num w:numId="7">
    <w:abstractNumId w:val="26"/>
  </w:num>
  <w:num w:numId="8">
    <w:abstractNumId w:val="29"/>
  </w:num>
  <w:num w:numId="9">
    <w:abstractNumId w:val="16"/>
  </w:num>
  <w:num w:numId="10">
    <w:abstractNumId w:val="11"/>
  </w:num>
  <w:num w:numId="11">
    <w:abstractNumId w:val="14"/>
  </w:num>
  <w:num w:numId="12">
    <w:abstractNumId w:val="12"/>
  </w:num>
  <w:num w:numId="13">
    <w:abstractNumId w:val="3"/>
  </w:num>
  <w:num w:numId="14">
    <w:abstractNumId w:val="1"/>
  </w:num>
  <w:num w:numId="15">
    <w:abstractNumId w:val="10"/>
  </w:num>
  <w:num w:numId="16">
    <w:abstractNumId w:val="2"/>
  </w:num>
  <w:num w:numId="17">
    <w:abstractNumId w:val="19"/>
  </w:num>
  <w:num w:numId="18">
    <w:abstractNumId w:val="21"/>
  </w:num>
  <w:num w:numId="19">
    <w:abstractNumId w:val="23"/>
  </w:num>
  <w:num w:numId="20">
    <w:abstractNumId w:val="24"/>
  </w:num>
  <w:num w:numId="21">
    <w:abstractNumId w:val="5"/>
  </w:num>
  <w:num w:numId="22">
    <w:abstractNumId w:val="28"/>
  </w:num>
  <w:num w:numId="23">
    <w:abstractNumId w:val="22"/>
  </w:num>
  <w:num w:numId="24">
    <w:abstractNumId w:val="20"/>
  </w:num>
  <w:num w:numId="25">
    <w:abstractNumId w:val="6"/>
  </w:num>
  <w:num w:numId="26">
    <w:abstractNumId w:val="8"/>
  </w:num>
  <w:num w:numId="27">
    <w:abstractNumId w:val="17"/>
  </w:num>
  <w:num w:numId="28">
    <w:abstractNumId w:val="18"/>
  </w:num>
  <w:num w:numId="29">
    <w:abstractNumId w:val="15"/>
  </w:num>
  <w:num w:numId="30">
    <w:abstractNumId w:val="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activeWritingStyle w:appName="MSWord" w:lang="en-US" w:vendorID="64" w:dllVersion="131078" w:nlCheck="1" w:checkStyle="0"/>
  <w:proofState w:spelling="clean" w:grammar="clean"/>
  <w:stylePaneFormatFilter w:val="0821" w:allStyles="1" w:customStyles="0" w:latentStyles="0" w:stylesInUse="0"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1204&lt;/item&gt;&lt;item&gt;1205&lt;/item&gt;&lt;item&gt;1210&lt;/item&gt;&lt;item&gt;1276&lt;/item&gt;&lt;item&gt;1293&lt;/item&gt;&lt;item&gt;1444&lt;/item&gt;&lt;item&gt;1523&lt;/item&gt;&lt;/record-ids&gt;&lt;/item&gt;&lt;/Libraries&gt;"/>
  </w:docVars>
  <w:rsids>
    <w:rsidRoot w:val="00BA1D15"/>
    <w:rsid w:val="000035E6"/>
    <w:rsid w:val="00004879"/>
    <w:rsid w:val="00004D55"/>
    <w:rsid w:val="00005F59"/>
    <w:rsid w:val="0000649D"/>
    <w:rsid w:val="0000777E"/>
    <w:rsid w:val="00007936"/>
    <w:rsid w:val="00007979"/>
    <w:rsid w:val="0001004B"/>
    <w:rsid w:val="0001033B"/>
    <w:rsid w:val="000109F0"/>
    <w:rsid w:val="00011827"/>
    <w:rsid w:val="00012016"/>
    <w:rsid w:val="00012F5F"/>
    <w:rsid w:val="000134EF"/>
    <w:rsid w:val="00015ACF"/>
    <w:rsid w:val="0002018D"/>
    <w:rsid w:val="00020FC5"/>
    <w:rsid w:val="000226B5"/>
    <w:rsid w:val="000237CF"/>
    <w:rsid w:val="00023BF6"/>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75E6"/>
    <w:rsid w:val="00047E39"/>
    <w:rsid w:val="0005078E"/>
    <w:rsid w:val="000546E1"/>
    <w:rsid w:val="00055A8A"/>
    <w:rsid w:val="00056E73"/>
    <w:rsid w:val="000602FA"/>
    <w:rsid w:val="000608AF"/>
    <w:rsid w:val="00060F94"/>
    <w:rsid w:val="00061B7A"/>
    <w:rsid w:val="00064E17"/>
    <w:rsid w:val="00065C69"/>
    <w:rsid w:val="00066313"/>
    <w:rsid w:val="00066426"/>
    <w:rsid w:val="00067791"/>
    <w:rsid w:val="00072374"/>
    <w:rsid w:val="00072EBD"/>
    <w:rsid w:val="00073907"/>
    <w:rsid w:val="00074262"/>
    <w:rsid w:val="00074FC8"/>
    <w:rsid w:val="0007600D"/>
    <w:rsid w:val="0007676D"/>
    <w:rsid w:val="000767A5"/>
    <w:rsid w:val="00076F14"/>
    <w:rsid w:val="000771D0"/>
    <w:rsid w:val="00077D73"/>
    <w:rsid w:val="00080D92"/>
    <w:rsid w:val="0008320A"/>
    <w:rsid w:val="0008345E"/>
    <w:rsid w:val="00083D29"/>
    <w:rsid w:val="00085E16"/>
    <w:rsid w:val="00086338"/>
    <w:rsid w:val="00086BD7"/>
    <w:rsid w:val="000873FB"/>
    <w:rsid w:val="000878BE"/>
    <w:rsid w:val="00087E7E"/>
    <w:rsid w:val="00087EB5"/>
    <w:rsid w:val="00094265"/>
    <w:rsid w:val="00094761"/>
    <w:rsid w:val="00094994"/>
    <w:rsid w:val="000955C1"/>
    <w:rsid w:val="00097978"/>
    <w:rsid w:val="000A20B9"/>
    <w:rsid w:val="000A2713"/>
    <w:rsid w:val="000A298B"/>
    <w:rsid w:val="000A3863"/>
    <w:rsid w:val="000A5F77"/>
    <w:rsid w:val="000A619E"/>
    <w:rsid w:val="000A71FB"/>
    <w:rsid w:val="000B0639"/>
    <w:rsid w:val="000B073A"/>
    <w:rsid w:val="000B0BA3"/>
    <w:rsid w:val="000B16BB"/>
    <w:rsid w:val="000B3B65"/>
    <w:rsid w:val="000B749A"/>
    <w:rsid w:val="000C09BE"/>
    <w:rsid w:val="000C09E0"/>
    <w:rsid w:val="000C10B0"/>
    <w:rsid w:val="000C2204"/>
    <w:rsid w:val="000C2F86"/>
    <w:rsid w:val="000C3BA1"/>
    <w:rsid w:val="000C4B1E"/>
    <w:rsid w:val="000C4F45"/>
    <w:rsid w:val="000C5650"/>
    <w:rsid w:val="000D112A"/>
    <w:rsid w:val="000D1454"/>
    <w:rsid w:val="000D206E"/>
    <w:rsid w:val="000D2381"/>
    <w:rsid w:val="000D3705"/>
    <w:rsid w:val="000D4D6C"/>
    <w:rsid w:val="000D588C"/>
    <w:rsid w:val="000D60A3"/>
    <w:rsid w:val="000D60C5"/>
    <w:rsid w:val="000D64E6"/>
    <w:rsid w:val="000D6F33"/>
    <w:rsid w:val="000D750C"/>
    <w:rsid w:val="000E3A83"/>
    <w:rsid w:val="000E4D8D"/>
    <w:rsid w:val="000E5158"/>
    <w:rsid w:val="000E5225"/>
    <w:rsid w:val="000E6B97"/>
    <w:rsid w:val="000E71BA"/>
    <w:rsid w:val="000E7A9F"/>
    <w:rsid w:val="000F0A7B"/>
    <w:rsid w:val="000F0D98"/>
    <w:rsid w:val="000F1FD0"/>
    <w:rsid w:val="000F2051"/>
    <w:rsid w:val="000F251D"/>
    <w:rsid w:val="000F2E76"/>
    <w:rsid w:val="000F46D8"/>
    <w:rsid w:val="000F6752"/>
    <w:rsid w:val="00102826"/>
    <w:rsid w:val="0010333C"/>
    <w:rsid w:val="0010464C"/>
    <w:rsid w:val="00105D42"/>
    <w:rsid w:val="00106F41"/>
    <w:rsid w:val="00107009"/>
    <w:rsid w:val="00107E25"/>
    <w:rsid w:val="001108AC"/>
    <w:rsid w:val="00114142"/>
    <w:rsid w:val="001141C3"/>
    <w:rsid w:val="00114C3C"/>
    <w:rsid w:val="00115736"/>
    <w:rsid w:val="001164D6"/>
    <w:rsid w:val="00117A2B"/>
    <w:rsid w:val="00120EF2"/>
    <w:rsid w:val="00120F10"/>
    <w:rsid w:val="00122AB7"/>
    <w:rsid w:val="0012450F"/>
    <w:rsid w:val="00127599"/>
    <w:rsid w:val="001309EA"/>
    <w:rsid w:val="0013308C"/>
    <w:rsid w:val="0013388F"/>
    <w:rsid w:val="00134F6A"/>
    <w:rsid w:val="001375D3"/>
    <w:rsid w:val="00141C08"/>
    <w:rsid w:val="001422CB"/>
    <w:rsid w:val="00144560"/>
    <w:rsid w:val="00144C88"/>
    <w:rsid w:val="0014777C"/>
    <w:rsid w:val="001522E0"/>
    <w:rsid w:val="0015327B"/>
    <w:rsid w:val="00154022"/>
    <w:rsid w:val="00157096"/>
    <w:rsid w:val="00160EC1"/>
    <w:rsid w:val="001617FF"/>
    <w:rsid w:val="00162303"/>
    <w:rsid w:val="00162DA5"/>
    <w:rsid w:val="001657CD"/>
    <w:rsid w:val="00166221"/>
    <w:rsid w:val="001663C4"/>
    <w:rsid w:val="0017028E"/>
    <w:rsid w:val="00171E6A"/>
    <w:rsid w:val="00172087"/>
    <w:rsid w:val="00172400"/>
    <w:rsid w:val="00173844"/>
    <w:rsid w:val="0017478D"/>
    <w:rsid w:val="00174BBA"/>
    <w:rsid w:val="001762B4"/>
    <w:rsid w:val="00176471"/>
    <w:rsid w:val="00177CBE"/>
    <w:rsid w:val="00180686"/>
    <w:rsid w:val="001818EC"/>
    <w:rsid w:val="00181C82"/>
    <w:rsid w:val="00182151"/>
    <w:rsid w:val="00182874"/>
    <w:rsid w:val="001833F3"/>
    <w:rsid w:val="0018418A"/>
    <w:rsid w:val="0018596D"/>
    <w:rsid w:val="00185CFB"/>
    <w:rsid w:val="00185D4B"/>
    <w:rsid w:val="00186DA0"/>
    <w:rsid w:val="0018725C"/>
    <w:rsid w:val="001872E9"/>
    <w:rsid w:val="00187CD5"/>
    <w:rsid w:val="00190C2A"/>
    <w:rsid w:val="001914CC"/>
    <w:rsid w:val="001936FC"/>
    <w:rsid w:val="00193797"/>
    <w:rsid w:val="00193B06"/>
    <w:rsid w:val="001951BB"/>
    <w:rsid w:val="001961CA"/>
    <w:rsid w:val="001973E7"/>
    <w:rsid w:val="00197501"/>
    <w:rsid w:val="00197908"/>
    <w:rsid w:val="001A0834"/>
    <w:rsid w:val="001A0C09"/>
    <w:rsid w:val="001A1928"/>
    <w:rsid w:val="001A2F19"/>
    <w:rsid w:val="001A3AE5"/>
    <w:rsid w:val="001A51B2"/>
    <w:rsid w:val="001A7708"/>
    <w:rsid w:val="001A7CAB"/>
    <w:rsid w:val="001B0209"/>
    <w:rsid w:val="001B0542"/>
    <w:rsid w:val="001B0584"/>
    <w:rsid w:val="001B1B1C"/>
    <w:rsid w:val="001B2993"/>
    <w:rsid w:val="001B35F8"/>
    <w:rsid w:val="001B5A2B"/>
    <w:rsid w:val="001B683A"/>
    <w:rsid w:val="001C1BE3"/>
    <w:rsid w:val="001C25DC"/>
    <w:rsid w:val="001C3235"/>
    <w:rsid w:val="001C3FBB"/>
    <w:rsid w:val="001C444A"/>
    <w:rsid w:val="001C4E63"/>
    <w:rsid w:val="001C53DC"/>
    <w:rsid w:val="001C596B"/>
    <w:rsid w:val="001C7371"/>
    <w:rsid w:val="001D02E1"/>
    <w:rsid w:val="001D0BA6"/>
    <w:rsid w:val="001D21CE"/>
    <w:rsid w:val="001D22DA"/>
    <w:rsid w:val="001D29B6"/>
    <w:rsid w:val="001D37B8"/>
    <w:rsid w:val="001D3D86"/>
    <w:rsid w:val="001D578E"/>
    <w:rsid w:val="001D59F0"/>
    <w:rsid w:val="001D5B84"/>
    <w:rsid w:val="001D6676"/>
    <w:rsid w:val="001E00C8"/>
    <w:rsid w:val="001E0887"/>
    <w:rsid w:val="001E2337"/>
    <w:rsid w:val="001E2A41"/>
    <w:rsid w:val="001E3BB5"/>
    <w:rsid w:val="001E5B94"/>
    <w:rsid w:val="001F0A28"/>
    <w:rsid w:val="001F2C6A"/>
    <w:rsid w:val="001F3837"/>
    <w:rsid w:val="001F3DD6"/>
    <w:rsid w:val="001F5ED0"/>
    <w:rsid w:val="001F6EBC"/>
    <w:rsid w:val="00200A84"/>
    <w:rsid w:val="00202EBA"/>
    <w:rsid w:val="00202FD8"/>
    <w:rsid w:val="002032B7"/>
    <w:rsid w:val="00210FC5"/>
    <w:rsid w:val="0021117A"/>
    <w:rsid w:val="0021123C"/>
    <w:rsid w:val="002116BF"/>
    <w:rsid w:val="00211EB7"/>
    <w:rsid w:val="002126CE"/>
    <w:rsid w:val="00214A1E"/>
    <w:rsid w:val="00216807"/>
    <w:rsid w:val="00216EFE"/>
    <w:rsid w:val="002217E7"/>
    <w:rsid w:val="00224C6E"/>
    <w:rsid w:val="0022563F"/>
    <w:rsid w:val="002256B5"/>
    <w:rsid w:val="002261B9"/>
    <w:rsid w:val="00230637"/>
    <w:rsid w:val="002307C0"/>
    <w:rsid w:val="00231B07"/>
    <w:rsid w:val="0023478A"/>
    <w:rsid w:val="002353F4"/>
    <w:rsid w:val="0023592B"/>
    <w:rsid w:val="0023661D"/>
    <w:rsid w:val="00241521"/>
    <w:rsid w:val="00242531"/>
    <w:rsid w:val="00245529"/>
    <w:rsid w:val="002455A1"/>
    <w:rsid w:val="0024576C"/>
    <w:rsid w:val="002462C2"/>
    <w:rsid w:val="00247C4E"/>
    <w:rsid w:val="00250C00"/>
    <w:rsid w:val="00251FD8"/>
    <w:rsid w:val="002522C2"/>
    <w:rsid w:val="00252486"/>
    <w:rsid w:val="002525FE"/>
    <w:rsid w:val="00252A00"/>
    <w:rsid w:val="00252AF2"/>
    <w:rsid w:val="00253832"/>
    <w:rsid w:val="0026130E"/>
    <w:rsid w:val="00261963"/>
    <w:rsid w:val="00264BCD"/>
    <w:rsid w:val="00265343"/>
    <w:rsid w:val="00265E80"/>
    <w:rsid w:val="002664C7"/>
    <w:rsid w:val="00266F62"/>
    <w:rsid w:val="002701C7"/>
    <w:rsid w:val="002702F5"/>
    <w:rsid w:val="0027237E"/>
    <w:rsid w:val="00272385"/>
    <w:rsid w:val="00272AB5"/>
    <w:rsid w:val="00272E9E"/>
    <w:rsid w:val="00274B13"/>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B1DDA"/>
    <w:rsid w:val="002B2644"/>
    <w:rsid w:val="002B3577"/>
    <w:rsid w:val="002B3A1A"/>
    <w:rsid w:val="002B3E55"/>
    <w:rsid w:val="002B3F6D"/>
    <w:rsid w:val="002B40B7"/>
    <w:rsid w:val="002B46A2"/>
    <w:rsid w:val="002C2E9E"/>
    <w:rsid w:val="002C59DA"/>
    <w:rsid w:val="002C66C7"/>
    <w:rsid w:val="002C7631"/>
    <w:rsid w:val="002C7CB3"/>
    <w:rsid w:val="002D0B03"/>
    <w:rsid w:val="002D1A0F"/>
    <w:rsid w:val="002D2052"/>
    <w:rsid w:val="002D2BC4"/>
    <w:rsid w:val="002D3C2B"/>
    <w:rsid w:val="002D55EB"/>
    <w:rsid w:val="002D7B12"/>
    <w:rsid w:val="002D7CAA"/>
    <w:rsid w:val="002E0828"/>
    <w:rsid w:val="002E0DD8"/>
    <w:rsid w:val="002E2EC1"/>
    <w:rsid w:val="002E3D25"/>
    <w:rsid w:val="002E452D"/>
    <w:rsid w:val="002E462A"/>
    <w:rsid w:val="002E4A38"/>
    <w:rsid w:val="002E5D4A"/>
    <w:rsid w:val="002E71FF"/>
    <w:rsid w:val="002E7236"/>
    <w:rsid w:val="002E7954"/>
    <w:rsid w:val="002E7AED"/>
    <w:rsid w:val="002F01DB"/>
    <w:rsid w:val="002F1894"/>
    <w:rsid w:val="002F2D92"/>
    <w:rsid w:val="002F2F64"/>
    <w:rsid w:val="002F3C5E"/>
    <w:rsid w:val="002F6A5F"/>
    <w:rsid w:val="002F7A0E"/>
    <w:rsid w:val="0030176B"/>
    <w:rsid w:val="0030363B"/>
    <w:rsid w:val="003040F3"/>
    <w:rsid w:val="003044B2"/>
    <w:rsid w:val="003045B8"/>
    <w:rsid w:val="003049FA"/>
    <w:rsid w:val="00304AF0"/>
    <w:rsid w:val="00305C6C"/>
    <w:rsid w:val="00305E01"/>
    <w:rsid w:val="00306D15"/>
    <w:rsid w:val="00307D22"/>
    <w:rsid w:val="0031286C"/>
    <w:rsid w:val="003136E8"/>
    <w:rsid w:val="00313DA4"/>
    <w:rsid w:val="00314959"/>
    <w:rsid w:val="00315381"/>
    <w:rsid w:val="00315C84"/>
    <w:rsid w:val="003166EF"/>
    <w:rsid w:val="00321012"/>
    <w:rsid w:val="0032253A"/>
    <w:rsid w:val="00325AED"/>
    <w:rsid w:val="003275C4"/>
    <w:rsid w:val="00330AD9"/>
    <w:rsid w:val="0033191B"/>
    <w:rsid w:val="00331C3E"/>
    <w:rsid w:val="00332089"/>
    <w:rsid w:val="00333453"/>
    <w:rsid w:val="00333517"/>
    <w:rsid w:val="003342DC"/>
    <w:rsid w:val="00335E7A"/>
    <w:rsid w:val="0033643B"/>
    <w:rsid w:val="0034095E"/>
    <w:rsid w:val="00343DC2"/>
    <w:rsid w:val="003444F5"/>
    <w:rsid w:val="003447E4"/>
    <w:rsid w:val="00346546"/>
    <w:rsid w:val="00346E01"/>
    <w:rsid w:val="0034783E"/>
    <w:rsid w:val="00347EB1"/>
    <w:rsid w:val="00351435"/>
    <w:rsid w:val="003529F0"/>
    <w:rsid w:val="0035320A"/>
    <w:rsid w:val="00353AC3"/>
    <w:rsid w:val="00354241"/>
    <w:rsid w:val="00355565"/>
    <w:rsid w:val="00360198"/>
    <w:rsid w:val="003632DE"/>
    <w:rsid w:val="00363467"/>
    <w:rsid w:val="00364C67"/>
    <w:rsid w:val="00365065"/>
    <w:rsid w:val="00365630"/>
    <w:rsid w:val="0036604A"/>
    <w:rsid w:val="00367B51"/>
    <w:rsid w:val="00371C82"/>
    <w:rsid w:val="00374006"/>
    <w:rsid w:val="00374217"/>
    <w:rsid w:val="003755ED"/>
    <w:rsid w:val="00376F20"/>
    <w:rsid w:val="003778F7"/>
    <w:rsid w:val="003805C6"/>
    <w:rsid w:val="00380B8D"/>
    <w:rsid w:val="00380F9B"/>
    <w:rsid w:val="00382DD7"/>
    <w:rsid w:val="003838F1"/>
    <w:rsid w:val="0038430F"/>
    <w:rsid w:val="00386DDB"/>
    <w:rsid w:val="003871BE"/>
    <w:rsid w:val="003932DB"/>
    <w:rsid w:val="003936B9"/>
    <w:rsid w:val="00394607"/>
    <w:rsid w:val="00394BBA"/>
    <w:rsid w:val="0039557F"/>
    <w:rsid w:val="0039649D"/>
    <w:rsid w:val="0039691B"/>
    <w:rsid w:val="003A16F8"/>
    <w:rsid w:val="003A3521"/>
    <w:rsid w:val="003A38FC"/>
    <w:rsid w:val="003A452B"/>
    <w:rsid w:val="003A46D4"/>
    <w:rsid w:val="003A5A3B"/>
    <w:rsid w:val="003A61E1"/>
    <w:rsid w:val="003A62EB"/>
    <w:rsid w:val="003A678E"/>
    <w:rsid w:val="003A74B0"/>
    <w:rsid w:val="003A78A1"/>
    <w:rsid w:val="003A7FC1"/>
    <w:rsid w:val="003B0BFE"/>
    <w:rsid w:val="003B0DE2"/>
    <w:rsid w:val="003B1CA4"/>
    <w:rsid w:val="003B1CB4"/>
    <w:rsid w:val="003B2A53"/>
    <w:rsid w:val="003B31FD"/>
    <w:rsid w:val="003B5248"/>
    <w:rsid w:val="003B78BC"/>
    <w:rsid w:val="003C0B87"/>
    <w:rsid w:val="003C25D0"/>
    <w:rsid w:val="003C27E9"/>
    <w:rsid w:val="003C4F9E"/>
    <w:rsid w:val="003C56E8"/>
    <w:rsid w:val="003C57B8"/>
    <w:rsid w:val="003C63D2"/>
    <w:rsid w:val="003C6F13"/>
    <w:rsid w:val="003C7DEE"/>
    <w:rsid w:val="003D0720"/>
    <w:rsid w:val="003D08D8"/>
    <w:rsid w:val="003D208D"/>
    <w:rsid w:val="003D38CD"/>
    <w:rsid w:val="003D4DB0"/>
    <w:rsid w:val="003D5D41"/>
    <w:rsid w:val="003D6646"/>
    <w:rsid w:val="003D7B4D"/>
    <w:rsid w:val="003D7E5D"/>
    <w:rsid w:val="003E018F"/>
    <w:rsid w:val="003E0970"/>
    <w:rsid w:val="003E09D5"/>
    <w:rsid w:val="003E1132"/>
    <w:rsid w:val="003E2D02"/>
    <w:rsid w:val="003E2D7D"/>
    <w:rsid w:val="003E2EE7"/>
    <w:rsid w:val="003E3275"/>
    <w:rsid w:val="003E35DB"/>
    <w:rsid w:val="003E3898"/>
    <w:rsid w:val="003E460C"/>
    <w:rsid w:val="003E56EC"/>
    <w:rsid w:val="003E5710"/>
    <w:rsid w:val="003E62C0"/>
    <w:rsid w:val="003E719A"/>
    <w:rsid w:val="003E7B6B"/>
    <w:rsid w:val="003F099F"/>
    <w:rsid w:val="003F0B8E"/>
    <w:rsid w:val="003F0EE3"/>
    <w:rsid w:val="003F34C1"/>
    <w:rsid w:val="003F3EC1"/>
    <w:rsid w:val="003F405B"/>
    <w:rsid w:val="003F4CAD"/>
    <w:rsid w:val="003F4FA7"/>
    <w:rsid w:val="003F63E5"/>
    <w:rsid w:val="003F64DD"/>
    <w:rsid w:val="003F669A"/>
    <w:rsid w:val="003F6930"/>
    <w:rsid w:val="003F7A57"/>
    <w:rsid w:val="00401C08"/>
    <w:rsid w:val="004028A6"/>
    <w:rsid w:val="004039BD"/>
    <w:rsid w:val="00403E7C"/>
    <w:rsid w:val="004134AC"/>
    <w:rsid w:val="0041494D"/>
    <w:rsid w:val="004160E6"/>
    <w:rsid w:val="004168DA"/>
    <w:rsid w:val="0042039B"/>
    <w:rsid w:val="00421335"/>
    <w:rsid w:val="00421A1D"/>
    <w:rsid w:val="0042301C"/>
    <w:rsid w:val="00423847"/>
    <w:rsid w:val="00424851"/>
    <w:rsid w:val="00424964"/>
    <w:rsid w:val="00427D33"/>
    <w:rsid w:val="00433125"/>
    <w:rsid w:val="004345F9"/>
    <w:rsid w:val="00436322"/>
    <w:rsid w:val="00437C9A"/>
    <w:rsid w:val="00437F9A"/>
    <w:rsid w:val="0044099D"/>
    <w:rsid w:val="00441667"/>
    <w:rsid w:val="00441BF1"/>
    <w:rsid w:val="00444C9D"/>
    <w:rsid w:val="00445E79"/>
    <w:rsid w:val="00447478"/>
    <w:rsid w:val="0044795B"/>
    <w:rsid w:val="004515EB"/>
    <w:rsid w:val="00451AE1"/>
    <w:rsid w:val="00451E66"/>
    <w:rsid w:val="00453306"/>
    <w:rsid w:val="00453D01"/>
    <w:rsid w:val="004546B3"/>
    <w:rsid w:val="00454FF4"/>
    <w:rsid w:val="00455CEC"/>
    <w:rsid w:val="004579CF"/>
    <w:rsid w:val="00460622"/>
    <w:rsid w:val="00460E37"/>
    <w:rsid w:val="00470135"/>
    <w:rsid w:val="0047055A"/>
    <w:rsid w:val="0047093E"/>
    <w:rsid w:val="00470FA8"/>
    <w:rsid w:val="004746B2"/>
    <w:rsid w:val="00474C0F"/>
    <w:rsid w:val="00475208"/>
    <w:rsid w:val="004756CB"/>
    <w:rsid w:val="00476779"/>
    <w:rsid w:val="00477812"/>
    <w:rsid w:val="00480E9D"/>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B1E"/>
    <w:rsid w:val="0049504B"/>
    <w:rsid w:val="00495F2B"/>
    <w:rsid w:val="00497AFB"/>
    <w:rsid w:val="00497CA0"/>
    <w:rsid w:val="00497E08"/>
    <w:rsid w:val="004A09C8"/>
    <w:rsid w:val="004A0BE0"/>
    <w:rsid w:val="004A0EC8"/>
    <w:rsid w:val="004A15A4"/>
    <w:rsid w:val="004A3328"/>
    <w:rsid w:val="004A442E"/>
    <w:rsid w:val="004A4E30"/>
    <w:rsid w:val="004A7C3F"/>
    <w:rsid w:val="004B0598"/>
    <w:rsid w:val="004B3744"/>
    <w:rsid w:val="004B4A89"/>
    <w:rsid w:val="004B4EA2"/>
    <w:rsid w:val="004B5DD2"/>
    <w:rsid w:val="004C015D"/>
    <w:rsid w:val="004C02B5"/>
    <w:rsid w:val="004C0C70"/>
    <w:rsid w:val="004C1D63"/>
    <w:rsid w:val="004C2B81"/>
    <w:rsid w:val="004C2C21"/>
    <w:rsid w:val="004C31F8"/>
    <w:rsid w:val="004C37FE"/>
    <w:rsid w:val="004C52EC"/>
    <w:rsid w:val="004C5C15"/>
    <w:rsid w:val="004C698C"/>
    <w:rsid w:val="004C783D"/>
    <w:rsid w:val="004D25A9"/>
    <w:rsid w:val="004D2E13"/>
    <w:rsid w:val="004D2E41"/>
    <w:rsid w:val="004D4765"/>
    <w:rsid w:val="004D53A0"/>
    <w:rsid w:val="004D5E66"/>
    <w:rsid w:val="004E2A4D"/>
    <w:rsid w:val="004E5C02"/>
    <w:rsid w:val="004E7C76"/>
    <w:rsid w:val="004F181B"/>
    <w:rsid w:val="004F203D"/>
    <w:rsid w:val="004F35C8"/>
    <w:rsid w:val="004F4FD0"/>
    <w:rsid w:val="004F5373"/>
    <w:rsid w:val="004F6693"/>
    <w:rsid w:val="004F6B73"/>
    <w:rsid w:val="004F72D2"/>
    <w:rsid w:val="005008E2"/>
    <w:rsid w:val="005044C2"/>
    <w:rsid w:val="00505672"/>
    <w:rsid w:val="00505DB4"/>
    <w:rsid w:val="00506DC6"/>
    <w:rsid w:val="00511139"/>
    <w:rsid w:val="00511E0B"/>
    <w:rsid w:val="005124C2"/>
    <w:rsid w:val="00514C33"/>
    <w:rsid w:val="00516BCC"/>
    <w:rsid w:val="005175D9"/>
    <w:rsid w:val="005213F4"/>
    <w:rsid w:val="00521981"/>
    <w:rsid w:val="00521E81"/>
    <w:rsid w:val="00522C9D"/>
    <w:rsid w:val="00523D8C"/>
    <w:rsid w:val="0052417A"/>
    <w:rsid w:val="0052468F"/>
    <w:rsid w:val="005248EB"/>
    <w:rsid w:val="005265AF"/>
    <w:rsid w:val="005267D4"/>
    <w:rsid w:val="005274F7"/>
    <w:rsid w:val="00527792"/>
    <w:rsid w:val="00533EA2"/>
    <w:rsid w:val="005369AA"/>
    <w:rsid w:val="00536ED2"/>
    <w:rsid w:val="00537D0C"/>
    <w:rsid w:val="005400CE"/>
    <w:rsid w:val="0054035B"/>
    <w:rsid w:val="0054114C"/>
    <w:rsid w:val="005424B1"/>
    <w:rsid w:val="0054280D"/>
    <w:rsid w:val="005458EC"/>
    <w:rsid w:val="0054743A"/>
    <w:rsid w:val="00547AFB"/>
    <w:rsid w:val="00550DE7"/>
    <w:rsid w:val="00551AA7"/>
    <w:rsid w:val="00553197"/>
    <w:rsid w:val="00553423"/>
    <w:rsid w:val="00554876"/>
    <w:rsid w:val="00555294"/>
    <w:rsid w:val="005554EA"/>
    <w:rsid w:val="00555A2D"/>
    <w:rsid w:val="00555C51"/>
    <w:rsid w:val="0056157A"/>
    <w:rsid w:val="00563A06"/>
    <w:rsid w:val="00564893"/>
    <w:rsid w:val="00565CB6"/>
    <w:rsid w:val="00567389"/>
    <w:rsid w:val="00570338"/>
    <w:rsid w:val="00571012"/>
    <w:rsid w:val="005714FC"/>
    <w:rsid w:val="00571DF6"/>
    <w:rsid w:val="0057219C"/>
    <w:rsid w:val="005739C1"/>
    <w:rsid w:val="0057758F"/>
    <w:rsid w:val="005778EB"/>
    <w:rsid w:val="005801F5"/>
    <w:rsid w:val="00581317"/>
    <w:rsid w:val="005835E4"/>
    <w:rsid w:val="00585CCF"/>
    <w:rsid w:val="00586AB4"/>
    <w:rsid w:val="00591F4E"/>
    <w:rsid w:val="00593291"/>
    <w:rsid w:val="005933B3"/>
    <w:rsid w:val="00593C3A"/>
    <w:rsid w:val="00594F6F"/>
    <w:rsid w:val="0059672C"/>
    <w:rsid w:val="00597AB6"/>
    <w:rsid w:val="005A0F03"/>
    <w:rsid w:val="005A23A4"/>
    <w:rsid w:val="005A23B3"/>
    <w:rsid w:val="005A3498"/>
    <w:rsid w:val="005A3875"/>
    <w:rsid w:val="005A4098"/>
    <w:rsid w:val="005A4710"/>
    <w:rsid w:val="005A7908"/>
    <w:rsid w:val="005B02A0"/>
    <w:rsid w:val="005B05E6"/>
    <w:rsid w:val="005B1668"/>
    <w:rsid w:val="005B1D4A"/>
    <w:rsid w:val="005B39F0"/>
    <w:rsid w:val="005B3ABF"/>
    <w:rsid w:val="005B5190"/>
    <w:rsid w:val="005B5A63"/>
    <w:rsid w:val="005B5D0D"/>
    <w:rsid w:val="005B7400"/>
    <w:rsid w:val="005C26EA"/>
    <w:rsid w:val="005C328F"/>
    <w:rsid w:val="005C35C3"/>
    <w:rsid w:val="005C515E"/>
    <w:rsid w:val="005C6142"/>
    <w:rsid w:val="005C67FA"/>
    <w:rsid w:val="005D0D93"/>
    <w:rsid w:val="005D19F6"/>
    <w:rsid w:val="005D2F29"/>
    <w:rsid w:val="005D3479"/>
    <w:rsid w:val="005D389A"/>
    <w:rsid w:val="005D3ADB"/>
    <w:rsid w:val="005D4662"/>
    <w:rsid w:val="005D55DB"/>
    <w:rsid w:val="005D6556"/>
    <w:rsid w:val="005D68BE"/>
    <w:rsid w:val="005D764C"/>
    <w:rsid w:val="005D7A82"/>
    <w:rsid w:val="005D7E28"/>
    <w:rsid w:val="005E71A5"/>
    <w:rsid w:val="005F0804"/>
    <w:rsid w:val="005F181A"/>
    <w:rsid w:val="005F29CB"/>
    <w:rsid w:val="005F2E5A"/>
    <w:rsid w:val="005F31A6"/>
    <w:rsid w:val="005F31DC"/>
    <w:rsid w:val="005F3A00"/>
    <w:rsid w:val="005F46B4"/>
    <w:rsid w:val="005F5D91"/>
    <w:rsid w:val="00601071"/>
    <w:rsid w:val="00601CF8"/>
    <w:rsid w:val="00605074"/>
    <w:rsid w:val="006056DD"/>
    <w:rsid w:val="00605875"/>
    <w:rsid w:val="006065E5"/>
    <w:rsid w:val="00610D77"/>
    <w:rsid w:val="0061101B"/>
    <w:rsid w:val="00611042"/>
    <w:rsid w:val="00611D51"/>
    <w:rsid w:val="00612456"/>
    <w:rsid w:val="0061264B"/>
    <w:rsid w:val="00613435"/>
    <w:rsid w:val="00614723"/>
    <w:rsid w:val="00615591"/>
    <w:rsid w:val="006159BB"/>
    <w:rsid w:val="00616A31"/>
    <w:rsid w:val="00617767"/>
    <w:rsid w:val="00617F13"/>
    <w:rsid w:val="00620347"/>
    <w:rsid w:val="0062170A"/>
    <w:rsid w:val="006230D3"/>
    <w:rsid w:val="00623ED0"/>
    <w:rsid w:val="00625342"/>
    <w:rsid w:val="00626F2D"/>
    <w:rsid w:val="00627DF3"/>
    <w:rsid w:val="0063078C"/>
    <w:rsid w:val="00631FD9"/>
    <w:rsid w:val="0063248F"/>
    <w:rsid w:val="00632A2A"/>
    <w:rsid w:val="00632CF3"/>
    <w:rsid w:val="006343F4"/>
    <w:rsid w:val="006369FD"/>
    <w:rsid w:val="00637DCD"/>
    <w:rsid w:val="006408C6"/>
    <w:rsid w:val="00640917"/>
    <w:rsid w:val="00642A2E"/>
    <w:rsid w:val="00645630"/>
    <w:rsid w:val="0064667C"/>
    <w:rsid w:val="00647BE4"/>
    <w:rsid w:val="00647FC7"/>
    <w:rsid w:val="0065272B"/>
    <w:rsid w:val="00652AB7"/>
    <w:rsid w:val="006559E3"/>
    <w:rsid w:val="006569EE"/>
    <w:rsid w:val="0065798C"/>
    <w:rsid w:val="0066035C"/>
    <w:rsid w:val="00661CD0"/>
    <w:rsid w:val="00663740"/>
    <w:rsid w:val="00663EA1"/>
    <w:rsid w:val="00664A18"/>
    <w:rsid w:val="006669FE"/>
    <w:rsid w:val="00666FEF"/>
    <w:rsid w:val="006677E7"/>
    <w:rsid w:val="00670900"/>
    <w:rsid w:val="00670DA5"/>
    <w:rsid w:val="00671305"/>
    <w:rsid w:val="00671C72"/>
    <w:rsid w:val="0067406C"/>
    <w:rsid w:val="00674FFA"/>
    <w:rsid w:val="006758B2"/>
    <w:rsid w:val="00675C38"/>
    <w:rsid w:val="00680813"/>
    <w:rsid w:val="00683E93"/>
    <w:rsid w:val="006844C0"/>
    <w:rsid w:val="00687BE4"/>
    <w:rsid w:val="006905FC"/>
    <w:rsid w:val="00692772"/>
    <w:rsid w:val="00692AFF"/>
    <w:rsid w:val="00694380"/>
    <w:rsid w:val="0069556D"/>
    <w:rsid w:val="00695AF5"/>
    <w:rsid w:val="00696EB7"/>
    <w:rsid w:val="006970DA"/>
    <w:rsid w:val="006A05F9"/>
    <w:rsid w:val="006A15CD"/>
    <w:rsid w:val="006A1B4F"/>
    <w:rsid w:val="006A1D07"/>
    <w:rsid w:val="006A2B8D"/>
    <w:rsid w:val="006A36F6"/>
    <w:rsid w:val="006A78FF"/>
    <w:rsid w:val="006A7D93"/>
    <w:rsid w:val="006B0148"/>
    <w:rsid w:val="006B06F9"/>
    <w:rsid w:val="006B070E"/>
    <w:rsid w:val="006B0BCF"/>
    <w:rsid w:val="006B15AD"/>
    <w:rsid w:val="006B4846"/>
    <w:rsid w:val="006B5098"/>
    <w:rsid w:val="006B50A9"/>
    <w:rsid w:val="006B5BB9"/>
    <w:rsid w:val="006B77D2"/>
    <w:rsid w:val="006B79B2"/>
    <w:rsid w:val="006C024C"/>
    <w:rsid w:val="006C0344"/>
    <w:rsid w:val="006C3004"/>
    <w:rsid w:val="006C39DD"/>
    <w:rsid w:val="006C3B4B"/>
    <w:rsid w:val="006C577C"/>
    <w:rsid w:val="006C60C0"/>
    <w:rsid w:val="006C6ACD"/>
    <w:rsid w:val="006D0091"/>
    <w:rsid w:val="006D1153"/>
    <w:rsid w:val="006D4A48"/>
    <w:rsid w:val="006D4BFE"/>
    <w:rsid w:val="006D516F"/>
    <w:rsid w:val="006D631F"/>
    <w:rsid w:val="006D6845"/>
    <w:rsid w:val="006D7CB8"/>
    <w:rsid w:val="006E064C"/>
    <w:rsid w:val="006E0EE6"/>
    <w:rsid w:val="006E11FE"/>
    <w:rsid w:val="006E282D"/>
    <w:rsid w:val="006E29E7"/>
    <w:rsid w:val="006E625D"/>
    <w:rsid w:val="006E76D2"/>
    <w:rsid w:val="006E7AC6"/>
    <w:rsid w:val="006E7E46"/>
    <w:rsid w:val="006F0D97"/>
    <w:rsid w:val="006F2211"/>
    <w:rsid w:val="006F2594"/>
    <w:rsid w:val="0070538C"/>
    <w:rsid w:val="007115F2"/>
    <w:rsid w:val="0071177F"/>
    <w:rsid w:val="007120A0"/>
    <w:rsid w:val="00712A4D"/>
    <w:rsid w:val="00712A91"/>
    <w:rsid w:val="00714407"/>
    <w:rsid w:val="0071585A"/>
    <w:rsid w:val="0071596C"/>
    <w:rsid w:val="007161D9"/>
    <w:rsid w:val="00716676"/>
    <w:rsid w:val="007211B8"/>
    <w:rsid w:val="007218E2"/>
    <w:rsid w:val="00721EBD"/>
    <w:rsid w:val="0072237B"/>
    <w:rsid w:val="00723E05"/>
    <w:rsid w:val="007241BF"/>
    <w:rsid w:val="00725966"/>
    <w:rsid w:val="00725FF9"/>
    <w:rsid w:val="0072621D"/>
    <w:rsid w:val="00726294"/>
    <w:rsid w:val="00727906"/>
    <w:rsid w:val="0073132C"/>
    <w:rsid w:val="00734E51"/>
    <w:rsid w:val="007350FF"/>
    <w:rsid w:val="007368FA"/>
    <w:rsid w:val="007402E7"/>
    <w:rsid w:val="00740673"/>
    <w:rsid w:val="00740826"/>
    <w:rsid w:val="007420AC"/>
    <w:rsid w:val="007430C9"/>
    <w:rsid w:val="00743B17"/>
    <w:rsid w:val="007447DE"/>
    <w:rsid w:val="00746296"/>
    <w:rsid w:val="0074662D"/>
    <w:rsid w:val="00746B40"/>
    <w:rsid w:val="007478F1"/>
    <w:rsid w:val="00747D25"/>
    <w:rsid w:val="00752C58"/>
    <w:rsid w:val="0075304E"/>
    <w:rsid w:val="007553E2"/>
    <w:rsid w:val="00755754"/>
    <w:rsid w:val="00756C45"/>
    <w:rsid w:val="00762BB7"/>
    <w:rsid w:val="007639D5"/>
    <w:rsid w:val="00766614"/>
    <w:rsid w:val="007670BA"/>
    <w:rsid w:val="0076730A"/>
    <w:rsid w:val="00767B6D"/>
    <w:rsid w:val="007703B5"/>
    <w:rsid w:val="00772607"/>
    <w:rsid w:val="00772D48"/>
    <w:rsid w:val="00777A9E"/>
    <w:rsid w:val="007808DD"/>
    <w:rsid w:val="007849E3"/>
    <w:rsid w:val="00784A5B"/>
    <w:rsid w:val="007853D8"/>
    <w:rsid w:val="007879FF"/>
    <w:rsid w:val="00787A25"/>
    <w:rsid w:val="00787AB7"/>
    <w:rsid w:val="0079048B"/>
    <w:rsid w:val="0079090F"/>
    <w:rsid w:val="007919B3"/>
    <w:rsid w:val="00791C10"/>
    <w:rsid w:val="00793829"/>
    <w:rsid w:val="00794252"/>
    <w:rsid w:val="0079527B"/>
    <w:rsid w:val="00797B7E"/>
    <w:rsid w:val="007A09B6"/>
    <w:rsid w:val="007A2663"/>
    <w:rsid w:val="007A4E67"/>
    <w:rsid w:val="007A53B6"/>
    <w:rsid w:val="007A6C14"/>
    <w:rsid w:val="007A6F57"/>
    <w:rsid w:val="007A7615"/>
    <w:rsid w:val="007B0154"/>
    <w:rsid w:val="007B0440"/>
    <w:rsid w:val="007B11F5"/>
    <w:rsid w:val="007B17F1"/>
    <w:rsid w:val="007B1D3C"/>
    <w:rsid w:val="007B55BB"/>
    <w:rsid w:val="007B6A70"/>
    <w:rsid w:val="007B6FE9"/>
    <w:rsid w:val="007B7243"/>
    <w:rsid w:val="007B72D3"/>
    <w:rsid w:val="007C1AD1"/>
    <w:rsid w:val="007C1C95"/>
    <w:rsid w:val="007C4F13"/>
    <w:rsid w:val="007C7379"/>
    <w:rsid w:val="007D0D6E"/>
    <w:rsid w:val="007D2683"/>
    <w:rsid w:val="007D62C6"/>
    <w:rsid w:val="007D78A4"/>
    <w:rsid w:val="007E183D"/>
    <w:rsid w:val="007E1E71"/>
    <w:rsid w:val="007E2B24"/>
    <w:rsid w:val="007E379B"/>
    <w:rsid w:val="007E49D8"/>
    <w:rsid w:val="007E7E97"/>
    <w:rsid w:val="007F1F09"/>
    <w:rsid w:val="007F45B9"/>
    <w:rsid w:val="007F542F"/>
    <w:rsid w:val="007F6963"/>
    <w:rsid w:val="007F7219"/>
    <w:rsid w:val="007F7403"/>
    <w:rsid w:val="00800669"/>
    <w:rsid w:val="00801904"/>
    <w:rsid w:val="00802651"/>
    <w:rsid w:val="0080319A"/>
    <w:rsid w:val="00803B4D"/>
    <w:rsid w:val="008047A4"/>
    <w:rsid w:val="008060C8"/>
    <w:rsid w:val="0080635C"/>
    <w:rsid w:val="00806596"/>
    <w:rsid w:val="008104C9"/>
    <w:rsid w:val="0081122B"/>
    <w:rsid w:val="00813D7A"/>
    <w:rsid w:val="00814880"/>
    <w:rsid w:val="00815030"/>
    <w:rsid w:val="00816101"/>
    <w:rsid w:val="00816EBC"/>
    <w:rsid w:val="00820931"/>
    <w:rsid w:val="00823125"/>
    <w:rsid w:val="00823A31"/>
    <w:rsid w:val="00824122"/>
    <w:rsid w:val="00824290"/>
    <w:rsid w:val="008244EA"/>
    <w:rsid w:val="00824658"/>
    <w:rsid w:val="00825409"/>
    <w:rsid w:val="008277C1"/>
    <w:rsid w:val="008303EA"/>
    <w:rsid w:val="00830DF2"/>
    <w:rsid w:val="00830EC1"/>
    <w:rsid w:val="00833A58"/>
    <w:rsid w:val="00835C12"/>
    <w:rsid w:val="008403A9"/>
    <w:rsid w:val="0084249F"/>
    <w:rsid w:val="00842527"/>
    <w:rsid w:val="008429AF"/>
    <w:rsid w:val="00842AC7"/>
    <w:rsid w:val="008431C2"/>
    <w:rsid w:val="00843FE3"/>
    <w:rsid w:val="0084511C"/>
    <w:rsid w:val="00847D86"/>
    <w:rsid w:val="00850B08"/>
    <w:rsid w:val="00852681"/>
    <w:rsid w:val="00853CA0"/>
    <w:rsid w:val="0085643C"/>
    <w:rsid w:val="00857848"/>
    <w:rsid w:val="00860929"/>
    <w:rsid w:val="00861DCF"/>
    <w:rsid w:val="0086225E"/>
    <w:rsid w:val="0086312C"/>
    <w:rsid w:val="00863F5F"/>
    <w:rsid w:val="00864267"/>
    <w:rsid w:val="00864617"/>
    <w:rsid w:val="00864D42"/>
    <w:rsid w:val="008650C1"/>
    <w:rsid w:val="00865319"/>
    <w:rsid w:val="00865F45"/>
    <w:rsid w:val="008663DB"/>
    <w:rsid w:val="008666BE"/>
    <w:rsid w:val="00867254"/>
    <w:rsid w:val="00867950"/>
    <w:rsid w:val="0087003B"/>
    <w:rsid w:val="00870378"/>
    <w:rsid w:val="00870501"/>
    <w:rsid w:val="00871D08"/>
    <w:rsid w:val="00872BE8"/>
    <w:rsid w:val="008730B8"/>
    <w:rsid w:val="008737E3"/>
    <w:rsid w:val="008753B1"/>
    <w:rsid w:val="00875DD5"/>
    <w:rsid w:val="008774CD"/>
    <w:rsid w:val="00877E29"/>
    <w:rsid w:val="00880230"/>
    <w:rsid w:val="00880A70"/>
    <w:rsid w:val="0088141A"/>
    <w:rsid w:val="00882052"/>
    <w:rsid w:val="008835C9"/>
    <w:rsid w:val="008835E0"/>
    <w:rsid w:val="00885FC1"/>
    <w:rsid w:val="008874E0"/>
    <w:rsid w:val="008901B5"/>
    <w:rsid w:val="00891370"/>
    <w:rsid w:val="00891D37"/>
    <w:rsid w:val="008946FF"/>
    <w:rsid w:val="00894E64"/>
    <w:rsid w:val="008951B1"/>
    <w:rsid w:val="00896744"/>
    <w:rsid w:val="00897E73"/>
    <w:rsid w:val="008A06E4"/>
    <w:rsid w:val="008A0B7F"/>
    <w:rsid w:val="008A2844"/>
    <w:rsid w:val="008B0394"/>
    <w:rsid w:val="008B0CF9"/>
    <w:rsid w:val="008B62F9"/>
    <w:rsid w:val="008B6E61"/>
    <w:rsid w:val="008B6ED0"/>
    <w:rsid w:val="008C0E03"/>
    <w:rsid w:val="008C13FD"/>
    <w:rsid w:val="008C2012"/>
    <w:rsid w:val="008C2039"/>
    <w:rsid w:val="008C20A0"/>
    <w:rsid w:val="008C255A"/>
    <w:rsid w:val="008C2F49"/>
    <w:rsid w:val="008C4231"/>
    <w:rsid w:val="008C62E3"/>
    <w:rsid w:val="008C722C"/>
    <w:rsid w:val="008C737E"/>
    <w:rsid w:val="008C7645"/>
    <w:rsid w:val="008D2FD3"/>
    <w:rsid w:val="008D4D06"/>
    <w:rsid w:val="008D4D8B"/>
    <w:rsid w:val="008D4E20"/>
    <w:rsid w:val="008D4EC9"/>
    <w:rsid w:val="008D4FFB"/>
    <w:rsid w:val="008D69E6"/>
    <w:rsid w:val="008E012A"/>
    <w:rsid w:val="008E1AC1"/>
    <w:rsid w:val="008E203A"/>
    <w:rsid w:val="008E2842"/>
    <w:rsid w:val="008E2C84"/>
    <w:rsid w:val="008E4201"/>
    <w:rsid w:val="008E4ACE"/>
    <w:rsid w:val="008E6289"/>
    <w:rsid w:val="008E7434"/>
    <w:rsid w:val="008E7702"/>
    <w:rsid w:val="008F0403"/>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4CFC"/>
    <w:rsid w:val="009152D6"/>
    <w:rsid w:val="009175AE"/>
    <w:rsid w:val="0091792A"/>
    <w:rsid w:val="0092299D"/>
    <w:rsid w:val="00923611"/>
    <w:rsid w:val="00925C05"/>
    <w:rsid w:val="009303CE"/>
    <w:rsid w:val="009310DE"/>
    <w:rsid w:val="009320DD"/>
    <w:rsid w:val="0093420F"/>
    <w:rsid w:val="00934AD4"/>
    <w:rsid w:val="00940BB3"/>
    <w:rsid w:val="0094201D"/>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601E0"/>
    <w:rsid w:val="009616D3"/>
    <w:rsid w:val="00961D58"/>
    <w:rsid w:val="00961FB7"/>
    <w:rsid w:val="00962AB8"/>
    <w:rsid w:val="009638F9"/>
    <w:rsid w:val="00964BB2"/>
    <w:rsid w:val="00965224"/>
    <w:rsid w:val="0096536A"/>
    <w:rsid w:val="00965C3A"/>
    <w:rsid w:val="00966150"/>
    <w:rsid w:val="00966B91"/>
    <w:rsid w:val="00970799"/>
    <w:rsid w:val="009713CD"/>
    <w:rsid w:val="00971FB4"/>
    <w:rsid w:val="00973924"/>
    <w:rsid w:val="009743F1"/>
    <w:rsid w:val="00974606"/>
    <w:rsid w:val="009766A0"/>
    <w:rsid w:val="00982D16"/>
    <w:rsid w:val="00983E7E"/>
    <w:rsid w:val="00984350"/>
    <w:rsid w:val="00984FDB"/>
    <w:rsid w:val="00985D04"/>
    <w:rsid w:val="00986F42"/>
    <w:rsid w:val="00987434"/>
    <w:rsid w:val="00990C3D"/>
    <w:rsid w:val="0099135A"/>
    <w:rsid w:val="00994BC8"/>
    <w:rsid w:val="00995BFA"/>
    <w:rsid w:val="00997C26"/>
    <w:rsid w:val="009A07CB"/>
    <w:rsid w:val="009A0917"/>
    <w:rsid w:val="009A10C8"/>
    <w:rsid w:val="009A28CC"/>
    <w:rsid w:val="009A5B1B"/>
    <w:rsid w:val="009A6250"/>
    <w:rsid w:val="009A6ABD"/>
    <w:rsid w:val="009A77CE"/>
    <w:rsid w:val="009A7A8F"/>
    <w:rsid w:val="009B3203"/>
    <w:rsid w:val="009B550C"/>
    <w:rsid w:val="009B55CC"/>
    <w:rsid w:val="009B63AA"/>
    <w:rsid w:val="009B6CFD"/>
    <w:rsid w:val="009B7963"/>
    <w:rsid w:val="009B7A3B"/>
    <w:rsid w:val="009C0907"/>
    <w:rsid w:val="009C6088"/>
    <w:rsid w:val="009C6326"/>
    <w:rsid w:val="009C636E"/>
    <w:rsid w:val="009C690C"/>
    <w:rsid w:val="009D1B6A"/>
    <w:rsid w:val="009D3092"/>
    <w:rsid w:val="009D4C01"/>
    <w:rsid w:val="009E0933"/>
    <w:rsid w:val="009E1D0F"/>
    <w:rsid w:val="009E2754"/>
    <w:rsid w:val="009E309A"/>
    <w:rsid w:val="009E3451"/>
    <w:rsid w:val="009E413D"/>
    <w:rsid w:val="009E4235"/>
    <w:rsid w:val="009E4481"/>
    <w:rsid w:val="009E62B2"/>
    <w:rsid w:val="009E64A3"/>
    <w:rsid w:val="009E7187"/>
    <w:rsid w:val="009F0110"/>
    <w:rsid w:val="009F03BF"/>
    <w:rsid w:val="009F0D92"/>
    <w:rsid w:val="009F0F70"/>
    <w:rsid w:val="009F15F1"/>
    <w:rsid w:val="009F1E49"/>
    <w:rsid w:val="009F1E78"/>
    <w:rsid w:val="009F2A2C"/>
    <w:rsid w:val="009F403A"/>
    <w:rsid w:val="009F40BE"/>
    <w:rsid w:val="009F423B"/>
    <w:rsid w:val="009F47AF"/>
    <w:rsid w:val="009F5659"/>
    <w:rsid w:val="009F6899"/>
    <w:rsid w:val="00A025E3"/>
    <w:rsid w:val="00A03053"/>
    <w:rsid w:val="00A05C6D"/>
    <w:rsid w:val="00A1066E"/>
    <w:rsid w:val="00A13FCD"/>
    <w:rsid w:val="00A14313"/>
    <w:rsid w:val="00A22FF0"/>
    <w:rsid w:val="00A24CF0"/>
    <w:rsid w:val="00A31785"/>
    <w:rsid w:val="00A32467"/>
    <w:rsid w:val="00A33108"/>
    <w:rsid w:val="00A3495E"/>
    <w:rsid w:val="00A35F85"/>
    <w:rsid w:val="00A3696D"/>
    <w:rsid w:val="00A36D9B"/>
    <w:rsid w:val="00A4058B"/>
    <w:rsid w:val="00A41F25"/>
    <w:rsid w:val="00A45843"/>
    <w:rsid w:val="00A466FA"/>
    <w:rsid w:val="00A46789"/>
    <w:rsid w:val="00A47981"/>
    <w:rsid w:val="00A50E37"/>
    <w:rsid w:val="00A51DA1"/>
    <w:rsid w:val="00A52675"/>
    <w:rsid w:val="00A52EC0"/>
    <w:rsid w:val="00A52ED7"/>
    <w:rsid w:val="00A53C52"/>
    <w:rsid w:val="00A53E15"/>
    <w:rsid w:val="00A55791"/>
    <w:rsid w:val="00A557AC"/>
    <w:rsid w:val="00A56C2C"/>
    <w:rsid w:val="00A60997"/>
    <w:rsid w:val="00A61EF8"/>
    <w:rsid w:val="00A63FA3"/>
    <w:rsid w:val="00A64C04"/>
    <w:rsid w:val="00A65D0E"/>
    <w:rsid w:val="00A665CD"/>
    <w:rsid w:val="00A66EC3"/>
    <w:rsid w:val="00A670E6"/>
    <w:rsid w:val="00A67743"/>
    <w:rsid w:val="00A70864"/>
    <w:rsid w:val="00A72D05"/>
    <w:rsid w:val="00A72DE5"/>
    <w:rsid w:val="00A74743"/>
    <w:rsid w:val="00A77254"/>
    <w:rsid w:val="00A775C1"/>
    <w:rsid w:val="00A80871"/>
    <w:rsid w:val="00A80919"/>
    <w:rsid w:val="00A812B7"/>
    <w:rsid w:val="00A818F6"/>
    <w:rsid w:val="00A81DF0"/>
    <w:rsid w:val="00A84021"/>
    <w:rsid w:val="00A846F0"/>
    <w:rsid w:val="00A84EA8"/>
    <w:rsid w:val="00A85640"/>
    <w:rsid w:val="00A8677C"/>
    <w:rsid w:val="00A86AA1"/>
    <w:rsid w:val="00A87228"/>
    <w:rsid w:val="00A877E9"/>
    <w:rsid w:val="00A90548"/>
    <w:rsid w:val="00A908C5"/>
    <w:rsid w:val="00A92112"/>
    <w:rsid w:val="00A92B60"/>
    <w:rsid w:val="00A936F8"/>
    <w:rsid w:val="00AA042E"/>
    <w:rsid w:val="00AA0E41"/>
    <w:rsid w:val="00AA291C"/>
    <w:rsid w:val="00AA3E86"/>
    <w:rsid w:val="00AA450C"/>
    <w:rsid w:val="00AA49CF"/>
    <w:rsid w:val="00AA58EA"/>
    <w:rsid w:val="00AA5A75"/>
    <w:rsid w:val="00AB0422"/>
    <w:rsid w:val="00AB3E2C"/>
    <w:rsid w:val="00AB5D3D"/>
    <w:rsid w:val="00AC04ED"/>
    <w:rsid w:val="00AC104F"/>
    <w:rsid w:val="00AC1151"/>
    <w:rsid w:val="00AC2A78"/>
    <w:rsid w:val="00AC314A"/>
    <w:rsid w:val="00AC534F"/>
    <w:rsid w:val="00AD1E34"/>
    <w:rsid w:val="00AD29CC"/>
    <w:rsid w:val="00AD627A"/>
    <w:rsid w:val="00AD67F0"/>
    <w:rsid w:val="00AD6EB4"/>
    <w:rsid w:val="00AD6FC0"/>
    <w:rsid w:val="00AE3210"/>
    <w:rsid w:val="00AE486F"/>
    <w:rsid w:val="00AE4E7F"/>
    <w:rsid w:val="00AE5624"/>
    <w:rsid w:val="00AE7A5C"/>
    <w:rsid w:val="00AF134A"/>
    <w:rsid w:val="00AF1618"/>
    <w:rsid w:val="00AF23BD"/>
    <w:rsid w:val="00AF568A"/>
    <w:rsid w:val="00AF5CC5"/>
    <w:rsid w:val="00AF5FE6"/>
    <w:rsid w:val="00B00024"/>
    <w:rsid w:val="00B0141D"/>
    <w:rsid w:val="00B01481"/>
    <w:rsid w:val="00B02929"/>
    <w:rsid w:val="00B046E7"/>
    <w:rsid w:val="00B04B05"/>
    <w:rsid w:val="00B0512B"/>
    <w:rsid w:val="00B07708"/>
    <w:rsid w:val="00B1024B"/>
    <w:rsid w:val="00B11715"/>
    <w:rsid w:val="00B11FEC"/>
    <w:rsid w:val="00B12146"/>
    <w:rsid w:val="00B144FA"/>
    <w:rsid w:val="00B16ECC"/>
    <w:rsid w:val="00B17C7C"/>
    <w:rsid w:val="00B2039A"/>
    <w:rsid w:val="00B2250C"/>
    <w:rsid w:val="00B22904"/>
    <w:rsid w:val="00B2352F"/>
    <w:rsid w:val="00B23B6F"/>
    <w:rsid w:val="00B26B1A"/>
    <w:rsid w:val="00B26D46"/>
    <w:rsid w:val="00B304B5"/>
    <w:rsid w:val="00B3518C"/>
    <w:rsid w:val="00B35E81"/>
    <w:rsid w:val="00B376DC"/>
    <w:rsid w:val="00B4147B"/>
    <w:rsid w:val="00B41E30"/>
    <w:rsid w:val="00B42420"/>
    <w:rsid w:val="00B437EC"/>
    <w:rsid w:val="00B44572"/>
    <w:rsid w:val="00B45C40"/>
    <w:rsid w:val="00B500FA"/>
    <w:rsid w:val="00B506A4"/>
    <w:rsid w:val="00B514C8"/>
    <w:rsid w:val="00B52215"/>
    <w:rsid w:val="00B53084"/>
    <w:rsid w:val="00B54F18"/>
    <w:rsid w:val="00B55890"/>
    <w:rsid w:val="00B565CC"/>
    <w:rsid w:val="00B56F98"/>
    <w:rsid w:val="00B60BE3"/>
    <w:rsid w:val="00B63962"/>
    <w:rsid w:val="00B64C83"/>
    <w:rsid w:val="00B64F91"/>
    <w:rsid w:val="00B65C54"/>
    <w:rsid w:val="00B6794E"/>
    <w:rsid w:val="00B70117"/>
    <w:rsid w:val="00B70B45"/>
    <w:rsid w:val="00B70C09"/>
    <w:rsid w:val="00B72B4D"/>
    <w:rsid w:val="00B72FD0"/>
    <w:rsid w:val="00B75C17"/>
    <w:rsid w:val="00B806B0"/>
    <w:rsid w:val="00B80E6E"/>
    <w:rsid w:val="00B814B7"/>
    <w:rsid w:val="00B8258A"/>
    <w:rsid w:val="00B82B88"/>
    <w:rsid w:val="00B83B0D"/>
    <w:rsid w:val="00B847D9"/>
    <w:rsid w:val="00B85232"/>
    <w:rsid w:val="00B85532"/>
    <w:rsid w:val="00B85695"/>
    <w:rsid w:val="00B858EE"/>
    <w:rsid w:val="00B859B1"/>
    <w:rsid w:val="00B85B03"/>
    <w:rsid w:val="00B85FDD"/>
    <w:rsid w:val="00B86888"/>
    <w:rsid w:val="00B904B9"/>
    <w:rsid w:val="00B9346E"/>
    <w:rsid w:val="00B93833"/>
    <w:rsid w:val="00B9398E"/>
    <w:rsid w:val="00B93B0E"/>
    <w:rsid w:val="00BA08DC"/>
    <w:rsid w:val="00BA1450"/>
    <w:rsid w:val="00BA1D15"/>
    <w:rsid w:val="00BA3F2A"/>
    <w:rsid w:val="00BA4737"/>
    <w:rsid w:val="00BA4FA3"/>
    <w:rsid w:val="00BA50C0"/>
    <w:rsid w:val="00BA5A77"/>
    <w:rsid w:val="00BA69AD"/>
    <w:rsid w:val="00BA76FE"/>
    <w:rsid w:val="00BB06FC"/>
    <w:rsid w:val="00BB0776"/>
    <w:rsid w:val="00BB1CC6"/>
    <w:rsid w:val="00BB23C2"/>
    <w:rsid w:val="00BB3363"/>
    <w:rsid w:val="00BB3AA9"/>
    <w:rsid w:val="00BB3BAA"/>
    <w:rsid w:val="00BB4C09"/>
    <w:rsid w:val="00BB532A"/>
    <w:rsid w:val="00BB5641"/>
    <w:rsid w:val="00BB5F80"/>
    <w:rsid w:val="00BC0B2F"/>
    <w:rsid w:val="00BC100F"/>
    <w:rsid w:val="00BC1C00"/>
    <w:rsid w:val="00BC1C5C"/>
    <w:rsid w:val="00BC1EDE"/>
    <w:rsid w:val="00BC2827"/>
    <w:rsid w:val="00BC54DE"/>
    <w:rsid w:val="00BC6A80"/>
    <w:rsid w:val="00BD02D4"/>
    <w:rsid w:val="00BD149A"/>
    <w:rsid w:val="00BD1B79"/>
    <w:rsid w:val="00BD2174"/>
    <w:rsid w:val="00BD2CA0"/>
    <w:rsid w:val="00BD3D18"/>
    <w:rsid w:val="00BD42DF"/>
    <w:rsid w:val="00BD59E6"/>
    <w:rsid w:val="00BD640B"/>
    <w:rsid w:val="00BD78DA"/>
    <w:rsid w:val="00BD7937"/>
    <w:rsid w:val="00BD7E5E"/>
    <w:rsid w:val="00BE0302"/>
    <w:rsid w:val="00BE39EF"/>
    <w:rsid w:val="00BE60B7"/>
    <w:rsid w:val="00BE61D8"/>
    <w:rsid w:val="00BE697A"/>
    <w:rsid w:val="00BE6B35"/>
    <w:rsid w:val="00BE6DF8"/>
    <w:rsid w:val="00BF0ED8"/>
    <w:rsid w:val="00BF27E2"/>
    <w:rsid w:val="00BF37DA"/>
    <w:rsid w:val="00BF3DFA"/>
    <w:rsid w:val="00BF4538"/>
    <w:rsid w:val="00BF4924"/>
    <w:rsid w:val="00BF4D1A"/>
    <w:rsid w:val="00BF51C7"/>
    <w:rsid w:val="00BF7214"/>
    <w:rsid w:val="00BF7484"/>
    <w:rsid w:val="00BF7E5D"/>
    <w:rsid w:val="00C0109A"/>
    <w:rsid w:val="00C016C6"/>
    <w:rsid w:val="00C02A47"/>
    <w:rsid w:val="00C0315C"/>
    <w:rsid w:val="00C0348B"/>
    <w:rsid w:val="00C06B9D"/>
    <w:rsid w:val="00C10351"/>
    <w:rsid w:val="00C10996"/>
    <w:rsid w:val="00C12C2E"/>
    <w:rsid w:val="00C12E12"/>
    <w:rsid w:val="00C13C31"/>
    <w:rsid w:val="00C13D09"/>
    <w:rsid w:val="00C178D7"/>
    <w:rsid w:val="00C17F9C"/>
    <w:rsid w:val="00C20349"/>
    <w:rsid w:val="00C2169E"/>
    <w:rsid w:val="00C221A6"/>
    <w:rsid w:val="00C22DFD"/>
    <w:rsid w:val="00C24DEC"/>
    <w:rsid w:val="00C259CA"/>
    <w:rsid w:val="00C26222"/>
    <w:rsid w:val="00C27AA2"/>
    <w:rsid w:val="00C27CE6"/>
    <w:rsid w:val="00C332D2"/>
    <w:rsid w:val="00C33461"/>
    <w:rsid w:val="00C33F68"/>
    <w:rsid w:val="00C34313"/>
    <w:rsid w:val="00C36DD7"/>
    <w:rsid w:val="00C3764C"/>
    <w:rsid w:val="00C4024A"/>
    <w:rsid w:val="00C40AFC"/>
    <w:rsid w:val="00C43594"/>
    <w:rsid w:val="00C44DC1"/>
    <w:rsid w:val="00C476A5"/>
    <w:rsid w:val="00C50074"/>
    <w:rsid w:val="00C5034A"/>
    <w:rsid w:val="00C50EA1"/>
    <w:rsid w:val="00C5700B"/>
    <w:rsid w:val="00C62167"/>
    <w:rsid w:val="00C63092"/>
    <w:rsid w:val="00C6520E"/>
    <w:rsid w:val="00C652C7"/>
    <w:rsid w:val="00C662EB"/>
    <w:rsid w:val="00C6662B"/>
    <w:rsid w:val="00C66D82"/>
    <w:rsid w:val="00C70163"/>
    <w:rsid w:val="00C70640"/>
    <w:rsid w:val="00C73A57"/>
    <w:rsid w:val="00C74FD4"/>
    <w:rsid w:val="00C75ABC"/>
    <w:rsid w:val="00C76D95"/>
    <w:rsid w:val="00C77700"/>
    <w:rsid w:val="00C826D8"/>
    <w:rsid w:val="00C836DF"/>
    <w:rsid w:val="00C84BD1"/>
    <w:rsid w:val="00C84EFA"/>
    <w:rsid w:val="00C87D12"/>
    <w:rsid w:val="00C87F05"/>
    <w:rsid w:val="00C91C55"/>
    <w:rsid w:val="00C9288A"/>
    <w:rsid w:val="00C92C87"/>
    <w:rsid w:val="00C9309C"/>
    <w:rsid w:val="00C93CD3"/>
    <w:rsid w:val="00C93F55"/>
    <w:rsid w:val="00C94BCF"/>
    <w:rsid w:val="00C95475"/>
    <w:rsid w:val="00CA0269"/>
    <w:rsid w:val="00CA0853"/>
    <w:rsid w:val="00CA0F54"/>
    <w:rsid w:val="00CA1077"/>
    <w:rsid w:val="00CA13AB"/>
    <w:rsid w:val="00CA518C"/>
    <w:rsid w:val="00CA6A3F"/>
    <w:rsid w:val="00CB172B"/>
    <w:rsid w:val="00CB1CEA"/>
    <w:rsid w:val="00CB24C8"/>
    <w:rsid w:val="00CB2F07"/>
    <w:rsid w:val="00CB42BE"/>
    <w:rsid w:val="00CB442F"/>
    <w:rsid w:val="00CB4F73"/>
    <w:rsid w:val="00CB5446"/>
    <w:rsid w:val="00CB69EA"/>
    <w:rsid w:val="00CB6C9B"/>
    <w:rsid w:val="00CB7341"/>
    <w:rsid w:val="00CB7BF1"/>
    <w:rsid w:val="00CC082F"/>
    <w:rsid w:val="00CC27BA"/>
    <w:rsid w:val="00CC4116"/>
    <w:rsid w:val="00CC50CA"/>
    <w:rsid w:val="00CC625C"/>
    <w:rsid w:val="00CD4269"/>
    <w:rsid w:val="00CD5103"/>
    <w:rsid w:val="00CD5D6C"/>
    <w:rsid w:val="00CD64BD"/>
    <w:rsid w:val="00CE05EE"/>
    <w:rsid w:val="00CE0BE1"/>
    <w:rsid w:val="00CE0F10"/>
    <w:rsid w:val="00CE1112"/>
    <w:rsid w:val="00CE3734"/>
    <w:rsid w:val="00CE3B4E"/>
    <w:rsid w:val="00CE627A"/>
    <w:rsid w:val="00CE6952"/>
    <w:rsid w:val="00CE6B11"/>
    <w:rsid w:val="00CF2844"/>
    <w:rsid w:val="00CF4867"/>
    <w:rsid w:val="00CF4B70"/>
    <w:rsid w:val="00CF7356"/>
    <w:rsid w:val="00CF7591"/>
    <w:rsid w:val="00D008C6"/>
    <w:rsid w:val="00D03130"/>
    <w:rsid w:val="00D03653"/>
    <w:rsid w:val="00D03980"/>
    <w:rsid w:val="00D03E5C"/>
    <w:rsid w:val="00D0463C"/>
    <w:rsid w:val="00D04BFA"/>
    <w:rsid w:val="00D10180"/>
    <w:rsid w:val="00D107AC"/>
    <w:rsid w:val="00D11894"/>
    <w:rsid w:val="00D12997"/>
    <w:rsid w:val="00D1367D"/>
    <w:rsid w:val="00D140AE"/>
    <w:rsid w:val="00D148E4"/>
    <w:rsid w:val="00D15953"/>
    <w:rsid w:val="00D16DFC"/>
    <w:rsid w:val="00D17A84"/>
    <w:rsid w:val="00D20591"/>
    <w:rsid w:val="00D21124"/>
    <w:rsid w:val="00D2412D"/>
    <w:rsid w:val="00D24A93"/>
    <w:rsid w:val="00D24B53"/>
    <w:rsid w:val="00D24C03"/>
    <w:rsid w:val="00D24D64"/>
    <w:rsid w:val="00D25AF2"/>
    <w:rsid w:val="00D30D66"/>
    <w:rsid w:val="00D313CB"/>
    <w:rsid w:val="00D31D2C"/>
    <w:rsid w:val="00D34022"/>
    <w:rsid w:val="00D35976"/>
    <w:rsid w:val="00D36B0D"/>
    <w:rsid w:val="00D36E0F"/>
    <w:rsid w:val="00D4059F"/>
    <w:rsid w:val="00D41159"/>
    <w:rsid w:val="00D4193A"/>
    <w:rsid w:val="00D42FAE"/>
    <w:rsid w:val="00D43C54"/>
    <w:rsid w:val="00D4489C"/>
    <w:rsid w:val="00D5279B"/>
    <w:rsid w:val="00D545D7"/>
    <w:rsid w:val="00D54636"/>
    <w:rsid w:val="00D56795"/>
    <w:rsid w:val="00D614BC"/>
    <w:rsid w:val="00D618BB"/>
    <w:rsid w:val="00D62387"/>
    <w:rsid w:val="00D62C07"/>
    <w:rsid w:val="00D62CAC"/>
    <w:rsid w:val="00D62CFC"/>
    <w:rsid w:val="00D62D3B"/>
    <w:rsid w:val="00D632DD"/>
    <w:rsid w:val="00D663DB"/>
    <w:rsid w:val="00D67874"/>
    <w:rsid w:val="00D67C41"/>
    <w:rsid w:val="00D702A2"/>
    <w:rsid w:val="00D7031B"/>
    <w:rsid w:val="00D70393"/>
    <w:rsid w:val="00D7140F"/>
    <w:rsid w:val="00D71B30"/>
    <w:rsid w:val="00D71CA7"/>
    <w:rsid w:val="00D75D13"/>
    <w:rsid w:val="00D7798A"/>
    <w:rsid w:val="00D81708"/>
    <w:rsid w:val="00D8179F"/>
    <w:rsid w:val="00D82290"/>
    <w:rsid w:val="00D8254F"/>
    <w:rsid w:val="00D83CC9"/>
    <w:rsid w:val="00D861B0"/>
    <w:rsid w:val="00D86CC0"/>
    <w:rsid w:val="00D87B5D"/>
    <w:rsid w:val="00D9157E"/>
    <w:rsid w:val="00D92BBC"/>
    <w:rsid w:val="00D9563B"/>
    <w:rsid w:val="00D96C3B"/>
    <w:rsid w:val="00D976D4"/>
    <w:rsid w:val="00D978E1"/>
    <w:rsid w:val="00D97BF0"/>
    <w:rsid w:val="00DA12DB"/>
    <w:rsid w:val="00DA16D2"/>
    <w:rsid w:val="00DA1A36"/>
    <w:rsid w:val="00DA3D4B"/>
    <w:rsid w:val="00DA4342"/>
    <w:rsid w:val="00DA74F7"/>
    <w:rsid w:val="00DB003D"/>
    <w:rsid w:val="00DB1461"/>
    <w:rsid w:val="00DB1B89"/>
    <w:rsid w:val="00DB30BE"/>
    <w:rsid w:val="00DB4989"/>
    <w:rsid w:val="00DB7E82"/>
    <w:rsid w:val="00DC110B"/>
    <w:rsid w:val="00DC1A6D"/>
    <w:rsid w:val="00DC5235"/>
    <w:rsid w:val="00DD19BA"/>
    <w:rsid w:val="00DD3115"/>
    <w:rsid w:val="00DD5978"/>
    <w:rsid w:val="00DE077C"/>
    <w:rsid w:val="00DE2C4D"/>
    <w:rsid w:val="00DE58AD"/>
    <w:rsid w:val="00DF4E9D"/>
    <w:rsid w:val="00DF5810"/>
    <w:rsid w:val="00DF5C01"/>
    <w:rsid w:val="00DF7049"/>
    <w:rsid w:val="00E00C5E"/>
    <w:rsid w:val="00E01020"/>
    <w:rsid w:val="00E011F1"/>
    <w:rsid w:val="00E02267"/>
    <w:rsid w:val="00E02580"/>
    <w:rsid w:val="00E02821"/>
    <w:rsid w:val="00E02BB4"/>
    <w:rsid w:val="00E03060"/>
    <w:rsid w:val="00E03133"/>
    <w:rsid w:val="00E04D24"/>
    <w:rsid w:val="00E05317"/>
    <w:rsid w:val="00E0560F"/>
    <w:rsid w:val="00E057BB"/>
    <w:rsid w:val="00E06DC3"/>
    <w:rsid w:val="00E07202"/>
    <w:rsid w:val="00E078DD"/>
    <w:rsid w:val="00E101F9"/>
    <w:rsid w:val="00E10F79"/>
    <w:rsid w:val="00E113FF"/>
    <w:rsid w:val="00E147CB"/>
    <w:rsid w:val="00E14844"/>
    <w:rsid w:val="00E15426"/>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BFB"/>
    <w:rsid w:val="00E306B0"/>
    <w:rsid w:val="00E32D06"/>
    <w:rsid w:val="00E3462B"/>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6DD0"/>
    <w:rsid w:val="00E578E4"/>
    <w:rsid w:val="00E60044"/>
    <w:rsid w:val="00E619B4"/>
    <w:rsid w:val="00E61C1F"/>
    <w:rsid w:val="00E6228C"/>
    <w:rsid w:val="00E6240E"/>
    <w:rsid w:val="00E64619"/>
    <w:rsid w:val="00E6496E"/>
    <w:rsid w:val="00E7010F"/>
    <w:rsid w:val="00E70F5F"/>
    <w:rsid w:val="00E72CE9"/>
    <w:rsid w:val="00E72FC8"/>
    <w:rsid w:val="00E74034"/>
    <w:rsid w:val="00E760A3"/>
    <w:rsid w:val="00E76619"/>
    <w:rsid w:val="00E7763E"/>
    <w:rsid w:val="00E817B6"/>
    <w:rsid w:val="00E823B8"/>
    <w:rsid w:val="00E82F4E"/>
    <w:rsid w:val="00E85E85"/>
    <w:rsid w:val="00E907EB"/>
    <w:rsid w:val="00E918AF"/>
    <w:rsid w:val="00E92905"/>
    <w:rsid w:val="00E93048"/>
    <w:rsid w:val="00E93158"/>
    <w:rsid w:val="00E934BB"/>
    <w:rsid w:val="00E94298"/>
    <w:rsid w:val="00E9571D"/>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69FD"/>
    <w:rsid w:val="00EB78C6"/>
    <w:rsid w:val="00EC0927"/>
    <w:rsid w:val="00EC0D7E"/>
    <w:rsid w:val="00EC16BD"/>
    <w:rsid w:val="00EC3839"/>
    <w:rsid w:val="00EC3E05"/>
    <w:rsid w:val="00EC45AC"/>
    <w:rsid w:val="00EC572F"/>
    <w:rsid w:val="00EC619D"/>
    <w:rsid w:val="00EC6F74"/>
    <w:rsid w:val="00EC73BF"/>
    <w:rsid w:val="00EC7410"/>
    <w:rsid w:val="00ED2BF1"/>
    <w:rsid w:val="00ED47FB"/>
    <w:rsid w:val="00ED4F84"/>
    <w:rsid w:val="00ED5A88"/>
    <w:rsid w:val="00ED64E9"/>
    <w:rsid w:val="00ED6ADA"/>
    <w:rsid w:val="00ED717D"/>
    <w:rsid w:val="00ED7395"/>
    <w:rsid w:val="00ED76A5"/>
    <w:rsid w:val="00EE1A9D"/>
    <w:rsid w:val="00EE298E"/>
    <w:rsid w:val="00EE3BA3"/>
    <w:rsid w:val="00EE550E"/>
    <w:rsid w:val="00EE567E"/>
    <w:rsid w:val="00EF0629"/>
    <w:rsid w:val="00EF0C38"/>
    <w:rsid w:val="00EF1743"/>
    <w:rsid w:val="00EF3DE3"/>
    <w:rsid w:val="00EF3E92"/>
    <w:rsid w:val="00EF5FD1"/>
    <w:rsid w:val="00EF6200"/>
    <w:rsid w:val="00EF645D"/>
    <w:rsid w:val="00EF78B6"/>
    <w:rsid w:val="00F0177C"/>
    <w:rsid w:val="00F03C4B"/>
    <w:rsid w:val="00F048A2"/>
    <w:rsid w:val="00F04A06"/>
    <w:rsid w:val="00F05169"/>
    <w:rsid w:val="00F05DA1"/>
    <w:rsid w:val="00F07861"/>
    <w:rsid w:val="00F07A7A"/>
    <w:rsid w:val="00F10F88"/>
    <w:rsid w:val="00F114D2"/>
    <w:rsid w:val="00F1287B"/>
    <w:rsid w:val="00F1382A"/>
    <w:rsid w:val="00F139C5"/>
    <w:rsid w:val="00F13ACA"/>
    <w:rsid w:val="00F13C01"/>
    <w:rsid w:val="00F14516"/>
    <w:rsid w:val="00F200CE"/>
    <w:rsid w:val="00F201AB"/>
    <w:rsid w:val="00F218BE"/>
    <w:rsid w:val="00F235C0"/>
    <w:rsid w:val="00F24A61"/>
    <w:rsid w:val="00F24E01"/>
    <w:rsid w:val="00F25595"/>
    <w:rsid w:val="00F258D4"/>
    <w:rsid w:val="00F25BC3"/>
    <w:rsid w:val="00F25BE1"/>
    <w:rsid w:val="00F27BCB"/>
    <w:rsid w:val="00F27C86"/>
    <w:rsid w:val="00F322DA"/>
    <w:rsid w:val="00F3319C"/>
    <w:rsid w:val="00F34B85"/>
    <w:rsid w:val="00F37319"/>
    <w:rsid w:val="00F375A6"/>
    <w:rsid w:val="00F40593"/>
    <w:rsid w:val="00F411ED"/>
    <w:rsid w:val="00F4419A"/>
    <w:rsid w:val="00F45052"/>
    <w:rsid w:val="00F519F0"/>
    <w:rsid w:val="00F5206C"/>
    <w:rsid w:val="00F5346F"/>
    <w:rsid w:val="00F5769B"/>
    <w:rsid w:val="00F578CA"/>
    <w:rsid w:val="00F60183"/>
    <w:rsid w:val="00F61365"/>
    <w:rsid w:val="00F646D7"/>
    <w:rsid w:val="00F6491D"/>
    <w:rsid w:val="00F65AA5"/>
    <w:rsid w:val="00F65ACB"/>
    <w:rsid w:val="00F65BA4"/>
    <w:rsid w:val="00F66EE1"/>
    <w:rsid w:val="00F7245E"/>
    <w:rsid w:val="00F73220"/>
    <w:rsid w:val="00F73548"/>
    <w:rsid w:val="00F758E1"/>
    <w:rsid w:val="00F75FB0"/>
    <w:rsid w:val="00F7693A"/>
    <w:rsid w:val="00F80C5C"/>
    <w:rsid w:val="00F811D7"/>
    <w:rsid w:val="00F83692"/>
    <w:rsid w:val="00F86DA2"/>
    <w:rsid w:val="00F879A8"/>
    <w:rsid w:val="00F90040"/>
    <w:rsid w:val="00F9147F"/>
    <w:rsid w:val="00F92052"/>
    <w:rsid w:val="00F95B72"/>
    <w:rsid w:val="00F974D0"/>
    <w:rsid w:val="00F9760B"/>
    <w:rsid w:val="00F9770B"/>
    <w:rsid w:val="00F97D65"/>
    <w:rsid w:val="00FA23D7"/>
    <w:rsid w:val="00FA2708"/>
    <w:rsid w:val="00FA2B1D"/>
    <w:rsid w:val="00FA4952"/>
    <w:rsid w:val="00FA5078"/>
    <w:rsid w:val="00FA5135"/>
    <w:rsid w:val="00FA53E8"/>
    <w:rsid w:val="00FA6621"/>
    <w:rsid w:val="00FA7378"/>
    <w:rsid w:val="00FB0031"/>
    <w:rsid w:val="00FB011E"/>
    <w:rsid w:val="00FB0A38"/>
    <w:rsid w:val="00FB0D83"/>
    <w:rsid w:val="00FB12D9"/>
    <w:rsid w:val="00FB2282"/>
    <w:rsid w:val="00FB23BB"/>
    <w:rsid w:val="00FB26D3"/>
    <w:rsid w:val="00FB5BFF"/>
    <w:rsid w:val="00FB7600"/>
    <w:rsid w:val="00FB7D9C"/>
    <w:rsid w:val="00FC0F0D"/>
    <w:rsid w:val="00FC2605"/>
    <w:rsid w:val="00FC33A1"/>
    <w:rsid w:val="00FC3587"/>
    <w:rsid w:val="00FC364E"/>
    <w:rsid w:val="00FC5802"/>
    <w:rsid w:val="00FC7601"/>
    <w:rsid w:val="00FC78C2"/>
    <w:rsid w:val="00FD007A"/>
    <w:rsid w:val="00FD1393"/>
    <w:rsid w:val="00FD1D8E"/>
    <w:rsid w:val="00FD211E"/>
    <w:rsid w:val="00FD39A9"/>
    <w:rsid w:val="00FD3CF6"/>
    <w:rsid w:val="00FD56C3"/>
    <w:rsid w:val="00FD634F"/>
    <w:rsid w:val="00FD773F"/>
    <w:rsid w:val="00FD7BE9"/>
    <w:rsid w:val="00FE014C"/>
    <w:rsid w:val="00FE0601"/>
    <w:rsid w:val="00FE12D7"/>
    <w:rsid w:val="00FE1C0F"/>
    <w:rsid w:val="00FE2928"/>
    <w:rsid w:val="00FE42D1"/>
    <w:rsid w:val="00FE52DE"/>
    <w:rsid w:val="00FE6959"/>
    <w:rsid w:val="00FF0018"/>
    <w:rsid w:val="00FF19D6"/>
    <w:rsid w:val="00FF1DDF"/>
    <w:rsid w:val="00FF4C70"/>
    <w:rsid w:val="00FF5255"/>
    <w:rsid w:val="00FF5C75"/>
    <w:rsid w:val="00FF6898"/>
    <w:rsid w:val="00FF72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F6118E0"/>
  <w15:docId w15:val="{7C4B9625-76A4-49A3-9743-68E06B252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BA1D15"/>
    <w:pPr>
      <w:widowControl w:val="0"/>
    </w:pPr>
    <w:rPr>
      <w:rFonts w:ascii="Arial" w:hAnsi="Arial"/>
      <w:sz w:val="24"/>
      <w:szCs w:val="24"/>
    </w:rPr>
  </w:style>
  <w:style w:type="paragraph" w:styleId="Heading1">
    <w:name w:val="heading 1"/>
    <w:basedOn w:val="Normal"/>
    <w:next w:val="Normal"/>
    <w:link w:val="Heading1Char"/>
    <w:qFormat/>
    <w:rsid w:val="00D96C3B"/>
    <w:pPr>
      <w:jc w:val="center"/>
      <w:outlineLvl w:val="0"/>
    </w:pPr>
    <w:rPr>
      <w:b/>
      <w:caps/>
    </w:rPr>
  </w:style>
  <w:style w:type="paragraph" w:styleId="Heading2">
    <w:name w:val="heading 2"/>
    <w:basedOn w:val="Heading1"/>
    <w:next w:val="Normal"/>
    <w:qFormat/>
    <w:rsid w:val="00D96C3B"/>
    <w:pPr>
      <w:outlineLvl w:val="1"/>
    </w:pPr>
    <w:rPr>
      <w:caps w:val="0"/>
    </w:rPr>
  </w:style>
  <w:style w:type="paragraph" w:styleId="Heading3">
    <w:name w:val="heading 3"/>
    <w:basedOn w:val="Normal"/>
    <w:next w:val="Normal"/>
    <w:link w:val="Heading3Char"/>
    <w:qFormat/>
    <w:rsid w:val="00D96C3B"/>
    <w:pPr>
      <w:outlineLvl w:val="2"/>
    </w:pPr>
    <w:rPr>
      <w:b/>
    </w:rPr>
  </w:style>
  <w:style w:type="paragraph" w:styleId="Heading4">
    <w:name w:val="heading 4"/>
    <w:basedOn w:val="Normal"/>
    <w:next w:val="Normal"/>
    <w:link w:val="Heading4Char"/>
    <w:qFormat/>
    <w:rsid w:val="00F974D0"/>
    <w:pPr>
      <w:ind w:left="720"/>
      <w:outlineLvl w:val="3"/>
    </w:pPr>
    <w:rPr>
      <w:b/>
    </w:rPr>
  </w:style>
  <w:style w:type="paragraph" w:styleId="Heading5">
    <w:name w:val="heading 5"/>
    <w:basedOn w:val="Normal"/>
    <w:next w:val="Normal"/>
    <w:qFormat/>
    <w:rsid w:val="00F974D0"/>
    <w:pPr>
      <w:ind w:left="1440" w:firstLine="720"/>
      <w:outlineLvl w:val="4"/>
    </w:pPr>
    <w:rPr>
      <w:b/>
    </w:rPr>
  </w:style>
  <w:style w:type="paragraph" w:styleId="Heading6">
    <w:name w:val="heading 6"/>
    <w:basedOn w:val="Normal"/>
    <w:next w:val="Normal"/>
    <w:rsid w:val="00601071"/>
    <w:pPr>
      <w:keepNext/>
      <w:ind w:left="288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rsid w:val="00601071"/>
    <w:pPr>
      <w:tabs>
        <w:tab w:val="center" w:pos="4320"/>
        <w:tab w:val="right" w:pos="8640"/>
      </w:tabs>
    </w:pPr>
  </w:style>
  <w:style w:type="paragraph" w:styleId="FootnoteText">
    <w:name w:val="footnote text"/>
    <w:basedOn w:val="Normal"/>
    <w:link w:val="FootnoteTextChar"/>
    <w:rsid w:val="00601071"/>
  </w:style>
  <w:style w:type="paragraph" w:styleId="Header">
    <w:name w:val="header"/>
    <w:basedOn w:val="Normal"/>
    <w:link w:val="HeaderChar"/>
    <w:uiPriority w:val="99"/>
    <w:rsid w:val="00D96C3B"/>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D54636"/>
    <w:pPr>
      <w:ind w:left="144" w:hanging="144"/>
      <w:outlineLvl w:val="0"/>
    </w:p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D96C3B"/>
    <w:rPr>
      <w:rFonts w:ascii="Arial" w:hAnsi="Arial"/>
      <w:b/>
      <w:caps/>
      <w:sz w:val="24"/>
      <w:szCs w:val="24"/>
    </w:rPr>
  </w:style>
  <w:style w:type="character" w:customStyle="1" w:styleId="HeaderChar">
    <w:name w:val="Header Char"/>
    <w:link w:val="Header"/>
    <w:uiPriority w:val="99"/>
    <w:rsid w:val="00D96C3B"/>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D96C3B"/>
    <w:rPr>
      <w:rFonts w:ascii="Arial" w:hAnsi="Arial"/>
      <w:b/>
      <w:sz w:val="24"/>
      <w:szCs w:val="24"/>
    </w:rPr>
  </w:style>
  <w:style w:type="character" w:customStyle="1" w:styleId="Heading4Char">
    <w:name w:val="Heading 4 Char"/>
    <w:link w:val="Heading4"/>
    <w:rsid w:val="00F974D0"/>
    <w:rPr>
      <w:rFonts w:ascii="Arial" w:hAnsi="Arial"/>
      <w:b/>
      <w:sz w:val="24"/>
      <w:szCs w:val="24"/>
    </w:rPr>
  </w:style>
  <w:style w:type="paragraph" w:styleId="Revision">
    <w:name w:val="Revision"/>
    <w:hidden/>
    <w:uiPriority w:val="99"/>
    <w:semiHidden/>
    <w:rsid w:val="00BA1D15"/>
    <w:rPr>
      <w:rFonts w:ascii="Arial" w:hAnsi="Arial"/>
      <w:sz w:val="24"/>
      <w:szCs w:val="24"/>
    </w:rPr>
  </w:style>
  <w:style w:type="character" w:customStyle="1" w:styleId="Heading7Char">
    <w:name w:val="Heading 7 Char"/>
    <w:basedOn w:val="DefaultParagraphFont"/>
    <w:link w:val="Heading7"/>
    <w:rsid w:val="00BA1D15"/>
    <w:rPr>
      <w:rFonts w:ascii="Arial" w:hAnsi="Arial"/>
      <w:b/>
      <w:sz w:val="24"/>
    </w:rPr>
  </w:style>
  <w:style w:type="character" w:customStyle="1" w:styleId="CommentTextChar">
    <w:name w:val="Comment Text Char"/>
    <w:basedOn w:val="DefaultParagraphFont"/>
    <w:link w:val="CommentText"/>
    <w:semiHidden/>
    <w:rsid w:val="00BA1D15"/>
    <w:rPr>
      <w:rFonts w:ascii="Arial" w:hAnsi="Arial"/>
      <w:b/>
      <w:sz w:val="24"/>
    </w:rPr>
  </w:style>
  <w:style w:type="character" w:customStyle="1" w:styleId="FootnoteTextChar">
    <w:name w:val="Footnote Text Char"/>
    <w:basedOn w:val="DefaultParagraphFont"/>
    <w:link w:val="FootnoteText"/>
    <w:rsid w:val="00BA1D15"/>
    <w:rPr>
      <w:rFonts w:ascii="Arial" w:hAnsi="Arial"/>
      <w:sz w:val="24"/>
    </w:rPr>
  </w:style>
  <w:style w:type="numbering" w:customStyle="1" w:styleId="StyleBulletedWingdingssymbolLeft025Hanging025">
    <w:name w:val="Style Bulleted Wingdings (symbol) Left:  0.25&quot; Hanging:  0.25&quot;"/>
    <w:basedOn w:val="NoList"/>
    <w:rsid w:val="00BA1D15"/>
    <w:pPr>
      <w:numPr>
        <w:numId w:val="4"/>
      </w:numPr>
    </w:pPr>
  </w:style>
  <w:style w:type="paragraph" w:customStyle="1" w:styleId="EndNoteBibliography">
    <w:name w:val="EndNote Bibliography"/>
    <w:basedOn w:val="Normal"/>
    <w:link w:val="EndNoteBibliographyChar"/>
    <w:rsid w:val="00BA1D15"/>
    <w:rPr>
      <w:rFonts w:cs="Arial"/>
      <w:noProof/>
    </w:rPr>
  </w:style>
  <w:style w:type="character" w:customStyle="1" w:styleId="EndNoteBibliographyChar">
    <w:name w:val="EndNote Bibliography Char"/>
    <w:basedOn w:val="DefaultParagraphFont"/>
    <w:link w:val="EndNoteBibliography"/>
    <w:rsid w:val="00BA1D15"/>
    <w:rPr>
      <w:rFonts w:ascii="Arial" w:hAnsi="Arial" w:cs="Arial"/>
      <w:noProof/>
      <w:sz w:val="24"/>
      <w:szCs w:val="24"/>
    </w:rPr>
  </w:style>
  <w:style w:type="paragraph" w:styleId="DocumentMap">
    <w:name w:val="Document Map"/>
    <w:basedOn w:val="Normal"/>
    <w:link w:val="DocumentMapChar"/>
    <w:uiPriority w:val="99"/>
    <w:unhideWhenUsed/>
    <w:rsid w:val="00BA1D15"/>
    <w:rPr>
      <w:rFonts w:ascii="Lucida Grande" w:hAnsi="Lucida Grande" w:cs="Lucida Grande"/>
    </w:rPr>
  </w:style>
  <w:style w:type="character" w:customStyle="1" w:styleId="DocumentMapChar">
    <w:name w:val="Document Map Char"/>
    <w:basedOn w:val="DefaultParagraphFont"/>
    <w:link w:val="DocumentMap"/>
    <w:uiPriority w:val="99"/>
    <w:rsid w:val="00BA1D15"/>
    <w:rPr>
      <w:rFonts w:ascii="Lucida Grande" w:hAnsi="Lucida Grande" w:cs="Lucida Grande"/>
      <w:sz w:val="24"/>
      <w:szCs w:val="24"/>
    </w:rPr>
  </w:style>
  <w:style w:type="character" w:customStyle="1" w:styleId="EndnoteTextChar">
    <w:name w:val="Endnote Text Char"/>
    <w:link w:val="EndnoteText"/>
    <w:rsid w:val="00BA1D15"/>
    <w:rPr>
      <w:rFonts w:ascii="Arial" w:hAnsi="Arial"/>
      <w:sz w:val="24"/>
    </w:rPr>
  </w:style>
  <w:style w:type="character" w:customStyle="1" w:styleId="FooterChar">
    <w:name w:val="Footer Char"/>
    <w:link w:val="Footer"/>
    <w:uiPriority w:val="99"/>
    <w:rsid w:val="00BA1D15"/>
    <w:rPr>
      <w:rFonts w:ascii="Arial" w:hAnsi="Arial"/>
      <w:sz w:val="24"/>
    </w:rPr>
  </w:style>
  <w:style w:type="numbering" w:customStyle="1" w:styleId="StyleBulletedLeft025Hanging05">
    <w:name w:val="Style Bulleted Left:  0.25&quot; Hanging:  0.5&quot;"/>
    <w:basedOn w:val="NoList"/>
    <w:rsid w:val="00BA1D15"/>
    <w:pPr>
      <w:numPr>
        <w:numId w:val="5"/>
      </w:numPr>
    </w:pPr>
  </w:style>
  <w:style w:type="numbering" w:customStyle="1" w:styleId="StyleOutlinenumberedSymbolsymbolLeft025Hanging0">
    <w:name w:val="Style Outline numbered Symbol (symbol) Left:  0.25&quot; Hanging:  0...."/>
    <w:basedOn w:val="NoList"/>
    <w:rsid w:val="00BA1D15"/>
    <w:pPr>
      <w:numPr>
        <w:numId w:val="7"/>
      </w:numPr>
    </w:pPr>
  </w:style>
  <w:style w:type="paragraph" w:customStyle="1" w:styleId="EndNoteBibliographyTitle">
    <w:name w:val="EndNote Bibliography Title"/>
    <w:basedOn w:val="Normal"/>
    <w:link w:val="EndNoteBibliographyTitleChar"/>
    <w:rsid w:val="00BA1D15"/>
    <w:pPr>
      <w:jc w:val="center"/>
    </w:pPr>
    <w:rPr>
      <w:rFonts w:cs="Arial"/>
      <w:noProof/>
    </w:rPr>
  </w:style>
  <w:style w:type="character" w:customStyle="1" w:styleId="EndNoteBibliographyTitleChar">
    <w:name w:val="EndNote Bibliography Title Char"/>
    <w:basedOn w:val="EndnoteTextChar"/>
    <w:link w:val="EndNoteBibliographyTitle"/>
    <w:rsid w:val="00BA1D15"/>
    <w:rPr>
      <w:rFonts w:ascii="Arial" w:hAnsi="Arial" w:cs="Arial"/>
      <w:noProof/>
      <w:sz w:val="24"/>
      <w:szCs w:val="24"/>
    </w:rPr>
  </w:style>
  <w:style w:type="paragraph" w:styleId="ListParagraph">
    <w:name w:val="List Paragraph"/>
    <w:basedOn w:val="Normal"/>
    <w:uiPriority w:val="34"/>
    <w:qFormat/>
    <w:rsid w:val="00BA1D15"/>
    <w:pPr>
      <w:ind w:left="720"/>
      <w:contextualSpacing/>
    </w:pPr>
  </w:style>
  <w:style w:type="numbering" w:customStyle="1" w:styleId="StyleBulletedSymbolsymbolLeft0Hanging019">
    <w:name w:val="Style Bulleted Symbol (symbol) Left:  0&quot; Hanging:  0.19&quot;"/>
    <w:basedOn w:val="NoList"/>
    <w:rsid w:val="00BA1D15"/>
    <w:pPr>
      <w:numPr>
        <w:numId w:val="6"/>
      </w:numPr>
    </w:pPr>
  </w:style>
  <w:style w:type="numbering" w:customStyle="1" w:styleId="StyleNumberedLeft025Hanging025">
    <w:name w:val="Style Numbered Left:  0.25&quot; Hanging:  0.25&quot;"/>
    <w:basedOn w:val="NoList"/>
    <w:rsid w:val="00BA1D15"/>
    <w:pPr>
      <w:numPr>
        <w:numId w:val="8"/>
      </w:numPr>
    </w:pPr>
  </w:style>
  <w:style w:type="numbering" w:customStyle="1" w:styleId="StyleNumberedLeft075Hanging1">
    <w:name w:val="Style Numbered Left:  0.75&quot; Hanging:  1&quot;"/>
    <w:basedOn w:val="NoList"/>
    <w:rsid w:val="00BA1D15"/>
    <w:pPr>
      <w:numPr>
        <w:numId w:val="9"/>
      </w:numPr>
    </w:pPr>
  </w:style>
  <w:style w:type="paragraph" w:styleId="Bibliography">
    <w:name w:val="Bibliography"/>
    <w:basedOn w:val="Normal"/>
    <w:next w:val="Normal"/>
    <w:uiPriority w:val="37"/>
    <w:semiHidden/>
    <w:unhideWhenUsed/>
    <w:rsid w:val="00BA1D15"/>
  </w:style>
  <w:style w:type="paragraph" w:styleId="Caption">
    <w:name w:val="caption"/>
    <w:basedOn w:val="Normal"/>
    <w:next w:val="Normal"/>
    <w:uiPriority w:val="35"/>
    <w:semiHidden/>
    <w:unhideWhenUsed/>
    <w:qFormat/>
    <w:rsid w:val="00BA1D15"/>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BA1D15"/>
    <w:pPr>
      <w:ind w:left="240" w:hanging="240"/>
    </w:pPr>
  </w:style>
  <w:style w:type="paragraph" w:styleId="Index2">
    <w:name w:val="index 2"/>
    <w:basedOn w:val="Normal"/>
    <w:next w:val="Normal"/>
    <w:autoRedefine/>
    <w:uiPriority w:val="99"/>
    <w:semiHidden/>
    <w:unhideWhenUsed/>
    <w:rsid w:val="00BA1D15"/>
    <w:pPr>
      <w:ind w:left="480" w:hanging="240"/>
    </w:pPr>
  </w:style>
  <w:style w:type="paragraph" w:styleId="Index3">
    <w:name w:val="index 3"/>
    <w:basedOn w:val="Normal"/>
    <w:next w:val="Normal"/>
    <w:autoRedefine/>
    <w:uiPriority w:val="99"/>
    <w:semiHidden/>
    <w:unhideWhenUsed/>
    <w:rsid w:val="00BA1D15"/>
    <w:pPr>
      <w:ind w:left="720" w:hanging="240"/>
    </w:pPr>
  </w:style>
  <w:style w:type="paragraph" w:styleId="Index4">
    <w:name w:val="index 4"/>
    <w:basedOn w:val="Normal"/>
    <w:next w:val="Normal"/>
    <w:autoRedefine/>
    <w:uiPriority w:val="99"/>
    <w:semiHidden/>
    <w:unhideWhenUsed/>
    <w:rsid w:val="00BA1D15"/>
    <w:pPr>
      <w:ind w:left="960" w:hanging="240"/>
    </w:pPr>
  </w:style>
  <w:style w:type="paragraph" w:styleId="Index5">
    <w:name w:val="index 5"/>
    <w:basedOn w:val="Normal"/>
    <w:next w:val="Normal"/>
    <w:autoRedefine/>
    <w:uiPriority w:val="99"/>
    <w:semiHidden/>
    <w:unhideWhenUsed/>
    <w:rsid w:val="00BA1D15"/>
    <w:pPr>
      <w:ind w:left="1200" w:hanging="240"/>
    </w:pPr>
  </w:style>
  <w:style w:type="paragraph" w:styleId="Index6">
    <w:name w:val="index 6"/>
    <w:basedOn w:val="Normal"/>
    <w:next w:val="Normal"/>
    <w:autoRedefine/>
    <w:uiPriority w:val="99"/>
    <w:semiHidden/>
    <w:unhideWhenUsed/>
    <w:rsid w:val="00BA1D15"/>
    <w:pPr>
      <w:ind w:left="1440" w:hanging="240"/>
    </w:pPr>
  </w:style>
  <w:style w:type="paragraph" w:styleId="Index7">
    <w:name w:val="index 7"/>
    <w:basedOn w:val="Normal"/>
    <w:next w:val="Normal"/>
    <w:autoRedefine/>
    <w:uiPriority w:val="99"/>
    <w:semiHidden/>
    <w:unhideWhenUsed/>
    <w:rsid w:val="00BA1D15"/>
    <w:pPr>
      <w:ind w:left="1680" w:hanging="240"/>
    </w:pPr>
  </w:style>
  <w:style w:type="paragraph" w:styleId="Index8">
    <w:name w:val="index 8"/>
    <w:basedOn w:val="Normal"/>
    <w:next w:val="Normal"/>
    <w:autoRedefine/>
    <w:uiPriority w:val="99"/>
    <w:semiHidden/>
    <w:unhideWhenUsed/>
    <w:rsid w:val="00BA1D15"/>
    <w:pPr>
      <w:ind w:left="1920" w:hanging="240"/>
    </w:pPr>
  </w:style>
  <w:style w:type="paragraph" w:styleId="Index9">
    <w:name w:val="index 9"/>
    <w:basedOn w:val="Normal"/>
    <w:next w:val="Normal"/>
    <w:autoRedefine/>
    <w:uiPriority w:val="99"/>
    <w:semiHidden/>
    <w:unhideWhenUsed/>
    <w:rsid w:val="00BA1D15"/>
    <w:pPr>
      <w:ind w:left="2160" w:hanging="240"/>
    </w:pPr>
  </w:style>
  <w:style w:type="paragraph" w:styleId="IndexHeading">
    <w:name w:val="index heading"/>
    <w:basedOn w:val="Normal"/>
    <w:next w:val="Index1"/>
    <w:uiPriority w:val="99"/>
    <w:semiHidden/>
    <w:unhideWhenUsed/>
    <w:rsid w:val="00BA1D1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BA1D1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A1D15"/>
    <w:rPr>
      <w:rFonts w:ascii="Arial" w:hAnsi="Arial"/>
      <w:b/>
      <w:bCs/>
      <w:i/>
      <w:iCs/>
      <w:color w:val="4F81BD" w:themeColor="accent1"/>
      <w:sz w:val="24"/>
      <w:szCs w:val="24"/>
    </w:rPr>
  </w:style>
  <w:style w:type="paragraph" w:styleId="MacroText">
    <w:name w:val="macro"/>
    <w:link w:val="MacroTextChar"/>
    <w:uiPriority w:val="99"/>
    <w:semiHidden/>
    <w:unhideWhenUsed/>
    <w:rsid w:val="00BA1D15"/>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BA1D15"/>
    <w:rPr>
      <w:rFonts w:ascii="Consolas" w:hAnsi="Consolas"/>
    </w:rPr>
  </w:style>
  <w:style w:type="paragraph" w:styleId="NoSpacing">
    <w:name w:val="No Spacing"/>
    <w:uiPriority w:val="1"/>
    <w:qFormat/>
    <w:rsid w:val="00BA1D15"/>
    <w:pPr>
      <w:widowControl w:val="0"/>
    </w:pPr>
    <w:rPr>
      <w:rFonts w:ascii="Arial" w:hAnsi="Arial"/>
      <w:sz w:val="24"/>
      <w:szCs w:val="24"/>
    </w:rPr>
  </w:style>
  <w:style w:type="paragraph" w:styleId="Quote">
    <w:name w:val="Quote"/>
    <w:basedOn w:val="Normal"/>
    <w:next w:val="Normal"/>
    <w:link w:val="QuoteChar"/>
    <w:uiPriority w:val="29"/>
    <w:qFormat/>
    <w:rsid w:val="00BA1D15"/>
    <w:rPr>
      <w:i/>
      <w:iCs/>
      <w:color w:val="000000" w:themeColor="text1"/>
    </w:rPr>
  </w:style>
  <w:style w:type="character" w:customStyle="1" w:styleId="QuoteChar">
    <w:name w:val="Quote Char"/>
    <w:basedOn w:val="DefaultParagraphFont"/>
    <w:link w:val="Quote"/>
    <w:uiPriority w:val="29"/>
    <w:rsid w:val="00BA1D15"/>
    <w:rPr>
      <w:rFonts w:ascii="Arial" w:hAnsi="Arial"/>
      <w:i/>
      <w:iCs/>
      <w:color w:val="000000" w:themeColor="text1"/>
      <w:sz w:val="24"/>
      <w:szCs w:val="24"/>
    </w:rPr>
  </w:style>
  <w:style w:type="paragraph" w:styleId="Subtitle">
    <w:name w:val="Subtitle"/>
    <w:basedOn w:val="Normal"/>
    <w:next w:val="Normal"/>
    <w:link w:val="SubtitleChar"/>
    <w:uiPriority w:val="11"/>
    <w:qFormat/>
    <w:rsid w:val="00BA1D1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A1D15"/>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BA1D15"/>
    <w:pPr>
      <w:ind w:left="240" w:hanging="240"/>
    </w:pPr>
  </w:style>
  <w:style w:type="paragraph" w:styleId="TableofFigures">
    <w:name w:val="table of figures"/>
    <w:basedOn w:val="Normal"/>
    <w:next w:val="Normal"/>
    <w:uiPriority w:val="99"/>
    <w:semiHidden/>
    <w:unhideWhenUsed/>
    <w:rsid w:val="00BA1D15"/>
  </w:style>
  <w:style w:type="paragraph" w:styleId="Title">
    <w:name w:val="Title"/>
    <w:basedOn w:val="Normal"/>
    <w:next w:val="Normal"/>
    <w:link w:val="TitleChar"/>
    <w:uiPriority w:val="10"/>
    <w:qFormat/>
    <w:rsid w:val="00BA1D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D15"/>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BA1D15"/>
    <w:pPr>
      <w:spacing w:before="120"/>
    </w:pPr>
    <w:rPr>
      <w:rFonts w:asciiTheme="majorHAnsi" w:eastAsiaTheme="majorEastAsia" w:hAnsiTheme="majorHAnsi" w:cstheme="majorBidi"/>
      <w:b/>
      <w:bCs/>
    </w:rPr>
  </w:style>
  <w:style w:type="numbering" w:customStyle="1" w:styleId="MyBullets">
    <w:name w:val="MyBullets"/>
    <w:rsid w:val="00BA1D15"/>
    <w:pPr>
      <w:numPr>
        <w:numId w:val="11"/>
      </w:numPr>
    </w:pPr>
  </w:style>
  <w:style w:type="table" w:customStyle="1" w:styleId="TableGrid10">
    <w:name w:val="Table Grid1"/>
    <w:basedOn w:val="TableNormal"/>
    <w:next w:val="TableGrid"/>
    <w:uiPriority w:val="59"/>
    <w:rsid w:val="000A5F77"/>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685472">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brisbois\Dropbox\DePaul%20Courses\Winter%20Quarter%202015\MPS%20529%20-%20Strategic%20Managment\Assignments\Great%20Start\TimeLine%20SVP%20Capacity%20Tool%2001-25-15.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152"/>
      <c:rotY val="20"/>
      <c:depthPercent val="100"/>
      <c:rAngAx val="1"/>
    </c:view3D>
    <c:floor>
      <c:thickness val="0"/>
      <c:spPr>
        <a:solidFill>
          <a:srgbClr val="969696"/>
        </a:solidFill>
        <a:ln w="3175">
          <a:solidFill>
            <a:srgbClr val="000000"/>
          </a:solidFill>
          <a:prstDash val="solid"/>
        </a:ln>
      </c:spPr>
    </c:floor>
    <c:sideWall>
      <c:thickness val="0"/>
      <c:spPr>
        <a:solidFill>
          <a:srgbClr val="FFFF99"/>
        </a:solidFill>
        <a:ln w="12700">
          <a:solidFill>
            <a:srgbClr val="808080"/>
          </a:solidFill>
          <a:prstDash val="solid"/>
        </a:ln>
      </c:spPr>
    </c:sideWall>
    <c:backWall>
      <c:thickness val="0"/>
      <c:spPr>
        <a:solidFill>
          <a:srgbClr val="FFFF99"/>
        </a:solidFill>
        <a:ln w="12700">
          <a:solidFill>
            <a:srgbClr val="808080"/>
          </a:solidFill>
          <a:prstDash val="solid"/>
        </a:ln>
      </c:spPr>
    </c:backWall>
    <c:plotArea>
      <c:layout>
        <c:manualLayout>
          <c:layoutTarget val="inner"/>
          <c:xMode val="edge"/>
          <c:yMode val="edge"/>
          <c:x val="0.26019690576652599"/>
          <c:y val="5.0682261208577002E-2"/>
          <c:w val="0.71870604781997205"/>
          <c:h val="0.90448343079922"/>
        </c:manualLayout>
      </c:layout>
      <c:bar3DChart>
        <c:barDir val="bar"/>
        <c:grouping val="clustered"/>
        <c:varyColors val="0"/>
        <c:ser>
          <c:idx val="0"/>
          <c:order val="0"/>
          <c:spPr>
            <a:solidFill>
              <a:srgbClr val="006411"/>
            </a:solidFill>
            <a:ln w="12700">
              <a:solidFill>
                <a:srgbClr val="000000"/>
              </a:solidFill>
              <a:prstDash val="solid"/>
            </a:ln>
          </c:spPr>
          <c:invertIfNegative val="0"/>
          <c:cat>
            <c:strRef>
              <c:f>'Summary Table'!$B$76:$B$85</c:f>
              <c:strCache>
                <c:ptCount val="10"/>
                <c:pt idx="0">
                  <c:v>MARKETING, COMMUNICATIONS, &amp; EXTERNAL RELATIONS</c:v>
                </c:pt>
                <c:pt idx="1">
                  <c:v>LEGAL AFFAIRS</c:v>
                </c:pt>
                <c:pt idx="2">
                  <c:v>BOARD LEADERSHIP</c:v>
                </c:pt>
                <c:pt idx="3">
                  <c:v>FUND DEVELOPMENT</c:v>
                </c:pt>
                <c:pt idx="4">
                  <c:v>FINANCIAL MANAGEMENT</c:v>
                </c:pt>
                <c:pt idx="5">
                  <c:v>INFORMATION TECHNOLOGY</c:v>
                </c:pt>
                <c:pt idx="6">
                  <c:v>CEO/ED/SENIOR MANAGEMENT TEAM LEADERSHIP</c:v>
                </c:pt>
                <c:pt idx="7">
                  <c:v>HUMAN RESOURCES</c:v>
                </c:pt>
                <c:pt idx="8">
                  <c:v>PROGRAM DESIGN &amp; EVALUATION</c:v>
                </c:pt>
                <c:pt idx="9">
                  <c:v>MISSION, VISION, STRATEGY &amp; PLANNING</c:v>
                </c:pt>
              </c:strCache>
            </c:strRef>
          </c:cat>
          <c:val>
            <c:numRef>
              <c:f>'Summary Table'!$C$76:$C$85</c:f>
              <c:numCache>
                <c:formatCode>0.00</c:formatCode>
                <c:ptCount val="10"/>
                <c:pt idx="0">
                  <c:v>3</c:v>
                </c:pt>
                <c:pt idx="1">
                  <c:v>2</c:v>
                </c:pt>
                <c:pt idx="2">
                  <c:v>3</c:v>
                </c:pt>
                <c:pt idx="3">
                  <c:v>2.75</c:v>
                </c:pt>
                <c:pt idx="4">
                  <c:v>3</c:v>
                </c:pt>
                <c:pt idx="5">
                  <c:v>2.75</c:v>
                </c:pt>
                <c:pt idx="6">
                  <c:v>3.5</c:v>
                </c:pt>
                <c:pt idx="7">
                  <c:v>1.9090909090909101</c:v>
                </c:pt>
                <c:pt idx="8">
                  <c:v>2.6</c:v>
                </c:pt>
                <c:pt idx="9">
                  <c:v>3</c:v>
                </c:pt>
              </c:numCache>
            </c:numRef>
          </c:val>
          <c:extLst>
            <c:ext xmlns:c16="http://schemas.microsoft.com/office/drawing/2014/chart" uri="{C3380CC4-5D6E-409C-BE32-E72D297353CC}">
              <c16:uniqueId val="{00000000-3AAF-47E6-BD02-86E8B6A22CEA}"/>
            </c:ext>
          </c:extLst>
        </c:ser>
        <c:dLbls>
          <c:showLegendKey val="0"/>
          <c:showVal val="0"/>
          <c:showCatName val="0"/>
          <c:showSerName val="0"/>
          <c:showPercent val="0"/>
          <c:showBubbleSize val="0"/>
        </c:dLbls>
        <c:gapWidth val="150"/>
        <c:shape val="box"/>
        <c:axId val="2078289512"/>
        <c:axId val="2073809656"/>
        <c:axId val="0"/>
      </c:bar3DChart>
      <c:catAx>
        <c:axId val="2078289512"/>
        <c:scaling>
          <c:orientation val="minMax"/>
        </c:scaling>
        <c:delete val="0"/>
        <c:axPos val="l"/>
        <c:numFmt formatCode="General" sourceLinked="1"/>
        <c:majorTickMark val="out"/>
        <c:minorTickMark val="none"/>
        <c:tickLblPos val="low"/>
        <c:spPr>
          <a:ln w="3175">
            <a:solidFill>
              <a:srgbClr val="000000"/>
            </a:solidFill>
            <a:prstDash val="solid"/>
          </a:ln>
        </c:spPr>
        <c:txPr>
          <a:bodyPr rot="0" vert="horz"/>
          <a:lstStyle/>
          <a:p>
            <a:pPr>
              <a:defRPr sz="1000" b="0" i="0" u="none" strike="noStrike" baseline="0">
                <a:solidFill>
                  <a:srgbClr val="900000"/>
                </a:solidFill>
                <a:latin typeface="Arial Narrow"/>
                <a:ea typeface="Arial Narrow"/>
                <a:cs typeface="Arial Narrow"/>
              </a:defRPr>
            </a:pPr>
            <a:endParaRPr lang="en-US"/>
          </a:p>
        </c:txPr>
        <c:crossAx val="2073809656"/>
        <c:crosses val="autoZero"/>
        <c:auto val="1"/>
        <c:lblAlgn val="ctr"/>
        <c:lblOffset val="100"/>
        <c:tickLblSkip val="1"/>
        <c:tickMarkSkip val="1"/>
        <c:noMultiLvlLbl val="0"/>
      </c:catAx>
      <c:valAx>
        <c:axId val="2073809656"/>
        <c:scaling>
          <c:orientation val="minMax"/>
          <c:max val="4"/>
          <c:min val="1"/>
        </c:scaling>
        <c:delete val="0"/>
        <c:axPos val="b"/>
        <c:majorGridlines>
          <c:spPr>
            <a:ln w="3175">
              <a:solidFill>
                <a:srgbClr val="000000"/>
              </a:solidFill>
              <a:prstDash val="solid"/>
            </a:ln>
          </c:spPr>
        </c:majorGridlines>
        <c:numFmt formatCode="0.00"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333399"/>
                </a:solidFill>
                <a:latin typeface="Arial"/>
                <a:ea typeface="Arial"/>
                <a:cs typeface="Arial"/>
              </a:defRPr>
            </a:pPr>
            <a:endParaRPr lang="en-US"/>
          </a:p>
        </c:txPr>
        <c:crossAx val="2078289512"/>
        <c:crosses val="autoZero"/>
        <c:crossBetween val="between"/>
        <c:majorUnit val="0.5"/>
      </c:valAx>
      <c:spPr>
        <a:noFill/>
        <a:ln w="25400">
          <a:noFill/>
        </a:ln>
      </c:spPr>
    </c:plotArea>
    <c:plotVisOnly val="1"/>
    <c:dispBlanksAs val="gap"/>
    <c:showDLblsOverMax val="0"/>
  </c:chart>
  <c:spPr>
    <a:noFill/>
    <a:ln w="9525">
      <a:noFill/>
    </a:ln>
  </c:spPr>
  <c:txPr>
    <a:bodyPr/>
    <a:lstStyle/>
    <a:p>
      <a:pPr>
        <a:defRPr sz="1050" b="0" i="0" u="none" strike="noStrike" baseline="0">
          <a:solidFill>
            <a:srgbClr val="000000"/>
          </a:solidFill>
          <a:latin typeface="Arial Narrow"/>
          <a:ea typeface="Arial Narrow"/>
          <a:cs typeface="Arial Narrow"/>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588D5-4DDB-4529-A2CB-08A412CD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1263</Words>
  <Characters>6420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dc:creator>
  <cp:lastModifiedBy>Mark</cp:lastModifiedBy>
  <cp:revision>2</cp:revision>
  <dcterms:created xsi:type="dcterms:W3CDTF">2016-03-07T04:25:00Z</dcterms:created>
  <dcterms:modified xsi:type="dcterms:W3CDTF">2016-03-07T04:25:00Z</dcterms:modified>
</cp:coreProperties>
</file>